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MON_1619083553"/>
    <w:bookmarkEnd w:id="0"/>
    <w:p w14:paraId="67BCE834" w14:textId="4A04AB66" w:rsidR="008E1881" w:rsidRPr="008E1881" w:rsidRDefault="003B6B01" w:rsidP="008E1881">
      <w:pPr>
        <w:pStyle w:val="TreAkapitu"/>
        <w:ind w:firstLine="0"/>
        <w:rPr>
          <w:lang w:eastAsia="en-US"/>
        </w:rPr>
        <w:sectPr w:rsidR="008E1881" w:rsidRPr="008E1881" w:rsidSect="00201266">
          <w:headerReference w:type="default" r:id="rId11"/>
          <w:footerReference w:type="even" r:id="rId12"/>
          <w:footerReference w:type="default" r:id="rId13"/>
          <w:pgSz w:w="11906" w:h="16838"/>
          <w:pgMar w:top="1418" w:right="1134" w:bottom="1418" w:left="1134" w:header="709" w:footer="709" w:gutter="567"/>
          <w:cols w:space="708"/>
          <w:titlePg/>
          <w:docGrid w:linePitch="360"/>
        </w:sectPr>
      </w:pPr>
      <w:r>
        <w:rPr>
          <w:lang w:eastAsia="en-US"/>
        </w:rPr>
        <w:object w:dxaOrig="9103" w:dyaOrig="14002" w14:anchorId="4A8855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5.45pt;height:700.35pt" o:ole="">
            <v:imagedata r:id="rId14" o:title=""/>
          </v:shape>
          <o:OLEObject Type="Embed" ProgID="Word.Document.12" ShapeID="_x0000_i1025" DrawAspect="Content" ObjectID="_1702990638" r:id="rId15">
            <o:FieldCodes>\s</o:FieldCodes>
          </o:OLEObject>
        </w:object>
      </w:r>
    </w:p>
    <w:p w14:paraId="5524F63F" w14:textId="77777777" w:rsidR="000E078F" w:rsidRDefault="000E078F" w:rsidP="000E078F">
      <w:pPr>
        <w:pStyle w:val="Tekstpodstawowywcity"/>
        <w:spacing w:line="360" w:lineRule="auto"/>
        <w:ind w:firstLine="0"/>
        <w:rPr>
          <w:b/>
          <w:iCs/>
          <w:sz w:val="32"/>
          <w:szCs w:val="32"/>
        </w:rPr>
      </w:pPr>
      <w:r w:rsidRPr="00F0074F">
        <w:rPr>
          <w:b/>
          <w:iCs/>
          <w:sz w:val="32"/>
          <w:szCs w:val="32"/>
        </w:rPr>
        <w:lastRenderedPageBreak/>
        <w:t>OŚWIADCZENIE</w:t>
      </w:r>
    </w:p>
    <w:p w14:paraId="0607A32F" w14:textId="77777777" w:rsidR="000E078F" w:rsidRPr="00F0074F" w:rsidRDefault="000E078F" w:rsidP="000E078F">
      <w:pPr>
        <w:pStyle w:val="Tekstpodstawowywcity"/>
        <w:spacing w:line="360" w:lineRule="auto"/>
        <w:ind w:firstLine="0"/>
        <w:rPr>
          <w:b/>
          <w:iCs/>
          <w:sz w:val="32"/>
          <w:szCs w:val="32"/>
        </w:rPr>
      </w:pPr>
    </w:p>
    <w:p w14:paraId="6E0C02CF" w14:textId="77777777" w:rsidR="000E078F" w:rsidRDefault="000E078F" w:rsidP="000E078F">
      <w:pPr>
        <w:pStyle w:val="Tekstpodstawowywcity"/>
        <w:spacing w:line="360" w:lineRule="auto"/>
        <w:rPr>
          <w:i/>
          <w:iCs/>
          <w:sz w:val="32"/>
          <w:szCs w:val="32"/>
        </w:rPr>
      </w:pPr>
      <w:r>
        <w:rPr>
          <w:i/>
          <w:iCs/>
          <w:sz w:val="32"/>
          <w:szCs w:val="32"/>
        </w:rPr>
        <w:t>„Wyrażam zgodę na udostępnianie mojej pracy przez Archiwum  WAT”.</w:t>
      </w:r>
    </w:p>
    <w:p w14:paraId="5DD4BD01" w14:textId="77777777" w:rsidR="000E078F" w:rsidRDefault="000E078F" w:rsidP="000E078F">
      <w:pPr>
        <w:ind w:left="360"/>
        <w:rPr>
          <w:sz w:val="32"/>
          <w:szCs w:val="32"/>
        </w:rPr>
      </w:pPr>
    </w:p>
    <w:p w14:paraId="4563A84E" w14:textId="77777777" w:rsidR="000E078F" w:rsidRDefault="000E078F" w:rsidP="000E078F">
      <w:pPr>
        <w:ind w:left="360"/>
        <w:rPr>
          <w:sz w:val="32"/>
          <w:szCs w:val="32"/>
        </w:rPr>
      </w:pPr>
      <w:r>
        <w:rPr>
          <w:sz w:val="32"/>
          <w:szCs w:val="32"/>
        </w:rPr>
        <w:t>Dnia ........................</w:t>
      </w:r>
      <w:r>
        <w:rPr>
          <w:sz w:val="32"/>
          <w:szCs w:val="32"/>
        </w:rPr>
        <w:tab/>
      </w:r>
      <w:r>
        <w:rPr>
          <w:sz w:val="32"/>
          <w:szCs w:val="32"/>
        </w:rPr>
        <w:tab/>
      </w:r>
      <w:r>
        <w:rPr>
          <w:sz w:val="32"/>
          <w:szCs w:val="32"/>
        </w:rPr>
        <w:tab/>
        <w:t xml:space="preserve">    .................................</w:t>
      </w:r>
    </w:p>
    <w:p w14:paraId="1B3C831E" w14:textId="77777777" w:rsidR="000E078F" w:rsidRPr="00D21E93" w:rsidRDefault="000E078F" w:rsidP="000E078F">
      <w:pPr>
        <w:ind w:left="357" w:firstLine="6120"/>
        <w:rPr>
          <w:sz w:val="20"/>
          <w:szCs w:val="20"/>
        </w:rPr>
      </w:pPr>
      <w:r>
        <w:rPr>
          <w:sz w:val="20"/>
          <w:szCs w:val="20"/>
        </w:rPr>
        <w:t xml:space="preserve"> </w:t>
      </w:r>
      <w:r w:rsidRPr="00D21E93">
        <w:rPr>
          <w:sz w:val="20"/>
          <w:szCs w:val="20"/>
        </w:rPr>
        <w:t>(podpis)</w:t>
      </w:r>
    </w:p>
    <w:p w14:paraId="7B7ED403" w14:textId="77777777" w:rsidR="000E078F" w:rsidRDefault="000E078F" w:rsidP="000E078F">
      <w:pPr>
        <w:ind w:firstLine="600"/>
      </w:pPr>
    </w:p>
    <w:p w14:paraId="4B98672F" w14:textId="77777777" w:rsidR="000E078F" w:rsidRDefault="000E078F" w:rsidP="000E078F">
      <w:pPr>
        <w:spacing w:line="360" w:lineRule="auto"/>
        <w:rPr>
          <w:b/>
          <w:bCs/>
          <w:sz w:val="26"/>
        </w:rPr>
      </w:pPr>
    </w:p>
    <w:p w14:paraId="30BB45B9" w14:textId="77777777" w:rsidR="000E078F" w:rsidRDefault="000E078F" w:rsidP="000E078F">
      <w:pPr>
        <w:spacing w:line="360" w:lineRule="auto"/>
        <w:rPr>
          <w:b/>
          <w:bCs/>
          <w:sz w:val="26"/>
        </w:rPr>
      </w:pPr>
    </w:p>
    <w:p w14:paraId="1B6EA745" w14:textId="77777777" w:rsidR="000E078F" w:rsidRPr="007A3A8F" w:rsidRDefault="000E078F" w:rsidP="000E078F">
      <w:pPr>
        <w:spacing w:line="360" w:lineRule="auto"/>
        <w:rPr>
          <w:i/>
          <w:iCs/>
          <w:sz w:val="32"/>
          <w:szCs w:val="32"/>
        </w:rPr>
      </w:pPr>
    </w:p>
    <w:p w14:paraId="7F13CC77" w14:textId="77777777" w:rsidR="000E078F" w:rsidRPr="007A3A8F" w:rsidRDefault="000E078F" w:rsidP="000E078F">
      <w:pPr>
        <w:spacing w:line="360" w:lineRule="auto"/>
        <w:ind w:firstLine="4395"/>
        <w:rPr>
          <w:i/>
          <w:iCs/>
          <w:sz w:val="32"/>
          <w:szCs w:val="32"/>
        </w:rPr>
      </w:pPr>
      <w:r>
        <w:rPr>
          <w:i/>
          <w:iCs/>
          <w:sz w:val="32"/>
          <w:szCs w:val="32"/>
        </w:rPr>
        <w:t xml:space="preserve">    </w:t>
      </w:r>
      <w:r w:rsidRPr="007A3A8F">
        <w:rPr>
          <w:i/>
          <w:iCs/>
          <w:sz w:val="32"/>
          <w:szCs w:val="32"/>
        </w:rPr>
        <w:t>Pracę przyjąłem</w:t>
      </w:r>
    </w:p>
    <w:p w14:paraId="3597FF98" w14:textId="77777777" w:rsidR="000E078F" w:rsidRPr="007A3A8F" w:rsidRDefault="000E078F" w:rsidP="000E078F">
      <w:pPr>
        <w:spacing w:line="360" w:lineRule="auto"/>
        <w:ind w:firstLine="4395"/>
        <w:rPr>
          <w:i/>
          <w:iCs/>
          <w:sz w:val="32"/>
          <w:szCs w:val="32"/>
        </w:rPr>
      </w:pPr>
    </w:p>
    <w:p w14:paraId="2335488E" w14:textId="77777777" w:rsidR="000E078F" w:rsidRPr="007A3A8F" w:rsidRDefault="000E078F" w:rsidP="000E078F">
      <w:pPr>
        <w:spacing w:line="360" w:lineRule="auto"/>
        <w:ind w:firstLine="4395"/>
        <w:rPr>
          <w:i/>
          <w:iCs/>
          <w:sz w:val="32"/>
          <w:szCs w:val="32"/>
        </w:rPr>
      </w:pPr>
      <w:r>
        <w:rPr>
          <w:i/>
          <w:iCs/>
          <w:sz w:val="32"/>
          <w:szCs w:val="32"/>
        </w:rPr>
        <w:t xml:space="preserve">    promotor </w:t>
      </w:r>
      <w:r w:rsidRPr="007A3A8F">
        <w:rPr>
          <w:i/>
          <w:iCs/>
          <w:sz w:val="32"/>
          <w:szCs w:val="32"/>
        </w:rPr>
        <w:t xml:space="preserve"> pracy</w:t>
      </w:r>
    </w:p>
    <w:p w14:paraId="4E2D3D5C" w14:textId="77777777" w:rsidR="000E078F" w:rsidRPr="007A3A8F" w:rsidRDefault="000E078F" w:rsidP="000E078F">
      <w:pPr>
        <w:spacing w:line="360" w:lineRule="auto"/>
        <w:ind w:firstLine="4395"/>
        <w:rPr>
          <w:i/>
          <w:iCs/>
          <w:sz w:val="32"/>
          <w:szCs w:val="32"/>
        </w:rPr>
      </w:pPr>
      <w:r>
        <w:rPr>
          <w:i/>
          <w:iCs/>
          <w:sz w:val="32"/>
          <w:szCs w:val="32"/>
        </w:rPr>
        <w:t xml:space="preserve">   dr inż. Tomasz Protasowicki</w:t>
      </w:r>
    </w:p>
    <w:p w14:paraId="3897E117" w14:textId="77777777" w:rsidR="005C15F8" w:rsidRDefault="005C15F8" w:rsidP="007E0403">
      <w:pPr>
        <w:pStyle w:val="TreAkapitu"/>
        <w:jc w:val="left"/>
      </w:pPr>
    </w:p>
    <w:p w14:paraId="35A3140F" w14:textId="77777777" w:rsidR="000E078F" w:rsidRDefault="000E078F">
      <w:pPr>
        <w:rPr>
          <w:rFonts w:eastAsia="Calibri" w:cs="Times New Roman"/>
          <w:szCs w:val="20"/>
          <w:lang w:eastAsia="pl-PL"/>
        </w:rPr>
      </w:pPr>
      <w:r>
        <w:br w:type="page"/>
      </w:r>
    </w:p>
    <w:p w14:paraId="4C456215" w14:textId="77777777" w:rsidR="00B61DF7" w:rsidRPr="004C0301" w:rsidRDefault="00B61DF7" w:rsidP="00B61DF7">
      <w:pPr>
        <w:pStyle w:val="Tekstpodstawowywcity"/>
        <w:spacing w:line="360" w:lineRule="auto"/>
        <w:ind w:firstLine="0"/>
        <w:rPr>
          <w:b/>
          <w:i/>
          <w:iCs/>
          <w:sz w:val="32"/>
          <w:szCs w:val="32"/>
        </w:rPr>
      </w:pPr>
      <w:r w:rsidRPr="004C0301">
        <w:rPr>
          <w:b/>
          <w:i/>
          <w:iCs/>
          <w:sz w:val="32"/>
          <w:szCs w:val="32"/>
          <w:highlight w:val="yellow"/>
        </w:rPr>
        <w:lastRenderedPageBreak/>
        <w:t xml:space="preserve">TU WSTAWIĆ </w:t>
      </w:r>
      <w:r w:rsidR="00F87051">
        <w:rPr>
          <w:b/>
          <w:i/>
          <w:iCs/>
          <w:sz w:val="32"/>
          <w:szCs w:val="32"/>
          <w:highlight w:val="yellow"/>
        </w:rPr>
        <w:t xml:space="preserve">KARTKĘ </w:t>
      </w:r>
      <w:r w:rsidRPr="004C0301">
        <w:rPr>
          <w:b/>
          <w:i/>
          <w:iCs/>
          <w:sz w:val="32"/>
          <w:szCs w:val="32"/>
          <w:highlight w:val="yellow"/>
        </w:rPr>
        <w:t>ZADANIE</w:t>
      </w:r>
      <w:r w:rsidR="00F87051">
        <w:rPr>
          <w:b/>
          <w:i/>
          <w:iCs/>
          <w:sz w:val="32"/>
          <w:szCs w:val="32"/>
          <w:highlight w:val="yellow"/>
        </w:rPr>
        <w:t>M</w:t>
      </w:r>
      <w:r w:rsidRPr="004C0301">
        <w:rPr>
          <w:b/>
          <w:i/>
          <w:iCs/>
          <w:sz w:val="32"/>
          <w:szCs w:val="32"/>
          <w:highlight w:val="yellow"/>
        </w:rPr>
        <w:t xml:space="preserve"> DO PRACY DYPLOMOWEJ OTRZYMAN</w:t>
      </w:r>
      <w:r w:rsidR="00DC5D73">
        <w:rPr>
          <w:b/>
          <w:i/>
          <w:iCs/>
          <w:sz w:val="32"/>
          <w:szCs w:val="32"/>
          <w:highlight w:val="yellow"/>
        </w:rPr>
        <w:t>Ą</w:t>
      </w:r>
      <w:r w:rsidRPr="004C0301">
        <w:rPr>
          <w:b/>
          <w:i/>
          <w:iCs/>
          <w:sz w:val="32"/>
          <w:szCs w:val="32"/>
          <w:highlight w:val="yellow"/>
        </w:rPr>
        <w:t xml:space="preserve"> Z INSTYTUTU/DZIEKANATU</w:t>
      </w:r>
      <w:r w:rsidR="004C0301" w:rsidRPr="004C0301">
        <w:rPr>
          <w:b/>
          <w:i/>
          <w:iCs/>
          <w:sz w:val="32"/>
          <w:szCs w:val="32"/>
          <w:highlight w:val="yellow"/>
        </w:rPr>
        <w:t xml:space="preserve"> - nie przepisywa</w:t>
      </w:r>
      <w:r w:rsidR="004C0301">
        <w:rPr>
          <w:b/>
          <w:i/>
          <w:iCs/>
          <w:sz w:val="32"/>
          <w:szCs w:val="32"/>
          <w:highlight w:val="yellow"/>
        </w:rPr>
        <w:t>ć</w:t>
      </w:r>
      <w:r w:rsidR="009C5520">
        <w:rPr>
          <w:b/>
          <w:i/>
          <w:iCs/>
          <w:sz w:val="32"/>
          <w:szCs w:val="32"/>
          <w:highlight w:val="yellow"/>
        </w:rPr>
        <w:t xml:space="preserve"> jej treści</w:t>
      </w:r>
      <w:r w:rsidR="004C0301">
        <w:rPr>
          <w:b/>
          <w:i/>
          <w:iCs/>
          <w:sz w:val="32"/>
          <w:szCs w:val="32"/>
          <w:highlight w:val="yellow"/>
        </w:rPr>
        <w:t>!</w:t>
      </w:r>
      <w:r w:rsidR="004C0301">
        <w:rPr>
          <w:b/>
          <w:i/>
          <w:iCs/>
          <w:sz w:val="32"/>
          <w:szCs w:val="32"/>
        </w:rPr>
        <w:t>!</w:t>
      </w:r>
    </w:p>
    <w:p w14:paraId="1CD0A948" w14:textId="77777777" w:rsidR="00B61DF7" w:rsidRDefault="00B61DF7"/>
    <w:p w14:paraId="0BFAE6FB" w14:textId="77777777" w:rsidR="000E078F" w:rsidRDefault="000E078F">
      <w:pPr>
        <w:rPr>
          <w:rFonts w:eastAsia="Calibri" w:cs="Times New Roman"/>
          <w:szCs w:val="20"/>
          <w:lang w:eastAsia="pl-PL"/>
        </w:rPr>
      </w:pPr>
      <w:r>
        <w:br w:type="page"/>
      </w:r>
    </w:p>
    <w:p w14:paraId="337BEB06" w14:textId="77777777" w:rsidR="00F87051" w:rsidRPr="004C0301" w:rsidRDefault="00F87051" w:rsidP="00F87051">
      <w:pPr>
        <w:pStyle w:val="Tekstpodstawowywcity"/>
        <w:spacing w:line="360" w:lineRule="auto"/>
        <w:ind w:firstLine="0"/>
        <w:rPr>
          <w:b/>
          <w:i/>
          <w:iCs/>
          <w:sz w:val="32"/>
          <w:szCs w:val="32"/>
        </w:rPr>
      </w:pPr>
      <w:r w:rsidRPr="004C0301">
        <w:rPr>
          <w:b/>
          <w:i/>
          <w:iCs/>
          <w:sz w:val="32"/>
          <w:szCs w:val="32"/>
          <w:highlight w:val="yellow"/>
        </w:rPr>
        <w:lastRenderedPageBreak/>
        <w:t xml:space="preserve">TU WSTAWIĆ </w:t>
      </w:r>
      <w:r>
        <w:rPr>
          <w:b/>
          <w:i/>
          <w:iCs/>
          <w:sz w:val="32"/>
          <w:szCs w:val="32"/>
          <w:highlight w:val="yellow"/>
        </w:rPr>
        <w:t xml:space="preserve">KARTKĘ </w:t>
      </w:r>
      <w:r w:rsidRPr="004C0301">
        <w:rPr>
          <w:b/>
          <w:i/>
          <w:iCs/>
          <w:sz w:val="32"/>
          <w:szCs w:val="32"/>
          <w:highlight w:val="yellow"/>
        </w:rPr>
        <w:t>ZADANIE</w:t>
      </w:r>
      <w:r>
        <w:rPr>
          <w:b/>
          <w:i/>
          <w:iCs/>
          <w:sz w:val="32"/>
          <w:szCs w:val="32"/>
          <w:highlight w:val="yellow"/>
        </w:rPr>
        <w:t>M</w:t>
      </w:r>
      <w:r w:rsidR="00DC5D73">
        <w:rPr>
          <w:b/>
          <w:i/>
          <w:iCs/>
          <w:sz w:val="32"/>
          <w:szCs w:val="32"/>
          <w:highlight w:val="yellow"/>
        </w:rPr>
        <w:t xml:space="preserve"> DO PRACY DYPLOMOWEJ OTRZYMANĄ</w:t>
      </w:r>
      <w:r w:rsidRPr="004C0301">
        <w:rPr>
          <w:b/>
          <w:i/>
          <w:iCs/>
          <w:sz w:val="32"/>
          <w:szCs w:val="32"/>
          <w:highlight w:val="yellow"/>
        </w:rPr>
        <w:t xml:space="preserve"> Z INSTYTUTU/DZIEKANATU - </w:t>
      </w:r>
      <w:r w:rsidR="009C5520" w:rsidRPr="004C0301">
        <w:rPr>
          <w:b/>
          <w:i/>
          <w:iCs/>
          <w:sz w:val="32"/>
          <w:szCs w:val="32"/>
          <w:highlight w:val="yellow"/>
        </w:rPr>
        <w:t>nie przepisywa</w:t>
      </w:r>
      <w:r w:rsidR="009C5520">
        <w:rPr>
          <w:b/>
          <w:i/>
          <w:iCs/>
          <w:sz w:val="32"/>
          <w:szCs w:val="32"/>
          <w:highlight w:val="yellow"/>
        </w:rPr>
        <w:t>ć jej treści</w:t>
      </w:r>
      <w:r>
        <w:rPr>
          <w:b/>
          <w:i/>
          <w:iCs/>
          <w:sz w:val="32"/>
          <w:szCs w:val="32"/>
          <w:highlight w:val="yellow"/>
        </w:rPr>
        <w:t>!</w:t>
      </w:r>
      <w:r>
        <w:rPr>
          <w:b/>
          <w:i/>
          <w:iCs/>
          <w:sz w:val="32"/>
          <w:szCs w:val="32"/>
        </w:rPr>
        <w:t>!</w:t>
      </w:r>
    </w:p>
    <w:p w14:paraId="33F415BB" w14:textId="77777777" w:rsidR="00B61DF7" w:rsidRDefault="00B61DF7" w:rsidP="00B61DF7">
      <w:pPr>
        <w:pStyle w:val="TreAkapitu"/>
        <w:ind w:firstLine="0"/>
      </w:pPr>
    </w:p>
    <w:p w14:paraId="35F26487" w14:textId="77777777" w:rsidR="00F741B7" w:rsidRDefault="00F741B7" w:rsidP="00B61DF7">
      <w:pPr>
        <w:pStyle w:val="TreAkapitu"/>
        <w:ind w:firstLine="0"/>
        <w:sectPr w:rsidR="00F741B7" w:rsidSect="00201266">
          <w:headerReference w:type="even" r:id="rId16"/>
          <w:footerReference w:type="default" r:id="rId17"/>
          <w:pgSz w:w="11906" w:h="16838"/>
          <w:pgMar w:top="1418" w:right="1134" w:bottom="1418" w:left="1134" w:header="709" w:footer="709" w:gutter="567"/>
          <w:cols w:space="708"/>
          <w:docGrid w:linePitch="360"/>
        </w:sectPr>
      </w:pPr>
    </w:p>
    <w:sdt>
      <w:sdtPr>
        <w:rPr>
          <w:rFonts w:ascii="Times New Roman" w:eastAsiaTheme="minorHAnsi" w:hAnsi="Times New Roman" w:cstheme="minorBidi"/>
          <w:color w:val="auto"/>
          <w:sz w:val="24"/>
          <w:szCs w:val="22"/>
          <w:lang w:eastAsia="en-US"/>
        </w:rPr>
        <w:id w:val="-631475302"/>
        <w:docPartObj>
          <w:docPartGallery w:val="Table of Contents"/>
          <w:docPartUnique/>
        </w:docPartObj>
      </w:sdtPr>
      <w:sdtEndPr>
        <w:rPr>
          <w:b/>
          <w:bCs/>
        </w:rPr>
      </w:sdtEndPr>
      <w:sdtContent>
        <w:p w14:paraId="79DD02C5" w14:textId="730811A2" w:rsidR="008F1523" w:rsidRDefault="008F1523">
          <w:pPr>
            <w:pStyle w:val="Nagwekspisutreci"/>
          </w:pPr>
          <w:r>
            <w:t>Spis treści</w:t>
          </w:r>
        </w:p>
        <w:p w14:paraId="3605C624" w14:textId="5988B044" w:rsidR="00BE7A69" w:rsidRDefault="008F1523">
          <w:pPr>
            <w:pStyle w:val="Spistreci1"/>
            <w:tabs>
              <w:tab w:val="right" w:leader="dot" w:pos="9061"/>
            </w:tabs>
            <w:rPr>
              <w:rFonts w:asciiTheme="minorHAnsi" w:eastAsiaTheme="minorEastAsia" w:hAnsiTheme="minorHAnsi"/>
              <w:b w:val="0"/>
              <w:bCs w:val="0"/>
              <w:caps w:val="0"/>
              <w:noProof/>
              <w:sz w:val="22"/>
              <w:szCs w:val="22"/>
              <w:lang w:eastAsia="pl-PL"/>
            </w:rPr>
          </w:pPr>
          <w:r>
            <w:fldChar w:fldCharType="begin"/>
          </w:r>
          <w:r>
            <w:instrText xml:space="preserve"> TOC \o "1-3" \h \z \u </w:instrText>
          </w:r>
          <w:r>
            <w:fldChar w:fldCharType="separate"/>
          </w:r>
          <w:hyperlink w:anchor="_Toc91668254" w:history="1">
            <w:r w:rsidR="00BE7A69" w:rsidRPr="00641581">
              <w:rPr>
                <w:rStyle w:val="Hipercze"/>
                <w:noProof/>
              </w:rPr>
              <w:t>Wstęp</w:t>
            </w:r>
            <w:r w:rsidR="00BE7A69">
              <w:rPr>
                <w:noProof/>
                <w:webHidden/>
              </w:rPr>
              <w:tab/>
            </w:r>
            <w:r w:rsidR="00BE7A69">
              <w:rPr>
                <w:noProof/>
                <w:webHidden/>
              </w:rPr>
              <w:fldChar w:fldCharType="begin"/>
            </w:r>
            <w:r w:rsidR="00BE7A69">
              <w:rPr>
                <w:noProof/>
                <w:webHidden/>
              </w:rPr>
              <w:instrText xml:space="preserve"> PAGEREF _Toc91668254 \h </w:instrText>
            </w:r>
            <w:r w:rsidR="00BE7A69">
              <w:rPr>
                <w:noProof/>
                <w:webHidden/>
              </w:rPr>
            </w:r>
            <w:r w:rsidR="00BE7A69">
              <w:rPr>
                <w:noProof/>
                <w:webHidden/>
              </w:rPr>
              <w:fldChar w:fldCharType="separate"/>
            </w:r>
            <w:r w:rsidR="00BE7A69">
              <w:rPr>
                <w:noProof/>
                <w:webHidden/>
              </w:rPr>
              <w:t>10</w:t>
            </w:r>
            <w:r w:rsidR="00BE7A69">
              <w:rPr>
                <w:noProof/>
                <w:webHidden/>
              </w:rPr>
              <w:fldChar w:fldCharType="end"/>
            </w:r>
          </w:hyperlink>
        </w:p>
        <w:p w14:paraId="168F3670" w14:textId="3AFE00F4" w:rsidR="00BE7A69" w:rsidRDefault="00C24BD5">
          <w:pPr>
            <w:pStyle w:val="Spistreci1"/>
            <w:tabs>
              <w:tab w:val="left" w:pos="440"/>
              <w:tab w:val="right" w:leader="dot" w:pos="9061"/>
            </w:tabs>
            <w:rPr>
              <w:rFonts w:asciiTheme="minorHAnsi" w:eastAsiaTheme="minorEastAsia" w:hAnsiTheme="minorHAnsi"/>
              <w:b w:val="0"/>
              <w:bCs w:val="0"/>
              <w:caps w:val="0"/>
              <w:noProof/>
              <w:sz w:val="22"/>
              <w:szCs w:val="22"/>
              <w:lang w:eastAsia="pl-PL"/>
            </w:rPr>
          </w:pPr>
          <w:hyperlink w:anchor="_Toc91668255" w:history="1">
            <w:r w:rsidR="00BE7A69" w:rsidRPr="00641581">
              <w:rPr>
                <w:rStyle w:val="Hipercze"/>
                <w:noProof/>
              </w:rPr>
              <w:t>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Problemy metodologiczne</w:t>
            </w:r>
            <w:r w:rsidR="00BE7A69">
              <w:rPr>
                <w:noProof/>
                <w:webHidden/>
              </w:rPr>
              <w:tab/>
            </w:r>
            <w:r w:rsidR="00BE7A69">
              <w:rPr>
                <w:noProof/>
                <w:webHidden/>
              </w:rPr>
              <w:fldChar w:fldCharType="begin"/>
            </w:r>
            <w:r w:rsidR="00BE7A69">
              <w:rPr>
                <w:noProof/>
                <w:webHidden/>
              </w:rPr>
              <w:instrText xml:space="preserve"> PAGEREF _Toc91668255 \h </w:instrText>
            </w:r>
            <w:r w:rsidR="00BE7A69">
              <w:rPr>
                <w:noProof/>
                <w:webHidden/>
              </w:rPr>
            </w:r>
            <w:r w:rsidR="00BE7A69">
              <w:rPr>
                <w:noProof/>
                <w:webHidden/>
              </w:rPr>
              <w:fldChar w:fldCharType="separate"/>
            </w:r>
            <w:r w:rsidR="00BE7A69">
              <w:rPr>
                <w:noProof/>
                <w:webHidden/>
              </w:rPr>
              <w:t>11</w:t>
            </w:r>
            <w:r w:rsidR="00BE7A69">
              <w:rPr>
                <w:noProof/>
                <w:webHidden/>
              </w:rPr>
              <w:fldChar w:fldCharType="end"/>
            </w:r>
          </w:hyperlink>
        </w:p>
        <w:p w14:paraId="0F28149F" w14:textId="45B4A9EA"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56" w:history="1">
            <w:r w:rsidR="00BE7A69" w:rsidRPr="00641581">
              <w:rPr>
                <w:rStyle w:val="Hipercze"/>
                <w:noProof/>
              </w:rPr>
              <w:t>1.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56 \h </w:instrText>
            </w:r>
            <w:r w:rsidR="00BE7A69">
              <w:rPr>
                <w:noProof/>
                <w:webHidden/>
              </w:rPr>
            </w:r>
            <w:r w:rsidR="00BE7A69">
              <w:rPr>
                <w:noProof/>
                <w:webHidden/>
              </w:rPr>
              <w:fldChar w:fldCharType="separate"/>
            </w:r>
            <w:r w:rsidR="00BE7A69">
              <w:rPr>
                <w:noProof/>
                <w:webHidden/>
              </w:rPr>
              <w:t>11</w:t>
            </w:r>
            <w:r w:rsidR="00BE7A69">
              <w:rPr>
                <w:noProof/>
                <w:webHidden/>
              </w:rPr>
              <w:fldChar w:fldCharType="end"/>
            </w:r>
          </w:hyperlink>
        </w:p>
        <w:p w14:paraId="0FABD881" w14:textId="3D58BCEA"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57" w:history="1">
            <w:r w:rsidR="00BE7A69" w:rsidRPr="00641581">
              <w:rPr>
                <w:rStyle w:val="Hipercze"/>
                <w:noProof/>
                <w:highlight w:val="yellow"/>
              </w:rPr>
              <w:t>1.2.</w:t>
            </w:r>
            <w:r w:rsidR="00BE7A69">
              <w:rPr>
                <w:rFonts w:asciiTheme="minorHAnsi" w:eastAsiaTheme="minorEastAsia" w:hAnsiTheme="minorHAnsi"/>
                <w:smallCaps w:val="0"/>
                <w:noProof/>
                <w:sz w:val="22"/>
                <w:szCs w:val="22"/>
                <w:lang w:eastAsia="pl-PL"/>
              </w:rPr>
              <w:tab/>
            </w:r>
            <w:r w:rsidR="00BE7A69" w:rsidRPr="00641581">
              <w:rPr>
                <w:rStyle w:val="Hipercze"/>
                <w:noProof/>
                <w:highlight w:val="yellow"/>
              </w:rPr>
              <w:t>Zarys sytuacji problemowej</w:t>
            </w:r>
            <w:r w:rsidR="00BE7A69">
              <w:rPr>
                <w:noProof/>
                <w:webHidden/>
              </w:rPr>
              <w:tab/>
            </w:r>
            <w:r w:rsidR="00BE7A69">
              <w:rPr>
                <w:noProof/>
                <w:webHidden/>
              </w:rPr>
              <w:fldChar w:fldCharType="begin"/>
            </w:r>
            <w:r w:rsidR="00BE7A69">
              <w:rPr>
                <w:noProof/>
                <w:webHidden/>
              </w:rPr>
              <w:instrText xml:space="preserve"> PAGEREF _Toc91668257 \h </w:instrText>
            </w:r>
            <w:r w:rsidR="00BE7A69">
              <w:rPr>
                <w:noProof/>
                <w:webHidden/>
              </w:rPr>
            </w:r>
            <w:r w:rsidR="00BE7A69">
              <w:rPr>
                <w:noProof/>
                <w:webHidden/>
              </w:rPr>
              <w:fldChar w:fldCharType="separate"/>
            </w:r>
            <w:r w:rsidR="00BE7A69">
              <w:rPr>
                <w:noProof/>
                <w:webHidden/>
              </w:rPr>
              <w:t>11</w:t>
            </w:r>
            <w:r w:rsidR="00BE7A69">
              <w:rPr>
                <w:noProof/>
                <w:webHidden/>
              </w:rPr>
              <w:fldChar w:fldCharType="end"/>
            </w:r>
          </w:hyperlink>
        </w:p>
        <w:p w14:paraId="4E9D7DF1" w14:textId="3E106D54"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58" w:history="1">
            <w:r w:rsidR="00BE7A69" w:rsidRPr="00641581">
              <w:rPr>
                <w:rStyle w:val="Hipercze"/>
                <w:noProof/>
              </w:rPr>
              <w:t>1.2.1.</w:t>
            </w:r>
            <w:r w:rsidR="00BE7A69">
              <w:rPr>
                <w:rFonts w:asciiTheme="minorHAnsi" w:eastAsiaTheme="minorEastAsia" w:hAnsiTheme="minorHAnsi"/>
                <w:iCs w:val="0"/>
                <w:noProof/>
                <w:sz w:val="22"/>
                <w:szCs w:val="22"/>
                <w:lang w:eastAsia="pl-PL"/>
              </w:rPr>
              <w:tab/>
            </w:r>
            <w:r w:rsidR="00BE7A69" w:rsidRPr="00641581">
              <w:rPr>
                <w:rStyle w:val="Hipercze"/>
                <w:noProof/>
              </w:rPr>
              <w:t>Podstawy teoretyczne</w:t>
            </w:r>
            <w:r w:rsidR="00BE7A69">
              <w:rPr>
                <w:noProof/>
                <w:webHidden/>
              </w:rPr>
              <w:tab/>
            </w:r>
            <w:r w:rsidR="00BE7A69">
              <w:rPr>
                <w:noProof/>
                <w:webHidden/>
              </w:rPr>
              <w:fldChar w:fldCharType="begin"/>
            </w:r>
            <w:r w:rsidR="00BE7A69">
              <w:rPr>
                <w:noProof/>
                <w:webHidden/>
              </w:rPr>
              <w:instrText xml:space="preserve"> PAGEREF _Toc91668258 \h </w:instrText>
            </w:r>
            <w:r w:rsidR="00BE7A69">
              <w:rPr>
                <w:noProof/>
                <w:webHidden/>
              </w:rPr>
            </w:r>
            <w:r w:rsidR="00BE7A69">
              <w:rPr>
                <w:noProof/>
                <w:webHidden/>
              </w:rPr>
              <w:fldChar w:fldCharType="separate"/>
            </w:r>
            <w:r w:rsidR="00BE7A69">
              <w:rPr>
                <w:noProof/>
                <w:webHidden/>
              </w:rPr>
              <w:t>12</w:t>
            </w:r>
            <w:r w:rsidR="00BE7A69">
              <w:rPr>
                <w:noProof/>
                <w:webHidden/>
              </w:rPr>
              <w:fldChar w:fldCharType="end"/>
            </w:r>
          </w:hyperlink>
        </w:p>
        <w:p w14:paraId="0AF55F6B" w14:textId="511015D6"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59" w:history="1">
            <w:r w:rsidR="00BE7A69" w:rsidRPr="00641581">
              <w:rPr>
                <w:rStyle w:val="Hipercze"/>
                <w:noProof/>
              </w:rPr>
              <w:t>1.2.2.</w:t>
            </w:r>
            <w:r w:rsidR="00BE7A69">
              <w:rPr>
                <w:rFonts w:asciiTheme="minorHAnsi" w:eastAsiaTheme="minorEastAsia" w:hAnsiTheme="minorHAnsi"/>
                <w:iCs w:val="0"/>
                <w:noProof/>
                <w:sz w:val="22"/>
                <w:szCs w:val="22"/>
                <w:lang w:eastAsia="pl-PL"/>
              </w:rPr>
              <w:tab/>
            </w:r>
            <w:r w:rsidR="00BE7A69" w:rsidRPr="00641581">
              <w:rPr>
                <w:rStyle w:val="Hipercze"/>
                <w:noProof/>
              </w:rPr>
              <w:t>Terminologia</w:t>
            </w:r>
            <w:r w:rsidR="00BE7A69">
              <w:rPr>
                <w:noProof/>
                <w:webHidden/>
              </w:rPr>
              <w:tab/>
            </w:r>
            <w:r w:rsidR="00BE7A69">
              <w:rPr>
                <w:noProof/>
                <w:webHidden/>
              </w:rPr>
              <w:fldChar w:fldCharType="begin"/>
            </w:r>
            <w:r w:rsidR="00BE7A69">
              <w:rPr>
                <w:noProof/>
                <w:webHidden/>
              </w:rPr>
              <w:instrText xml:space="preserve"> PAGEREF _Toc91668259 \h </w:instrText>
            </w:r>
            <w:r w:rsidR="00BE7A69">
              <w:rPr>
                <w:noProof/>
                <w:webHidden/>
              </w:rPr>
            </w:r>
            <w:r w:rsidR="00BE7A69">
              <w:rPr>
                <w:noProof/>
                <w:webHidden/>
              </w:rPr>
              <w:fldChar w:fldCharType="separate"/>
            </w:r>
            <w:r w:rsidR="00BE7A69">
              <w:rPr>
                <w:noProof/>
                <w:webHidden/>
              </w:rPr>
              <w:t>20</w:t>
            </w:r>
            <w:r w:rsidR="00BE7A69">
              <w:rPr>
                <w:noProof/>
                <w:webHidden/>
              </w:rPr>
              <w:fldChar w:fldCharType="end"/>
            </w:r>
          </w:hyperlink>
        </w:p>
        <w:p w14:paraId="025A4FAF" w14:textId="6BA3F489"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0" w:history="1">
            <w:r w:rsidR="00BE7A69" w:rsidRPr="00641581">
              <w:rPr>
                <w:rStyle w:val="Hipercze"/>
                <w:noProof/>
              </w:rPr>
              <w:t>1.3.</w:t>
            </w:r>
            <w:r w:rsidR="00BE7A69">
              <w:rPr>
                <w:rFonts w:asciiTheme="minorHAnsi" w:eastAsiaTheme="minorEastAsia" w:hAnsiTheme="minorHAnsi"/>
                <w:smallCaps w:val="0"/>
                <w:noProof/>
                <w:sz w:val="22"/>
                <w:szCs w:val="22"/>
                <w:lang w:eastAsia="pl-PL"/>
              </w:rPr>
              <w:tab/>
            </w:r>
            <w:r w:rsidR="00BE7A69" w:rsidRPr="00641581">
              <w:rPr>
                <w:rStyle w:val="Hipercze"/>
                <w:noProof/>
              </w:rPr>
              <w:t>Cel pracy</w:t>
            </w:r>
            <w:r w:rsidR="00BE7A69">
              <w:rPr>
                <w:noProof/>
                <w:webHidden/>
              </w:rPr>
              <w:tab/>
            </w:r>
            <w:r w:rsidR="00BE7A69">
              <w:rPr>
                <w:noProof/>
                <w:webHidden/>
              </w:rPr>
              <w:fldChar w:fldCharType="begin"/>
            </w:r>
            <w:r w:rsidR="00BE7A69">
              <w:rPr>
                <w:noProof/>
                <w:webHidden/>
              </w:rPr>
              <w:instrText xml:space="preserve"> PAGEREF _Toc91668260 \h </w:instrText>
            </w:r>
            <w:r w:rsidR="00BE7A69">
              <w:rPr>
                <w:noProof/>
                <w:webHidden/>
              </w:rPr>
            </w:r>
            <w:r w:rsidR="00BE7A69">
              <w:rPr>
                <w:noProof/>
                <w:webHidden/>
              </w:rPr>
              <w:fldChar w:fldCharType="separate"/>
            </w:r>
            <w:r w:rsidR="00BE7A69">
              <w:rPr>
                <w:noProof/>
                <w:webHidden/>
              </w:rPr>
              <w:t>21</w:t>
            </w:r>
            <w:r w:rsidR="00BE7A69">
              <w:rPr>
                <w:noProof/>
                <w:webHidden/>
              </w:rPr>
              <w:fldChar w:fldCharType="end"/>
            </w:r>
          </w:hyperlink>
        </w:p>
        <w:p w14:paraId="5DAFAECF" w14:textId="2766A8DC"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1" w:history="1">
            <w:r w:rsidR="00BE7A69" w:rsidRPr="00641581">
              <w:rPr>
                <w:rStyle w:val="Hipercze"/>
                <w:noProof/>
              </w:rPr>
              <w:t>1.4.</w:t>
            </w:r>
            <w:r w:rsidR="00BE7A69">
              <w:rPr>
                <w:rFonts w:asciiTheme="minorHAnsi" w:eastAsiaTheme="minorEastAsia" w:hAnsiTheme="minorHAnsi"/>
                <w:smallCaps w:val="0"/>
                <w:noProof/>
                <w:sz w:val="22"/>
                <w:szCs w:val="22"/>
                <w:lang w:eastAsia="pl-PL"/>
              </w:rPr>
              <w:tab/>
            </w:r>
            <w:r w:rsidR="00BE7A69" w:rsidRPr="00641581">
              <w:rPr>
                <w:rStyle w:val="Hipercze"/>
                <w:noProof/>
              </w:rPr>
              <w:t>Problemy inżynierskie</w:t>
            </w:r>
            <w:r w:rsidR="00BE7A69">
              <w:rPr>
                <w:noProof/>
                <w:webHidden/>
              </w:rPr>
              <w:tab/>
            </w:r>
            <w:r w:rsidR="00BE7A69">
              <w:rPr>
                <w:noProof/>
                <w:webHidden/>
              </w:rPr>
              <w:fldChar w:fldCharType="begin"/>
            </w:r>
            <w:r w:rsidR="00BE7A69">
              <w:rPr>
                <w:noProof/>
                <w:webHidden/>
              </w:rPr>
              <w:instrText xml:space="preserve"> PAGEREF _Toc91668261 \h </w:instrText>
            </w:r>
            <w:r w:rsidR="00BE7A69">
              <w:rPr>
                <w:noProof/>
                <w:webHidden/>
              </w:rPr>
            </w:r>
            <w:r w:rsidR="00BE7A69">
              <w:rPr>
                <w:noProof/>
                <w:webHidden/>
              </w:rPr>
              <w:fldChar w:fldCharType="separate"/>
            </w:r>
            <w:r w:rsidR="00BE7A69">
              <w:rPr>
                <w:noProof/>
                <w:webHidden/>
              </w:rPr>
              <w:t>21</w:t>
            </w:r>
            <w:r w:rsidR="00BE7A69">
              <w:rPr>
                <w:noProof/>
                <w:webHidden/>
              </w:rPr>
              <w:fldChar w:fldCharType="end"/>
            </w:r>
          </w:hyperlink>
        </w:p>
        <w:p w14:paraId="37D22AEC" w14:textId="16F8326A"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2" w:history="1">
            <w:r w:rsidR="00BE7A69" w:rsidRPr="00641581">
              <w:rPr>
                <w:rStyle w:val="Hipercze"/>
                <w:noProof/>
              </w:rPr>
              <w:t>1.5.</w:t>
            </w:r>
            <w:r w:rsidR="00BE7A69">
              <w:rPr>
                <w:rFonts w:asciiTheme="minorHAnsi" w:eastAsiaTheme="minorEastAsia" w:hAnsiTheme="minorHAnsi"/>
                <w:smallCaps w:val="0"/>
                <w:noProof/>
                <w:sz w:val="22"/>
                <w:szCs w:val="22"/>
                <w:lang w:eastAsia="pl-PL"/>
              </w:rPr>
              <w:tab/>
            </w:r>
            <w:r w:rsidR="00BE7A69" w:rsidRPr="00641581">
              <w:rPr>
                <w:rStyle w:val="Hipercze"/>
                <w:noProof/>
              </w:rPr>
              <w:t>Organizacja praktyki inżynierskiej</w:t>
            </w:r>
            <w:r w:rsidR="00BE7A69">
              <w:rPr>
                <w:noProof/>
                <w:webHidden/>
              </w:rPr>
              <w:tab/>
            </w:r>
            <w:r w:rsidR="00BE7A69">
              <w:rPr>
                <w:noProof/>
                <w:webHidden/>
              </w:rPr>
              <w:fldChar w:fldCharType="begin"/>
            </w:r>
            <w:r w:rsidR="00BE7A69">
              <w:rPr>
                <w:noProof/>
                <w:webHidden/>
              </w:rPr>
              <w:instrText xml:space="preserve"> PAGEREF _Toc91668262 \h </w:instrText>
            </w:r>
            <w:r w:rsidR="00BE7A69">
              <w:rPr>
                <w:noProof/>
                <w:webHidden/>
              </w:rPr>
            </w:r>
            <w:r w:rsidR="00BE7A69">
              <w:rPr>
                <w:noProof/>
                <w:webHidden/>
              </w:rPr>
              <w:fldChar w:fldCharType="separate"/>
            </w:r>
            <w:r w:rsidR="00BE7A69">
              <w:rPr>
                <w:noProof/>
                <w:webHidden/>
              </w:rPr>
              <w:t>22</w:t>
            </w:r>
            <w:r w:rsidR="00BE7A69">
              <w:rPr>
                <w:noProof/>
                <w:webHidden/>
              </w:rPr>
              <w:fldChar w:fldCharType="end"/>
            </w:r>
          </w:hyperlink>
        </w:p>
        <w:p w14:paraId="14C5638C" w14:textId="0A7E11F6"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3" w:history="1">
            <w:r w:rsidR="00BE7A69" w:rsidRPr="00641581">
              <w:rPr>
                <w:rStyle w:val="Hipercze"/>
                <w:noProof/>
              </w:rPr>
              <w:t>1.5.1.</w:t>
            </w:r>
            <w:r w:rsidR="00BE7A69">
              <w:rPr>
                <w:rFonts w:asciiTheme="minorHAnsi" w:eastAsiaTheme="minorEastAsia" w:hAnsiTheme="minorHAnsi"/>
                <w:iCs w:val="0"/>
                <w:noProof/>
                <w:sz w:val="22"/>
                <w:szCs w:val="22"/>
                <w:lang w:eastAsia="pl-PL"/>
              </w:rPr>
              <w:tab/>
            </w:r>
            <w:r w:rsidR="00BE7A69" w:rsidRPr="00641581">
              <w:rPr>
                <w:rStyle w:val="Hipercze"/>
                <w:noProof/>
              </w:rPr>
              <w:t>Cykl życia systemu informatycznego</w:t>
            </w:r>
            <w:r w:rsidR="00BE7A69">
              <w:rPr>
                <w:noProof/>
                <w:webHidden/>
              </w:rPr>
              <w:tab/>
            </w:r>
            <w:r w:rsidR="00BE7A69">
              <w:rPr>
                <w:noProof/>
                <w:webHidden/>
              </w:rPr>
              <w:fldChar w:fldCharType="begin"/>
            </w:r>
            <w:r w:rsidR="00BE7A69">
              <w:rPr>
                <w:noProof/>
                <w:webHidden/>
              </w:rPr>
              <w:instrText xml:space="preserve"> PAGEREF _Toc91668263 \h </w:instrText>
            </w:r>
            <w:r w:rsidR="00BE7A69">
              <w:rPr>
                <w:noProof/>
                <w:webHidden/>
              </w:rPr>
            </w:r>
            <w:r w:rsidR="00BE7A69">
              <w:rPr>
                <w:noProof/>
                <w:webHidden/>
              </w:rPr>
              <w:fldChar w:fldCharType="separate"/>
            </w:r>
            <w:r w:rsidR="00BE7A69">
              <w:rPr>
                <w:noProof/>
                <w:webHidden/>
              </w:rPr>
              <w:t>22</w:t>
            </w:r>
            <w:r w:rsidR="00BE7A69">
              <w:rPr>
                <w:noProof/>
                <w:webHidden/>
              </w:rPr>
              <w:fldChar w:fldCharType="end"/>
            </w:r>
          </w:hyperlink>
        </w:p>
        <w:p w14:paraId="7388B418" w14:textId="19695831"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4" w:history="1">
            <w:r w:rsidR="00BE7A69" w:rsidRPr="00641581">
              <w:rPr>
                <w:rStyle w:val="Hipercze"/>
                <w:noProof/>
              </w:rPr>
              <w:t>1.5.2.</w:t>
            </w:r>
            <w:r w:rsidR="00BE7A69">
              <w:rPr>
                <w:rFonts w:asciiTheme="minorHAnsi" w:eastAsiaTheme="minorEastAsia" w:hAnsiTheme="minorHAnsi"/>
                <w:iCs w:val="0"/>
                <w:noProof/>
                <w:sz w:val="22"/>
                <w:szCs w:val="22"/>
                <w:lang w:eastAsia="pl-PL"/>
              </w:rPr>
              <w:tab/>
            </w:r>
            <w:r w:rsidR="00BE7A69" w:rsidRPr="00641581">
              <w:rPr>
                <w:rStyle w:val="Hipercze"/>
                <w:noProof/>
              </w:rPr>
              <w:t>Metodyka zarządzania procesem wytwórczym</w:t>
            </w:r>
            <w:r w:rsidR="00BE7A69">
              <w:rPr>
                <w:noProof/>
                <w:webHidden/>
              </w:rPr>
              <w:tab/>
            </w:r>
            <w:r w:rsidR="00BE7A69">
              <w:rPr>
                <w:noProof/>
                <w:webHidden/>
              </w:rPr>
              <w:fldChar w:fldCharType="begin"/>
            </w:r>
            <w:r w:rsidR="00BE7A69">
              <w:rPr>
                <w:noProof/>
                <w:webHidden/>
              </w:rPr>
              <w:instrText xml:space="preserve"> PAGEREF _Toc91668264 \h </w:instrText>
            </w:r>
            <w:r w:rsidR="00BE7A69">
              <w:rPr>
                <w:noProof/>
                <w:webHidden/>
              </w:rPr>
            </w:r>
            <w:r w:rsidR="00BE7A69">
              <w:rPr>
                <w:noProof/>
                <w:webHidden/>
              </w:rPr>
              <w:fldChar w:fldCharType="separate"/>
            </w:r>
            <w:r w:rsidR="00BE7A69">
              <w:rPr>
                <w:noProof/>
                <w:webHidden/>
              </w:rPr>
              <w:t>23</w:t>
            </w:r>
            <w:r w:rsidR="00BE7A69">
              <w:rPr>
                <w:noProof/>
                <w:webHidden/>
              </w:rPr>
              <w:fldChar w:fldCharType="end"/>
            </w:r>
          </w:hyperlink>
        </w:p>
        <w:p w14:paraId="5E71EC6F" w14:textId="33FE6DB1"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5" w:history="1">
            <w:r w:rsidR="00BE7A69" w:rsidRPr="00641581">
              <w:rPr>
                <w:rStyle w:val="Hipercze"/>
                <w:noProof/>
              </w:rPr>
              <w:t>1.5.3.</w:t>
            </w:r>
            <w:r w:rsidR="00BE7A69">
              <w:rPr>
                <w:rFonts w:asciiTheme="minorHAnsi" w:eastAsiaTheme="minorEastAsia" w:hAnsiTheme="minorHAnsi"/>
                <w:iCs w:val="0"/>
                <w:noProof/>
                <w:sz w:val="22"/>
                <w:szCs w:val="22"/>
                <w:lang w:eastAsia="pl-PL"/>
              </w:rPr>
              <w:tab/>
            </w:r>
            <w:r w:rsidR="00BE7A69" w:rsidRPr="00641581">
              <w:rPr>
                <w:rStyle w:val="Hipercze"/>
                <w:noProof/>
              </w:rPr>
              <w:t>Metodyka wytwarzania systemu informatycznego</w:t>
            </w:r>
            <w:r w:rsidR="00BE7A69">
              <w:rPr>
                <w:noProof/>
                <w:webHidden/>
              </w:rPr>
              <w:tab/>
            </w:r>
            <w:r w:rsidR="00BE7A69">
              <w:rPr>
                <w:noProof/>
                <w:webHidden/>
              </w:rPr>
              <w:fldChar w:fldCharType="begin"/>
            </w:r>
            <w:r w:rsidR="00BE7A69">
              <w:rPr>
                <w:noProof/>
                <w:webHidden/>
              </w:rPr>
              <w:instrText xml:space="preserve"> PAGEREF _Toc91668265 \h </w:instrText>
            </w:r>
            <w:r w:rsidR="00BE7A69">
              <w:rPr>
                <w:noProof/>
                <w:webHidden/>
              </w:rPr>
            </w:r>
            <w:r w:rsidR="00BE7A69">
              <w:rPr>
                <w:noProof/>
                <w:webHidden/>
              </w:rPr>
              <w:fldChar w:fldCharType="separate"/>
            </w:r>
            <w:r w:rsidR="00BE7A69">
              <w:rPr>
                <w:noProof/>
                <w:webHidden/>
              </w:rPr>
              <w:t>25</w:t>
            </w:r>
            <w:r w:rsidR="00BE7A69">
              <w:rPr>
                <w:noProof/>
                <w:webHidden/>
              </w:rPr>
              <w:fldChar w:fldCharType="end"/>
            </w:r>
          </w:hyperlink>
        </w:p>
        <w:p w14:paraId="538857EF" w14:textId="60E524A0"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6" w:history="1">
            <w:r w:rsidR="00BE7A69" w:rsidRPr="00641581">
              <w:rPr>
                <w:rStyle w:val="Hipercze"/>
                <w:noProof/>
              </w:rPr>
              <w:t>1.5.4.</w:t>
            </w:r>
            <w:r w:rsidR="00BE7A69">
              <w:rPr>
                <w:rFonts w:asciiTheme="minorHAnsi" w:eastAsiaTheme="minorEastAsia" w:hAnsiTheme="minorHAnsi"/>
                <w:iCs w:val="0"/>
                <w:noProof/>
                <w:sz w:val="22"/>
                <w:szCs w:val="22"/>
                <w:lang w:eastAsia="pl-PL"/>
              </w:rPr>
              <w:tab/>
            </w:r>
            <w:r w:rsidR="00BE7A69" w:rsidRPr="00641581">
              <w:rPr>
                <w:rStyle w:val="Hipercze"/>
                <w:noProof/>
              </w:rPr>
              <w:t>Metody, narzędzia i techniki inżynierii systemów</w:t>
            </w:r>
            <w:r w:rsidR="00BE7A69">
              <w:rPr>
                <w:noProof/>
                <w:webHidden/>
              </w:rPr>
              <w:tab/>
            </w:r>
            <w:r w:rsidR="00BE7A69">
              <w:rPr>
                <w:noProof/>
                <w:webHidden/>
              </w:rPr>
              <w:fldChar w:fldCharType="begin"/>
            </w:r>
            <w:r w:rsidR="00BE7A69">
              <w:rPr>
                <w:noProof/>
                <w:webHidden/>
              </w:rPr>
              <w:instrText xml:space="preserve"> PAGEREF _Toc91668266 \h </w:instrText>
            </w:r>
            <w:r w:rsidR="00BE7A69">
              <w:rPr>
                <w:noProof/>
                <w:webHidden/>
              </w:rPr>
            </w:r>
            <w:r w:rsidR="00BE7A69">
              <w:rPr>
                <w:noProof/>
                <w:webHidden/>
              </w:rPr>
              <w:fldChar w:fldCharType="separate"/>
            </w:r>
            <w:r w:rsidR="00BE7A69">
              <w:rPr>
                <w:noProof/>
                <w:webHidden/>
              </w:rPr>
              <w:t>27</w:t>
            </w:r>
            <w:r w:rsidR="00BE7A69">
              <w:rPr>
                <w:noProof/>
                <w:webHidden/>
              </w:rPr>
              <w:fldChar w:fldCharType="end"/>
            </w:r>
          </w:hyperlink>
        </w:p>
        <w:p w14:paraId="30A23E19" w14:textId="748D3E73"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7" w:history="1">
            <w:r w:rsidR="00BE7A69" w:rsidRPr="00641581">
              <w:rPr>
                <w:rStyle w:val="Hipercze"/>
                <w:noProof/>
              </w:rPr>
              <w:t>1.5.5.</w:t>
            </w:r>
            <w:r w:rsidR="00BE7A69">
              <w:rPr>
                <w:rFonts w:asciiTheme="minorHAnsi" w:eastAsiaTheme="minorEastAsia" w:hAnsiTheme="minorHAnsi"/>
                <w:iCs w:val="0"/>
                <w:noProof/>
                <w:sz w:val="22"/>
                <w:szCs w:val="22"/>
                <w:lang w:eastAsia="pl-PL"/>
              </w:rPr>
              <w:tab/>
            </w:r>
            <w:r w:rsidR="00BE7A69" w:rsidRPr="00641581">
              <w:rPr>
                <w:rStyle w:val="Hipercze"/>
                <w:noProof/>
              </w:rPr>
              <w:t>Metamodel zawartości repozytorium projektowego</w:t>
            </w:r>
            <w:r w:rsidR="00BE7A69">
              <w:rPr>
                <w:noProof/>
                <w:webHidden/>
              </w:rPr>
              <w:tab/>
            </w:r>
            <w:r w:rsidR="00BE7A69">
              <w:rPr>
                <w:noProof/>
                <w:webHidden/>
              </w:rPr>
              <w:fldChar w:fldCharType="begin"/>
            </w:r>
            <w:r w:rsidR="00BE7A69">
              <w:rPr>
                <w:noProof/>
                <w:webHidden/>
              </w:rPr>
              <w:instrText xml:space="preserve"> PAGEREF _Toc91668267 \h </w:instrText>
            </w:r>
            <w:r w:rsidR="00BE7A69">
              <w:rPr>
                <w:noProof/>
                <w:webHidden/>
              </w:rPr>
            </w:r>
            <w:r w:rsidR="00BE7A69">
              <w:rPr>
                <w:noProof/>
                <w:webHidden/>
              </w:rPr>
              <w:fldChar w:fldCharType="separate"/>
            </w:r>
            <w:r w:rsidR="00BE7A69">
              <w:rPr>
                <w:noProof/>
                <w:webHidden/>
              </w:rPr>
              <w:t>27</w:t>
            </w:r>
            <w:r w:rsidR="00BE7A69">
              <w:rPr>
                <w:noProof/>
                <w:webHidden/>
              </w:rPr>
              <w:fldChar w:fldCharType="end"/>
            </w:r>
          </w:hyperlink>
        </w:p>
        <w:p w14:paraId="5B35097D" w14:textId="255EF239"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8" w:history="1">
            <w:r w:rsidR="00BE7A69" w:rsidRPr="00641581">
              <w:rPr>
                <w:rStyle w:val="Hipercze"/>
                <w:noProof/>
              </w:rPr>
              <w:t>1.6.</w:t>
            </w:r>
            <w:r w:rsidR="00BE7A69">
              <w:rPr>
                <w:rFonts w:asciiTheme="minorHAnsi" w:eastAsiaTheme="minorEastAsia" w:hAnsiTheme="minorHAnsi"/>
                <w:smallCaps w:val="0"/>
                <w:noProof/>
                <w:sz w:val="22"/>
                <w:szCs w:val="22"/>
                <w:lang w:eastAsia="pl-PL"/>
              </w:rPr>
              <w:tab/>
            </w:r>
            <w:r w:rsidR="00BE7A69" w:rsidRPr="00641581">
              <w:rPr>
                <w:rStyle w:val="Hipercze"/>
                <w:noProof/>
              </w:rPr>
              <w:t>Ocena piśmiennictwa</w:t>
            </w:r>
            <w:r w:rsidR="00BE7A69">
              <w:rPr>
                <w:noProof/>
                <w:webHidden/>
              </w:rPr>
              <w:tab/>
            </w:r>
            <w:r w:rsidR="00BE7A69">
              <w:rPr>
                <w:noProof/>
                <w:webHidden/>
              </w:rPr>
              <w:fldChar w:fldCharType="begin"/>
            </w:r>
            <w:r w:rsidR="00BE7A69">
              <w:rPr>
                <w:noProof/>
                <w:webHidden/>
              </w:rPr>
              <w:instrText xml:space="preserve"> PAGEREF _Toc91668268 \h </w:instrText>
            </w:r>
            <w:r w:rsidR="00BE7A69">
              <w:rPr>
                <w:noProof/>
                <w:webHidden/>
              </w:rPr>
            </w:r>
            <w:r w:rsidR="00BE7A69">
              <w:rPr>
                <w:noProof/>
                <w:webHidden/>
              </w:rPr>
              <w:fldChar w:fldCharType="separate"/>
            </w:r>
            <w:r w:rsidR="00BE7A69">
              <w:rPr>
                <w:noProof/>
                <w:webHidden/>
              </w:rPr>
              <w:t>27</w:t>
            </w:r>
            <w:r w:rsidR="00BE7A69">
              <w:rPr>
                <w:noProof/>
                <w:webHidden/>
              </w:rPr>
              <w:fldChar w:fldCharType="end"/>
            </w:r>
          </w:hyperlink>
        </w:p>
        <w:p w14:paraId="1CB9FA65" w14:textId="1B48332F"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9" w:history="1">
            <w:r w:rsidR="00BE7A69" w:rsidRPr="00641581">
              <w:rPr>
                <w:rStyle w:val="Hipercze"/>
                <w:noProof/>
              </w:rPr>
              <w:t>1.7.</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269 \h </w:instrText>
            </w:r>
            <w:r w:rsidR="00BE7A69">
              <w:rPr>
                <w:noProof/>
                <w:webHidden/>
              </w:rPr>
            </w:r>
            <w:r w:rsidR="00BE7A69">
              <w:rPr>
                <w:noProof/>
                <w:webHidden/>
              </w:rPr>
              <w:fldChar w:fldCharType="separate"/>
            </w:r>
            <w:r w:rsidR="00BE7A69">
              <w:rPr>
                <w:noProof/>
                <w:webHidden/>
              </w:rPr>
              <w:t>28</w:t>
            </w:r>
            <w:r w:rsidR="00BE7A69">
              <w:rPr>
                <w:noProof/>
                <w:webHidden/>
              </w:rPr>
              <w:fldChar w:fldCharType="end"/>
            </w:r>
          </w:hyperlink>
        </w:p>
        <w:p w14:paraId="25C7C371" w14:textId="47588605" w:rsidR="00BE7A69" w:rsidRDefault="00C24BD5">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270" w:history="1">
            <w:r w:rsidR="00BE7A69" w:rsidRPr="00641581">
              <w:rPr>
                <w:rStyle w:val="Hipercze"/>
                <w:noProof/>
              </w:rPr>
              <w:t>I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aNALIZA BIZNESOWA</w:t>
            </w:r>
            <w:r w:rsidR="00BE7A69">
              <w:rPr>
                <w:noProof/>
                <w:webHidden/>
              </w:rPr>
              <w:tab/>
            </w:r>
            <w:r w:rsidR="00BE7A69">
              <w:rPr>
                <w:noProof/>
                <w:webHidden/>
              </w:rPr>
              <w:fldChar w:fldCharType="begin"/>
            </w:r>
            <w:r w:rsidR="00BE7A69">
              <w:rPr>
                <w:noProof/>
                <w:webHidden/>
              </w:rPr>
              <w:instrText xml:space="preserve"> PAGEREF _Toc91668270 \h </w:instrText>
            </w:r>
            <w:r w:rsidR="00BE7A69">
              <w:rPr>
                <w:noProof/>
                <w:webHidden/>
              </w:rPr>
            </w:r>
            <w:r w:rsidR="00BE7A69">
              <w:rPr>
                <w:noProof/>
                <w:webHidden/>
              </w:rPr>
              <w:fldChar w:fldCharType="separate"/>
            </w:r>
            <w:r w:rsidR="00BE7A69">
              <w:rPr>
                <w:noProof/>
                <w:webHidden/>
              </w:rPr>
              <w:t>29</w:t>
            </w:r>
            <w:r w:rsidR="00BE7A69">
              <w:rPr>
                <w:noProof/>
                <w:webHidden/>
              </w:rPr>
              <w:fldChar w:fldCharType="end"/>
            </w:r>
          </w:hyperlink>
        </w:p>
        <w:p w14:paraId="7BA19C37" w14:textId="30AE5A26"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1" w:history="1">
            <w:r w:rsidR="00BE7A69" w:rsidRPr="00641581">
              <w:rPr>
                <w:rStyle w:val="Hipercze"/>
                <w:noProof/>
              </w:rPr>
              <w:t>2.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71 \h </w:instrText>
            </w:r>
            <w:r w:rsidR="00BE7A69">
              <w:rPr>
                <w:noProof/>
                <w:webHidden/>
              </w:rPr>
            </w:r>
            <w:r w:rsidR="00BE7A69">
              <w:rPr>
                <w:noProof/>
                <w:webHidden/>
              </w:rPr>
              <w:fldChar w:fldCharType="separate"/>
            </w:r>
            <w:r w:rsidR="00BE7A69">
              <w:rPr>
                <w:noProof/>
                <w:webHidden/>
              </w:rPr>
              <w:t>29</w:t>
            </w:r>
            <w:r w:rsidR="00BE7A69">
              <w:rPr>
                <w:noProof/>
                <w:webHidden/>
              </w:rPr>
              <w:fldChar w:fldCharType="end"/>
            </w:r>
          </w:hyperlink>
        </w:p>
        <w:p w14:paraId="01F2E5D7" w14:textId="1B027A53"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2" w:history="1">
            <w:r w:rsidR="00BE7A69" w:rsidRPr="00641581">
              <w:rPr>
                <w:rStyle w:val="Hipercze"/>
                <w:noProof/>
              </w:rPr>
              <w:t>2.2.</w:t>
            </w:r>
            <w:r w:rsidR="00BE7A69">
              <w:rPr>
                <w:rFonts w:asciiTheme="minorHAnsi" w:eastAsiaTheme="minorEastAsia" w:hAnsiTheme="minorHAnsi"/>
                <w:smallCaps w:val="0"/>
                <w:noProof/>
                <w:sz w:val="22"/>
                <w:szCs w:val="22"/>
                <w:lang w:eastAsia="pl-PL"/>
              </w:rPr>
              <w:tab/>
            </w:r>
            <w:r w:rsidR="00BE7A69" w:rsidRPr="00641581">
              <w:rPr>
                <w:rStyle w:val="Hipercze"/>
                <w:noProof/>
              </w:rPr>
              <w:t>Analiza organizacji</w:t>
            </w:r>
            <w:r w:rsidR="00BE7A69">
              <w:rPr>
                <w:noProof/>
                <w:webHidden/>
              </w:rPr>
              <w:tab/>
            </w:r>
            <w:r w:rsidR="00BE7A69">
              <w:rPr>
                <w:noProof/>
                <w:webHidden/>
              </w:rPr>
              <w:fldChar w:fldCharType="begin"/>
            </w:r>
            <w:r w:rsidR="00BE7A69">
              <w:rPr>
                <w:noProof/>
                <w:webHidden/>
              </w:rPr>
              <w:instrText xml:space="preserve"> PAGEREF _Toc91668272 \h </w:instrText>
            </w:r>
            <w:r w:rsidR="00BE7A69">
              <w:rPr>
                <w:noProof/>
                <w:webHidden/>
              </w:rPr>
            </w:r>
            <w:r w:rsidR="00BE7A69">
              <w:rPr>
                <w:noProof/>
                <w:webHidden/>
              </w:rPr>
              <w:fldChar w:fldCharType="separate"/>
            </w:r>
            <w:r w:rsidR="00BE7A69">
              <w:rPr>
                <w:noProof/>
                <w:webHidden/>
              </w:rPr>
              <w:t>30</w:t>
            </w:r>
            <w:r w:rsidR="00BE7A69">
              <w:rPr>
                <w:noProof/>
                <w:webHidden/>
              </w:rPr>
              <w:fldChar w:fldCharType="end"/>
            </w:r>
          </w:hyperlink>
        </w:p>
        <w:p w14:paraId="5E682652" w14:textId="3A3DE60C"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3" w:history="1">
            <w:r w:rsidR="00BE7A69" w:rsidRPr="00641581">
              <w:rPr>
                <w:rStyle w:val="Hipercze"/>
                <w:noProof/>
              </w:rPr>
              <w:t>2.2.1.</w:t>
            </w:r>
            <w:r w:rsidR="00BE7A69">
              <w:rPr>
                <w:rFonts w:asciiTheme="minorHAnsi" w:eastAsiaTheme="minorEastAsia" w:hAnsiTheme="minorHAnsi"/>
                <w:iCs w:val="0"/>
                <w:noProof/>
                <w:sz w:val="22"/>
                <w:szCs w:val="22"/>
                <w:lang w:eastAsia="pl-PL"/>
              </w:rPr>
              <w:tab/>
            </w:r>
            <w:r w:rsidR="00BE7A69" w:rsidRPr="00641581">
              <w:rPr>
                <w:rStyle w:val="Hipercze"/>
                <w:noProof/>
              </w:rPr>
              <w:t>Charakterystyka organizacji/przedsięwzięcia</w:t>
            </w:r>
            <w:r w:rsidR="00BE7A69">
              <w:rPr>
                <w:noProof/>
                <w:webHidden/>
              </w:rPr>
              <w:tab/>
            </w:r>
            <w:r w:rsidR="00BE7A69">
              <w:rPr>
                <w:noProof/>
                <w:webHidden/>
              </w:rPr>
              <w:fldChar w:fldCharType="begin"/>
            </w:r>
            <w:r w:rsidR="00BE7A69">
              <w:rPr>
                <w:noProof/>
                <w:webHidden/>
              </w:rPr>
              <w:instrText xml:space="preserve"> PAGEREF _Toc91668273 \h </w:instrText>
            </w:r>
            <w:r w:rsidR="00BE7A69">
              <w:rPr>
                <w:noProof/>
                <w:webHidden/>
              </w:rPr>
            </w:r>
            <w:r w:rsidR="00BE7A69">
              <w:rPr>
                <w:noProof/>
                <w:webHidden/>
              </w:rPr>
              <w:fldChar w:fldCharType="separate"/>
            </w:r>
            <w:r w:rsidR="00BE7A69">
              <w:rPr>
                <w:noProof/>
                <w:webHidden/>
              </w:rPr>
              <w:t>30</w:t>
            </w:r>
            <w:r w:rsidR="00BE7A69">
              <w:rPr>
                <w:noProof/>
                <w:webHidden/>
              </w:rPr>
              <w:fldChar w:fldCharType="end"/>
            </w:r>
          </w:hyperlink>
        </w:p>
        <w:p w14:paraId="5C9300FD" w14:textId="3D5480F3"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4" w:history="1">
            <w:r w:rsidR="00BE7A69" w:rsidRPr="00641581">
              <w:rPr>
                <w:rStyle w:val="Hipercze"/>
                <w:noProof/>
              </w:rPr>
              <w:t>2.2.2.</w:t>
            </w:r>
            <w:r w:rsidR="00BE7A69">
              <w:rPr>
                <w:rFonts w:asciiTheme="minorHAnsi" w:eastAsiaTheme="minorEastAsia" w:hAnsiTheme="minorHAnsi"/>
                <w:iCs w:val="0"/>
                <w:noProof/>
                <w:sz w:val="22"/>
                <w:szCs w:val="22"/>
                <w:lang w:eastAsia="pl-PL"/>
              </w:rPr>
              <w:tab/>
            </w:r>
            <w:r w:rsidR="00BE7A69" w:rsidRPr="00641581">
              <w:rPr>
                <w:rStyle w:val="Hipercze"/>
                <w:noProof/>
              </w:rPr>
              <w:t>Dziedzina działalności organizacji</w:t>
            </w:r>
            <w:r w:rsidR="00BE7A69">
              <w:rPr>
                <w:noProof/>
                <w:webHidden/>
              </w:rPr>
              <w:tab/>
            </w:r>
            <w:r w:rsidR="00BE7A69">
              <w:rPr>
                <w:noProof/>
                <w:webHidden/>
              </w:rPr>
              <w:fldChar w:fldCharType="begin"/>
            </w:r>
            <w:r w:rsidR="00BE7A69">
              <w:rPr>
                <w:noProof/>
                <w:webHidden/>
              </w:rPr>
              <w:instrText xml:space="preserve"> PAGEREF _Toc91668274 \h </w:instrText>
            </w:r>
            <w:r w:rsidR="00BE7A69">
              <w:rPr>
                <w:noProof/>
                <w:webHidden/>
              </w:rPr>
            </w:r>
            <w:r w:rsidR="00BE7A69">
              <w:rPr>
                <w:noProof/>
                <w:webHidden/>
              </w:rPr>
              <w:fldChar w:fldCharType="separate"/>
            </w:r>
            <w:r w:rsidR="00BE7A69">
              <w:rPr>
                <w:noProof/>
                <w:webHidden/>
              </w:rPr>
              <w:t>31</w:t>
            </w:r>
            <w:r w:rsidR="00BE7A69">
              <w:rPr>
                <w:noProof/>
                <w:webHidden/>
              </w:rPr>
              <w:fldChar w:fldCharType="end"/>
            </w:r>
          </w:hyperlink>
        </w:p>
        <w:p w14:paraId="0E99DBA8" w14:textId="24BDB140"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5" w:history="1">
            <w:r w:rsidR="00BE7A69" w:rsidRPr="00641581">
              <w:rPr>
                <w:rStyle w:val="Hipercze"/>
                <w:noProof/>
              </w:rPr>
              <w:t>2.2.3.</w:t>
            </w:r>
            <w:r w:rsidR="00BE7A69">
              <w:rPr>
                <w:rFonts w:asciiTheme="minorHAnsi" w:eastAsiaTheme="minorEastAsia" w:hAnsiTheme="minorHAnsi"/>
                <w:iCs w:val="0"/>
                <w:noProof/>
                <w:sz w:val="22"/>
                <w:szCs w:val="22"/>
                <w:lang w:eastAsia="pl-PL"/>
              </w:rPr>
              <w:tab/>
            </w:r>
            <w:r w:rsidR="00BE7A69" w:rsidRPr="00641581">
              <w:rPr>
                <w:rStyle w:val="Hipercze"/>
                <w:noProof/>
              </w:rPr>
              <w:t>Otoczenie organizacji</w:t>
            </w:r>
            <w:r w:rsidR="00BE7A69">
              <w:rPr>
                <w:noProof/>
                <w:webHidden/>
              </w:rPr>
              <w:tab/>
            </w:r>
            <w:r w:rsidR="00BE7A69">
              <w:rPr>
                <w:noProof/>
                <w:webHidden/>
              </w:rPr>
              <w:fldChar w:fldCharType="begin"/>
            </w:r>
            <w:r w:rsidR="00BE7A69">
              <w:rPr>
                <w:noProof/>
                <w:webHidden/>
              </w:rPr>
              <w:instrText xml:space="preserve"> PAGEREF _Toc91668275 \h </w:instrText>
            </w:r>
            <w:r w:rsidR="00BE7A69">
              <w:rPr>
                <w:noProof/>
                <w:webHidden/>
              </w:rPr>
            </w:r>
            <w:r w:rsidR="00BE7A69">
              <w:rPr>
                <w:noProof/>
                <w:webHidden/>
              </w:rPr>
              <w:fldChar w:fldCharType="separate"/>
            </w:r>
            <w:r w:rsidR="00BE7A69">
              <w:rPr>
                <w:noProof/>
                <w:webHidden/>
              </w:rPr>
              <w:t>31</w:t>
            </w:r>
            <w:r w:rsidR="00BE7A69">
              <w:rPr>
                <w:noProof/>
                <w:webHidden/>
              </w:rPr>
              <w:fldChar w:fldCharType="end"/>
            </w:r>
          </w:hyperlink>
        </w:p>
        <w:p w14:paraId="3F8C652B" w14:textId="0FF84E25"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6" w:history="1">
            <w:r w:rsidR="00BE7A69" w:rsidRPr="00641581">
              <w:rPr>
                <w:rStyle w:val="Hipercze"/>
                <w:noProof/>
              </w:rPr>
              <w:t>2.3.</w:t>
            </w:r>
            <w:r w:rsidR="00BE7A69">
              <w:rPr>
                <w:rFonts w:asciiTheme="minorHAnsi" w:eastAsiaTheme="minorEastAsia" w:hAnsiTheme="minorHAnsi"/>
                <w:smallCaps w:val="0"/>
                <w:noProof/>
                <w:sz w:val="22"/>
                <w:szCs w:val="22"/>
                <w:lang w:eastAsia="pl-PL"/>
              </w:rPr>
              <w:tab/>
            </w:r>
            <w:r w:rsidR="00BE7A69" w:rsidRPr="00641581">
              <w:rPr>
                <w:rStyle w:val="Hipercze"/>
                <w:noProof/>
              </w:rPr>
              <w:t>Analiza interesariuszy</w:t>
            </w:r>
            <w:r w:rsidR="00BE7A69">
              <w:rPr>
                <w:noProof/>
                <w:webHidden/>
              </w:rPr>
              <w:tab/>
            </w:r>
            <w:r w:rsidR="00BE7A69">
              <w:rPr>
                <w:noProof/>
                <w:webHidden/>
              </w:rPr>
              <w:fldChar w:fldCharType="begin"/>
            </w:r>
            <w:r w:rsidR="00BE7A69">
              <w:rPr>
                <w:noProof/>
                <w:webHidden/>
              </w:rPr>
              <w:instrText xml:space="preserve"> PAGEREF _Toc91668276 \h </w:instrText>
            </w:r>
            <w:r w:rsidR="00BE7A69">
              <w:rPr>
                <w:noProof/>
                <w:webHidden/>
              </w:rPr>
            </w:r>
            <w:r w:rsidR="00BE7A69">
              <w:rPr>
                <w:noProof/>
                <w:webHidden/>
              </w:rPr>
              <w:fldChar w:fldCharType="separate"/>
            </w:r>
            <w:r w:rsidR="00BE7A69">
              <w:rPr>
                <w:noProof/>
                <w:webHidden/>
              </w:rPr>
              <w:t>43</w:t>
            </w:r>
            <w:r w:rsidR="00BE7A69">
              <w:rPr>
                <w:noProof/>
                <w:webHidden/>
              </w:rPr>
              <w:fldChar w:fldCharType="end"/>
            </w:r>
          </w:hyperlink>
        </w:p>
        <w:p w14:paraId="0811F1C0" w14:textId="7B717845"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7" w:history="1">
            <w:r w:rsidR="00BE7A69" w:rsidRPr="00641581">
              <w:rPr>
                <w:rStyle w:val="Hipercze"/>
                <w:noProof/>
              </w:rPr>
              <w:t>2.4.</w:t>
            </w:r>
            <w:r w:rsidR="00BE7A69">
              <w:rPr>
                <w:rFonts w:asciiTheme="minorHAnsi" w:eastAsiaTheme="minorEastAsia" w:hAnsiTheme="minorHAnsi"/>
                <w:smallCaps w:val="0"/>
                <w:noProof/>
                <w:sz w:val="22"/>
                <w:szCs w:val="22"/>
                <w:lang w:eastAsia="pl-PL"/>
              </w:rPr>
              <w:tab/>
            </w:r>
            <w:r w:rsidR="00BE7A69" w:rsidRPr="00641581">
              <w:rPr>
                <w:rStyle w:val="Hipercze"/>
                <w:noProof/>
              </w:rPr>
              <w:t>Role biznesowe i aktorzy biznesowi</w:t>
            </w:r>
            <w:r w:rsidR="00BE7A69">
              <w:rPr>
                <w:noProof/>
                <w:webHidden/>
              </w:rPr>
              <w:tab/>
            </w:r>
            <w:r w:rsidR="00BE7A69">
              <w:rPr>
                <w:noProof/>
                <w:webHidden/>
              </w:rPr>
              <w:fldChar w:fldCharType="begin"/>
            </w:r>
            <w:r w:rsidR="00BE7A69">
              <w:rPr>
                <w:noProof/>
                <w:webHidden/>
              </w:rPr>
              <w:instrText xml:space="preserve"> PAGEREF _Toc91668277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3373FF09" w14:textId="2B8F7F6A"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8" w:history="1">
            <w:r w:rsidR="00BE7A69" w:rsidRPr="00641581">
              <w:rPr>
                <w:rStyle w:val="Hipercze"/>
                <w:noProof/>
              </w:rPr>
              <w:t>2.4.1.</w:t>
            </w:r>
            <w:r w:rsidR="00BE7A69">
              <w:rPr>
                <w:rFonts w:asciiTheme="minorHAnsi" w:eastAsiaTheme="minorEastAsia" w:hAnsiTheme="minorHAnsi"/>
                <w:iCs w:val="0"/>
                <w:noProof/>
                <w:sz w:val="22"/>
                <w:szCs w:val="22"/>
                <w:lang w:eastAsia="pl-PL"/>
              </w:rPr>
              <w:tab/>
            </w:r>
            <w:r w:rsidR="00BE7A69" w:rsidRPr="00641581">
              <w:rPr>
                <w:rStyle w:val="Hipercze"/>
                <w:noProof/>
              </w:rPr>
              <w:t>Katalog ról biznesowych i odpowiedzialności</w:t>
            </w:r>
            <w:r w:rsidR="00BE7A69">
              <w:rPr>
                <w:noProof/>
                <w:webHidden/>
              </w:rPr>
              <w:tab/>
            </w:r>
            <w:r w:rsidR="00BE7A69">
              <w:rPr>
                <w:noProof/>
                <w:webHidden/>
              </w:rPr>
              <w:fldChar w:fldCharType="begin"/>
            </w:r>
            <w:r w:rsidR="00BE7A69">
              <w:rPr>
                <w:noProof/>
                <w:webHidden/>
              </w:rPr>
              <w:instrText xml:space="preserve"> PAGEREF _Toc91668278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040BBD29" w14:textId="2D82EE05"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9" w:history="1">
            <w:r w:rsidR="00BE7A69" w:rsidRPr="00641581">
              <w:rPr>
                <w:rStyle w:val="Hipercze"/>
                <w:noProof/>
              </w:rPr>
              <w:t>2.4.2.</w:t>
            </w:r>
            <w:r w:rsidR="00BE7A69">
              <w:rPr>
                <w:rFonts w:asciiTheme="minorHAnsi" w:eastAsiaTheme="minorEastAsia" w:hAnsiTheme="minorHAnsi"/>
                <w:iCs w:val="0"/>
                <w:noProof/>
                <w:sz w:val="22"/>
                <w:szCs w:val="22"/>
                <w:lang w:eastAsia="pl-PL"/>
              </w:rPr>
              <w:tab/>
            </w:r>
            <w:r w:rsidR="00BE7A69" w:rsidRPr="00641581">
              <w:rPr>
                <w:rStyle w:val="Hipercze"/>
                <w:noProof/>
              </w:rPr>
              <w:t>Mapa aktorów biznesowych</w:t>
            </w:r>
            <w:r w:rsidR="00BE7A69">
              <w:rPr>
                <w:noProof/>
                <w:webHidden/>
              </w:rPr>
              <w:tab/>
            </w:r>
            <w:r w:rsidR="00BE7A69">
              <w:rPr>
                <w:noProof/>
                <w:webHidden/>
              </w:rPr>
              <w:fldChar w:fldCharType="begin"/>
            </w:r>
            <w:r w:rsidR="00BE7A69">
              <w:rPr>
                <w:noProof/>
                <w:webHidden/>
              </w:rPr>
              <w:instrText xml:space="preserve"> PAGEREF _Toc91668279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51648CE9" w14:textId="16EE3BF5"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0" w:history="1">
            <w:r w:rsidR="00BE7A69" w:rsidRPr="00641581">
              <w:rPr>
                <w:rStyle w:val="Hipercze"/>
                <w:noProof/>
              </w:rPr>
              <w:t>2.5.</w:t>
            </w:r>
            <w:r w:rsidR="00BE7A69">
              <w:rPr>
                <w:rFonts w:asciiTheme="minorHAnsi" w:eastAsiaTheme="minorEastAsia" w:hAnsiTheme="minorHAnsi"/>
                <w:smallCaps w:val="0"/>
                <w:noProof/>
                <w:sz w:val="22"/>
                <w:szCs w:val="22"/>
                <w:lang w:eastAsia="pl-PL"/>
              </w:rPr>
              <w:tab/>
            </w:r>
            <w:r w:rsidR="00BE7A69" w:rsidRPr="00641581">
              <w:rPr>
                <w:rStyle w:val="Hipercze"/>
                <w:noProof/>
              </w:rPr>
              <w:t>Obiekty / encje biznesowe</w:t>
            </w:r>
            <w:r w:rsidR="00BE7A69">
              <w:rPr>
                <w:noProof/>
                <w:webHidden/>
              </w:rPr>
              <w:tab/>
            </w:r>
            <w:r w:rsidR="00BE7A69">
              <w:rPr>
                <w:noProof/>
                <w:webHidden/>
              </w:rPr>
              <w:fldChar w:fldCharType="begin"/>
            </w:r>
            <w:r w:rsidR="00BE7A69">
              <w:rPr>
                <w:noProof/>
                <w:webHidden/>
              </w:rPr>
              <w:instrText xml:space="preserve"> PAGEREF _Toc91668280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197E9745" w14:textId="46697D44"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1" w:history="1">
            <w:r w:rsidR="00BE7A69" w:rsidRPr="00641581">
              <w:rPr>
                <w:rStyle w:val="Hipercze"/>
                <w:noProof/>
              </w:rPr>
              <w:t>2.5.1.</w:t>
            </w:r>
            <w:r w:rsidR="00BE7A69">
              <w:rPr>
                <w:rFonts w:asciiTheme="minorHAnsi" w:eastAsiaTheme="minorEastAsia" w:hAnsiTheme="minorHAnsi"/>
                <w:iCs w:val="0"/>
                <w:noProof/>
                <w:sz w:val="22"/>
                <w:szCs w:val="22"/>
                <w:lang w:eastAsia="pl-PL"/>
              </w:rPr>
              <w:tab/>
            </w:r>
            <w:r w:rsidR="00BE7A69" w:rsidRPr="00641581">
              <w:rPr>
                <w:rStyle w:val="Hipercze"/>
                <w:noProof/>
              </w:rPr>
              <w:t>Model konceptualny - diagramy klas poziom konceptualny</w:t>
            </w:r>
            <w:r w:rsidR="00BE7A69">
              <w:rPr>
                <w:noProof/>
                <w:webHidden/>
              </w:rPr>
              <w:tab/>
            </w:r>
            <w:r w:rsidR="00BE7A69">
              <w:rPr>
                <w:noProof/>
                <w:webHidden/>
              </w:rPr>
              <w:fldChar w:fldCharType="begin"/>
            </w:r>
            <w:r w:rsidR="00BE7A69">
              <w:rPr>
                <w:noProof/>
                <w:webHidden/>
              </w:rPr>
              <w:instrText xml:space="preserve"> PAGEREF _Toc91668281 \h </w:instrText>
            </w:r>
            <w:r w:rsidR="00BE7A69">
              <w:rPr>
                <w:noProof/>
                <w:webHidden/>
              </w:rPr>
            </w:r>
            <w:r w:rsidR="00BE7A69">
              <w:rPr>
                <w:noProof/>
                <w:webHidden/>
              </w:rPr>
              <w:fldChar w:fldCharType="separate"/>
            </w:r>
            <w:r w:rsidR="00BE7A69">
              <w:rPr>
                <w:noProof/>
                <w:webHidden/>
              </w:rPr>
              <w:t>46</w:t>
            </w:r>
            <w:r w:rsidR="00BE7A69">
              <w:rPr>
                <w:noProof/>
                <w:webHidden/>
              </w:rPr>
              <w:fldChar w:fldCharType="end"/>
            </w:r>
          </w:hyperlink>
        </w:p>
        <w:p w14:paraId="287DF6A1" w14:textId="0FFE4A65"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2" w:history="1">
            <w:r w:rsidR="00BE7A69" w:rsidRPr="00641581">
              <w:rPr>
                <w:rStyle w:val="Hipercze"/>
                <w:noProof/>
              </w:rPr>
              <w:t>2.5.2.</w:t>
            </w:r>
            <w:r w:rsidR="00BE7A69">
              <w:rPr>
                <w:rFonts w:asciiTheme="minorHAnsi" w:eastAsiaTheme="minorEastAsia" w:hAnsiTheme="minorHAnsi"/>
                <w:iCs w:val="0"/>
                <w:noProof/>
                <w:sz w:val="22"/>
                <w:szCs w:val="22"/>
                <w:lang w:eastAsia="pl-PL"/>
              </w:rPr>
              <w:tab/>
            </w:r>
            <w:r w:rsidR="00BE7A69" w:rsidRPr="00641581">
              <w:rPr>
                <w:rStyle w:val="Hipercze"/>
                <w:noProof/>
              </w:rPr>
              <w:t>Maszyny stanowe</w:t>
            </w:r>
            <w:r w:rsidR="00BE7A69">
              <w:rPr>
                <w:noProof/>
                <w:webHidden/>
              </w:rPr>
              <w:tab/>
            </w:r>
            <w:r w:rsidR="00BE7A69">
              <w:rPr>
                <w:noProof/>
                <w:webHidden/>
              </w:rPr>
              <w:fldChar w:fldCharType="begin"/>
            </w:r>
            <w:r w:rsidR="00BE7A69">
              <w:rPr>
                <w:noProof/>
                <w:webHidden/>
              </w:rPr>
              <w:instrText xml:space="preserve"> PAGEREF _Toc91668282 \h </w:instrText>
            </w:r>
            <w:r w:rsidR="00BE7A69">
              <w:rPr>
                <w:noProof/>
                <w:webHidden/>
              </w:rPr>
            </w:r>
            <w:r w:rsidR="00BE7A69">
              <w:rPr>
                <w:noProof/>
                <w:webHidden/>
              </w:rPr>
              <w:fldChar w:fldCharType="separate"/>
            </w:r>
            <w:r w:rsidR="00BE7A69">
              <w:rPr>
                <w:noProof/>
                <w:webHidden/>
              </w:rPr>
              <w:t>46</w:t>
            </w:r>
            <w:r w:rsidR="00BE7A69">
              <w:rPr>
                <w:noProof/>
                <w:webHidden/>
              </w:rPr>
              <w:fldChar w:fldCharType="end"/>
            </w:r>
          </w:hyperlink>
        </w:p>
        <w:p w14:paraId="036B39B0" w14:textId="465DB57F"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3" w:history="1">
            <w:r w:rsidR="00BE7A69" w:rsidRPr="00641581">
              <w:rPr>
                <w:rStyle w:val="Hipercze"/>
                <w:noProof/>
              </w:rPr>
              <w:t>2.6.</w:t>
            </w:r>
            <w:r w:rsidR="00BE7A69">
              <w:rPr>
                <w:rFonts w:asciiTheme="minorHAnsi" w:eastAsiaTheme="minorEastAsia" w:hAnsiTheme="minorHAnsi"/>
                <w:smallCaps w:val="0"/>
                <w:noProof/>
                <w:sz w:val="22"/>
                <w:szCs w:val="22"/>
                <w:lang w:eastAsia="pl-PL"/>
              </w:rPr>
              <w:tab/>
            </w:r>
            <w:r w:rsidR="00BE7A69" w:rsidRPr="00641581">
              <w:rPr>
                <w:rStyle w:val="Hipercze"/>
                <w:noProof/>
              </w:rPr>
              <w:t>Procesy biznesowe</w:t>
            </w:r>
            <w:r w:rsidR="00BE7A69">
              <w:rPr>
                <w:noProof/>
                <w:webHidden/>
              </w:rPr>
              <w:tab/>
            </w:r>
            <w:r w:rsidR="00BE7A69">
              <w:rPr>
                <w:noProof/>
                <w:webHidden/>
              </w:rPr>
              <w:fldChar w:fldCharType="begin"/>
            </w:r>
            <w:r w:rsidR="00BE7A69">
              <w:rPr>
                <w:noProof/>
                <w:webHidden/>
              </w:rPr>
              <w:instrText xml:space="preserve"> PAGEREF _Toc91668283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4390B515" w14:textId="5AF9AE7D"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4" w:history="1">
            <w:r w:rsidR="00BE7A69" w:rsidRPr="00641581">
              <w:rPr>
                <w:rStyle w:val="Hipercze"/>
                <w:noProof/>
              </w:rPr>
              <w:t>2.6.1.</w:t>
            </w:r>
            <w:r w:rsidR="00BE7A69">
              <w:rPr>
                <w:rFonts w:asciiTheme="minorHAnsi" w:eastAsiaTheme="minorEastAsia" w:hAnsiTheme="minorHAnsi"/>
                <w:iCs w:val="0"/>
                <w:noProof/>
                <w:sz w:val="22"/>
                <w:szCs w:val="22"/>
                <w:lang w:eastAsia="pl-PL"/>
              </w:rPr>
              <w:tab/>
            </w:r>
            <w:r w:rsidR="00BE7A69" w:rsidRPr="00641581">
              <w:rPr>
                <w:rStyle w:val="Hipercze"/>
                <w:noProof/>
              </w:rPr>
              <w:t>Mapa procesów biznesowych</w:t>
            </w:r>
            <w:r w:rsidR="00BE7A69">
              <w:rPr>
                <w:noProof/>
                <w:webHidden/>
              </w:rPr>
              <w:tab/>
            </w:r>
            <w:r w:rsidR="00BE7A69">
              <w:rPr>
                <w:noProof/>
                <w:webHidden/>
              </w:rPr>
              <w:fldChar w:fldCharType="begin"/>
            </w:r>
            <w:r w:rsidR="00BE7A69">
              <w:rPr>
                <w:noProof/>
                <w:webHidden/>
              </w:rPr>
              <w:instrText xml:space="preserve"> PAGEREF _Toc91668284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217FBD8C" w14:textId="157CB268"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5" w:history="1">
            <w:r w:rsidR="00BE7A69" w:rsidRPr="00641581">
              <w:rPr>
                <w:rStyle w:val="Hipercze"/>
                <w:noProof/>
              </w:rPr>
              <w:t>2.6.2.</w:t>
            </w:r>
            <w:r w:rsidR="00BE7A69">
              <w:rPr>
                <w:rFonts w:asciiTheme="minorHAnsi" w:eastAsiaTheme="minorEastAsia" w:hAnsiTheme="minorHAnsi"/>
                <w:iCs w:val="0"/>
                <w:noProof/>
                <w:sz w:val="22"/>
                <w:szCs w:val="22"/>
                <w:lang w:eastAsia="pl-PL"/>
              </w:rPr>
              <w:tab/>
            </w:r>
            <w:r w:rsidR="00BE7A69" w:rsidRPr="00641581">
              <w:rPr>
                <w:rStyle w:val="Hipercze"/>
                <w:noProof/>
              </w:rPr>
              <w:t>Macierz CRUD dla relacji PROCES-OBIEKT/ENCJA</w:t>
            </w:r>
            <w:r w:rsidR="00BE7A69">
              <w:rPr>
                <w:noProof/>
                <w:webHidden/>
              </w:rPr>
              <w:tab/>
            </w:r>
            <w:r w:rsidR="00BE7A69">
              <w:rPr>
                <w:noProof/>
                <w:webHidden/>
              </w:rPr>
              <w:fldChar w:fldCharType="begin"/>
            </w:r>
            <w:r w:rsidR="00BE7A69">
              <w:rPr>
                <w:noProof/>
                <w:webHidden/>
              </w:rPr>
              <w:instrText xml:space="preserve"> PAGEREF _Toc91668285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3C97724F" w14:textId="2EB2E7A7"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6" w:history="1">
            <w:r w:rsidR="00BE7A69" w:rsidRPr="00641581">
              <w:rPr>
                <w:rStyle w:val="Hipercze"/>
                <w:noProof/>
              </w:rPr>
              <w:t>2.6.3.</w:t>
            </w:r>
            <w:r w:rsidR="00BE7A69">
              <w:rPr>
                <w:rFonts w:asciiTheme="minorHAnsi" w:eastAsiaTheme="minorEastAsia" w:hAnsiTheme="minorHAnsi"/>
                <w:iCs w:val="0"/>
                <w:noProof/>
                <w:sz w:val="22"/>
                <w:szCs w:val="22"/>
                <w:lang w:eastAsia="pl-PL"/>
              </w:rPr>
              <w:tab/>
            </w:r>
            <w:r w:rsidR="00BE7A69" w:rsidRPr="00641581">
              <w:rPr>
                <w:rStyle w:val="Hipercze"/>
                <w:noProof/>
              </w:rPr>
              <w:t>Macierz RACI dla relacji ROLA BIZNESOWA-PROCES BIZNESOWY</w:t>
            </w:r>
            <w:r w:rsidR="00BE7A69">
              <w:rPr>
                <w:noProof/>
                <w:webHidden/>
              </w:rPr>
              <w:tab/>
            </w:r>
            <w:r w:rsidR="00BE7A69">
              <w:rPr>
                <w:noProof/>
                <w:webHidden/>
              </w:rPr>
              <w:fldChar w:fldCharType="begin"/>
            </w:r>
            <w:r w:rsidR="00BE7A69">
              <w:rPr>
                <w:noProof/>
                <w:webHidden/>
              </w:rPr>
              <w:instrText xml:space="preserve"> PAGEREF _Toc91668286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1909215C" w14:textId="39C74EEE"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7" w:history="1">
            <w:r w:rsidR="00BE7A69" w:rsidRPr="00641581">
              <w:rPr>
                <w:rStyle w:val="Hipercze"/>
                <w:noProof/>
              </w:rPr>
              <w:t>2.6.4.</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Proces - </w:t>
            </w:r>
            <w:r w:rsidR="00BE7A69" w:rsidRPr="00641581">
              <w:rPr>
                <w:rStyle w:val="Hipercze"/>
                <w:bCs/>
                <w:i/>
                <w:noProof/>
              </w:rPr>
              <w:t>obsługa pożyczki</w:t>
            </w:r>
            <w:r w:rsidR="00BE7A69">
              <w:rPr>
                <w:noProof/>
                <w:webHidden/>
              </w:rPr>
              <w:tab/>
            </w:r>
            <w:r w:rsidR="00BE7A69">
              <w:rPr>
                <w:noProof/>
                <w:webHidden/>
              </w:rPr>
              <w:fldChar w:fldCharType="begin"/>
            </w:r>
            <w:r w:rsidR="00BE7A69">
              <w:rPr>
                <w:noProof/>
                <w:webHidden/>
              </w:rPr>
              <w:instrText xml:space="preserve"> PAGEREF _Toc91668287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0E51860A" w14:textId="533BA6B5"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8" w:history="1">
            <w:r w:rsidR="00BE7A69" w:rsidRPr="00641581">
              <w:rPr>
                <w:rStyle w:val="Hipercze"/>
                <w:noProof/>
              </w:rPr>
              <w:t>2.6.5.</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Podproces – </w:t>
            </w:r>
            <w:r w:rsidR="00BE7A69" w:rsidRPr="00641581">
              <w:rPr>
                <w:rStyle w:val="Hipercze"/>
                <w:i/>
                <w:noProof/>
              </w:rPr>
              <w:t>Złożenie wniosku o pożyczkę</w:t>
            </w:r>
            <w:r w:rsidR="00BE7A69">
              <w:rPr>
                <w:noProof/>
                <w:webHidden/>
              </w:rPr>
              <w:tab/>
            </w:r>
            <w:r w:rsidR="00BE7A69">
              <w:rPr>
                <w:noProof/>
                <w:webHidden/>
              </w:rPr>
              <w:fldChar w:fldCharType="begin"/>
            </w:r>
            <w:r w:rsidR="00BE7A69">
              <w:rPr>
                <w:noProof/>
                <w:webHidden/>
              </w:rPr>
              <w:instrText xml:space="preserve"> PAGEREF _Toc91668288 \h </w:instrText>
            </w:r>
            <w:r w:rsidR="00BE7A69">
              <w:rPr>
                <w:noProof/>
                <w:webHidden/>
              </w:rPr>
            </w:r>
            <w:r w:rsidR="00BE7A69">
              <w:rPr>
                <w:noProof/>
                <w:webHidden/>
              </w:rPr>
              <w:fldChar w:fldCharType="separate"/>
            </w:r>
            <w:r w:rsidR="00BE7A69">
              <w:rPr>
                <w:noProof/>
                <w:webHidden/>
              </w:rPr>
              <w:t>49</w:t>
            </w:r>
            <w:r w:rsidR="00BE7A69">
              <w:rPr>
                <w:noProof/>
                <w:webHidden/>
              </w:rPr>
              <w:fldChar w:fldCharType="end"/>
            </w:r>
          </w:hyperlink>
        </w:p>
        <w:p w14:paraId="688FE946" w14:textId="627A6101"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9" w:history="1">
            <w:r w:rsidR="00BE7A69" w:rsidRPr="00641581">
              <w:rPr>
                <w:rStyle w:val="Hipercze"/>
                <w:noProof/>
              </w:rPr>
              <w:t>2.7.</w:t>
            </w:r>
            <w:r w:rsidR="00BE7A69">
              <w:rPr>
                <w:rFonts w:asciiTheme="minorHAnsi" w:eastAsiaTheme="minorEastAsia" w:hAnsiTheme="minorHAnsi"/>
                <w:smallCaps w:val="0"/>
                <w:noProof/>
                <w:sz w:val="22"/>
                <w:szCs w:val="22"/>
                <w:lang w:eastAsia="pl-PL"/>
              </w:rPr>
              <w:tab/>
            </w:r>
            <w:r w:rsidR="00BE7A69" w:rsidRPr="00641581">
              <w:rPr>
                <w:rStyle w:val="Hipercze"/>
                <w:noProof/>
              </w:rPr>
              <w:t>Reguły biznesowe</w:t>
            </w:r>
            <w:r w:rsidR="00BE7A69">
              <w:rPr>
                <w:noProof/>
                <w:webHidden/>
              </w:rPr>
              <w:tab/>
            </w:r>
            <w:r w:rsidR="00BE7A69">
              <w:rPr>
                <w:noProof/>
                <w:webHidden/>
              </w:rPr>
              <w:fldChar w:fldCharType="begin"/>
            </w:r>
            <w:r w:rsidR="00BE7A69">
              <w:rPr>
                <w:noProof/>
                <w:webHidden/>
              </w:rPr>
              <w:instrText xml:space="preserve"> PAGEREF _Toc91668289 \h </w:instrText>
            </w:r>
            <w:r w:rsidR="00BE7A69">
              <w:rPr>
                <w:noProof/>
                <w:webHidden/>
              </w:rPr>
            </w:r>
            <w:r w:rsidR="00BE7A69">
              <w:rPr>
                <w:noProof/>
                <w:webHidden/>
              </w:rPr>
              <w:fldChar w:fldCharType="separate"/>
            </w:r>
            <w:r w:rsidR="00BE7A69">
              <w:rPr>
                <w:noProof/>
                <w:webHidden/>
              </w:rPr>
              <w:t>49</w:t>
            </w:r>
            <w:r w:rsidR="00BE7A69">
              <w:rPr>
                <w:noProof/>
                <w:webHidden/>
              </w:rPr>
              <w:fldChar w:fldCharType="end"/>
            </w:r>
          </w:hyperlink>
        </w:p>
        <w:p w14:paraId="73F512BF" w14:textId="67FE2E29"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0" w:history="1">
            <w:r w:rsidR="00BE7A69" w:rsidRPr="00641581">
              <w:rPr>
                <w:rStyle w:val="Hipercze"/>
                <w:noProof/>
              </w:rPr>
              <w:t>2.8.</w:t>
            </w:r>
            <w:r w:rsidR="00BE7A69">
              <w:rPr>
                <w:rFonts w:asciiTheme="minorHAnsi" w:eastAsiaTheme="minorEastAsia" w:hAnsiTheme="minorHAnsi"/>
                <w:smallCaps w:val="0"/>
                <w:noProof/>
                <w:sz w:val="22"/>
                <w:szCs w:val="22"/>
                <w:lang w:eastAsia="pl-PL"/>
              </w:rPr>
              <w:tab/>
            </w:r>
            <w:r w:rsidR="00BE7A69" w:rsidRPr="00641581">
              <w:rPr>
                <w:rStyle w:val="Hipercze"/>
                <w:noProof/>
              </w:rPr>
              <w:t>Potrzeby biznesowe</w:t>
            </w:r>
            <w:r w:rsidR="00BE7A69">
              <w:rPr>
                <w:noProof/>
                <w:webHidden/>
              </w:rPr>
              <w:tab/>
            </w:r>
            <w:r w:rsidR="00BE7A69">
              <w:rPr>
                <w:noProof/>
                <w:webHidden/>
              </w:rPr>
              <w:fldChar w:fldCharType="begin"/>
            </w:r>
            <w:r w:rsidR="00BE7A69">
              <w:rPr>
                <w:noProof/>
                <w:webHidden/>
              </w:rPr>
              <w:instrText xml:space="preserve"> PAGEREF _Toc91668290 \h </w:instrText>
            </w:r>
            <w:r w:rsidR="00BE7A69">
              <w:rPr>
                <w:noProof/>
                <w:webHidden/>
              </w:rPr>
            </w:r>
            <w:r w:rsidR="00BE7A69">
              <w:rPr>
                <w:noProof/>
                <w:webHidden/>
              </w:rPr>
              <w:fldChar w:fldCharType="separate"/>
            </w:r>
            <w:r w:rsidR="00BE7A69">
              <w:rPr>
                <w:noProof/>
                <w:webHidden/>
              </w:rPr>
              <w:t>51</w:t>
            </w:r>
            <w:r w:rsidR="00BE7A69">
              <w:rPr>
                <w:noProof/>
                <w:webHidden/>
              </w:rPr>
              <w:fldChar w:fldCharType="end"/>
            </w:r>
          </w:hyperlink>
        </w:p>
        <w:p w14:paraId="1BDD0DF1" w14:textId="637E8F57"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1" w:history="1">
            <w:r w:rsidR="00BE7A69" w:rsidRPr="00641581">
              <w:rPr>
                <w:rStyle w:val="Hipercze"/>
                <w:noProof/>
              </w:rPr>
              <w:t>2.8.1.</w:t>
            </w:r>
            <w:r w:rsidR="00BE7A69">
              <w:rPr>
                <w:rFonts w:asciiTheme="minorHAnsi" w:eastAsiaTheme="minorEastAsia" w:hAnsiTheme="minorHAnsi"/>
                <w:iCs w:val="0"/>
                <w:noProof/>
                <w:sz w:val="22"/>
                <w:szCs w:val="22"/>
                <w:lang w:eastAsia="pl-PL"/>
              </w:rPr>
              <w:tab/>
            </w:r>
            <w:r w:rsidR="00BE7A69" w:rsidRPr="00641581">
              <w:rPr>
                <w:rStyle w:val="Hipercze"/>
                <w:noProof/>
              </w:rPr>
              <w:t>Wymagania biznesowe</w:t>
            </w:r>
            <w:r w:rsidR="00BE7A69">
              <w:rPr>
                <w:noProof/>
                <w:webHidden/>
              </w:rPr>
              <w:tab/>
            </w:r>
            <w:r w:rsidR="00BE7A69">
              <w:rPr>
                <w:noProof/>
                <w:webHidden/>
              </w:rPr>
              <w:fldChar w:fldCharType="begin"/>
            </w:r>
            <w:r w:rsidR="00BE7A69">
              <w:rPr>
                <w:noProof/>
                <w:webHidden/>
              </w:rPr>
              <w:instrText xml:space="preserve"> PAGEREF _Toc91668291 \h </w:instrText>
            </w:r>
            <w:r w:rsidR="00BE7A69">
              <w:rPr>
                <w:noProof/>
                <w:webHidden/>
              </w:rPr>
            </w:r>
            <w:r w:rsidR="00BE7A69">
              <w:rPr>
                <w:noProof/>
                <w:webHidden/>
              </w:rPr>
              <w:fldChar w:fldCharType="separate"/>
            </w:r>
            <w:r w:rsidR="00BE7A69">
              <w:rPr>
                <w:noProof/>
                <w:webHidden/>
              </w:rPr>
              <w:t>52</w:t>
            </w:r>
            <w:r w:rsidR="00BE7A69">
              <w:rPr>
                <w:noProof/>
                <w:webHidden/>
              </w:rPr>
              <w:fldChar w:fldCharType="end"/>
            </w:r>
          </w:hyperlink>
        </w:p>
        <w:p w14:paraId="0A6CA767" w14:textId="2AB813E4"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2" w:history="1">
            <w:r w:rsidR="00BE7A69" w:rsidRPr="00641581">
              <w:rPr>
                <w:rStyle w:val="Hipercze"/>
                <w:noProof/>
              </w:rPr>
              <w:t>2.8.2.</w:t>
            </w:r>
            <w:r w:rsidR="00BE7A69">
              <w:rPr>
                <w:rFonts w:asciiTheme="minorHAnsi" w:eastAsiaTheme="minorEastAsia" w:hAnsiTheme="minorHAnsi"/>
                <w:iCs w:val="0"/>
                <w:noProof/>
                <w:sz w:val="22"/>
                <w:szCs w:val="22"/>
                <w:lang w:eastAsia="pl-PL"/>
              </w:rPr>
              <w:tab/>
            </w:r>
            <w:r w:rsidR="00BE7A69" w:rsidRPr="00641581">
              <w:rPr>
                <w:rStyle w:val="Hipercze"/>
                <w:noProof/>
              </w:rPr>
              <w:t>Wymagania interesariuszy</w:t>
            </w:r>
            <w:r w:rsidR="00BE7A69">
              <w:rPr>
                <w:noProof/>
                <w:webHidden/>
              </w:rPr>
              <w:tab/>
            </w:r>
            <w:r w:rsidR="00BE7A69">
              <w:rPr>
                <w:noProof/>
                <w:webHidden/>
              </w:rPr>
              <w:fldChar w:fldCharType="begin"/>
            </w:r>
            <w:r w:rsidR="00BE7A69">
              <w:rPr>
                <w:noProof/>
                <w:webHidden/>
              </w:rPr>
              <w:instrText xml:space="preserve"> PAGEREF _Toc91668292 \h </w:instrText>
            </w:r>
            <w:r w:rsidR="00BE7A69">
              <w:rPr>
                <w:noProof/>
                <w:webHidden/>
              </w:rPr>
            </w:r>
            <w:r w:rsidR="00BE7A69">
              <w:rPr>
                <w:noProof/>
                <w:webHidden/>
              </w:rPr>
              <w:fldChar w:fldCharType="separate"/>
            </w:r>
            <w:r w:rsidR="00BE7A69">
              <w:rPr>
                <w:noProof/>
                <w:webHidden/>
              </w:rPr>
              <w:t>53</w:t>
            </w:r>
            <w:r w:rsidR="00BE7A69">
              <w:rPr>
                <w:noProof/>
                <w:webHidden/>
              </w:rPr>
              <w:fldChar w:fldCharType="end"/>
            </w:r>
          </w:hyperlink>
        </w:p>
        <w:p w14:paraId="055ECD86" w14:textId="01D87D7C"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3" w:history="1">
            <w:r w:rsidR="00BE7A69" w:rsidRPr="00641581">
              <w:rPr>
                <w:rStyle w:val="Hipercze"/>
                <w:noProof/>
              </w:rPr>
              <w:t>2.9.</w:t>
            </w:r>
            <w:r w:rsidR="00BE7A69">
              <w:rPr>
                <w:rFonts w:asciiTheme="minorHAnsi" w:eastAsiaTheme="minorEastAsia" w:hAnsiTheme="minorHAnsi"/>
                <w:smallCaps w:val="0"/>
                <w:noProof/>
                <w:sz w:val="22"/>
                <w:szCs w:val="22"/>
                <w:lang w:eastAsia="pl-PL"/>
              </w:rPr>
              <w:tab/>
            </w:r>
            <w:r w:rsidR="00BE7A69" w:rsidRPr="00641581">
              <w:rPr>
                <w:rStyle w:val="Hipercze"/>
                <w:noProof/>
              </w:rPr>
              <w:t>Diagramy wymagań</w:t>
            </w:r>
            <w:r w:rsidR="00BE7A69">
              <w:rPr>
                <w:noProof/>
                <w:webHidden/>
              </w:rPr>
              <w:tab/>
            </w:r>
            <w:r w:rsidR="00BE7A69">
              <w:rPr>
                <w:noProof/>
                <w:webHidden/>
              </w:rPr>
              <w:fldChar w:fldCharType="begin"/>
            </w:r>
            <w:r w:rsidR="00BE7A69">
              <w:rPr>
                <w:noProof/>
                <w:webHidden/>
              </w:rPr>
              <w:instrText xml:space="preserve"> PAGEREF _Toc91668293 \h </w:instrText>
            </w:r>
            <w:r w:rsidR="00BE7A69">
              <w:rPr>
                <w:noProof/>
                <w:webHidden/>
              </w:rPr>
            </w:r>
            <w:r w:rsidR="00BE7A69">
              <w:rPr>
                <w:noProof/>
                <w:webHidden/>
              </w:rPr>
              <w:fldChar w:fldCharType="separate"/>
            </w:r>
            <w:r w:rsidR="00BE7A69">
              <w:rPr>
                <w:noProof/>
                <w:webHidden/>
              </w:rPr>
              <w:t>54</w:t>
            </w:r>
            <w:r w:rsidR="00BE7A69">
              <w:rPr>
                <w:noProof/>
                <w:webHidden/>
              </w:rPr>
              <w:fldChar w:fldCharType="end"/>
            </w:r>
          </w:hyperlink>
        </w:p>
        <w:p w14:paraId="20FF3C83" w14:textId="3E3ADF3A" w:rsidR="00BE7A69" w:rsidRDefault="00C24BD5">
          <w:pPr>
            <w:pStyle w:val="Spistreci2"/>
            <w:tabs>
              <w:tab w:val="left" w:pos="1100"/>
              <w:tab w:val="right" w:leader="dot" w:pos="9061"/>
            </w:tabs>
            <w:rPr>
              <w:rFonts w:asciiTheme="minorHAnsi" w:eastAsiaTheme="minorEastAsia" w:hAnsiTheme="minorHAnsi"/>
              <w:smallCaps w:val="0"/>
              <w:noProof/>
              <w:sz w:val="22"/>
              <w:szCs w:val="22"/>
              <w:lang w:eastAsia="pl-PL"/>
            </w:rPr>
          </w:pPr>
          <w:hyperlink w:anchor="_Toc91668294" w:history="1">
            <w:r w:rsidR="00BE7A69" w:rsidRPr="00641581">
              <w:rPr>
                <w:rStyle w:val="Hipercze"/>
                <w:noProof/>
              </w:rPr>
              <w:t>2.10.</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294 \h </w:instrText>
            </w:r>
            <w:r w:rsidR="00BE7A69">
              <w:rPr>
                <w:noProof/>
                <w:webHidden/>
              </w:rPr>
            </w:r>
            <w:r w:rsidR="00BE7A69">
              <w:rPr>
                <w:noProof/>
                <w:webHidden/>
              </w:rPr>
              <w:fldChar w:fldCharType="separate"/>
            </w:r>
            <w:r w:rsidR="00BE7A69">
              <w:rPr>
                <w:noProof/>
                <w:webHidden/>
              </w:rPr>
              <w:t>57</w:t>
            </w:r>
            <w:r w:rsidR="00BE7A69">
              <w:rPr>
                <w:noProof/>
                <w:webHidden/>
              </w:rPr>
              <w:fldChar w:fldCharType="end"/>
            </w:r>
          </w:hyperlink>
        </w:p>
        <w:p w14:paraId="7AC13538" w14:textId="5EFB926F" w:rsidR="00BE7A69" w:rsidRDefault="00C24BD5">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295" w:history="1">
            <w:r w:rsidR="00BE7A69" w:rsidRPr="00641581">
              <w:rPr>
                <w:rStyle w:val="Hipercze"/>
                <w:noProof/>
              </w:rPr>
              <w:t>II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ANALIZA SYSTEMU INFORMATYCZNEGO</w:t>
            </w:r>
            <w:r w:rsidR="00BE7A69">
              <w:rPr>
                <w:noProof/>
                <w:webHidden/>
              </w:rPr>
              <w:tab/>
            </w:r>
            <w:r w:rsidR="00BE7A69">
              <w:rPr>
                <w:noProof/>
                <w:webHidden/>
              </w:rPr>
              <w:fldChar w:fldCharType="begin"/>
            </w:r>
            <w:r w:rsidR="00BE7A69">
              <w:rPr>
                <w:noProof/>
                <w:webHidden/>
              </w:rPr>
              <w:instrText xml:space="preserve"> PAGEREF _Toc91668295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6123980F" w14:textId="498C8D91"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6" w:history="1">
            <w:r w:rsidR="00BE7A69" w:rsidRPr="00641581">
              <w:rPr>
                <w:rStyle w:val="Hipercze"/>
                <w:noProof/>
              </w:rPr>
              <w:t>3.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96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2D8D54E3" w14:textId="54A2E5B2"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7" w:history="1">
            <w:r w:rsidR="00BE7A69" w:rsidRPr="00641581">
              <w:rPr>
                <w:rStyle w:val="Hipercze"/>
                <w:noProof/>
              </w:rPr>
              <w:t>3.2.</w:t>
            </w:r>
            <w:r w:rsidR="00BE7A69">
              <w:rPr>
                <w:rFonts w:asciiTheme="minorHAnsi" w:eastAsiaTheme="minorEastAsia" w:hAnsiTheme="minorHAnsi"/>
                <w:smallCaps w:val="0"/>
                <w:noProof/>
                <w:sz w:val="22"/>
                <w:szCs w:val="22"/>
                <w:lang w:eastAsia="pl-PL"/>
              </w:rPr>
              <w:tab/>
            </w:r>
            <w:r w:rsidR="00BE7A69" w:rsidRPr="00641581">
              <w:rPr>
                <w:rStyle w:val="Hipercze"/>
                <w:noProof/>
              </w:rPr>
              <w:t>Wymagania funkcjonalne</w:t>
            </w:r>
            <w:r w:rsidR="00BE7A69">
              <w:rPr>
                <w:noProof/>
                <w:webHidden/>
              </w:rPr>
              <w:tab/>
            </w:r>
            <w:r w:rsidR="00BE7A69">
              <w:rPr>
                <w:noProof/>
                <w:webHidden/>
              </w:rPr>
              <w:fldChar w:fldCharType="begin"/>
            </w:r>
            <w:r w:rsidR="00BE7A69">
              <w:rPr>
                <w:noProof/>
                <w:webHidden/>
              </w:rPr>
              <w:instrText xml:space="preserve"> PAGEREF _Toc91668297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21FE4F59" w14:textId="6393B604"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8" w:history="1">
            <w:r w:rsidR="00BE7A69" w:rsidRPr="00641581">
              <w:rPr>
                <w:rStyle w:val="Hipercze"/>
                <w:noProof/>
              </w:rPr>
              <w:t>3.2.1.</w:t>
            </w:r>
            <w:r w:rsidR="00BE7A69">
              <w:rPr>
                <w:rFonts w:asciiTheme="minorHAnsi" w:eastAsiaTheme="minorEastAsia" w:hAnsiTheme="minorHAnsi"/>
                <w:iCs w:val="0"/>
                <w:noProof/>
                <w:sz w:val="22"/>
                <w:szCs w:val="22"/>
                <w:lang w:eastAsia="pl-PL"/>
              </w:rPr>
              <w:tab/>
            </w:r>
            <w:r w:rsidR="00BE7A69" w:rsidRPr="00641581">
              <w:rPr>
                <w:rStyle w:val="Hipercze"/>
                <w:noProof/>
              </w:rPr>
              <w:t>Obszary funkcjonalne systemu</w:t>
            </w:r>
            <w:r w:rsidR="00BE7A69">
              <w:rPr>
                <w:noProof/>
                <w:webHidden/>
              </w:rPr>
              <w:tab/>
            </w:r>
            <w:r w:rsidR="00BE7A69">
              <w:rPr>
                <w:noProof/>
                <w:webHidden/>
              </w:rPr>
              <w:fldChar w:fldCharType="begin"/>
            </w:r>
            <w:r w:rsidR="00BE7A69">
              <w:rPr>
                <w:noProof/>
                <w:webHidden/>
              </w:rPr>
              <w:instrText xml:space="preserve"> PAGEREF _Toc91668298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3436DCBA" w14:textId="029B4316"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9" w:history="1">
            <w:r w:rsidR="00BE7A69" w:rsidRPr="00641581">
              <w:rPr>
                <w:rStyle w:val="Hipercze"/>
                <w:bCs/>
                <w:noProof/>
              </w:rPr>
              <w:t>A.</w:t>
            </w:r>
            <w:r w:rsidR="00BE7A69">
              <w:rPr>
                <w:rFonts w:asciiTheme="minorHAnsi" w:eastAsiaTheme="minorEastAsia" w:hAnsiTheme="minorHAnsi"/>
                <w:smallCaps w:val="0"/>
                <w:noProof/>
                <w:sz w:val="22"/>
                <w:szCs w:val="22"/>
                <w:lang w:eastAsia="pl-PL"/>
              </w:rPr>
              <w:tab/>
            </w:r>
            <w:r w:rsidR="00BE7A69" w:rsidRPr="00641581">
              <w:rPr>
                <w:rStyle w:val="Hipercze"/>
                <w:bCs/>
                <w:noProof/>
              </w:rPr>
              <w:t>zarządzanie kontem</w:t>
            </w:r>
            <w:r w:rsidR="00BE7A69">
              <w:rPr>
                <w:noProof/>
                <w:webHidden/>
              </w:rPr>
              <w:tab/>
            </w:r>
            <w:r w:rsidR="00BE7A69">
              <w:rPr>
                <w:noProof/>
                <w:webHidden/>
              </w:rPr>
              <w:fldChar w:fldCharType="begin"/>
            </w:r>
            <w:r w:rsidR="00BE7A69">
              <w:rPr>
                <w:noProof/>
                <w:webHidden/>
              </w:rPr>
              <w:instrText xml:space="preserve"> PAGEREF _Toc91668299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37BEABC7" w14:textId="61634C13"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0" w:history="1">
            <w:r w:rsidR="00BE7A69" w:rsidRPr="00641581">
              <w:rPr>
                <w:rStyle w:val="Hipercze"/>
                <w:bCs/>
                <w:noProof/>
              </w:rPr>
              <w:t>B.</w:t>
            </w:r>
            <w:r w:rsidR="00BE7A69">
              <w:rPr>
                <w:rFonts w:asciiTheme="minorHAnsi" w:eastAsiaTheme="minorEastAsia" w:hAnsiTheme="minorHAnsi"/>
                <w:smallCaps w:val="0"/>
                <w:noProof/>
                <w:sz w:val="22"/>
                <w:szCs w:val="22"/>
                <w:lang w:eastAsia="pl-PL"/>
              </w:rPr>
              <w:tab/>
            </w:r>
            <w:r w:rsidR="00BE7A69" w:rsidRPr="00641581">
              <w:rPr>
                <w:rStyle w:val="Hipercze"/>
                <w:bCs/>
                <w:noProof/>
              </w:rPr>
              <w:t>obsługa pożyczki</w:t>
            </w:r>
            <w:r w:rsidR="00BE7A69">
              <w:rPr>
                <w:noProof/>
                <w:webHidden/>
              </w:rPr>
              <w:tab/>
            </w:r>
            <w:r w:rsidR="00BE7A69">
              <w:rPr>
                <w:noProof/>
                <w:webHidden/>
              </w:rPr>
              <w:fldChar w:fldCharType="begin"/>
            </w:r>
            <w:r w:rsidR="00BE7A69">
              <w:rPr>
                <w:noProof/>
                <w:webHidden/>
              </w:rPr>
              <w:instrText xml:space="preserve"> PAGEREF _Toc91668300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28D0D3D3" w14:textId="391B4F1C"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1" w:history="1">
            <w:r w:rsidR="00BE7A69" w:rsidRPr="00641581">
              <w:rPr>
                <w:rStyle w:val="Hipercze"/>
                <w:bCs/>
                <w:noProof/>
              </w:rPr>
              <w:t>C.</w:t>
            </w:r>
            <w:r w:rsidR="00BE7A69">
              <w:rPr>
                <w:rFonts w:asciiTheme="minorHAnsi" w:eastAsiaTheme="minorEastAsia" w:hAnsiTheme="minorHAnsi"/>
                <w:smallCaps w:val="0"/>
                <w:noProof/>
                <w:sz w:val="22"/>
                <w:szCs w:val="22"/>
                <w:lang w:eastAsia="pl-PL"/>
              </w:rPr>
              <w:tab/>
            </w:r>
            <w:r w:rsidR="00BE7A69" w:rsidRPr="00641581">
              <w:rPr>
                <w:rStyle w:val="Hipercze"/>
                <w:bCs/>
                <w:noProof/>
              </w:rPr>
              <w:t>zarządzanie wnioskiem o pożyczkę</w:t>
            </w:r>
            <w:r w:rsidR="00BE7A69">
              <w:rPr>
                <w:noProof/>
                <w:webHidden/>
              </w:rPr>
              <w:tab/>
            </w:r>
            <w:r w:rsidR="00BE7A69">
              <w:rPr>
                <w:noProof/>
                <w:webHidden/>
              </w:rPr>
              <w:fldChar w:fldCharType="begin"/>
            </w:r>
            <w:r w:rsidR="00BE7A69">
              <w:rPr>
                <w:noProof/>
                <w:webHidden/>
              </w:rPr>
              <w:instrText xml:space="preserve"> PAGEREF _Toc91668301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6E5B1A05" w14:textId="48AA8599"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2" w:history="1">
            <w:r w:rsidR="00BE7A69" w:rsidRPr="00641581">
              <w:rPr>
                <w:rStyle w:val="Hipercze"/>
                <w:noProof/>
              </w:rPr>
              <w:t>3.2.2.</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A</w:t>
            </w:r>
            <w:r w:rsidR="00BE7A69">
              <w:rPr>
                <w:noProof/>
                <w:webHidden/>
              </w:rPr>
              <w:tab/>
            </w:r>
            <w:r w:rsidR="00BE7A69">
              <w:rPr>
                <w:noProof/>
                <w:webHidden/>
              </w:rPr>
              <w:fldChar w:fldCharType="begin"/>
            </w:r>
            <w:r w:rsidR="00BE7A69">
              <w:rPr>
                <w:noProof/>
                <w:webHidden/>
              </w:rPr>
              <w:instrText xml:space="preserve"> PAGEREF _Toc91668302 \h </w:instrText>
            </w:r>
            <w:r w:rsidR="00BE7A69">
              <w:rPr>
                <w:noProof/>
                <w:webHidden/>
              </w:rPr>
            </w:r>
            <w:r w:rsidR="00BE7A69">
              <w:rPr>
                <w:noProof/>
                <w:webHidden/>
              </w:rPr>
              <w:fldChar w:fldCharType="separate"/>
            </w:r>
            <w:r w:rsidR="00BE7A69">
              <w:rPr>
                <w:noProof/>
                <w:webHidden/>
              </w:rPr>
              <w:t>59</w:t>
            </w:r>
            <w:r w:rsidR="00BE7A69">
              <w:rPr>
                <w:noProof/>
                <w:webHidden/>
              </w:rPr>
              <w:fldChar w:fldCharType="end"/>
            </w:r>
          </w:hyperlink>
        </w:p>
        <w:p w14:paraId="38021FE3" w14:textId="771810A6"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3" w:history="1">
            <w:r w:rsidR="00BE7A69" w:rsidRPr="00641581">
              <w:rPr>
                <w:rStyle w:val="Hipercze"/>
                <w:noProof/>
              </w:rPr>
              <w:t>3.2.3.</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B</w:t>
            </w:r>
            <w:r w:rsidR="00BE7A69">
              <w:rPr>
                <w:noProof/>
                <w:webHidden/>
              </w:rPr>
              <w:tab/>
            </w:r>
            <w:r w:rsidR="00BE7A69">
              <w:rPr>
                <w:noProof/>
                <w:webHidden/>
              </w:rPr>
              <w:fldChar w:fldCharType="begin"/>
            </w:r>
            <w:r w:rsidR="00BE7A69">
              <w:rPr>
                <w:noProof/>
                <w:webHidden/>
              </w:rPr>
              <w:instrText xml:space="preserve"> PAGEREF _Toc91668303 \h </w:instrText>
            </w:r>
            <w:r w:rsidR="00BE7A69">
              <w:rPr>
                <w:noProof/>
                <w:webHidden/>
              </w:rPr>
            </w:r>
            <w:r w:rsidR="00BE7A69">
              <w:rPr>
                <w:noProof/>
                <w:webHidden/>
              </w:rPr>
              <w:fldChar w:fldCharType="separate"/>
            </w:r>
            <w:r w:rsidR="00BE7A69">
              <w:rPr>
                <w:noProof/>
                <w:webHidden/>
              </w:rPr>
              <w:t>59</w:t>
            </w:r>
            <w:r w:rsidR="00BE7A69">
              <w:rPr>
                <w:noProof/>
                <w:webHidden/>
              </w:rPr>
              <w:fldChar w:fldCharType="end"/>
            </w:r>
          </w:hyperlink>
        </w:p>
        <w:p w14:paraId="448E1ADC" w14:textId="5940F30A"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4" w:history="1">
            <w:r w:rsidR="00BE7A69" w:rsidRPr="00641581">
              <w:rPr>
                <w:rStyle w:val="Hipercze"/>
                <w:noProof/>
              </w:rPr>
              <w:t>3.2.4.</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C</w:t>
            </w:r>
            <w:r w:rsidR="00BE7A69">
              <w:rPr>
                <w:noProof/>
                <w:webHidden/>
              </w:rPr>
              <w:tab/>
            </w:r>
            <w:r w:rsidR="00BE7A69">
              <w:rPr>
                <w:noProof/>
                <w:webHidden/>
              </w:rPr>
              <w:fldChar w:fldCharType="begin"/>
            </w:r>
            <w:r w:rsidR="00BE7A69">
              <w:rPr>
                <w:noProof/>
                <w:webHidden/>
              </w:rPr>
              <w:instrText xml:space="preserve"> PAGEREF _Toc91668304 \h </w:instrText>
            </w:r>
            <w:r w:rsidR="00BE7A69">
              <w:rPr>
                <w:noProof/>
                <w:webHidden/>
              </w:rPr>
            </w:r>
            <w:r w:rsidR="00BE7A69">
              <w:rPr>
                <w:noProof/>
                <w:webHidden/>
              </w:rPr>
              <w:fldChar w:fldCharType="separate"/>
            </w:r>
            <w:r w:rsidR="00BE7A69">
              <w:rPr>
                <w:noProof/>
                <w:webHidden/>
              </w:rPr>
              <w:t>60</w:t>
            </w:r>
            <w:r w:rsidR="00BE7A69">
              <w:rPr>
                <w:noProof/>
                <w:webHidden/>
              </w:rPr>
              <w:fldChar w:fldCharType="end"/>
            </w:r>
          </w:hyperlink>
        </w:p>
        <w:p w14:paraId="1AA94A22" w14:textId="0E5ED956"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5" w:history="1">
            <w:r w:rsidR="00BE7A69" w:rsidRPr="00641581">
              <w:rPr>
                <w:rStyle w:val="Hipercze"/>
                <w:noProof/>
              </w:rPr>
              <w:t>3.3.</w:t>
            </w:r>
            <w:r w:rsidR="00BE7A69">
              <w:rPr>
                <w:rFonts w:asciiTheme="minorHAnsi" w:eastAsiaTheme="minorEastAsia" w:hAnsiTheme="minorHAnsi"/>
                <w:smallCaps w:val="0"/>
                <w:noProof/>
                <w:sz w:val="22"/>
                <w:szCs w:val="22"/>
                <w:lang w:eastAsia="pl-PL"/>
              </w:rPr>
              <w:tab/>
            </w:r>
            <w:r w:rsidR="00BE7A69" w:rsidRPr="00641581">
              <w:rPr>
                <w:rStyle w:val="Hipercze"/>
                <w:noProof/>
              </w:rPr>
              <w:t>Wymagania niefunkcjonalne</w:t>
            </w:r>
            <w:r w:rsidR="00BE7A69">
              <w:rPr>
                <w:noProof/>
                <w:webHidden/>
              </w:rPr>
              <w:tab/>
            </w:r>
            <w:r w:rsidR="00BE7A69">
              <w:rPr>
                <w:noProof/>
                <w:webHidden/>
              </w:rPr>
              <w:fldChar w:fldCharType="begin"/>
            </w:r>
            <w:r w:rsidR="00BE7A69">
              <w:rPr>
                <w:noProof/>
                <w:webHidden/>
              </w:rPr>
              <w:instrText xml:space="preserve"> PAGEREF _Toc91668305 \h </w:instrText>
            </w:r>
            <w:r w:rsidR="00BE7A69">
              <w:rPr>
                <w:noProof/>
                <w:webHidden/>
              </w:rPr>
            </w:r>
            <w:r w:rsidR="00BE7A69">
              <w:rPr>
                <w:noProof/>
                <w:webHidden/>
              </w:rPr>
              <w:fldChar w:fldCharType="separate"/>
            </w:r>
            <w:r w:rsidR="00BE7A69">
              <w:rPr>
                <w:noProof/>
                <w:webHidden/>
              </w:rPr>
              <w:t>60</w:t>
            </w:r>
            <w:r w:rsidR="00BE7A69">
              <w:rPr>
                <w:noProof/>
                <w:webHidden/>
              </w:rPr>
              <w:fldChar w:fldCharType="end"/>
            </w:r>
          </w:hyperlink>
        </w:p>
        <w:p w14:paraId="6B8DB684" w14:textId="6DEA1FCE"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6" w:history="1">
            <w:r w:rsidR="00BE7A69" w:rsidRPr="00641581">
              <w:rPr>
                <w:rStyle w:val="Hipercze"/>
                <w:noProof/>
              </w:rPr>
              <w:t>3.3.1.</w:t>
            </w:r>
            <w:r w:rsidR="00BE7A69">
              <w:rPr>
                <w:rFonts w:asciiTheme="minorHAnsi" w:eastAsiaTheme="minorEastAsia" w:hAnsiTheme="minorHAnsi"/>
                <w:iCs w:val="0"/>
                <w:noProof/>
                <w:sz w:val="22"/>
                <w:szCs w:val="22"/>
                <w:lang w:eastAsia="pl-PL"/>
              </w:rPr>
              <w:tab/>
            </w:r>
            <w:r w:rsidR="00BE7A69" w:rsidRPr="00641581">
              <w:rPr>
                <w:rStyle w:val="Hipercze"/>
                <w:noProof/>
              </w:rPr>
              <w:t>Wydajność</w:t>
            </w:r>
            <w:r w:rsidR="00BE7A69">
              <w:rPr>
                <w:noProof/>
                <w:webHidden/>
              </w:rPr>
              <w:tab/>
            </w:r>
            <w:r w:rsidR="00BE7A69">
              <w:rPr>
                <w:noProof/>
                <w:webHidden/>
              </w:rPr>
              <w:fldChar w:fldCharType="begin"/>
            </w:r>
            <w:r w:rsidR="00BE7A69">
              <w:rPr>
                <w:noProof/>
                <w:webHidden/>
              </w:rPr>
              <w:instrText xml:space="preserve"> PAGEREF _Toc91668306 \h </w:instrText>
            </w:r>
            <w:r w:rsidR="00BE7A69">
              <w:rPr>
                <w:noProof/>
                <w:webHidden/>
              </w:rPr>
            </w:r>
            <w:r w:rsidR="00BE7A69">
              <w:rPr>
                <w:noProof/>
                <w:webHidden/>
              </w:rPr>
              <w:fldChar w:fldCharType="separate"/>
            </w:r>
            <w:r w:rsidR="00BE7A69">
              <w:rPr>
                <w:noProof/>
                <w:webHidden/>
              </w:rPr>
              <w:t>60</w:t>
            </w:r>
            <w:r w:rsidR="00BE7A69">
              <w:rPr>
                <w:noProof/>
                <w:webHidden/>
              </w:rPr>
              <w:fldChar w:fldCharType="end"/>
            </w:r>
          </w:hyperlink>
        </w:p>
        <w:p w14:paraId="369FE0B0" w14:textId="2CE59805"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7" w:history="1">
            <w:r w:rsidR="00BE7A69" w:rsidRPr="00641581">
              <w:rPr>
                <w:rStyle w:val="Hipercze"/>
                <w:noProof/>
              </w:rPr>
              <w:t>3.3.2.</w:t>
            </w:r>
            <w:r w:rsidR="00BE7A69">
              <w:rPr>
                <w:rFonts w:asciiTheme="minorHAnsi" w:eastAsiaTheme="minorEastAsia" w:hAnsiTheme="minorHAnsi"/>
                <w:iCs w:val="0"/>
                <w:noProof/>
                <w:sz w:val="22"/>
                <w:szCs w:val="22"/>
                <w:lang w:eastAsia="pl-PL"/>
              </w:rPr>
              <w:tab/>
            </w:r>
            <w:r w:rsidR="00BE7A69" w:rsidRPr="00641581">
              <w:rPr>
                <w:rStyle w:val="Hipercze"/>
                <w:noProof/>
              </w:rPr>
              <w:t>Rozmiar</w:t>
            </w:r>
            <w:r w:rsidR="00BE7A69">
              <w:rPr>
                <w:noProof/>
                <w:webHidden/>
              </w:rPr>
              <w:tab/>
            </w:r>
            <w:r w:rsidR="00BE7A69">
              <w:rPr>
                <w:noProof/>
                <w:webHidden/>
              </w:rPr>
              <w:fldChar w:fldCharType="begin"/>
            </w:r>
            <w:r w:rsidR="00BE7A69">
              <w:rPr>
                <w:noProof/>
                <w:webHidden/>
              </w:rPr>
              <w:instrText xml:space="preserve"> PAGEREF _Toc91668307 \h </w:instrText>
            </w:r>
            <w:r w:rsidR="00BE7A69">
              <w:rPr>
                <w:noProof/>
                <w:webHidden/>
              </w:rPr>
            </w:r>
            <w:r w:rsidR="00BE7A69">
              <w:rPr>
                <w:noProof/>
                <w:webHidden/>
              </w:rPr>
              <w:fldChar w:fldCharType="separate"/>
            </w:r>
            <w:r w:rsidR="00BE7A69">
              <w:rPr>
                <w:noProof/>
                <w:webHidden/>
              </w:rPr>
              <w:t>61</w:t>
            </w:r>
            <w:r w:rsidR="00BE7A69">
              <w:rPr>
                <w:noProof/>
                <w:webHidden/>
              </w:rPr>
              <w:fldChar w:fldCharType="end"/>
            </w:r>
          </w:hyperlink>
        </w:p>
        <w:p w14:paraId="2E7B87CC" w14:textId="41863CE4"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8" w:history="1">
            <w:r w:rsidR="00BE7A69" w:rsidRPr="00641581">
              <w:rPr>
                <w:rStyle w:val="Hipercze"/>
                <w:noProof/>
              </w:rPr>
              <w:t>3.3.3.</w:t>
            </w:r>
            <w:r w:rsidR="00BE7A69">
              <w:rPr>
                <w:rFonts w:asciiTheme="minorHAnsi" w:eastAsiaTheme="minorEastAsia" w:hAnsiTheme="minorHAnsi"/>
                <w:iCs w:val="0"/>
                <w:noProof/>
                <w:sz w:val="22"/>
                <w:szCs w:val="22"/>
                <w:lang w:eastAsia="pl-PL"/>
              </w:rPr>
              <w:tab/>
            </w:r>
            <w:r w:rsidR="00BE7A69" w:rsidRPr="00641581">
              <w:rPr>
                <w:rStyle w:val="Hipercze"/>
                <w:noProof/>
              </w:rPr>
              <w:t>Niezawodność</w:t>
            </w:r>
            <w:r w:rsidR="00BE7A69">
              <w:rPr>
                <w:noProof/>
                <w:webHidden/>
              </w:rPr>
              <w:tab/>
            </w:r>
            <w:r w:rsidR="00BE7A69">
              <w:rPr>
                <w:noProof/>
                <w:webHidden/>
              </w:rPr>
              <w:fldChar w:fldCharType="begin"/>
            </w:r>
            <w:r w:rsidR="00BE7A69">
              <w:rPr>
                <w:noProof/>
                <w:webHidden/>
              </w:rPr>
              <w:instrText xml:space="preserve"> PAGEREF _Toc91668308 \h </w:instrText>
            </w:r>
            <w:r w:rsidR="00BE7A69">
              <w:rPr>
                <w:noProof/>
                <w:webHidden/>
              </w:rPr>
            </w:r>
            <w:r w:rsidR="00BE7A69">
              <w:rPr>
                <w:noProof/>
                <w:webHidden/>
              </w:rPr>
              <w:fldChar w:fldCharType="separate"/>
            </w:r>
            <w:r w:rsidR="00BE7A69">
              <w:rPr>
                <w:noProof/>
                <w:webHidden/>
              </w:rPr>
              <w:t>61</w:t>
            </w:r>
            <w:r w:rsidR="00BE7A69">
              <w:rPr>
                <w:noProof/>
                <w:webHidden/>
              </w:rPr>
              <w:fldChar w:fldCharType="end"/>
            </w:r>
          </w:hyperlink>
        </w:p>
        <w:p w14:paraId="54155801" w14:textId="001392BD"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9" w:history="1">
            <w:r w:rsidR="00BE7A69" w:rsidRPr="00641581">
              <w:rPr>
                <w:rStyle w:val="Hipercze"/>
                <w:noProof/>
              </w:rPr>
              <w:t>3.3.4.</w:t>
            </w:r>
            <w:r w:rsidR="00BE7A69">
              <w:rPr>
                <w:rFonts w:asciiTheme="minorHAnsi" w:eastAsiaTheme="minorEastAsia" w:hAnsiTheme="minorHAnsi"/>
                <w:iCs w:val="0"/>
                <w:noProof/>
                <w:sz w:val="22"/>
                <w:szCs w:val="22"/>
                <w:lang w:eastAsia="pl-PL"/>
              </w:rPr>
              <w:tab/>
            </w:r>
            <w:r w:rsidR="00BE7A69" w:rsidRPr="00641581">
              <w:rPr>
                <w:rStyle w:val="Hipercze"/>
                <w:noProof/>
              </w:rPr>
              <w:t>Bezpieczeństwo</w:t>
            </w:r>
            <w:r w:rsidR="00BE7A69">
              <w:rPr>
                <w:noProof/>
                <w:webHidden/>
              </w:rPr>
              <w:tab/>
            </w:r>
            <w:r w:rsidR="00BE7A69">
              <w:rPr>
                <w:noProof/>
                <w:webHidden/>
              </w:rPr>
              <w:fldChar w:fldCharType="begin"/>
            </w:r>
            <w:r w:rsidR="00BE7A69">
              <w:rPr>
                <w:noProof/>
                <w:webHidden/>
              </w:rPr>
              <w:instrText xml:space="preserve"> PAGEREF _Toc91668309 \h </w:instrText>
            </w:r>
            <w:r w:rsidR="00BE7A69">
              <w:rPr>
                <w:noProof/>
                <w:webHidden/>
              </w:rPr>
            </w:r>
            <w:r w:rsidR="00BE7A69">
              <w:rPr>
                <w:noProof/>
                <w:webHidden/>
              </w:rPr>
              <w:fldChar w:fldCharType="separate"/>
            </w:r>
            <w:r w:rsidR="00BE7A69">
              <w:rPr>
                <w:noProof/>
                <w:webHidden/>
              </w:rPr>
              <w:t>61</w:t>
            </w:r>
            <w:r w:rsidR="00BE7A69">
              <w:rPr>
                <w:noProof/>
                <w:webHidden/>
              </w:rPr>
              <w:fldChar w:fldCharType="end"/>
            </w:r>
          </w:hyperlink>
        </w:p>
        <w:p w14:paraId="51DDEF5C" w14:textId="4ABACB63"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0" w:history="1">
            <w:r w:rsidR="00BE7A69" w:rsidRPr="00641581">
              <w:rPr>
                <w:rStyle w:val="Hipercze"/>
                <w:noProof/>
              </w:rPr>
              <w:t>3.3.5.</w:t>
            </w:r>
            <w:r w:rsidR="00BE7A69">
              <w:rPr>
                <w:rFonts w:asciiTheme="minorHAnsi" w:eastAsiaTheme="minorEastAsia" w:hAnsiTheme="minorHAnsi"/>
                <w:iCs w:val="0"/>
                <w:noProof/>
                <w:sz w:val="22"/>
                <w:szCs w:val="22"/>
                <w:lang w:eastAsia="pl-PL"/>
              </w:rPr>
              <w:tab/>
            </w:r>
            <w:r w:rsidR="00BE7A69" w:rsidRPr="00641581">
              <w:rPr>
                <w:rStyle w:val="Hipercze"/>
                <w:noProof/>
              </w:rPr>
              <w:t>Łatwość użytkowania</w:t>
            </w:r>
            <w:r w:rsidR="00BE7A69">
              <w:rPr>
                <w:noProof/>
                <w:webHidden/>
              </w:rPr>
              <w:tab/>
            </w:r>
            <w:r w:rsidR="00BE7A69">
              <w:rPr>
                <w:noProof/>
                <w:webHidden/>
              </w:rPr>
              <w:fldChar w:fldCharType="begin"/>
            </w:r>
            <w:r w:rsidR="00BE7A69">
              <w:rPr>
                <w:noProof/>
                <w:webHidden/>
              </w:rPr>
              <w:instrText xml:space="preserve"> PAGEREF _Toc91668310 \h </w:instrText>
            </w:r>
            <w:r w:rsidR="00BE7A69">
              <w:rPr>
                <w:noProof/>
                <w:webHidden/>
              </w:rPr>
            </w:r>
            <w:r w:rsidR="00BE7A69">
              <w:rPr>
                <w:noProof/>
                <w:webHidden/>
              </w:rPr>
              <w:fldChar w:fldCharType="separate"/>
            </w:r>
            <w:r w:rsidR="00BE7A69">
              <w:rPr>
                <w:noProof/>
                <w:webHidden/>
              </w:rPr>
              <w:t>62</w:t>
            </w:r>
            <w:r w:rsidR="00BE7A69">
              <w:rPr>
                <w:noProof/>
                <w:webHidden/>
              </w:rPr>
              <w:fldChar w:fldCharType="end"/>
            </w:r>
          </w:hyperlink>
        </w:p>
        <w:p w14:paraId="4A3483D3" w14:textId="7A8FEC6A"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1" w:history="1">
            <w:r w:rsidR="00BE7A69" w:rsidRPr="00641581">
              <w:rPr>
                <w:rStyle w:val="Hipercze"/>
                <w:noProof/>
              </w:rPr>
              <w:t>3.3.6.</w:t>
            </w:r>
            <w:r w:rsidR="00BE7A69">
              <w:rPr>
                <w:rFonts w:asciiTheme="minorHAnsi" w:eastAsiaTheme="minorEastAsia" w:hAnsiTheme="minorHAnsi"/>
                <w:iCs w:val="0"/>
                <w:noProof/>
                <w:sz w:val="22"/>
                <w:szCs w:val="22"/>
                <w:lang w:eastAsia="pl-PL"/>
              </w:rPr>
              <w:tab/>
            </w:r>
            <w:r w:rsidR="00BE7A69" w:rsidRPr="00641581">
              <w:rPr>
                <w:rStyle w:val="Hipercze"/>
                <w:noProof/>
              </w:rPr>
              <w:t>Inne</w:t>
            </w:r>
            <w:r w:rsidR="00BE7A69">
              <w:rPr>
                <w:noProof/>
                <w:webHidden/>
              </w:rPr>
              <w:tab/>
            </w:r>
            <w:r w:rsidR="00BE7A69">
              <w:rPr>
                <w:noProof/>
                <w:webHidden/>
              </w:rPr>
              <w:fldChar w:fldCharType="begin"/>
            </w:r>
            <w:r w:rsidR="00BE7A69">
              <w:rPr>
                <w:noProof/>
                <w:webHidden/>
              </w:rPr>
              <w:instrText xml:space="preserve"> PAGEREF _Toc91668311 \h </w:instrText>
            </w:r>
            <w:r w:rsidR="00BE7A69">
              <w:rPr>
                <w:noProof/>
                <w:webHidden/>
              </w:rPr>
            </w:r>
            <w:r w:rsidR="00BE7A69">
              <w:rPr>
                <w:noProof/>
                <w:webHidden/>
              </w:rPr>
              <w:fldChar w:fldCharType="separate"/>
            </w:r>
            <w:r w:rsidR="00BE7A69">
              <w:rPr>
                <w:noProof/>
                <w:webHidden/>
              </w:rPr>
              <w:t>62</w:t>
            </w:r>
            <w:r w:rsidR="00BE7A69">
              <w:rPr>
                <w:noProof/>
                <w:webHidden/>
              </w:rPr>
              <w:fldChar w:fldCharType="end"/>
            </w:r>
          </w:hyperlink>
        </w:p>
        <w:p w14:paraId="5BB2029A" w14:textId="14446941"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2" w:history="1">
            <w:r w:rsidR="00BE7A69" w:rsidRPr="00641581">
              <w:rPr>
                <w:rStyle w:val="Hipercze"/>
                <w:noProof/>
              </w:rPr>
              <w:t>3.4.</w:t>
            </w:r>
            <w:r w:rsidR="00BE7A69">
              <w:rPr>
                <w:rFonts w:asciiTheme="minorHAnsi" w:eastAsiaTheme="minorEastAsia" w:hAnsiTheme="minorHAnsi"/>
                <w:smallCaps w:val="0"/>
                <w:noProof/>
                <w:sz w:val="22"/>
                <w:szCs w:val="22"/>
                <w:lang w:eastAsia="pl-PL"/>
              </w:rPr>
              <w:tab/>
            </w:r>
            <w:r w:rsidR="00BE7A69" w:rsidRPr="00641581">
              <w:rPr>
                <w:rStyle w:val="Hipercze"/>
                <w:noProof/>
              </w:rPr>
              <w:t>Założenia i ograniczenia</w:t>
            </w:r>
            <w:r w:rsidR="00BE7A69">
              <w:rPr>
                <w:noProof/>
                <w:webHidden/>
              </w:rPr>
              <w:tab/>
            </w:r>
            <w:r w:rsidR="00BE7A69">
              <w:rPr>
                <w:noProof/>
                <w:webHidden/>
              </w:rPr>
              <w:fldChar w:fldCharType="begin"/>
            </w:r>
            <w:r w:rsidR="00BE7A69">
              <w:rPr>
                <w:noProof/>
                <w:webHidden/>
              </w:rPr>
              <w:instrText xml:space="preserve"> PAGEREF _Toc91668312 \h </w:instrText>
            </w:r>
            <w:r w:rsidR="00BE7A69">
              <w:rPr>
                <w:noProof/>
                <w:webHidden/>
              </w:rPr>
            </w:r>
            <w:r w:rsidR="00BE7A69">
              <w:rPr>
                <w:noProof/>
                <w:webHidden/>
              </w:rPr>
              <w:fldChar w:fldCharType="separate"/>
            </w:r>
            <w:r w:rsidR="00BE7A69">
              <w:rPr>
                <w:noProof/>
                <w:webHidden/>
              </w:rPr>
              <w:t>62</w:t>
            </w:r>
            <w:r w:rsidR="00BE7A69">
              <w:rPr>
                <w:noProof/>
                <w:webHidden/>
              </w:rPr>
              <w:fldChar w:fldCharType="end"/>
            </w:r>
          </w:hyperlink>
        </w:p>
        <w:p w14:paraId="571ABCB0" w14:textId="06B5E2DD"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3" w:history="1">
            <w:r w:rsidR="00BE7A69" w:rsidRPr="00641581">
              <w:rPr>
                <w:rStyle w:val="Hipercze"/>
                <w:noProof/>
              </w:rPr>
              <w:t>3.4.1.</w:t>
            </w:r>
            <w:r w:rsidR="00BE7A69">
              <w:rPr>
                <w:rFonts w:asciiTheme="minorHAnsi" w:eastAsiaTheme="minorEastAsia" w:hAnsiTheme="minorHAnsi"/>
                <w:iCs w:val="0"/>
                <w:noProof/>
                <w:sz w:val="22"/>
                <w:szCs w:val="22"/>
                <w:lang w:eastAsia="pl-PL"/>
              </w:rPr>
              <w:tab/>
            </w:r>
            <w:r w:rsidR="00BE7A69" w:rsidRPr="00641581">
              <w:rPr>
                <w:rStyle w:val="Hipercze"/>
                <w:noProof/>
              </w:rPr>
              <w:t>Założenia</w:t>
            </w:r>
            <w:r w:rsidR="00BE7A69">
              <w:rPr>
                <w:noProof/>
                <w:webHidden/>
              </w:rPr>
              <w:tab/>
            </w:r>
            <w:r w:rsidR="00BE7A69">
              <w:rPr>
                <w:noProof/>
                <w:webHidden/>
              </w:rPr>
              <w:fldChar w:fldCharType="begin"/>
            </w:r>
            <w:r w:rsidR="00BE7A69">
              <w:rPr>
                <w:noProof/>
                <w:webHidden/>
              </w:rPr>
              <w:instrText xml:space="preserve"> PAGEREF _Toc91668313 \h </w:instrText>
            </w:r>
            <w:r w:rsidR="00BE7A69">
              <w:rPr>
                <w:noProof/>
                <w:webHidden/>
              </w:rPr>
            </w:r>
            <w:r w:rsidR="00BE7A69">
              <w:rPr>
                <w:noProof/>
                <w:webHidden/>
              </w:rPr>
              <w:fldChar w:fldCharType="separate"/>
            </w:r>
            <w:r w:rsidR="00BE7A69">
              <w:rPr>
                <w:noProof/>
                <w:webHidden/>
              </w:rPr>
              <w:t>63</w:t>
            </w:r>
            <w:r w:rsidR="00BE7A69">
              <w:rPr>
                <w:noProof/>
                <w:webHidden/>
              </w:rPr>
              <w:fldChar w:fldCharType="end"/>
            </w:r>
          </w:hyperlink>
        </w:p>
        <w:p w14:paraId="37C5979C" w14:textId="23B02105"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4" w:history="1">
            <w:r w:rsidR="00BE7A69" w:rsidRPr="00641581">
              <w:rPr>
                <w:rStyle w:val="Hipercze"/>
                <w:noProof/>
              </w:rPr>
              <w:t>3.4.2.</w:t>
            </w:r>
            <w:r w:rsidR="00BE7A69">
              <w:rPr>
                <w:rFonts w:asciiTheme="minorHAnsi" w:eastAsiaTheme="minorEastAsia" w:hAnsiTheme="minorHAnsi"/>
                <w:iCs w:val="0"/>
                <w:noProof/>
                <w:sz w:val="22"/>
                <w:szCs w:val="22"/>
                <w:lang w:eastAsia="pl-PL"/>
              </w:rPr>
              <w:tab/>
            </w:r>
            <w:r w:rsidR="00BE7A69" w:rsidRPr="00641581">
              <w:rPr>
                <w:rStyle w:val="Hipercze"/>
                <w:noProof/>
              </w:rPr>
              <w:t>Ograniczenia</w:t>
            </w:r>
            <w:r w:rsidR="00BE7A69">
              <w:rPr>
                <w:noProof/>
                <w:webHidden/>
              </w:rPr>
              <w:tab/>
            </w:r>
            <w:r w:rsidR="00BE7A69">
              <w:rPr>
                <w:noProof/>
                <w:webHidden/>
              </w:rPr>
              <w:fldChar w:fldCharType="begin"/>
            </w:r>
            <w:r w:rsidR="00BE7A69">
              <w:rPr>
                <w:noProof/>
                <w:webHidden/>
              </w:rPr>
              <w:instrText xml:space="preserve"> PAGEREF _Toc91668314 \h </w:instrText>
            </w:r>
            <w:r w:rsidR="00BE7A69">
              <w:rPr>
                <w:noProof/>
                <w:webHidden/>
              </w:rPr>
            </w:r>
            <w:r w:rsidR="00BE7A69">
              <w:rPr>
                <w:noProof/>
                <w:webHidden/>
              </w:rPr>
              <w:fldChar w:fldCharType="separate"/>
            </w:r>
            <w:r w:rsidR="00BE7A69">
              <w:rPr>
                <w:noProof/>
                <w:webHidden/>
              </w:rPr>
              <w:t>63</w:t>
            </w:r>
            <w:r w:rsidR="00BE7A69">
              <w:rPr>
                <w:noProof/>
                <w:webHidden/>
              </w:rPr>
              <w:fldChar w:fldCharType="end"/>
            </w:r>
          </w:hyperlink>
        </w:p>
        <w:p w14:paraId="32561630" w14:textId="5748D829"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5" w:history="1">
            <w:r w:rsidR="00BE7A69" w:rsidRPr="00641581">
              <w:rPr>
                <w:rStyle w:val="Hipercze"/>
                <w:noProof/>
              </w:rPr>
              <w:t>3.5.</w:t>
            </w:r>
            <w:r w:rsidR="00BE7A69">
              <w:rPr>
                <w:rFonts w:asciiTheme="minorHAnsi" w:eastAsiaTheme="minorEastAsia" w:hAnsiTheme="minorHAnsi"/>
                <w:smallCaps w:val="0"/>
                <w:noProof/>
                <w:sz w:val="22"/>
                <w:szCs w:val="22"/>
                <w:lang w:eastAsia="pl-PL"/>
              </w:rPr>
              <w:tab/>
            </w:r>
            <w:r w:rsidR="00BE7A69" w:rsidRPr="00641581">
              <w:rPr>
                <w:rStyle w:val="Hipercze"/>
                <w:noProof/>
              </w:rPr>
              <w:t>Aktorzy i role systemowe</w:t>
            </w:r>
            <w:r w:rsidR="00BE7A69">
              <w:rPr>
                <w:noProof/>
                <w:webHidden/>
              </w:rPr>
              <w:tab/>
            </w:r>
            <w:r w:rsidR="00BE7A69">
              <w:rPr>
                <w:noProof/>
                <w:webHidden/>
              </w:rPr>
              <w:fldChar w:fldCharType="begin"/>
            </w:r>
            <w:r w:rsidR="00BE7A69">
              <w:rPr>
                <w:noProof/>
                <w:webHidden/>
              </w:rPr>
              <w:instrText xml:space="preserve"> PAGEREF _Toc91668315 \h </w:instrText>
            </w:r>
            <w:r w:rsidR="00BE7A69">
              <w:rPr>
                <w:noProof/>
                <w:webHidden/>
              </w:rPr>
            </w:r>
            <w:r w:rsidR="00BE7A69">
              <w:rPr>
                <w:noProof/>
                <w:webHidden/>
              </w:rPr>
              <w:fldChar w:fldCharType="separate"/>
            </w:r>
            <w:r w:rsidR="00BE7A69">
              <w:rPr>
                <w:noProof/>
                <w:webHidden/>
              </w:rPr>
              <w:t>63</w:t>
            </w:r>
            <w:r w:rsidR="00BE7A69">
              <w:rPr>
                <w:noProof/>
                <w:webHidden/>
              </w:rPr>
              <w:fldChar w:fldCharType="end"/>
            </w:r>
          </w:hyperlink>
        </w:p>
        <w:p w14:paraId="2B9DF319" w14:textId="5813EE39"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6" w:history="1">
            <w:r w:rsidR="00BE7A69" w:rsidRPr="00641581">
              <w:rPr>
                <w:rStyle w:val="Hipercze"/>
                <w:noProof/>
              </w:rPr>
              <w:t>3.6.</w:t>
            </w:r>
            <w:r w:rsidR="00BE7A69">
              <w:rPr>
                <w:rFonts w:asciiTheme="minorHAnsi" w:eastAsiaTheme="minorEastAsia" w:hAnsiTheme="minorHAnsi"/>
                <w:smallCaps w:val="0"/>
                <w:noProof/>
                <w:sz w:val="22"/>
                <w:szCs w:val="22"/>
                <w:lang w:eastAsia="pl-PL"/>
              </w:rPr>
              <w:tab/>
            </w:r>
            <w:r w:rsidR="00BE7A69" w:rsidRPr="00641581">
              <w:rPr>
                <w:rStyle w:val="Hipercze"/>
                <w:noProof/>
              </w:rPr>
              <w:t>Przypadki użycia</w:t>
            </w:r>
            <w:r w:rsidR="00BE7A69">
              <w:rPr>
                <w:noProof/>
                <w:webHidden/>
              </w:rPr>
              <w:tab/>
            </w:r>
            <w:r w:rsidR="00BE7A69">
              <w:rPr>
                <w:noProof/>
                <w:webHidden/>
              </w:rPr>
              <w:fldChar w:fldCharType="begin"/>
            </w:r>
            <w:r w:rsidR="00BE7A69">
              <w:rPr>
                <w:noProof/>
                <w:webHidden/>
              </w:rPr>
              <w:instrText xml:space="preserve"> PAGEREF _Toc91668316 \h </w:instrText>
            </w:r>
            <w:r w:rsidR="00BE7A69">
              <w:rPr>
                <w:noProof/>
                <w:webHidden/>
              </w:rPr>
            </w:r>
            <w:r w:rsidR="00BE7A69">
              <w:rPr>
                <w:noProof/>
                <w:webHidden/>
              </w:rPr>
              <w:fldChar w:fldCharType="separate"/>
            </w:r>
            <w:r w:rsidR="00BE7A69">
              <w:rPr>
                <w:noProof/>
                <w:webHidden/>
              </w:rPr>
              <w:t>64</w:t>
            </w:r>
            <w:r w:rsidR="00BE7A69">
              <w:rPr>
                <w:noProof/>
                <w:webHidden/>
              </w:rPr>
              <w:fldChar w:fldCharType="end"/>
            </w:r>
          </w:hyperlink>
        </w:p>
        <w:p w14:paraId="6583E0BE" w14:textId="0716AA49"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7" w:history="1">
            <w:r w:rsidR="00BE7A69" w:rsidRPr="00641581">
              <w:rPr>
                <w:rStyle w:val="Hipercze"/>
                <w:noProof/>
              </w:rPr>
              <w:t>3.6.1.</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A</w:t>
            </w:r>
            <w:r w:rsidR="00BE7A69">
              <w:rPr>
                <w:noProof/>
                <w:webHidden/>
              </w:rPr>
              <w:tab/>
            </w:r>
            <w:r w:rsidR="00BE7A69">
              <w:rPr>
                <w:noProof/>
                <w:webHidden/>
              </w:rPr>
              <w:fldChar w:fldCharType="begin"/>
            </w:r>
            <w:r w:rsidR="00BE7A69">
              <w:rPr>
                <w:noProof/>
                <w:webHidden/>
              </w:rPr>
              <w:instrText xml:space="preserve"> PAGEREF _Toc91668317 \h </w:instrText>
            </w:r>
            <w:r w:rsidR="00BE7A69">
              <w:rPr>
                <w:noProof/>
                <w:webHidden/>
              </w:rPr>
            </w:r>
            <w:r w:rsidR="00BE7A69">
              <w:rPr>
                <w:noProof/>
                <w:webHidden/>
              </w:rPr>
              <w:fldChar w:fldCharType="separate"/>
            </w:r>
            <w:r w:rsidR="00BE7A69">
              <w:rPr>
                <w:noProof/>
                <w:webHidden/>
              </w:rPr>
              <w:t>64</w:t>
            </w:r>
            <w:r w:rsidR="00BE7A69">
              <w:rPr>
                <w:noProof/>
                <w:webHidden/>
              </w:rPr>
              <w:fldChar w:fldCharType="end"/>
            </w:r>
          </w:hyperlink>
        </w:p>
        <w:p w14:paraId="0F51D0FD" w14:textId="19D5490E"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8" w:history="1">
            <w:r w:rsidR="00BE7A69" w:rsidRPr="00641581">
              <w:rPr>
                <w:rStyle w:val="Hipercze"/>
                <w:noProof/>
              </w:rPr>
              <w:t>3.6.2.</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B</w:t>
            </w:r>
            <w:r w:rsidR="00BE7A69">
              <w:rPr>
                <w:noProof/>
                <w:webHidden/>
              </w:rPr>
              <w:tab/>
            </w:r>
            <w:r w:rsidR="00BE7A69">
              <w:rPr>
                <w:noProof/>
                <w:webHidden/>
              </w:rPr>
              <w:fldChar w:fldCharType="begin"/>
            </w:r>
            <w:r w:rsidR="00BE7A69">
              <w:rPr>
                <w:noProof/>
                <w:webHidden/>
              </w:rPr>
              <w:instrText xml:space="preserve"> PAGEREF _Toc91668318 \h </w:instrText>
            </w:r>
            <w:r w:rsidR="00BE7A69">
              <w:rPr>
                <w:noProof/>
                <w:webHidden/>
              </w:rPr>
            </w:r>
            <w:r w:rsidR="00BE7A69">
              <w:rPr>
                <w:noProof/>
                <w:webHidden/>
              </w:rPr>
              <w:fldChar w:fldCharType="separate"/>
            </w:r>
            <w:r w:rsidR="00BE7A69">
              <w:rPr>
                <w:noProof/>
                <w:webHidden/>
              </w:rPr>
              <w:t>65</w:t>
            </w:r>
            <w:r w:rsidR="00BE7A69">
              <w:rPr>
                <w:noProof/>
                <w:webHidden/>
              </w:rPr>
              <w:fldChar w:fldCharType="end"/>
            </w:r>
          </w:hyperlink>
        </w:p>
        <w:p w14:paraId="1C7C6D71" w14:textId="4BAA2D62"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0" w:history="1">
            <w:r w:rsidR="00BE7A69" w:rsidRPr="00641581">
              <w:rPr>
                <w:rStyle w:val="Hipercze"/>
                <w:noProof/>
              </w:rPr>
              <w:t>3.6.3.</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C</w:t>
            </w:r>
            <w:r w:rsidR="00BE7A69">
              <w:rPr>
                <w:noProof/>
                <w:webHidden/>
              </w:rPr>
              <w:tab/>
            </w:r>
            <w:r w:rsidR="00BE7A69">
              <w:rPr>
                <w:noProof/>
                <w:webHidden/>
              </w:rPr>
              <w:fldChar w:fldCharType="begin"/>
            </w:r>
            <w:r w:rsidR="00BE7A69">
              <w:rPr>
                <w:noProof/>
                <w:webHidden/>
              </w:rPr>
              <w:instrText xml:space="preserve"> PAGEREF _Toc91668320 \h </w:instrText>
            </w:r>
            <w:r w:rsidR="00BE7A69">
              <w:rPr>
                <w:noProof/>
                <w:webHidden/>
              </w:rPr>
            </w:r>
            <w:r w:rsidR="00BE7A69">
              <w:rPr>
                <w:noProof/>
                <w:webHidden/>
              </w:rPr>
              <w:fldChar w:fldCharType="separate"/>
            </w:r>
            <w:r w:rsidR="00BE7A69">
              <w:rPr>
                <w:noProof/>
                <w:webHidden/>
              </w:rPr>
              <w:t>65</w:t>
            </w:r>
            <w:r w:rsidR="00BE7A69">
              <w:rPr>
                <w:noProof/>
                <w:webHidden/>
              </w:rPr>
              <w:fldChar w:fldCharType="end"/>
            </w:r>
          </w:hyperlink>
        </w:p>
        <w:p w14:paraId="6C7F536D" w14:textId="3C2E7FCE"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21" w:history="1">
            <w:r w:rsidR="00BE7A69" w:rsidRPr="00641581">
              <w:rPr>
                <w:rStyle w:val="Hipercze"/>
                <w:noProof/>
              </w:rPr>
              <w:t>3.7.</w:t>
            </w:r>
            <w:r w:rsidR="00BE7A69">
              <w:rPr>
                <w:rFonts w:asciiTheme="minorHAnsi" w:eastAsiaTheme="minorEastAsia" w:hAnsiTheme="minorHAnsi"/>
                <w:smallCaps w:val="0"/>
                <w:noProof/>
                <w:sz w:val="22"/>
                <w:szCs w:val="22"/>
                <w:lang w:eastAsia="pl-PL"/>
              </w:rPr>
              <w:tab/>
            </w:r>
            <w:r w:rsidR="00BE7A69" w:rsidRPr="00641581">
              <w:rPr>
                <w:rStyle w:val="Hipercze"/>
                <w:noProof/>
              </w:rPr>
              <w:t>Reguły systemowe</w:t>
            </w:r>
            <w:r w:rsidR="00BE7A69">
              <w:rPr>
                <w:noProof/>
                <w:webHidden/>
              </w:rPr>
              <w:tab/>
            </w:r>
            <w:r w:rsidR="00BE7A69">
              <w:rPr>
                <w:noProof/>
                <w:webHidden/>
              </w:rPr>
              <w:fldChar w:fldCharType="begin"/>
            </w:r>
            <w:r w:rsidR="00BE7A69">
              <w:rPr>
                <w:noProof/>
                <w:webHidden/>
              </w:rPr>
              <w:instrText xml:space="preserve"> PAGEREF _Toc91668321 \h </w:instrText>
            </w:r>
            <w:r w:rsidR="00BE7A69">
              <w:rPr>
                <w:noProof/>
                <w:webHidden/>
              </w:rPr>
            </w:r>
            <w:r w:rsidR="00BE7A69">
              <w:rPr>
                <w:noProof/>
                <w:webHidden/>
              </w:rPr>
              <w:fldChar w:fldCharType="separate"/>
            </w:r>
            <w:r w:rsidR="00BE7A69">
              <w:rPr>
                <w:noProof/>
                <w:webHidden/>
              </w:rPr>
              <w:t>66</w:t>
            </w:r>
            <w:r w:rsidR="00BE7A69">
              <w:rPr>
                <w:noProof/>
                <w:webHidden/>
              </w:rPr>
              <w:fldChar w:fldCharType="end"/>
            </w:r>
          </w:hyperlink>
        </w:p>
        <w:p w14:paraId="6BB07275" w14:textId="54044132"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2" w:history="1">
            <w:r w:rsidR="00BE7A69" w:rsidRPr="00641581">
              <w:rPr>
                <w:rStyle w:val="Hipercze"/>
                <w:noProof/>
              </w:rPr>
              <w:t>3.7.1.</w:t>
            </w:r>
            <w:r w:rsidR="00BE7A69">
              <w:rPr>
                <w:rFonts w:asciiTheme="minorHAnsi" w:eastAsiaTheme="minorEastAsia" w:hAnsiTheme="minorHAnsi"/>
                <w:iCs w:val="0"/>
                <w:noProof/>
                <w:sz w:val="22"/>
                <w:szCs w:val="22"/>
                <w:lang w:eastAsia="pl-PL"/>
              </w:rPr>
              <w:tab/>
            </w:r>
            <w:r w:rsidR="00BE7A69" w:rsidRPr="00641581">
              <w:rPr>
                <w:rStyle w:val="Hipercze"/>
                <w:noProof/>
              </w:rPr>
              <w:t>Diagram reguł decyzyjnych</w:t>
            </w:r>
            <w:r w:rsidR="00BE7A69">
              <w:rPr>
                <w:noProof/>
                <w:webHidden/>
              </w:rPr>
              <w:tab/>
            </w:r>
            <w:r w:rsidR="00BE7A69">
              <w:rPr>
                <w:noProof/>
                <w:webHidden/>
              </w:rPr>
              <w:fldChar w:fldCharType="begin"/>
            </w:r>
            <w:r w:rsidR="00BE7A69">
              <w:rPr>
                <w:noProof/>
                <w:webHidden/>
              </w:rPr>
              <w:instrText xml:space="preserve"> PAGEREF _Toc91668322 \h </w:instrText>
            </w:r>
            <w:r w:rsidR="00BE7A69">
              <w:rPr>
                <w:noProof/>
                <w:webHidden/>
              </w:rPr>
            </w:r>
            <w:r w:rsidR="00BE7A69">
              <w:rPr>
                <w:noProof/>
                <w:webHidden/>
              </w:rPr>
              <w:fldChar w:fldCharType="separate"/>
            </w:r>
            <w:r w:rsidR="00BE7A69">
              <w:rPr>
                <w:noProof/>
                <w:webHidden/>
              </w:rPr>
              <w:t>66</w:t>
            </w:r>
            <w:r w:rsidR="00BE7A69">
              <w:rPr>
                <w:noProof/>
                <w:webHidden/>
              </w:rPr>
              <w:fldChar w:fldCharType="end"/>
            </w:r>
          </w:hyperlink>
        </w:p>
        <w:p w14:paraId="6B23E810" w14:textId="1EA65A73"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3" w:history="1">
            <w:r w:rsidR="00BE7A69" w:rsidRPr="00641581">
              <w:rPr>
                <w:rStyle w:val="Hipercze"/>
                <w:noProof/>
              </w:rPr>
              <w:t>3.7.2.</w:t>
            </w:r>
            <w:r w:rsidR="00BE7A69">
              <w:rPr>
                <w:rFonts w:asciiTheme="minorHAnsi" w:eastAsiaTheme="minorEastAsia" w:hAnsiTheme="minorHAnsi"/>
                <w:iCs w:val="0"/>
                <w:noProof/>
                <w:sz w:val="22"/>
                <w:szCs w:val="22"/>
                <w:lang w:eastAsia="pl-PL"/>
              </w:rPr>
              <w:tab/>
            </w:r>
            <w:r w:rsidR="00BE7A69" w:rsidRPr="00641581">
              <w:rPr>
                <w:rStyle w:val="Hipercze"/>
                <w:noProof/>
              </w:rPr>
              <w:t>Tablice decyzyjne</w:t>
            </w:r>
            <w:r w:rsidR="00BE7A69">
              <w:rPr>
                <w:noProof/>
                <w:webHidden/>
              </w:rPr>
              <w:tab/>
            </w:r>
            <w:r w:rsidR="00BE7A69">
              <w:rPr>
                <w:noProof/>
                <w:webHidden/>
              </w:rPr>
              <w:fldChar w:fldCharType="begin"/>
            </w:r>
            <w:r w:rsidR="00BE7A69">
              <w:rPr>
                <w:noProof/>
                <w:webHidden/>
              </w:rPr>
              <w:instrText xml:space="preserve"> PAGEREF _Toc91668323 \h </w:instrText>
            </w:r>
            <w:r w:rsidR="00BE7A69">
              <w:rPr>
                <w:noProof/>
                <w:webHidden/>
              </w:rPr>
            </w:r>
            <w:r w:rsidR="00BE7A69">
              <w:rPr>
                <w:noProof/>
                <w:webHidden/>
              </w:rPr>
              <w:fldChar w:fldCharType="separate"/>
            </w:r>
            <w:r w:rsidR="00BE7A69">
              <w:rPr>
                <w:noProof/>
                <w:webHidden/>
              </w:rPr>
              <w:t>66</w:t>
            </w:r>
            <w:r w:rsidR="00BE7A69">
              <w:rPr>
                <w:noProof/>
                <w:webHidden/>
              </w:rPr>
              <w:fldChar w:fldCharType="end"/>
            </w:r>
          </w:hyperlink>
        </w:p>
        <w:p w14:paraId="5B8AADDD" w14:textId="0098AAE6"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4" w:history="1">
            <w:r w:rsidR="00BE7A69" w:rsidRPr="00641581">
              <w:rPr>
                <w:rStyle w:val="Hipercze"/>
                <w:noProof/>
              </w:rPr>
              <w:t>3.7.3.</w:t>
            </w:r>
            <w:r w:rsidR="00BE7A69">
              <w:rPr>
                <w:rFonts w:asciiTheme="minorHAnsi" w:eastAsiaTheme="minorEastAsia" w:hAnsiTheme="minorHAnsi"/>
                <w:iCs w:val="0"/>
                <w:noProof/>
                <w:sz w:val="22"/>
                <w:szCs w:val="22"/>
                <w:lang w:eastAsia="pl-PL"/>
              </w:rPr>
              <w:tab/>
            </w:r>
            <w:r w:rsidR="00BE7A69" w:rsidRPr="00641581">
              <w:rPr>
                <w:rStyle w:val="Hipercze"/>
                <w:noProof/>
              </w:rPr>
              <w:t>Drzewa decyzyjne</w:t>
            </w:r>
            <w:r w:rsidR="00BE7A69">
              <w:rPr>
                <w:noProof/>
                <w:webHidden/>
              </w:rPr>
              <w:tab/>
            </w:r>
            <w:r w:rsidR="00BE7A69">
              <w:rPr>
                <w:noProof/>
                <w:webHidden/>
              </w:rPr>
              <w:fldChar w:fldCharType="begin"/>
            </w:r>
            <w:r w:rsidR="00BE7A69">
              <w:rPr>
                <w:noProof/>
                <w:webHidden/>
              </w:rPr>
              <w:instrText xml:space="preserve"> PAGEREF _Toc91668324 \h </w:instrText>
            </w:r>
            <w:r w:rsidR="00BE7A69">
              <w:rPr>
                <w:noProof/>
                <w:webHidden/>
              </w:rPr>
            </w:r>
            <w:r w:rsidR="00BE7A69">
              <w:rPr>
                <w:noProof/>
                <w:webHidden/>
              </w:rPr>
              <w:fldChar w:fldCharType="separate"/>
            </w:r>
            <w:r w:rsidR="00BE7A69">
              <w:rPr>
                <w:noProof/>
                <w:webHidden/>
              </w:rPr>
              <w:t>68</w:t>
            </w:r>
            <w:r w:rsidR="00BE7A69">
              <w:rPr>
                <w:noProof/>
                <w:webHidden/>
              </w:rPr>
              <w:fldChar w:fldCharType="end"/>
            </w:r>
          </w:hyperlink>
        </w:p>
        <w:p w14:paraId="723CE175" w14:textId="54674478"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6" w:history="1">
            <w:r w:rsidR="00BE7A69" w:rsidRPr="00641581">
              <w:rPr>
                <w:rStyle w:val="Hipercze"/>
                <w:noProof/>
              </w:rPr>
              <w:t>3.7.4.</w:t>
            </w:r>
            <w:r w:rsidR="00BE7A69">
              <w:rPr>
                <w:rFonts w:asciiTheme="minorHAnsi" w:eastAsiaTheme="minorEastAsia" w:hAnsiTheme="minorHAnsi"/>
                <w:iCs w:val="0"/>
                <w:noProof/>
                <w:sz w:val="22"/>
                <w:szCs w:val="22"/>
                <w:lang w:eastAsia="pl-PL"/>
              </w:rPr>
              <w:tab/>
            </w:r>
            <w:r w:rsidR="00BE7A69" w:rsidRPr="00641581">
              <w:rPr>
                <w:rStyle w:val="Hipercze"/>
                <w:noProof/>
              </w:rPr>
              <w:t>Inne sposoby reprezentacji reguł</w:t>
            </w:r>
            <w:r w:rsidR="00BE7A69">
              <w:rPr>
                <w:noProof/>
                <w:webHidden/>
              </w:rPr>
              <w:tab/>
            </w:r>
            <w:r w:rsidR="00BE7A69">
              <w:rPr>
                <w:noProof/>
                <w:webHidden/>
              </w:rPr>
              <w:fldChar w:fldCharType="begin"/>
            </w:r>
            <w:r w:rsidR="00BE7A69">
              <w:rPr>
                <w:noProof/>
                <w:webHidden/>
              </w:rPr>
              <w:instrText xml:space="preserve"> PAGEREF _Toc91668326 \h </w:instrText>
            </w:r>
            <w:r w:rsidR="00BE7A69">
              <w:rPr>
                <w:noProof/>
                <w:webHidden/>
              </w:rPr>
            </w:r>
            <w:r w:rsidR="00BE7A69">
              <w:rPr>
                <w:noProof/>
                <w:webHidden/>
              </w:rPr>
              <w:fldChar w:fldCharType="separate"/>
            </w:r>
            <w:r w:rsidR="00BE7A69">
              <w:rPr>
                <w:noProof/>
                <w:webHidden/>
              </w:rPr>
              <w:t>68</w:t>
            </w:r>
            <w:r w:rsidR="00BE7A69">
              <w:rPr>
                <w:noProof/>
                <w:webHidden/>
              </w:rPr>
              <w:fldChar w:fldCharType="end"/>
            </w:r>
          </w:hyperlink>
        </w:p>
        <w:p w14:paraId="24A22E1B" w14:textId="69728D07"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27" w:history="1">
            <w:r w:rsidR="00BE7A69" w:rsidRPr="00641581">
              <w:rPr>
                <w:rStyle w:val="Hipercze"/>
                <w:noProof/>
              </w:rPr>
              <w:t>3.8.</w:t>
            </w:r>
            <w:r w:rsidR="00BE7A69">
              <w:rPr>
                <w:rFonts w:asciiTheme="minorHAnsi" w:eastAsiaTheme="minorEastAsia" w:hAnsiTheme="minorHAnsi"/>
                <w:smallCaps w:val="0"/>
                <w:noProof/>
                <w:sz w:val="22"/>
                <w:szCs w:val="22"/>
                <w:lang w:eastAsia="pl-PL"/>
              </w:rPr>
              <w:tab/>
            </w:r>
            <w:r w:rsidR="00BE7A69" w:rsidRPr="00641581">
              <w:rPr>
                <w:rStyle w:val="Hipercze"/>
                <w:noProof/>
              </w:rPr>
              <w:t>Model dziedziny systemu</w:t>
            </w:r>
            <w:r w:rsidR="00BE7A69">
              <w:rPr>
                <w:noProof/>
                <w:webHidden/>
              </w:rPr>
              <w:tab/>
            </w:r>
            <w:r w:rsidR="00BE7A69">
              <w:rPr>
                <w:noProof/>
                <w:webHidden/>
              </w:rPr>
              <w:fldChar w:fldCharType="begin"/>
            </w:r>
            <w:r w:rsidR="00BE7A69">
              <w:rPr>
                <w:noProof/>
                <w:webHidden/>
              </w:rPr>
              <w:instrText xml:space="preserve"> PAGEREF _Toc91668327 \h </w:instrText>
            </w:r>
            <w:r w:rsidR="00BE7A69">
              <w:rPr>
                <w:noProof/>
                <w:webHidden/>
              </w:rPr>
            </w:r>
            <w:r w:rsidR="00BE7A69">
              <w:rPr>
                <w:noProof/>
                <w:webHidden/>
              </w:rPr>
              <w:fldChar w:fldCharType="separate"/>
            </w:r>
            <w:r w:rsidR="00BE7A69">
              <w:rPr>
                <w:noProof/>
                <w:webHidden/>
              </w:rPr>
              <w:t>68</w:t>
            </w:r>
            <w:r w:rsidR="00BE7A69">
              <w:rPr>
                <w:noProof/>
                <w:webHidden/>
              </w:rPr>
              <w:fldChar w:fldCharType="end"/>
            </w:r>
          </w:hyperlink>
        </w:p>
        <w:p w14:paraId="7CCF8B29" w14:textId="6E08AEB2"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8" w:history="1">
            <w:r w:rsidR="00BE7A69" w:rsidRPr="00641581">
              <w:rPr>
                <w:rStyle w:val="Hipercze"/>
                <w:noProof/>
              </w:rPr>
              <w:t>3.8.1.</w:t>
            </w:r>
            <w:r w:rsidR="00BE7A69">
              <w:rPr>
                <w:rFonts w:asciiTheme="minorHAnsi" w:eastAsiaTheme="minorEastAsia" w:hAnsiTheme="minorHAnsi"/>
                <w:iCs w:val="0"/>
                <w:noProof/>
                <w:sz w:val="22"/>
                <w:szCs w:val="22"/>
                <w:lang w:eastAsia="pl-PL"/>
              </w:rPr>
              <w:tab/>
            </w:r>
            <w:r w:rsidR="00BE7A69" w:rsidRPr="00641581">
              <w:rPr>
                <w:rStyle w:val="Hipercze"/>
                <w:noProof/>
              </w:rPr>
              <w:t>Diagramy klas - poziom logiczny (atrybuty)</w:t>
            </w:r>
            <w:r w:rsidR="00BE7A69">
              <w:rPr>
                <w:noProof/>
                <w:webHidden/>
              </w:rPr>
              <w:tab/>
            </w:r>
            <w:r w:rsidR="00BE7A69">
              <w:rPr>
                <w:noProof/>
                <w:webHidden/>
              </w:rPr>
              <w:fldChar w:fldCharType="begin"/>
            </w:r>
            <w:r w:rsidR="00BE7A69">
              <w:rPr>
                <w:noProof/>
                <w:webHidden/>
              </w:rPr>
              <w:instrText xml:space="preserve"> PAGEREF _Toc91668328 \h </w:instrText>
            </w:r>
            <w:r w:rsidR="00BE7A69">
              <w:rPr>
                <w:noProof/>
                <w:webHidden/>
              </w:rPr>
            </w:r>
            <w:r w:rsidR="00BE7A69">
              <w:rPr>
                <w:noProof/>
                <w:webHidden/>
              </w:rPr>
              <w:fldChar w:fldCharType="separate"/>
            </w:r>
            <w:r w:rsidR="00BE7A69">
              <w:rPr>
                <w:noProof/>
                <w:webHidden/>
              </w:rPr>
              <w:t>69</w:t>
            </w:r>
            <w:r w:rsidR="00BE7A69">
              <w:rPr>
                <w:noProof/>
                <w:webHidden/>
              </w:rPr>
              <w:fldChar w:fldCharType="end"/>
            </w:r>
          </w:hyperlink>
        </w:p>
        <w:p w14:paraId="411A9D6E" w14:textId="4B0E8241"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9" w:history="1">
            <w:r w:rsidR="00BE7A69" w:rsidRPr="00641581">
              <w:rPr>
                <w:rStyle w:val="Hipercze"/>
                <w:noProof/>
              </w:rPr>
              <w:t>3.8.2.</w:t>
            </w:r>
            <w:r w:rsidR="00BE7A69">
              <w:rPr>
                <w:rFonts w:asciiTheme="minorHAnsi" w:eastAsiaTheme="minorEastAsia" w:hAnsiTheme="minorHAnsi"/>
                <w:iCs w:val="0"/>
                <w:noProof/>
                <w:sz w:val="22"/>
                <w:szCs w:val="22"/>
                <w:lang w:eastAsia="pl-PL"/>
              </w:rPr>
              <w:tab/>
            </w:r>
            <w:r w:rsidR="00BE7A69" w:rsidRPr="00641581">
              <w:rPr>
                <w:rStyle w:val="Hipercze"/>
                <w:noProof/>
              </w:rPr>
              <w:t>Diagramy maszyny stanowej</w:t>
            </w:r>
            <w:r w:rsidR="00BE7A69">
              <w:rPr>
                <w:noProof/>
                <w:webHidden/>
              </w:rPr>
              <w:tab/>
            </w:r>
            <w:r w:rsidR="00BE7A69">
              <w:rPr>
                <w:noProof/>
                <w:webHidden/>
              </w:rPr>
              <w:fldChar w:fldCharType="begin"/>
            </w:r>
            <w:r w:rsidR="00BE7A69">
              <w:rPr>
                <w:noProof/>
                <w:webHidden/>
              </w:rPr>
              <w:instrText xml:space="preserve"> PAGEREF _Toc91668329 \h </w:instrText>
            </w:r>
            <w:r w:rsidR="00BE7A69">
              <w:rPr>
                <w:noProof/>
                <w:webHidden/>
              </w:rPr>
            </w:r>
            <w:r w:rsidR="00BE7A69">
              <w:rPr>
                <w:noProof/>
                <w:webHidden/>
              </w:rPr>
              <w:fldChar w:fldCharType="separate"/>
            </w:r>
            <w:r w:rsidR="00BE7A69">
              <w:rPr>
                <w:noProof/>
                <w:webHidden/>
              </w:rPr>
              <w:t>69</w:t>
            </w:r>
            <w:r w:rsidR="00BE7A69">
              <w:rPr>
                <w:noProof/>
                <w:webHidden/>
              </w:rPr>
              <w:fldChar w:fldCharType="end"/>
            </w:r>
          </w:hyperlink>
        </w:p>
        <w:p w14:paraId="3516506A" w14:textId="021640B7"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0" w:history="1">
            <w:r w:rsidR="00BE7A69" w:rsidRPr="00641581">
              <w:rPr>
                <w:rStyle w:val="Hipercze"/>
                <w:noProof/>
              </w:rPr>
              <w:t>3.8.3.</w:t>
            </w:r>
            <w:r w:rsidR="00BE7A69">
              <w:rPr>
                <w:rFonts w:asciiTheme="minorHAnsi" w:eastAsiaTheme="minorEastAsia" w:hAnsiTheme="minorHAnsi"/>
                <w:iCs w:val="0"/>
                <w:noProof/>
                <w:sz w:val="22"/>
                <w:szCs w:val="22"/>
                <w:lang w:eastAsia="pl-PL"/>
              </w:rPr>
              <w:tab/>
            </w:r>
            <w:r w:rsidR="00BE7A69" w:rsidRPr="00641581">
              <w:rPr>
                <w:rStyle w:val="Hipercze"/>
                <w:noProof/>
              </w:rPr>
              <w:t>Diagramy sekwencji - poziom konceptualny</w:t>
            </w:r>
            <w:r w:rsidR="00BE7A69">
              <w:rPr>
                <w:noProof/>
                <w:webHidden/>
              </w:rPr>
              <w:tab/>
            </w:r>
            <w:r w:rsidR="00BE7A69">
              <w:rPr>
                <w:noProof/>
                <w:webHidden/>
              </w:rPr>
              <w:fldChar w:fldCharType="begin"/>
            </w:r>
            <w:r w:rsidR="00BE7A69">
              <w:rPr>
                <w:noProof/>
                <w:webHidden/>
              </w:rPr>
              <w:instrText xml:space="preserve"> PAGEREF _Toc91668330 \h </w:instrText>
            </w:r>
            <w:r w:rsidR="00BE7A69">
              <w:rPr>
                <w:noProof/>
                <w:webHidden/>
              </w:rPr>
            </w:r>
            <w:r w:rsidR="00BE7A69">
              <w:rPr>
                <w:noProof/>
                <w:webHidden/>
              </w:rPr>
              <w:fldChar w:fldCharType="separate"/>
            </w:r>
            <w:r w:rsidR="00BE7A69">
              <w:rPr>
                <w:noProof/>
                <w:webHidden/>
              </w:rPr>
              <w:t>70</w:t>
            </w:r>
            <w:r w:rsidR="00BE7A69">
              <w:rPr>
                <w:noProof/>
                <w:webHidden/>
              </w:rPr>
              <w:fldChar w:fldCharType="end"/>
            </w:r>
          </w:hyperlink>
        </w:p>
        <w:p w14:paraId="3417C8FA" w14:textId="4D5C0548"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1" w:history="1">
            <w:r w:rsidR="00BE7A69" w:rsidRPr="00641581">
              <w:rPr>
                <w:rStyle w:val="Hipercze"/>
                <w:noProof/>
              </w:rPr>
              <w:t>3.9.</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31 \h </w:instrText>
            </w:r>
            <w:r w:rsidR="00BE7A69">
              <w:rPr>
                <w:noProof/>
                <w:webHidden/>
              </w:rPr>
            </w:r>
            <w:r w:rsidR="00BE7A69">
              <w:rPr>
                <w:noProof/>
                <w:webHidden/>
              </w:rPr>
              <w:fldChar w:fldCharType="separate"/>
            </w:r>
            <w:r w:rsidR="00BE7A69">
              <w:rPr>
                <w:noProof/>
                <w:webHidden/>
              </w:rPr>
              <w:t>70</w:t>
            </w:r>
            <w:r w:rsidR="00BE7A69">
              <w:rPr>
                <w:noProof/>
                <w:webHidden/>
              </w:rPr>
              <w:fldChar w:fldCharType="end"/>
            </w:r>
          </w:hyperlink>
        </w:p>
        <w:p w14:paraId="0F85E9D4" w14:textId="15652318" w:rsidR="00BE7A69" w:rsidRDefault="00C24BD5">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32" w:history="1">
            <w:r w:rsidR="00BE7A69" w:rsidRPr="00641581">
              <w:rPr>
                <w:rStyle w:val="Hipercze"/>
                <w:noProof/>
              </w:rPr>
              <w:t>IV.</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PROJEKT systemu informatycznego</w:t>
            </w:r>
            <w:r w:rsidR="00BE7A69">
              <w:rPr>
                <w:noProof/>
                <w:webHidden/>
              </w:rPr>
              <w:tab/>
            </w:r>
            <w:r w:rsidR="00BE7A69">
              <w:rPr>
                <w:noProof/>
                <w:webHidden/>
              </w:rPr>
              <w:fldChar w:fldCharType="begin"/>
            </w:r>
            <w:r w:rsidR="00BE7A69">
              <w:rPr>
                <w:noProof/>
                <w:webHidden/>
              </w:rPr>
              <w:instrText xml:space="preserve"> PAGEREF _Toc91668332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1F6816AD" w14:textId="71A47736"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3" w:history="1">
            <w:r w:rsidR="00BE7A69" w:rsidRPr="00641581">
              <w:rPr>
                <w:rStyle w:val="Hipercze"/>
                <w:noProof/>
              </w:rPr>
              <w:t>4.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33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773AA836" w14:textId="3F45B120"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4" w:history="1">
            <w:r w:rsidR="00BE7A69" w:rsidRPr="00641581">
              <w:rPr>
                <w:rStyle w:val="Hipercze"/>
                <w:noProof/>
              </w:rPr>
              <w:t>4.2.</w:t>
            </w:r>
            <w:r w:rsidR="00BE7A69">
              <w:rPr>
                <w:rFonts w:asciiTheme="minorHAnsi" w:eastAsiaTheme="minorEastAsia" w:hAnsiTheme="minorHAnsi"/>
                <w:smallCaps w:val="0"/>
                <w:noProof/>
                <w:sz w:val="22"/>
                <w:szCs w:val="22"/>
                <w:lang w:eastAsia="pl-PL"/>
              </w:rPr>
              <w:tab/>
            </w:r>
            <w:r w:rsidR="00BE7A69" w:rsidRPr="00641581">
              <w:rPr>
                <w:rStyle w:val="Hipercze"/>
                <w:noProof/>
              </w:rPr>
              <w:t>Strategia projektowania systemu informatycznego</w:t>
            </w:r>
            <w:r w:rsidR="00BE7A69">
              <w:rPr>
                <w:noProof/>
                <w:webHidden/>
              </w:rPr>
              <w:tab/>
            </w:r>
            <w:r w:rsidR="00BE7A69">
              <w:rPr>
                <w:noProof/>
                <w:webHidden/>
              </w:rPr>
              <w:fldChar w:fldCharType="begin"/>
            </w:r>
            <w:r w:rsidR="00BE7A69">
              <w:rPr>
                <w:noProof/>
                <w:webHidden/>
              </w:rPr>
              <w:instrText xml:space="preserve"> PAGEREF _Toc91668334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205416C1" w14:textId="158BACE7"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5" w:history="1">
            <w:r w:rsidR="00BE7A69" w:rsidRPr="00641581">
              <w:rPr>
                <w:rStyle w:val="Hipercze"/>
                <w:noProof/>
              </w:rPr>
              <w:t>4.2.1.</w:t>
            </w:r>
            <w:r w:rsidR="00BE7A69">
              <w:rPr>
                <w:rFonts w:asciiTheme="minorHAnsi" w:eastAsiaTheme="minorEastAsia" w:hAnsiTheme="minorHAnsi"/>
                <w:iCs w:val="0"/>
                <w:noProof/>
                <w:sz w:val="22"/>
                <w:szCs w:val="22"/>
                <w:lang w:eastAsia="pl-PL"/>
              </w:rPr>
              <w:tab/>
            </w:r>
            <w:r w:rsidR="00BE7A69" w:rsidRPr="00641581">
              <w:rPr>
                <w:rStyle w:val="Hipercze"/>
                <w:noProof/>
              </w:rPr>
              <w:t>Wariant minimalny</w:t>
            </w:r>
            <w:r w:rsidR="00BE7A69">
              <w:rPr>
                <w:noProof/>
                <w:webHidden/>
              </w:rPr>
              <w:tab/>
            </w:r>
            <w:r w:rsidR="00BE7A69">
              <w:rPr>
                <w:noProof/>
                <w:webHidden/>
              </w:rPr>
              <w:fldChar w:fldCharType="begin"/>
            </w:r>
            <w:r w:rsidR="00BE7A69">
              <w:rPr>
                <w:noProof/>
                <w:webHidden/>
              </w:rPr>
              <w:instrText xml:space="preserve"> PAGEREF _Toc91668335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54F9BCC2" w14:textId="1A95F765"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6" w:history="1">
            <w:r w:rsidR="00BE7A69" w:rsidRPr="00641581">
              <w:rPr>
                <w:rStyle w:val="Hipercze"/>
                <w:noProof/>
              </w:rPr>
              <w:t>4.2.2.</w:t>
            </w:r>
            <w:r w:rsidR="00BE7A69">
              <w:rPr>
                <w:rFonts w:asciiTheme="minorHAnsi" w:eastAsiaTheme="minorEastAsia" w:hAnsiTheme="minorHAnsi"/>
                <w:iCs w:val="0"/>
                <w:noProof/>
                <w:sz w:val="22"/>
                <w:szCs w:val="22"/>
                <w:lang w:eastAsia="pl-PL"/>
              </w:rPr>
              <w:tab/>
            </w:r>
            <w:r w:rsidR="00BE7A69" w:rsidRPr="00641581">
              <w:rPr>
                <w:rStyle w:val="Hipercze"/>
                <w:noProof/>
              </w:rPr>
              <w:t>Wariant maksymalny</w:t>
            </w:r>
            <w:r w:rsidR="00BE7A69">
              <w:rPr>
                <w:noProof/>
                <w:webHidden/>
              </w:rPr>
              <w:tab/>
            </w:r>
            <w:r w:rsidR="00BE7A69">
              <w:rPr>
                <w:noProof/>
                <w:webHidden/>
              </w:rPr>
              <w:fldChar w:fldCharType="begin"/>
            </w:r>
            <w:r w:rsidR="00BE7A69">
              <w:rPr>
                <w:noProof/>
                <w:webHidden/>
              </w:rPr>
              <w:instrText xml:space="preserve"> PAGEREF _Toc91668336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0BCB45BB" w14:textId="07CBA76D"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7" w:history="1">
            <w:r w:rsidR="00BE7A69" w:rsidRPr="00641581">
              <w:rPr>
                <w:rStyle w:val="Hipercze"/>
                <w:noProof/>
              </w:rPr>
              <w:t>4.2.3.</w:t>
            </w:r>
            <w:r w:rsidR="00BE7A69">
              <w:rPr>
                <w:rFonts w:asciiTheme="minorHAnsi" w:eastAsiaTheme="minorEastAsia" w:hAnsiTheme="minorHAnsi"/>
                <w:iCs w:val="0"/>
                <w:noProof/>
                <w:sz w:val="22"/>
                <w:szCs w:val="22"/>
                <w:lang w:eastAsia="pl-PL"/>
              </w:rPr>
              <w:tab/>
            </w:r>
            <w:r w:rsidR="00BE7A69" w:rsidRPr="00641581">
              <w:rPr>
                <w:rStyle w:val="Hipercze"/>
                <w:noProof/>
              </w:rPr>
              <w:t>Wariant realny</w:t>
            </w:r>
            <w:r w:rsidR="00BE7A69">
              <w:rPr>
                <w:noProof/>
                <w:webHidden/>
              </w:rPr>
              <w:tab/>
            </w:r>
            <w:r w:rsidR="00BE7A69">
              <w:rPr>
                <w:noProof/>
                <w:webHidden/>
              </w:rPr>
              <w:fldChar w:fldCharType="begin"/>
            </w:r>
            <w:r w:rsidR="00BE7A69">
              <w:rPr>
                <w:noProof/>
                <w:webHidden/>
              </w:rPr>
              <w:instrText xml:space="preserve"> PAGEREF _Toc91668337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103ED5F4" w14:textId="23B9B9A6"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8" w:history="1">
            <w:r w:rsidR="00BE7A69" w:rsidRPr="00641581">
              <w:rPr>
                <w:rStyle w:val="Hipercze"/>
                <w:noProof/>
              </w:rPr>
              <w:t>4.2.4.</w:t>
            </w:r>
            <w:r w:rsidR="00BE7A69">
              <w:rPr>
                <w:rFonts w:asciiTheme="minorHAnsi" w:eastAsiaTheme="minorEastAsia" w:hAnsiTheme="minorHAnsi"/>
                <w:iCs w:val="0"/>
                <w:noProof/>
                <w:sz w:val="22"/>
                <w:szCs w:val="22"/>
                <w:lang w:eastAsia="pl-PL"/>
              </w:rPr>
              <w:tab/>
            </w:r>
            <w:r w:rsidR="00BE7A69" w:rsidRPr="00641581">
              <w:rPr>
                <w:rStyle w:val="Hipercze"/>
                <w:noProof/>
              </w:rPr>
              <w:t>Wybór wariantu projektowania systemu informatycznego</w:t>
            </w:r>
            <w:r w:rsidR="00BE7A69">
              <w:rPr>
                <w:noProof/>
                <w:webHidden/>
              </w:rPr>
              <w:tab/>
            </w:r>
            <w:r w:rsidR="00BE7A69">
              <w:rPr>
                <w:noProof/>
                <w:webHidden/>
              </w:rPr>
              <w:fldChar w:fldCharType="begin"/>
            </w:r>
            <w:r w:rsidR="00BE7A69">
              <w:rPr>
                <w:noProof/>
                <w:webHidden/>
              </w:rPr>
              <w:instrText xml:space="preserve"> PAGEREF _Toc91668338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55A29BE6" w14:textId="65DBEFCA"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9" w:history="1">
            <w:r w:rsidR="00BE7A69" w:rsidRPr="00641581">
              <w:rPr>
                <w:rStyle w:val="Hipercze"/>
                <w:noProof/>
              </w:rPr>
              <w:t>4.3.</w:t>
            </w:r>
            <w:r w:rsidR="00BE7A69">
              <w:rPr>
                <w:rFonts w:asciiTheme="minorHAnsi" w:eastAsiaTheme="minorEastAsia" w:hAnsiTheme="minorHAnsi"/>
                <w:smallCaps w:val="0"/>
                <w:noProof/>
                <w:sz w:val="22"/>
                <w:szCs w:val="22"/>
                <w:lang w:eastAsia="pl-PL"/>
              </w:rPr>
              <w:tab/>
            </w:r>
            <w:r w:rsidR="00BE7A69" w:rsidRPr="00641581">
              <w:rPr>
                <w:rStyle w:val="Hipercze"/>
                <w:noProof/>
              </w:rPr>
              <w:t>Architektura wysokopoziomowa systemu</w:t>
            </w:r>
            <w:r w:rsidR="00BE7A69">
              <w:rPr>
                <w:noProof/>
                <w:webHidden/>
              </w:rPr>
              <w:tab/>
            </w:r>
            <w:r w:rsidR="00BE7A69">
              <w:rPr>
                <w:noProof/>
                <w:webHidden/>
              </w:rPr>
              <w:fldChar w:fldCharType="begin"/>
            </w:r>
            <w:r w:rsidR="00BE7A69">
              <w:rPr>
                <w:noProof/>
                <w:webHidden/>
              </w:rPr>
              <w:instrText xml:space="preserve"> PAGEREF _Toc91668339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5A43B17A" w14:textId="6D9E0A72"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0" w:history="1">
            <w:r w:rsidR="00BE7A69" w:rsidRPr="00641581">
              <w:rPr>
                <w:rStyle w:val="Hipercze"/>
                <w:noProof/>
              </w:rPr>
              <w:t>4.3.1.</w:t>
            </w:r>
            <w:r w:rsidR="00BE7A69">
              <w:rPr>
                <w:rFonts w:asciiTheme="minorHAnsi" w:eastAsiaTheme="minorEastAsia" w:hAnsiTheme="minorHAnsi"/>
                <w:iCs w:val="0"/>
                <w:noProof/>
                <w:sz w:val="22"/>
                <w:szCs w:val="22"/>
                <w:lang w:eastAsia="pl-PL"/>
              </w:rPr>
              <w:tab/>
            </w:r>
            <w:r w:rsidR="00BE7A69" w:rsidRPr="00641581">
              <w:rPr>
                <w:rStyle w:val="Hipercze"/>
                <w:noProof/>
              </w:rPr>
              <w:t>Decyzje architektoniczne</w:t>
            </w:r>
            <w:r w:rsidR="00BE7A69">
              <w:rPr>
                <w:noProof/>
                <w:webHidden/>
              </w:rPr>
              <w:tab/>
            </w:r>
            <w:r w:rsidR="00BE7A69">
              <w:rPr>
                <w:noProof/>
                <w:webHidden/>
              </w:rPr>
              <w:fldChar w:fldCharType="begin"/>
            </w:r>
            <w:r w:rsidR="00BE7A69">
              <w:rPr>
                <w:noProof/>
                <w:webHidden/>
              </w:rPr>
              <w:instrText xml:space="preserve"> PAGEREF _Toc91668340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71FC76E0" w14:textId="4A223D5C"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1" w:history="1">
            <w:r w:rsidR="00BE7A69" w:rsidRPr="00641581">
              <w:rPr>
                <w:rStyle w:val="Hipercze"/>
                <w:noProof/>
              </w:rPr>
              <w:t>4.3.2.</w:t>
            </w:r>
            <w:r w:rsidR="00BE7A69">
              <w:rPr>
                <w:rFonts w:asciiTheme="minorHAnsi" w:eastAsiaTheme="minorEastAsia" w:hAnsiTheme="minorHAnsi"/>
                <w:iCs w:val="0"/>
                <w:noProof/>
                <w:sz w:val="22"/>
                <w:szCs w:val="22"/>
                <w:lang w:eastAsia="pl-PL"/>
              </w:rPr>
              <w:tab/>
            </w:r>
            <w:r w:rsidR="00BE7A69" w:rsidRPr="00641581">
              <w:rPr>
                <w:rStyle w:val="Hipercze"/>
                <w:noProof/>
              </w:rPr>
              <w:t>Wzorce architektoniczne</w:t>
            </w:r>
            <w:r w:rsidR="00BE7A69">
              <w:rPr>
                <w:noProof/>
                <w:webHidden/>
              </w:rPr>
              <w:tab/>
            </w:r>
            <w:r w:rsidR="00BE7A69">
              <w:rPr>
                <w:noProof/>
                <w:webHidden/>
              </w:rPr>
              <w:fldChar w:fldCharType="begin"/>
            </w:r>
            <w:r w:rsidR="00BE7A69">
              <w:rPr>
                <w:noProof/>
                <w:webHidden/>
              </w:rPr>
              <w:instrText xml:space="preserve"> PAGEREF _Toc91668341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7D695C3E" w14:textId="2286FAAE"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2" w:history="1">
            <w:r w:rsidR="00BE7A69" w:rsidRPr="00641581">
              <w:rPr>
                <w:rStyle w:val="Hipercze"/>
                <w:noProof/>
              </w:rPr>
              <w:t>4.3.3.</w:t>
            </w:r>
            <w:r w:rsidR="00BE7A69">
              <w:rPr>
                <w:rFonts w:asciiTheme="minorHAnsi" w:eastAsiaTheme="minorEastAsia" w:hAnsiTheme="minorHAnsi"/>
                <w:iCs w:val="0"/>
                <w:noProof/>
                <w:sz w:val="22"/>
                <w:szCs w:val="22"/>
                <w:lang w:eastAsia="pl-PL"/>
              </w:rPr>
              <w:tab/>
            </w:r>
            <w:r w:rsidR="00BE7A69" w:rsidRPr="00641581">
              <w:rPr>
                <w:rStyle w:val="Hipercze"/>
                <w:noProof/>
              </w:rPr>
              <w:t>Podział warstwowy i układ warstw systemu</w:t>
            </w:r>
            <w:r w:rsidR="00BE7A69">
              <w:rPr>
                <w:noProof/>
                <w:webHidden/>
              </w:rPr>
              <w:tab/>
            </w:r>
            <w:r w:rsidR="00BE7A69">
              <w:rPr>
                <w:noProof/>
                <w:webHidden/>
              </w:rPr>
              <w:fldChar w:fldCharType="begin"/>
            </w:r>
            <w:r w:rsidR="00BE7A69">
              <w:rPr>
                <w:noProof/>
                <w:webHidden/>
              </w:rPr>
              <w:instrText xml:space="preserve"> PAGEREF _Toc91668342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4E04B3E1" w14:textId="0B2AC972"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3" w:history="1">
            <w:r w:rsidR="00BE7A69" w:rsidRPr="00641581">
              <w:rPr>
                <w:rStyle w:val="Hipercze"/>
                <w:noProof/>
              </w:rPr>
              <w:t>4.3.4.</w:t>
            </w:r>
            <w:r w:rsidR="00BE7A69">
              <w:rPr>
                <w:rFonts w:asciiTheme="minorHAnsi" w:eastAsiaTheme="minorEastAsia" w:hAnsiTheme="minorHAnsi"/>
                <w:iCs w:val="0"/>
                <w:noProof/>
                <w:sz w:val="22"/>
                <w:szCs w:val="22"/>
                <w:lang w:eastAsia="pl-PL"/>
              </w:rPr>
              <w:tab/>
            </w:r>
            <w:r w:rsidR="00BE7A69" w:rsidRPr="00641581">
              <w:rPr>
                <w:rStyle w:val="Hipercze"/>
                <w:noProof/>
              </w:rPr>
              <w:t>Komponenty systemu</w:t>
            </w:r>
            <w:r w:rsidR="00BE7A69">
              <w:rPr>
                <w:noProof/>
                <w:webHidden/>
              </w:rPr>
              <w:tab/>
            </w:r>
            <w:r w:rsidR="00BE7A69">
              <w:rPr>
                <w:noProof/>
                <w:webHidden/>
              </w:rPr>
              <w:fldChar w:fldCharType="begin"/>
            </w:r>
            <w:r w:rsidR="00BE7A69">
              <w:rPr>
                <w:noProof/>
                <w:webHidden/>
              </w:rPr>
              <w:instrText xml:space="preserve"> PAGEREF _Toc91668343 \h </w:instrText>
            </w:r>
            <w:r w:rsidR="00BE7A69">
              <w:rPr>
                <w:noProof/>
                <w:webHidden/>
              </w:rPr>
            </w:r>
            <w:r w:rsidR="00BE7A69">
              <w:rPr>
                <w:noProof/>
                <w:webHidden/>
              </w:rPr>
              <w:fldChar w:fldCharType="separate"/>
            </w:r>
            <w:r w:rsidR="00BE7A69">
              <w:rPr>
                <w:noProof/>
                <w:webHidden/>
              </w:rPr>
              <w:t>74</w:t>
            </w:r>
            <w:r w:rsidR="00BE7A69">
              <w:rPr>
                <w:noProof/>
                <w:webHidden/>
              </w:rPr>
              <w:fldChar w:fldCharType="end"/>
            </w:r>
          </w:hyperlink>
        </w:p>
        <w:p w14:paraId="2575943C" w14:textId="0D73800F"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4" w:history="1">
            <w:r w:rsidR="00BE7A69" w:rsidRPr="00641581">
              <w:rPr>
                <w:rStyle w:val="Hipercze"/>
                <w:noProof/>
              </w:rPr>
              <w:t>4.3.5.</w:t>
            </w:r>
            <w:r w:rsidR="00BE7A69">
              <w:rPr>
                <w:rFonts w:asciiTheme="minorHAnsi" w:eastAsiaTheme="minorEastAsia" w:hAnsiTheme="minorHAnsi"/>
                <w:iCs w:val="0"/>
                <w:noProof/>
                <w:sz w:val="22"/>
                <w:szCs w:val="22"/>
                <w:lang w:eastAsia="pl-PL"/>
              </w:rPr>
              <w:tab/>
            </w:r>
            <w:r w:rsidR="00BE7A69" w:rsidRPr="00641581">
              <w:rPr>
                <w:rStyle w:val="Hipercze"/>
                <w:noProof/>
              </w:rPr>
              <w:t>Interfejsy</w:t>
            </w:r>
            <w:r w:rsidR="00BE7A69">
              <w:rPr>
                <w:noProof/>
                <w:webHidden/>
              </w:rPr>
              <w:tab/>
            </w:r>
            <w:r w:rsidR="00BE7A69">
              <w:rPr>
                <w:noProof/>
                <w:webHidden/>
              </w:rPr>
              <w:fldChar w:fldCharType="begin"/>
            </w:r>
            <w:r w:rsidR="00BE7A69">
              <w:rPr>
                <w:noProof/>
                <w:webHidden/>
              </w:rPr>
              <w:instrText xml:space="preserve"> PAGEREF _Toc91668344 \h </w:instrText>
            </w:r>
            <w:r w:rsidR="00BE7A69">
              <w:rPr>
                <w:noProof/>
                <w:webHidden/>
              </w:rPr>
            </w:r>
            <w:r w:rsidR="00BE7A69">
              <w:rPr>
                <w:noProof/>
                <w:webHidden/>
              </w:rPr>
              <w:fldChar w:fldCharType="separate"/>
            </w:r>
            <w:r w:rsidR="00BE7A69">
              <w:rPr>
                <w:noProof/>
                <w:webHidden/>
              </w:rPr>
              <w:t>75</w:t>
            </w:r>
            <w:r w:rsidR="00BE7A69">
              <w:rPr>
                <w:noProof/>
                <w:webHidden/>
              </w:rPr>
              <w:fldChar w:fldCharType="end"/>
            </w:r>
          </w:hyperlink>
        </w:p>
        <w:p w14:paraId="2AC47EF1" w14:textId="3DCC44A1"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45" w:history="1">
            <w:r w:rsidR="00BE7A69" w:rsidRPr="00641581">
              <w:rPr>
                <w:rStyle w:val="Hipercze"/>
                <w:noProof/>
              </w:rPr>
              <w:t>4.4.</w:t>
            </w:r>
            <w:r w:rsidR="00BE7A69">
              <w:rPr>
                <w:rFonts w:asciiTheme="minorHAnsi" w:eastAsiaTheme="minorEastAsia" w:hAnsiTheme="minorHAnsi"/>
                <w:smallCaps w:val="0"/>
                <w:noProof/>
                <w:sz w:val="22"/>
                <w:szCs w:val="22"/>
                <w:lang w:eastAsia="pl-PL"/>
              </w:rPr>
              <w:tab/>
            </w:r>
            <w:r w:rsidR="00BE7A69" w:rsidRPr="00641581">
              <w:rPr>
                <w:rStyle w:val="Hipercze"/>
                <w:noProof/>
              </w:rPr>
              <w:t>Mechanizmy bezpieczeństwa</w:t>
            </w:r>
            <w:r w:rsidR="00BE7A69">
              <w:rPr>
                <w:noProof/>
                <w:webHidden/>
              </w:rPr>
              <w:tab/>
            </w:r>
            <w:r w:rsidR="00BE7A69">
              <w:rPr>
                <w:noProof/>
                <w:webHidden/>
              </w:rPr>
              <w:fldChar w:fldCharType="begin"/>
            </w:r>
            <w:r w:rsidR="00BE7A69">
              <w:rPr>
                <w:noProof/>
                <w:webHidden/>
              </w:rPr>
              <w:instrText xml:space="preserve"> PAGEREF _Toc91668345 \h </w:instrText>
            </w:r>
            <w:r w:rsidR="00BE7A69">
              <w:rPr>
                <w:noProof/>
                <w:webHidden/>
              </w:rPr>
            </w:r>
            <w:r w:rsidR="00BE7A69">
              <w:rPr>
                <w:noProof/>
                <w:webHidden/>
              </w:rPr>
              <w:fldChar w:fldCharType="separate"/>
            </w:r>
            <w:r w:rsidR="00BE7A69">
              <w:rPr>
                <w:noProof/>
                <w:webHidden/>
              </w:rPr>
              <w:t>77</w:t>
            </w:r>
            <w:r w:rsidR="00BE7A69">
              <w:rPr>
                <w:noProof/>
                <w:webHidden/>
              </w:rPr>
              <w:fldChar w:fldCharType="end"/>
            </w:r>
          </w:hyperlink>
        </w:p>
        <w:p w14:paraId="4F469F6B" w14:textId="1F3D54DA"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6" w:history="1">
            <w:r w:rsidR="00BE7A69" w:rsidRPr="00641581">
              <w:rPr>
                <w:rStyle w:val="Hipercze"/>
                <w:noProof/>
              </w:rPr>
              <w:t>4.4.1.</w:t>
            </w:r>
            <w:r w:rsidR="00BE7A69">
              <w:rPr>
                <w:rFonts w:asciiTheme="minorHAnsi" w:eastAsiaTheme="minorEastAsia" w:hAnsiTheme="minorHAnsi"/>
                <w:iCs w:val="0"/>
                <w:noProof/>
                <w:sz w:val="22"/>
                <w:szCs w:val="22"/>
                <w:lang w:eastAsia="pl-PL"/>
              </w:rPr>
              <w:tab/>
            </w:r>
            <w:r w:rsidR="00BE7A69" w:rsidRPr="00641581">
              <w:rPr>
                <w:rStyle w:val="Hipercze"/>
                <w:noProof/>
              </w:rPr>
              <w:t>Mechanizm bezpieczeństwa zabezpieczający transakcje</w:t>
            </w:r>
            <w:r w:rsidR="00BE7A69">
              <w:rPr>
                <w:noProof/>
                <w:webHidden/>
              </w:rPr>
              <w:tab/>
            </w:r>
            <w:r w:rsidR="00BE7A69">
              <w:rPr>
                <w:noProof/>
                <w:webHidden/>
              </w:rPr>
              <w:fldChar w:fldCharType="begin"/>
            </w:r>
            <w:r w:rsidR="00BE7A69">
              <w:rPr>
                <w:noProof/>
                <w:webHidden/>
              </w:rPr>
              <w:instrText xml:space="preserve"> PAGEREF _Toc91668346 \h </w:instrText>
            </w:r>
            <w:r w:rsidR="00BE7A69">
              <w:rPr>
                <w:noProof/>
                <w:webHidden/>
              </w:rPr>
            </w:r>
            <w:r w:rsidR="00BE7A69">
              <w:rPr>
                <w:noProof/>
                <w:webHidden/>
              </w:rPr>
              <w:fldChar w:fldCharType="separate"/>
            </w:r>
            <w:r w:rsidR="00BE7A69">
              <w:rPr>
                <w:noProof/>
                <w:webHidden/>
              </w:rPr>
              <w:t>78</w:t>
            </w:r>
            <w:r w:rsidR="00BE7A69">
              <w:rPr>
                <w:noProof/>
                <w:webHidden/>
              </w:rPr>
              <w:fldChar w:fldCharType="end"/>
            </w:r>
          </w:hyperlink>
        </w:p>
        <w:p w14:paraId="635EAABA" w14:textId="00ACE4FF"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7" w:history="1">
            <w:r w:rsidR="00BE7A69" w:rsidRPr="00641581">
              <w:rPr>
                <w:rStyle w:val="Hipercze"/>
                <w:noProof/>
              </w:rPr>
              <w:t>4.4.2.</w:t>
            </w:r>
            <w:r w:rsidR="00BE7A69">
              <w:rPr>
                <w:rFonts w:asciiTheme="minorHAnsi" w:eastAsiaTheme="minorEastAsia" w:hAnsiTheme="minorHAnsi"/>
                <w:iCs w:val="0"/>
                <w:noProof/>
                <w:sz w:val="22"/>
                <w:szCs w:val="22"/>
                <w:lang w:eastAsia="pl-PL"/>
              </w:rPr>
              <w:tab/>
            </w:r>
            <w:r w:rsidR="00BE7A69" w:rsidRPr="00641581">
              <w:rPr>
                <w:rStyle w:val="Hipercze"/>
                <w:noProof/>
              </w:rPr>
              <w:t>Mechanizm bezpieczeństwa zabezpieczający logowanie</w:t>
            </w:r>
            <w:r w:rsidR="00BE7A69">
              <w:rPr>
                <w:noProof/>
                <w:webHidden/>
              </w:rPr>
              <w:tab/>
            </w:r>
            <w:r w:rsidR="00BE7A69">
              <w:rPr>
                <w:noProof/>
                <w:webHidden/>
              </w:rPr>
              <w:fldChar w:fldCharType="begin"/>
            </w:r>
            <w:r w:rsidR="00BE7A69">
              <w:rPr>
                <w:noProof/>
                <w:webHidden/>
              </w:rPr>
              <w:instrText xml:space="preserve"> PAGEREF _Toc91668347 \h </w:instrText>
            </w:r>
            <w:r w:rsidR="00BE7A69">
              <w:rPr>
                <w:noProof/>
                <w:webHidden/>
              </w:rPr>
            </w:r>
            <w:r w:rsidR="00BE7A69">
              <w:rPr>
                <w:noProof/>
                <w:webHidden/>
              </w:rPr>
              <w:fldChar w:fldCharType="separate"/>
            </w:r>
            <w:r w:rsidR="00BE7A69">
              <w:rPr>
                <w:noProof/>
                <w:webHidden/>
              </w:rPr>
              <w:t>82</w:t>
            </w:r>
            <w:r w:rsidR="00BE7A69">
              <w:rPr>
                <w:noProof/>
                <w:webHidden/>
              </w:rPr>
              <w:fldChar w:fldCharType="end"/>
            </w:r>
          </w:hyperlink>
        </w:p>
        <w:p w14:paraId="41C8A020" w14:textId="551614D3"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48" w:history="1">
            <w:r w:rsidR="00BE7A69" w:rsidRPr="00641581">
              <w:rPr>
                <w:rStyle w:val="Hipercze"/>
                <w:noProof/>
              </w:rPr>
              <w:t>4.5.</w:t>
            </w:r>
            <w:r w:rsidR="00BE7A69">
              <w:rPr>
                <w:rFonts w:asciiTheme="minorHAnsi" w:eastAsiaTheme="minorEastAsia" w:hAnsiTheme="minorHAnsi"/>
                <w:smallCaps w:val="0"/>
                <w:noProof/>
                <w:sz w:val="22"/>
                <w:szCs w:val="22"/>
                <w:lang w:eastAsia="pl-PL"/>
              </w:rPr>
              <w:tab/>
            </w:r>
            <w:r w:rsidR="00BE7A69" w:rsidRPr="00641581">
              <w:rPr>
                <w:rStyle w:val="Hipercze"/>
                <w:noProof/>
              </w:rPr>
              <w:t>Logiczny model danych</w:t>
            </w:r>
            <w:r w:rsidR="00BE7A69">
              <w:rPr>
                <w:noProof/>
                <w:webHidden/>
              </w:rPr>
              <w:tab/>
            </w:r>
            <w:r w:rsidR="00BE7A69">
              <w:rPr>
                <w:noProof/>
                <w:webHidden/>
              </w:rPr>
              <w:fldChar w:fldCharType="begin"/>
            </w:r>
            <w:r w:rsidR="00BE7A69">
              <w:rPr>
                <w:noProof/>
                <w:webHidden/>
              </w:rPr>
              <w:instrText xml:space="preserve"> PAGEREF _Toc91668348 \h </w:instrText>
            </w:r>
            <w:r w:rsidR="00BE7A69">
              <w:rPr>
                <w:noProof/>
                <w:webHidden/>
              </w:rPr>
            </w:r>
            <w:r w:rsidR="00BE7A69">
              <w:rPr>
                <w:noProof/>
                <w:webHidden/>
              </w:rPr>
              <w:fldChar w:fldCharType="separate"/>
            </w:r>
            <w:r w:rsidR="00BE7A69">
              <w:rPr>
                <w:noProof/>
                <w:webHidden/>
              </w:rPr>
              <w:t>83</w:t>
            </w:r>
            <w:r w:rsidR="00BE7A69">
              <w:rPr>
                <w:noProof/>
                <w:webHidden/>
              </w:rPr>
              <w:fldChar w:fldCharType="end"/>
            </w:r>
          </w:hyperlink>
        </w:p>
        <w:p w14:paraId="48B3BD72" w14:textId="472C10ED"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9" w:history="1">
            <w:r w:rsidR="00BE7A69" w:rsidRPr="00641581">
              <w:rPr>
                <w:rStyle w:val="Hipercze"/>
                <w:noProof/>
              </w:rPr>
              <w:t>4.5.1.</w:t>
            </w:r>
            <w:r w:rsidR="00BE7A69">
              <w:rPr>
                <w:rFonts w:asciiTheme="minorHAnsi" w:eastAsiaTheme="minorEastAsia" w:hAnsiTheme="minorHAnsi"/>
                <w:iCs w:val="0"/>
                <w:noProof/>
                <w:sz w:val="22"/>
                <w:szCs w:val="22"/>
                <w:lang w:eastAsia="pl-PL"/>
              </w:rPr>
              <w:tab/>
            </w:r>
            <w:r w:rsidR="00BE7A69" w:rsidRPr="00641581">
              <w:rPr>
                <w:rStyle w:val="Hipercze"/>
                <w:noProof/>
              </w:rPr>
              <w:t>Model bazy danych</w:t>
            </w:r>
            <w:r w:rsidR="00BE7A69">
              <w:rPr>
                <w:noProof/>
                <w:webHidden/>
              </w:rPr>
              <w:tab/>
            </w:r>
            <w:r w:rsidR="00BE7A69">
              <w:rPr>
                <w:noProof/>
                <w:webHidden/>
              </w:rPr>
              <w:fldChar w:fldCharType="begin"/>
            </w:r>
            <w:r w:rsidR="00BE7A69">
              <w:rPr>
                <w:noProof/>
                <w:webHidden/>
              </w:rPr>
              <w:instrText xml:space="preserve"> PAGEREF _Toc91668349 \h </w:instrText>
            </w:r>
            <w:r w:rsidR="00BE7A69">
              <w:rPr>
                <w:noProof/>
                <w:webHidden/>
              </w:rPr>
            </w:r>
            <w:r w:rsidR="00BE7A69">
              <w:rPr>
                <w:noProof/>
                <w:webHidden/>
              </w:rPr>
              <w:fldChar w:fldCharType="separate"/>
            </w:r>
            <w:r w:rsidR="00BE7A69">
              <w:rPr>
                <w:noProof/>
                <w:webHidden/>
              </w:rPr>
              <w:t>83</w:t>
            </w:r>
            <w:r w:rsidR="00BE7A69">
              <w:rPr>
                <w:noProof/>
                <w:webHidden/>
              </w:rPr>
              <w:fldChar w:fldCharType="end"/>
            </w:r>
          </w:hyperlink>
        </w:p>
        <w:p w14:paraId="3277A5BE" w14:textId="5D274FBA"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0" w:history="1">
            <w:r w:rsidR="00BE7A69" w:rsidRPr="00641581">
              <w:rPr>
                <w:rStyle w:val="Hipercze"/>
                <w:noProof/>
              </w:rPr>
              <w:t>4.5.2.</w:t>
            </w:r>
            <w:r w:rsidR="00BE7A69">
              <w:rPr>
                <w:rFonts w:asciiTheme="minorHAnsi" w:eastAsiaTheme="minorEastAsia" w:hAnsiTheme="minorHAnsi"/>
                <w:iCs w:val="0"/>
                <w:noProof/>
                <w:sz w:val="22"/>
                <w:szCs w:val="22"/>
                <w:lang w:eastAsia="pl-PL"/>
              </w:rPr>
              <w:tab/>
            </w:r>
            <w:r w:rsidR="00BE7A69" w:rsidRPr="00641581">
              <w:rPr>
                <w:rStyle w:val="Hipercze"/>
                <w:noProof/>
              </w:rPr>
              <w:t>Model struktur danych //przechowywanych poza bazą danych</w:t>
            </w:r>
            <w:r w:rsidR="00BE7A69">
              <w:rPr>
                <w:noProof/>
                <w:webHidden/>
              </w:rPr>
              <w:tab/>
            </w:r>
            <w:r w:rsidR="00BE7A69">
              <w:rPr>
                <w:noProof/>
                <w:webHidden/>
              </w:rPr>
              <w:fldChar w:fldCharType="begin"/>
            </w:r>
            <w:r w:rsidR="00BE7A69">
              <w:rPr>
                <w:noProof/>
                <w:webHidden/>
              </w:rPr>
              <w:instrText xml:space="preserve"> PAGEREF _Toc91668350 \h </w:instrText>
            </w:r>
            <w:r w:rsidR="00BE7A69">
              <w:rPr>
                <w:noProof/>
                <w:webHidden/>
              </w:rPr>
            </w:r>
            <w:r w:rsidR="00BE7A69">
              <w:rPr>
                <w:noProof/>
                <w:webHidden/>
              </w:rPr>
              <w:fldChar w:fldCharType="separate"/>
            </w:r>
            <w:r w:rsidR="00BE7A69">
              <w:rPr>
                <w:noProof/>
                <w:webHidden/>
              </w:rPr>
              <w:t>84</w:t>
            </w:r>
            <w:r w:rsidR="00BE7A69">
              <w:rPr>
                <w:noProof/>
                <w:webHidden/>
              </w:rPr>
              <w:fldChar w:fldCharType="end"/>
            </w:r>
          </w:hyperlink>
        </w:p>
        <w:p w14:paraId="331E3002" w14:textId="36350F6C"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1" w:history="1">
            <w:r w:rsidR="00BE7A69" w:rsidRPr="00641581">
              <w:rPr>
                <w:rStyle w:val="Hipercze"/>
                <w:noProof/>
              </w:rPr>
              <w:t>4.6.</w:t>
            </w:r>
            <w:r w:rsidR="00BE7A69">
              <w:rPr>
                <w:rFonts w:asciiTheme="minorHAnsi" w:eastAsiaTheme="minorEastAsia" w:hAnsiTheme="minorHAnsi"/>
                <w:smallCaps w:val="0"/>
                <w:noProof/>
                <w:sz w:val="22"/>
                <w:szCs w:val="22"/>
                <w:lang w:eastAsia="pl-PL"/>
              </w:rPr>
              <w:tab/>
            </w:r>
            <w:r w:rsidR="00BE7A69" w:rsidRPr="00641581">
              <w:rPr>
                <w:rStyle w:val="Hipercze"/>
                <w:noProof/>
              </w:rPr>
              <w:t>Algorytmy</w:t>
            </w:r>
            <w:r w:rsidR="00BE7A69">
              <w:rPr>
                <w:noProof/>
                <w:webHidden/>
              </w:rPr>
              <w:tab/>
            </w:r>
            <w:r w:rsidR="00BE7A69">
              <w:rPr>
                <w:noProof/>
                <w:webHidden/>
              </w:rPr>
              <w:fldChar w:fldCharType="begin"/>
            </w:r>
            <w:r w:rsidR="00BE7A69">
              <w:rPr>
                <w:noProof/>
                <w:webHidden/>
              </w:rPr>
              <w:instrText xml:space="preserve"> PAGEREF _Toc91668351 \h </w:instrText>
            </w:r>
            <w:r w:rsidR="00BE7A69">
              <w:rPr>
                <w:noProof/>
                <w:webHidden/>
              </w:rPr>
            </w:r>
            <w:r w:rsidR="00BE7A69">
              <w:rPr>
                <w:noProof/>
                <w:webHidden/>
              </w:rPr>
              <w:fldChar w:fldCharType="separate"/>
            </w:r>
            <w:r w:rsidR="00BE7A69">
              <w:rPr>
                <w:noProof/>
                <w:webHidden/>
              </w:rPr>
              <w:t>85</w:t>
            </w:r>
            <w:r w:rsidR="00BE7A69">
              <w:rPr>
                <w:noProof/>
                <w:webHidden/>
              </w:rPr>
              <w:fldChar w:fldCharType="end"/>
            </w:r>
          </w:hyperlink>
        </w:p>
        <w:p w14:paraId="2824893B" w14:textId="73769BF1"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2" w:history="1">
            <w:r w:rsidR="00BE7A69" w:rsidRPr="00641581">
              <w:rPr>
                <w:rStyle w:val="Hipercze"/>
                <w:noProof/>
              </w:rPr>
              <w:t>4.6.1.</w:t>
            </w:r>
            <w:r w:rsidR="00BE7A69">
              <w:rPr>
                <w:rFonts w:asciiTheme="minorHAnsi" w:eastAsiaTheme="minorEastAsia" w:hAnsiTheme="minorHAnsi"/>
                <w:iCs w:val="0"/>
                <w:noProof/>
                <w:sz w:val="22"/>
                <w:szCs w:val="22"/>
                <w:lang w:eastAsia="pl-PL"/>
              </w:rPr>
              <w:tab/>
            </w:r>
            <w:r w:rsidR="00BE7A69" w:rsidRPr="00641581">
              <w:rPr>
                <w:rStyle w:val="Hipercze"/>
                <w:noProof/>
              </w:rPr>
              <w:t>Algorytm przebiegu transakcji</w:t>
            </w:r>
            <w:r w:rsidR="00BE7A69">
              <w:rPr>
                <w:noProof/>
                <w:webHidden/>
              </w:rPr>
              <w:tab/>
            </w:r>
            <w:r w:rsidR="00BE7A69">
              <w:rPr>
                <w:noProof/>
                <w:webHidden/>
              </w:rPr>
              <w:fldChar w:fldCharType="begin"/>
            </w:r>
            <w:r w:rsidR="00BE7A69">
              <w:rPr>
                <w:noProof/>
                <w:webHidden/>
              </w:rPr>
              <w:instrText xml:space="preserve"> PAGEREF _Toc91668352 \h </w:instrText>
            </w:r>
            <w:r w:rsidR="00BE7A69">
              <w:rPr>
                <w:noProof/>
                <w:webHidden/>
              </w:rPr>
            </w:r>
            <w:r w:rsidR="00BE7A69">
              <w:rPr>
                <w:noProof/>
                <w:webHidden/>
              </w:rPr>
              <w:fldChar w:fldCharType="separate"/>
            </w:r>
            <w:r w:rsidR="00BE7A69">
              <w:rPr>
                <w:noProof/>
                <w:webHidden/>
              </w:rPr>
              <w:t>85</w:t>
            </w:r>
            <w:r w:rsidR="00BE7A69">
              <w:rPr>
                <w:noProof/>
                <w:webHidden/>
              </w:rPr>
              <w:fldChar w:fldCharType="end"/>
            </w:r>
          </w:hyperlink>
        </w:p>
        <w:p w14:paraId="1CB1615F" w14:textId="3035BE48"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3" w:history="1">
            <w:r w:rsidR="00BE7A69" w:rsidRPr="00641581">
              <w:rPr>
                <w:rStyle w:val="Hipercze"/>
                <w:noProof/>
              </w:rPr>
              <w:t>4.6.2.</w:t>
            </w:r>
            <w:r w:rsidR="00BE7A69">
              <w:rPr>
                <w:rFonts w:asciiTheme="minorHAnsi" w:eastAsiaTheme="minorEastAsia" w:hAnsiTheme="minorHAnsi"/>
                <w:iCs w:val="0"/>
                <w:noProof/>
                <w:sz w:val="22"/>
                <w:szCs w:val="22"/>
                <w:lang w:eastAsia="pl-PL"/>
              </w:rPr>
              <w:tab/>
            </w:r>
            <w:r w:rsidR="00BE7A69" w:rsidRPr="00641581">
              <w:rPr>
                <w:rStyle w:val="Hipercze"/>
                <w:noProof/>
              </w:rPr>
              <w:t>Algorytm weryfikacji przyznania pożyczki</w:t>
            </w:r>
            <w:r w:rsidR="00BE7A69">
              <w:rPr>
                <w:noProof/>
                <w:webHidden/>
              </w:rPr>
              <w:tab/>
            </w:r>
            <w:r w:rsidR="00BE7A69">
              <w:rPr>
                <w:noProof/>
                <w:webHidden/>
              </w:rPr>
              <w:fldChar w:fldCharType="begin"/>
            </w:r>
            <w:r w:rsidR="00BE7A69">
              <w:rPr>
                <w:noProof/>
                <w:webHidden/>
              </w:rPr>
              <w:instrText xml:space="preserve"> PAGEREF _Toc91668353 \h </w:instrText>
            </w:r>
            <w:r w:rsidR="00BE7A69">
              <w:rPr>
                <w:noProof/>
                <w:webHidden/>
              </w:rPr>
            </w:r>
            <w:r w:rsidR="00BE7A69">
              <w:rPr>
                <w:noProof/>
                <w:webHidden/>
              </w:rPr>
              <w:fldChar w:fldCharType="separate"/>
            </w:r>
            <w:r w:rsidR="00BE7A69">
              <w:rPr>
                <w:noProof/>
                <w:webHidden/>
              </w:rPr>
              <w:t>86</w:t>
            </w:r>
            <w:r w:rsidR="00BE7A69">
              <w:rPr>
                <w:noProof/>
                <w:webHidden/>
              </w:rPr>
              <w:fldChar w:fldCharType="end"/>
            </w:r>
          </w:hyperlink>
        </w:p>
        <w:p w14:paraId="5BF1312F" w14:textId="5110C892"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4" w:history="1">
            <w:r w:rsidR="00BE7A69" w:rsidRPr="00641581">
              <w:rPr>
                <w:rStyle w:val="Hipercze"/>
                <w:noProof/>
              </w:rPr>
              <w:t>4.6.3.</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Algorytm przyznawania punktów </w:t>
            </w:r>
            <w:r w:rsidR="00BE7A69" w:rsidRPr="00641581">
              <w:rPr>
                <w:rStyle w:val="Hipercze"/>
                <w:i/>
                <w:noProof/>
              </w:rPr>
              <w:t>rating</w:t>
            </w:r>
            <w:r w:rsidR="00BE7A69">
              <w:rPr>
                <w:noProof/>
                <w:webHidden/>
              </w:rPr>
              <w:tab/>
            </w:r>
            <w:r w:rsidR="00BE7A69">
              <w:rPr>
                <w:noProof/>
                <w:webHidden/>
              </w:rPr>
              <w:fldChar w:fldCharType="begin"/>
            </w:r>
            <w:r w:rsidR="00BE7A69">
              <w:rPr>
                <w:noProof/>
                <w:webHidden/>
              </w:rPr>
              <w:instrText xml:space="preserve"> PAGEREF _Toc91668354 \h </w:instrText>
            </w:r>
            <w:r w:rsidR="00BE7A69">
              <w:rPr>
                <w:noProof/>
                <w:webHidden/>
              </w:rPr>
            </w:r>
            <w:r w:rsidR="00BE7A69">
              <w:rPr>
                <w:noProof/>
                <w:webHidden/>
              </w:rPr>
              <w:fldChar w:fldCharType="separate"/>
            </w:r>
            <w:r w:rsidR="00BE7A69">
              <w:rPr>
                <w:noProof/>
                <w:webHidden/>
              </w:rPr>
              <w:t>91</w:t>
            </w:r>
            <w:r w:rsidR="00BE7A69">
              <w:rPr>
                <w:noProof/>
                <w:webHidden/>
              </w:rPr>
              <w:fldChar w:fldCharType="end"/>
            </w:r>
          </w:hyperlink>
        </w:p>
        <w:p w14:paraId="4EF8B057" w14:textId="12AA5E0B"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5" w:history="1">
            <w:r w:rsidR="00BE7A69" w:rsidRPr="00641581">
              <w:rPr>
                <w:rStyle w:val="Hipercze"/>
                <w:noProof/>
              </w:rPr>
              <w:t>4.7.</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55 \h </w:instrText>
            </w:r>
            <w:r w:rsidR="00BE7A69">
              <w:rPr>
                <w:noProof/>
                <w:webHidden/>
              </w:rPr>
            </w:r>
            <w:r w:rsidR="00BE7A69">
              <w:rPr>
                <w:noProof/>
                <w:webHidden/>
              </w:rPr>
              <w:fldChar w:fldCharType="separate"/>
            </w:r>
            <w:r w:rsidR="00BE7A69">
              <w:rPr>
                <w:noProof/>
                <w:webHidden/>
              </w:rPr>
              <w:t>92</w:t>
            </w:r>
            <w:r w:rsidR="00BE7A69">
              <w:rPr>
                <w:noProof/>
                <w:webHidden/>
              </w:rPr>
              <w:fldChar w:fldCharType="end"/>
            </w:r>
          </w:hyperlink>
        </w:p>
        <w:p w14:paraId="3591D265" w14:textId="4164654D" w:rsidR="00BE7A69" w:rsidRDefault="00C24BD5">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56" w:history="1">
            <w:r w:rsidR="00BE7A69" w:rsidRPr="00641581">
              <w:rPr>
                <w:rStyle w:val="Hipercze"/>
                <w:noProof/>
              </w:rPr>
              <w:t>V.</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IMPLEMENTaCJA I TESTY systemu informatycznego</w:t>
            </w:r>
            <w:r w:rsidR="00BE7A69">
              <w:rPr>
                <w:noProof/>
                <w:webHidden/>
              </w:rPr>
              <w:tab/>
            </w:r>
            <w:r w:rsidR="00BE7A69">
              <w:rPr>
                <w:noProof/>
                <w:webHidden/>
              </w:rPr>
              <w:fldChar w:fldCharType="begin"/>
            </w:r>
            <w:r w:rsidR="00BE7A69">
              <w:rPr>
                <w:noProof/>
                <w:webHidden/>
              </w:rPr>
              <w:instrText xml:space="preserve"> PAGEREF _Toc91668356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36414FE6" w14:textId="79DA8B94"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7" w:history="1">
            <w:r w:rsidR="00BE7A69" w:rsidRPr="00641581">
              <w:rPr>
                <w:rStyle w:val="Hipercze"/>
                <w:noProof/>
              </w:rPr>
              <w:t>5.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57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02A2F0EB" w14:textId="58E3A19B"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8" w:history="1">
            <w:r w:rsidR="00BE7A69" w:rsidRPr="00641581">
              <w:rPr>
                <w:rStyle w:val="Hipercze"/>
                <w:noProof/>
              </w:rPr>
              <w:t>5.2.</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środowiska wytwórczego</w:t>
            </w:r>
            <w:r w:rsidR="00BE7A69">
              <w:rPr>
                <w:noProof/>
                <w:webHidden/>
              </w:rPr>
              <w:tab/>
            </w:r>
            <w:r w:rsidR="00BE7A69">
              <w:rPr>
                <w:noProof/>
                <w:webHidden/>
              </w:rPr>
              <w:fldChar w:fldCharType="begin"/>
            </w:r>
            <w:r w:rsidR="00BE7A69">
              <w:rPr>
                <w:noProof/>
                <w:webHidden/>
              </w:rPr>
              <w:instrText xml:space="preserve"> PAGEREF _Toc91668358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400109FD" w14:textId="33F7147D"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9" w:history="1">
            <w:r w:rsidR="00BE7A69" w:rsidRPr="00641581">
              <w:rPr>
                <w:rStyle w:val="Hipercze"/>
                <w:noProof/>
              </w:rPr>
              <w:t>5.2.1.</w:t>
            </w:r>
            <w:r w:rsidR="00BE7A69">
              <w:rPr>
                <w:rFonts w:asciiTheme="minorHAnsi" w:eastAsiaTheme="minorEastAsia" w:hAnsiTheme="minorHAnsi"/>
                <w:iCs w:val="0"/>
                <w:noProof/>
                <w:sz w:val="22"/>
                <w:szCs w:val="22"/>
                <w:lang w:eastAsia="pl-PL"/>
              </w:rPr>
              <w:tab/>
            </w:r>
            <w:r w:rsidR="00BE7A69" w:rsidRPr="00641581">
              <w:rPr>
                <w:rStyle w:val="Hipercze"/>
                <w:noProof/>
              </w:rPr>
              <w:t>Narzędzia / środowisko programistyczne</w:t>
            </w:r>
            <w:r w:rsidR="00BE7A69">
              <w:rPr>
                <w:noProof/>
                <w:webHidden/>
              </w:rPr>
              <w:tab/>
            </w:r>
            <w:r w:rsidR="00BE7A69">
              <w:rPr>
                <w:noProof/>
                <w:webHidden/>
              </w:rPr>
              <w:fldChar w:fldCharType="begin"/>
            </w:r>
            <w:r w:rsidR="00BE7A69">
              <w:rPr>
                <w:noProof/>
                <w:webHidden/>
              </w:rPr>
              <w:instrText xml:space="preserve"> PAGEREF _Toc91668359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02E9059C" w14:textId="403D9F50"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0" w:history="1">
            <w:r w:rsidR="00BE7A69" w:rsidRPr="00641581">
              <w:rPr>
                <w:rStyle w:val="Hipercze"/>
                <w:noProof/>
              </w:rPr>
              <w:t>5.2.2.</w:t>
            </w:r>
            <w:r w:rsidR="00BE7A69">
              <w:rPr>
                <w:rFonts w:asciiTheme="minorHAnsi" w:eastAsiaTheme="minorEastAsia" w:hAnsiTheme="minorHAnsi"/>
                <w:iCs w:val="0"/>
                <w:noProof/>
                <w:sz w:val="22"/>
                <w:szCs w:val="22"/>
                <w:lang w:eastAsia="pl-PL"/>
              </w:rPr>
              <w:tab/>
            </w:r>
            <w:r w:rsidR="00BE7A69" w:rsidRPr="00641581">
              <w:rPr>
                <w:rStyle w:val="Hipercze"/>
                <w:noProof/>
              </w:rPr>
              <w:t>Języki programowania</w:t>
            </w:r>
            <w:r w:rsidR="00BE7A69">
              <w:rPr>
                <w:noProof/>
                <w:webHidden/>
              </w:rPr>
              <w:tab/>
            </w:r>
            <w:r w:rsidR="00BE7A69">
              <w:rPr>
                <w:noProof/>
                <w:webHidden/>
              </w:rPr>
              <w:fldChar w:fldCharType="begin"/>
            </w:r>
            <w:r w:rsidR="00BE7A69">
              <w:rPr>
                <w:noProof/>
                <w:webHidden/>
              </w:rPr>
              <w:instrText xml:space="preserve"> PAGEREF _Toc91668360 \h </w:instrText>
            </w:r>
            <w:r w:rsidR="00BE7A69">
              <w:rPr>
                <w:noProof/>
                <w:webHidden/>
              </w:rPr>
            </w:r>
            <w:r w:rsidR="00BE7A69">
              <w:rPr>
                <w:noProof/>
                <w:webHidden/>
              </w:rPr>
              <w:fldChar w:fldCharType="separate"/>
            </w:r>
            <w:r w:rsidR="00BE7A69">
              <w:rPr>
                <w:noProof/>
                <w:webHidden/>
              </w:rPr>
              <w:t>95</w:t>
            </w:r>
            <w:r w:rsidR="00BE7A69">
              <w:rPr>
                <w:noProof/>
                <w:webHidden/>
              </w:rPr>
              <w:fldChar w:fldCharType="end"/>
            </w:r>
          </w:hyperlink>
        </w:p>
        <w:p w14:paraId="4088DBDB" w14:textId="3FFA7BBF"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1" w:history="1">
            <w:r w:rsidR="00BE7A69" w:rsidRPr="00641581">
              <w:rPr>
                <w:rStyle w:val="Hipercze"/>
                <w:noProof/>
              </w:rPr>
              <w:t>5.2.3.</w:t>
            </w:r>
            <w:r w:rsidR="00BE7A69">
              <w:rPr>
                <w:rFonts w:asciiTheme="minorHAnsi" w:eastAsiaTheme="minorEastAsia" w:hAnsiTheme="minorHAnsi"/>
                <w:iCs w:val="0"/>
                <w:noProof/>
                <w:sz w:val="22"/>
                <w:szCs w:val="22"/>
                <w:lang w:eastAsia="pl-PL"/>
              </w:rPr>
              <w:tab/>
            </w:r>
            <w:r w:rsidR="00BE7A69" w:rsidRPr="00641581">
              <w:rPr>
                <w:rStyle w:val="Hipercze"/>
                <w:noProof/>
              </w:rPr>
              <w:t>Szkielet budowy aplikacji</w:t>
            </w:r>
            <w:r w:rsidR="00BE7A69">
              <w:rPr>
                <w:noProof/>
                <w:webHidden/>
              </w:rPr>
              <w:tab/>
            </w:r>
            <w:r w:rsidR="00BE7A69">
              <w:rPr>
                <w:noProof/>
                <w:webHidden/>
              </w:rPr>
              <w:fldChar w:fldCharType="begin"/>
            </w:r>
            <w:r w:rsidR="00BE7A69">
              <w:rPr>
                <w:noProof/>
                <w:webHidden/>
              </w:rPr>
              <w:instrText xml:space="preserve"> PAGEREF _Toc91668361 \h </w:instrText>
            </w:r>
            <w:r w:rsidR="00BE7A69">
              <w:rPr>
                <w:noProof/>
                <w:webHidden/>
              </w:rPr>
            </w:r>
            <w:r w:rsidR="00BE7A69">
              <w:rPr>
                <w:noProof/>
                <w:webHidden/>
              </w:rPr>
              <w:fldChar w:fldCharType="separate"/>
            </w:r>
            <w:r w:rsidR="00BE7A69">
              <w:rPr>
                <w:noProof/>
                <w:webHidden/>
              </w:rPr>
              <w:t>96</w:t>
            </w:r>
            <w:r w:rsidR="00BE7A69">
              <w:rPr>
                <w:noProof/>
                <w:webHidden/>
              </w:rPr>
              <w:fldChar w:fldCharType="end"/>
            </w:r>
          </w:hyperlink>
        </w:p>
        <w:p w14:paraId="5D674484" w14:textId="6A6F2B9A"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2" w:history="1">
            <w:r w:rsidR="00BE7A69" w:rsidRPr="00641581">
              <w:rPr>
                <w:rStyle w:val="Hipercze"/>
                <w:noProof/>
              </w:rPr>
              <w:t>5.2.4.</w:t>
            </w:r>
            <w:r w:rsidR="00BE7A69">
              <w:rPr>
                <w:rFonts w:asciiTheme="minorHAnsi" w:eastAsiaTheme="minorEastAsia" w:hAnsiTheme="minorHAnsi"/>
                <w:iCs w:val="0"/>
                <w:noProof/>
                <w:sz w:val="22"/>
                <w:szCs w:val="22"/>
                <w:lang w:eastAsia="pl-PL"/>
              </w:rPr>
              <w:tab/>
            </w:r>
            <w:r w:rsidR="00BE7A69" w:rsidRPr="00641581">
              <w:rPr>
                <w:rStyle w:val="Hipercze"/>
                <w:noProof/>
              </w:rPr>
              <w:t>Biblioteki i komponenty</w:t>
            </w:r>
            <w:r w:rsidR="00BE7A69">
              <w:rPr>
                <w:noProof/>
                <w:webHidden/>
              </w:rPr>
              <w:tab/>
            </w:r>
            <w:r w:rsidR="00BE7A69">
              <w:rPr>
                <w:noProof/>
                <w:webHidden/>
              </w:rPr>
              <w:fldChar w:fldCharType="begin"/>
            </w:r>
            <w:r w:rsidR="00BE7A69">
              <w:rPr>
                <w:noProof/>
                <w:webHidden/>
              </w:rPr>
              <w:instrText xml:space="preserve"> PAGEREF _Toc91668362 \h </w:instrText>
            </w:r>
            <w:r w:rsidR="00BE7A69">
              <w:rPr>
                <w:noProof/>
                <w:webHidden/>
              </w:rPr>
            </w:r>
            <w:r w:rsidR="00BE7A69">
              <w:rPr>
                <w:noProof/>
                <w:webHidden/>
              </w:rPr>
              <w:fldChar w:fldCharType="separate"/>
            </w:r>
            <w:r w:rsidR="00BE7A69">
              <w:rPr>
                <w:noProof/>
                <w:webHidden/>
              </w:rPr>
              <w:t>97</w:t>
            </w:r>
            <w:r w:rsidR="00BE7A69">
              <w:rPr>
                <w:noProof/>
                <w:webHidden/>
              </w:rPr>
              <w:fldChar w:fldCharType="end"/>
            </w:r>
          </w:hyperlink>
        </w:p>
        <w:p w14:paraId="5DBC5245" w14:textId="2E383AB5"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3" w:history="1">
            <w:r w:rsidR="00BE7A69" w:rsidRPr="00641581">
              <w:rPr>
                <w:rStyle w:val="Hipercze"/>
                <w:noProof/>
              </w:rPr>
              <w:t>5.2.5.</w:t>
            </w:r>
            <w:r w:rsidR="00BE7A69">
              <w:rPr>
                <w:rFonts w:asciiTheme="minorHAnsi" w:eastAsiaTheme="minorEastAsia" w:hAnsiTheme="minorHAnsi"/>
                <w:iCs w:val="0"/>
                <w:noProof/>
                <w:sz w:val="22"/>
                <w:szCs w:val="22"/>
                <w:lang w:eastAsia="pl-PL"/>
              </w:rPr>
              <w:tab/>
            </w:r>
            <w:r w:rsidR="00BE7A69" w:rsidRPr="00641581">
              <w:rPr>
                <w:rStyle w:val="Hipercze"/>
                <w:noProof/>
              </w:rPr>
              <w:t>Protokoły komunikacyjne// Oprogramowanie pośredniczące // Komunikacja w sieci</w:t>
            </w:r>
            <w:r w:rsidR="00BE7A69">
              <w:rPr>
                <w:noProof/>
                <w:webHidden/>
              </w:rPr>
              <w:tab/>
            </w:r>
            <w:r w:rsidR="00BE7A69">
              <w:rPr>
                <w:noProof/>
                <w:webHidden/>
              </w:rPr>
              <w:fldChar w:fldCharType="begin"/>
            </w:r>
            <w:r w:rsidR="00BE7A69">
              <w:rPr>
                <w:noProof/>
                <w:webHidden/>
              </w:rPr>
              <w:instrText xml:space="preserve"> PAGEREF _Toc91668363 \h </w:instrText>
            </w:r>
            <w:r w:rsidR="00BE7A69">
              <w:rPr>
                <w:noProof/>
                <w:webHidden/>
              </w:rPr>
            </w:r>
            <w:r w:rsidR="00BE7A69">
              <w:rPr>
                <w:noProof/>
                <w:webHidden/>
              </w:rPr>
              <w:fldChar w:fldCharType="separate"/>
            </w:r>
            <w:r w:rsidR="00BE7A69">
              <w:rPr>
                <w:noProof/>
                <w:webHidden/>
              </w:rPr>
              <w:t>98</w:t>
            </w:r>
            <w:r w:rsidR="00BE7A69">
              <w:rPr>
                <w:noProof/>
                <w:webHidden/>
              </w:rPr>
              <w:fldChar w:fldCharType="end"/>
            </w:r>
          </w:hyperlink>
        </w:p>
        <w:p w14:paraId="1CAD0480" w14:textId="73D45743"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4" w:history="1">
            <w:r w:rsidR="00BE7A69" w:rsidRPr="00641581">
              <w:rPr>
                <w:rStyle w:val="Hipercze"/>
                <w:noProof/>
              </w:rPr>
              <w:t>5.2.6.</w:t>
            </w:r>
            <w:r w:rsidR="00BE7A69">
              <w:rPr>
                <w:rFonts w:asciiTheme="minorHAnsi" w:eastAsiaTheme="minorEastAsia" w:hAnsiTheme="minorHAnsi"/>
                <w:iCs w:val="0"/>
                <w:noProof/>
                <w:sz w:val="22"/>
                <w:szCs w:val="22"/>
                <w:lang w:eastAsia="pl-PL"/>
              </w:rPr>
              <w:tab/>
            </w:r>
            <w:r w:rsidR="00BE7A69" w:rsidRPr="00641581">
              <w:rPr>
                <w:rStyle w:val="Hipercze"/>
                <w:noProof/>
              </w:rPr>
              <w:t>Bazy danych</w:t>
            </w:r>
            <w:r w:rsidR="00BE7A69">
              <w:rPr>
                <w:noProof/>
                <w:webHidden/>
              </w:rPr>
              <w:tab/>
            </w:r>
            <w:r w:rsidR="00BE7A69">
              <w:rPr>
                <w:noProof/>
                <w:webHidden/>
              </w:rPr>
              <w:fldChar w:fldCharType="begin"/>
            </w:r>
            <w:r w:rsidR="00BE7A69">
              <w:rPr>
                <w:noProof/>
                <w:webHidden/>
              </w:rPr>
              <w:instrText xml:space="preserve"> PAGEREF _Toc91668364 \h </w:instrText>
            </w:r>
            <w:r w:rsidR="00BE7A69">
              <w:rPr>
                <w:noProof/>
                <w:webHidden/>
              </w:rPr>
            </w:r>
            <w:r w:rsidR="00BE7A69">
              <w:rPr>
                <w:noProof/>
                <w:webHidden/>
              </w:rPr>
              <w:fldChar w:fldCharType="separate"/>
            </w:r>
            <w:r w:rsidR="00BE7A69">
              <w:rPr>
                <w:noProof/>
                <w:webHidden/>
              </w:rPr>
              <w:t>99</w:t>
            </w:r>
            <w:r w:rsidR="00BE7A69">
              <w:rPr>
                <w:noProof/>
                <w:webHidden/>
              </w:rPr>
              <w:fldChar w:fldCharType="end"/>
            </w:r>
          </w:hyperlink>
        </w:p>
        <w:p w14:paraId="34925767" w14:textId="4EF0E2BE"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5" w:history="1">
            <w:r w:rsidR="00BE7A69" w:rsidRPr="00641581">
              <w:rPr>
                <w:rStyle w:val="Hipercze"/>
                <w:noProof/>
              </w:rPr>
              <w:t>5.2.7.</w:t>
            </w:r>
            <w:r w:rsidR="00BE7A69">
              <w:rPr>
                <w:rFonts w:asciiTheme="minorHAnsi" w:eastAsiaTheme="minorEastAsia" w:hAnsiTheme="minorHAnsi"/>
                <w:iCs w:val="0"/>
                <w:noProof/>
                <w:sz w:val="22"/>
                <w:szCs w:val="22"/>
                <w:lang w:eastAsia="pl-PL"/>
              </w:rPr>
              <w:tab/>
            </w:r>
            <w:r w:rsidR="00BE7A69" w:rsidRPr="00641581">
              <w:rPr>
                <w:rStyle w:val="Hipercze"/>
                <w:noProof/>
              </w:rPr>
              <w:t>Inne oprogramowanie</w:t>
            </w:r>
            <w:r w:rsidR="00BE7A69">
              <w:rPr>
                <w:noProof/>
                <w:webHidden/>
              </w:rPr>
              <w:tab/>
            </w:r>
            <w:r w:rsidR="00BE7A69">
              <w:rPr>
                <w:noProof/>
                <w:webHidden/>
              </w:rPr>
              <w:fldChar w:fldCharType="begin"/>
            </w:r>
            <w:r w:rsidR="00BE7A69">
              <w:rPr>
                <w:noProof/>
                <w:webHidden/>
              </w:rPr>
              <w:instrText xml:space="preserve"> PAGEREF _Toc91668365 \h </w:instrText>
            </w:r>
            <w:r w:rsidR="00BE7A69">
              <w:rPr>
                <w:noProof/>
                <w:webHidden/>
              </w:rPr>
            </w:r>
            <w:r w:rsidR="00BE7A69">
              <w:rPr>
                <w:noProof/>
                <w:webHidden/>
              </w:rPr>
              <w:fldChar w:fldCharType="separate"/>
            </w:r>
            <w:r w:rsidR="00BE7A69">
              <w:rPr>
                <w:noProof/>
                <w:webHidden/>
              </w:rPr>
              <w:t>100</w:t>
            </w:r>
            <w:r w:rsidR="00BE7A69">
              <w:rPr>
                <w:noProof/>
                <w:webHidden/>
              </w:rPr>
              <w:fldChar w:fldCharType="end"/>
            </w:r>
          </w:hyperlink>
        </w:p>
        <w:p w14:paraId="6D2FC708" w14:textId="6D501EDA"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66" w:history="1">
            <w:r w:rsidR="00BE7A69" w:rsidRPr="00641581">
              <w:rPr>
                <w:rStyle w:val="Hipercze"/>
                <w:noProof/>
              </w:rPr>
              <w:t>5.3.</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środowiska uruchomieniowego</w:t>
            </w:r>
            <w:r w:rsidR="00BE7A69">
              <w:rPr>
                <w:noProof/>
                <w:webHidden/>
              </w:rPr>
              <w:tab/>
            </w:r>
            <w:r w:rsidR="00BE7A69">
              <w:rPr>
                <w:noProof/>
                <w:webHidden/>
              </w:rPr>
              <w:fldChar w:fldCharType="begin"/>
            </w:r>
            <w:r w:rsidR="00BE7A69">
              <w:rPr>
                <w:noProof/>
                <w:webHidden/>
              </w:rPr>
              <w:instrText xml:space="preserve"> PAGEREF _Toc91668366 \h </w:instrText>
            </w:r>
            <w:r w:rsidR="00BE7A69">
              <w:rPr>
                <w:noProof/>
                <w:webHidden/>
              </w:rPr>
            </w:r>
            <w:r w:rsidR="00BE7A69">
              <w:rPr>
                <w:noProof/>
                <w:webHidden/>
              </w:rPr>
              <w:fldChar w:fldCharType="separate"/>
            </w:r>
            <w:r w:rsidR="00BE7A69">
              <w:rPr>
                <w:noProof/>
                <w:webHidden/>
              </w:rPr>
              <w:t>100</w:t>
            </w:r>
            <w:r w:rsidR="00BE7A69">
              <w:rPr>
                <w:noProof/>
                <w:webHidden/>
              </w:rPr>
              <w:fldChar w:fldCharType="end"/>
            </w:r>
          </w:hyperlink>
        </w:p>
        <w:p w14:paraId="5CF37C16" w14:textId="6C067D7A"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7" w:history="1">
            <w:r w:rsidR="00BE7A69" w:rsidRPr="00641581">
              <w:rPr>
                <w:rStyle w:val="Hipercze"/>
                <w:noProof/>
              </w:rPr>
              <w:t>5.3.1.</w:t>
            </w:r>
            <w:r w:rsidR="00BE7A69">
              <w:rPr>
                <w:rFonts w:asciiTheme="minorHAnsi" w:eastAsiaTheme="minorEastAsia" w:hAnsiTheme="minorHAnsi"/>
                <w:iCs w:val="0"/>
                <w:noProof/>
                <w:sz w:val="22"/>
                <w:szCs w:val="22"/>
                <w:lang w:eastAsia="pl-PL"/>
              </w:rPr>
              <w:tab/>
            </w:r>
            <w:r w:rsidR="00BE7A69" w:rsidRPr="00641581">
              <w:rPr>
                <w:rStyle w:val="Hipercze"/>
                <w:noProof/>
              </w:rPr>
              <w:t>Konfiguracja sprzętowa</w:t>
            </w:r>
            <w:r w:rsidR="00BE7A69">
              <w:rPr>
                <w:noProof/>
                <w:webHidden/>
              </w:rPr>
              <w:tab/>
            </w:r>
            <w:r w:rsidR="00BE7A69">
              <w:rPr>
                <w:noProof/>
                <w:webHidden/>
              </w:rPr>
              <w:fldChar w:fldCharType="begin"/>
            </w:r>
            <w:r w:rsidR="00BE7A69">
              <w:rPr>
                <w:noProof/>
                <w:webHidden/>
              </w:rPr>
              <w:instrText xml:space="preserve"> PAGEREF _Toc91668367 \h </w:instrText>
            </w:r>
            <w:r w:rsidR="00BE7A69">
              <w:rPr>
                <w:noProof/>
                <w:webHidden/>
              </w:rPr>
            </w:r>
            <w:r w:rsidR="00BE7A69">
              <w:rPr>
                <w:noProof/>
                <w:webHidden/>
              </w:rPr>
              <w:fldChar w:fldCharType="separate"/>
            </w:r>
            <w:r w:rsidR="00BE7A69">
              <w:rPr>
                <w:noProof/>
                <w:webHidden/>
              </w:rPr>
              <w:t>101</w:t>
            </w:r>
            <w:r w:rsidR="00BE7A69">
              <w:rPr>
                <w:noProof/>
                <w:webHidden/>
              </w:rPr>
              <w:fldChar w:fldCharType="end"/>
            </w:r>
          </w:hyperlink>
        </w:p>
        <w:p w14:paraId="03EC2D57" w14:textId="2054EF24"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8" w:history="1">
            <w:r w:rsidR="00BE7A69" w:rsidRPr="00641581">
              <w:rPr>
                <w:rStyle w:val="Hipercze"/>
                <w:noProof/>
              </w:rPr>
              <w:t>5.3.2.</w:t>
            </w:r>
            <w:r w:rsidR="00BE7A69">
              <w:rPr>
                <w:rFonts w:asciiTheme="minorHAnsi" w:eastAsiaTheme="minorEastAsia" w:hAnsiTheme="minorHAnsi"/>
                <w:iCs w:val="0"/>
                <w:noProof/>
                <w:sz w:val="22"/>
                <w:szCs w:val="22"/>
                <w:lang w:eastAsia="pl-PL"/>
              </w:rPr>
              <w:tab/>
            </w:r>
            <w:r w:rsidR="00BE7A69" w:rsidRPr="00641581">
              <w:rPr>
                <w:rStyle w:val="Hipercze"/>
                <w:noProof/>
              </w:rPr>
              <w:t>Konteneryzacja //Warstwa wirtualizacji</w:t>
            </w:r>
            <w:r w:rsidR="00BE7A69">
              <w:rPr>
                <w:noProof/>
                <w:webHidden/>
              </w:rPr>
              <w:tab/>
            </w:r>
            <w:r w:rsidR="00BE7A69">
              <w:rPr>
                <w:noProof/>
                <w:webHidden/>
              </w:rPr>
              <w:fldChar w:fldCharType="begin"/>
            </w:r>
            <w:r w:rsidR="00BE7A69">
              <w:rPr>
                <w:noProof/>
                <w:webHidden/>
              </w:rPr>
              <w:instrText xml:space="preserve"> PAGEREF _Toc91668368 \h </w:instrText>
            </w:r>
            <w:r w:rsidR="00BE7A69">
              <w:rPr>
                <w:noProof/>
                <w:webHidden/>
              </w:rPr>
            </w:r>
            <w:r w:rsidR="00BE7A69">
              <w:rPr>
                <w:noProof/>
                <w:webHidden/>
              </w:rPr>
              <w:fldChar w:fldCharType="separate"/>
            </w:r>
            <w:r w:rsidR="00BE7A69">
              <w:rPr>
                <w:noProof/>
                <w:webHidden/>
              </w:rPr>
              <w:t>102</w:t>
            </w:r>
            <w:r w:rsidR="00BE7A69">
              <w:rPr>
                <w:noProof/>
                <w:webHidden/>
              </w:rPr>
              <w:fldChar w:fldCharType="end"/>
            </w:r>
          </w:hyperlink>
        </w:p>
        <w:p w14:paraId="169411D0" w14:textId="3453B819"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9" w:history="1">
            <w:r w:rsidR="00BE7A69" w:rsidRPr="00641581">
              <w:rPr>
                <w:rStyle w:val="Hipercze"/>
                <w:noProof/>
              </w:rPr>
              <w:t>5.3.3.</w:t>
            </w:r>
            <w:r w:rsidR="00BE7A69">
              <w:rPr>
                <w:rFonts w:asciiTheme="minorHAnsi" w:eastAsiaTheme="minorEastAsia" w:hAnsiTheme="minorHAnsi"/>
                <w:iCs w:val="0"/>
                <w:noProof/>
                <w:sz w:val="22"/>
                <w:szCs w:val="22"/>
                <w:lang w:eastAsia="pl-PL"/>
              </w:rPr>
              <w:tab/>
            </w:r>
            <w:r w:rsidR="00BE7A69" w:rsidRPr="00641581">
              <w:rPr>
                <w:rStyle w:val="Hipercze"/>
                <w:noProof/>
              </w:rPr>
              <w:t>Systemy operacyjne</w:t>
            </w:r>
            <w:r w:rsidR="00BE7A69">
              <w:rPr>
                <w:noProof/>
                <w:webHidden/>
              </w:rPr>
              <w:tab/>
            </w:r>
            <w:r w:rsidR="00BE7A69">
              <w:rPr>
                <w:noProof/>
                <w:webHidden/>
              </w:rPr>
              <w:fldChar w:fldCharType="begin"/>
            </w:r>
            <w:r w:rsidR="00BE7A69">
              <w:rPr>
                <w:noProof/>
                <w:webHidden/>
              </w:rPr>
              <w:instrText xml:space="preserve"> PAGEREF _Toc91668369 \h </w:instrText>
            </w:r>
            <w:r w:rsidR="00BE7A69">
              <w:rPr>
                <w:noProof/>
                <w:webHidden/>
              </w:rPr>
            </w:r>
            <w:r w:rsidR="00BE7A69">
              <w:rPr>
                <w:noProof/>
                <w:webHidden/>
              </w:rPr>
              <w:fldChar w:fldCharType="separate"/>
            </w:r>
            <w:r w:rsidR="00BE7A69">
              <w:rPr>
                <w:noProof/>
                <w:webHidden/>
              </w:rPr>
              <w:t>102</w:t>
            </w:r>
            <w:r w:rsidR="00BE7A69">
              <w:rPr>
                <w:noProof/>
                <w:webHidden/>
              </w:rPr>
              <w:fldChar w:fldCharType="end"/>
            </w:r>
          </w:hyperlink>
        </w:p>
        <w:p w14:paraId="497C1CAC" w14:textId="0F070533"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0" w:history="1">
            <w:r w:rsidR="00BE7A69" w:rsidRPr="00641581">
              <w:rPr>
                <w:rStyle w:val="Hipercze"/>
                <w:noProof/>
              </w:rPr>
              <w:t>5.3.4.</w:t>
            </w:r>
            <w:r w:rsidR="00BE7A69">
              <w:rPr>
                <w:rFonts w:asciiTheme="minorHAnsi" w:eastAsiaTheme="minorEastAsia" w:hAnsiTheme="minorHAnsi"/>
                <w:iCs w:val="0"/>
                <w:noProof/>
                <w:sz w:val="22"/>
                <w:szCs w:val="22"/>
                <w:lang w:eastAsia="pl-PL"/>
              </w:rPr>
              <w:tab/>
            </w:r>
            <w:r w:rsidR="00BE7A69" w:rsidRPr="00641581">
              <w:rPr>
                <w:rStyle w:val="Hipercze"/>
                <w:noProof/>
              </w:rPr>
              <w:t>Wymagane licencje</w:t>
            </w:r>
            <w:r w:rsidR="00BE7A69">
              <w:rPr>
                <w:noProof/>
                <w:webHidden/>
              </w:rPr>
              <w:tab/>
            </w:r>
            <w:r w:rsidR="00BE7A69">
              <w:rPr>
                <w:noProof/>
                <w:webHidden/>
              </w:rPr>
              <w:fldChar w:fldCharType="begin"/>
            </w:r>
            <w:r w:rsidR="00BE7A69">
              <w:rPr>
                <w:noProof/>
                <w:webHidden/>
              </w:rPr>
              <w:instrText xml:space="preserve"> PAGEREF _Toc91668370 \h </w:instrText>
            </w:r>
            <w:r w:rsidR="00BE7A69">
              <w:rPr>
                <w:noProof/>
                <w:webHidden/>
              </w:rPr>
            </w:r>
            <w:r w:rsidR="00BE7A69">
              <w:rPr>
                <w:noProof/>
                <w:webHidden/>
              </w:rPr>
              <w:fldChar w:fldCharType="separate"/>
            </w:r>
            <w:r w:rsidR="00BE7A69">
              <w:rPr>
                <w:noProof/>
                <w:webHidden/>
              </w:rPr>
              <w:t>103</w:t>
            </w:r>
            <w:r w:rsidR="00BE7A69">
              <w:rPr>
                <w:noProof/>
                <w:webHidden/>
              </w:rPr>
              <w:fldChar w:fldCharType="end"/>
            </w:r>
          </w:hyperlink>
        </w:p>
        <w:p w14:paraId="3964D098" w14:textId="59B32449"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1" w:history="1">
            <w:r w:rsidR="00BE7A69" w:rsidRPr="00641581">
              <w:rPr>
                <w:rStyle w:val="Hipercze"/>
                <w:noProof/>
              </w:rPr>
              <w:t>5.3.5.</w:t>
            </w:r>
            <w:r w:rsidR="00BE7A69">
              <w:rPr>
                <w:rFonts w:asciiTheme="minorHAnsi" w:eastAsiaTheme="minorEastAsia" w:hAnsiTheme="minorHAnsi"/>
                <w:iCs w:val="0"/>
                <w:noProof/>
                <w:sz w:val="22"/>
                <w:szCs w:val="22"/>
                <w:lang w:eastAsia="pl-PL"/>
              </w:rPr>
              <w:tab/>
            </w:r>
            <w:r w:rsidR="00BE7A69" w:rsidRPr="00641581">
              <w:rPr>
                <w:rStyle w:val="Hipercze"/>
                <w:noProof/>
              </w:rPr>
              <w:t>Sposób monitorowania systemu</w:t>
            </w:r>
            <w:r w:rsidR="00BE7A69">
              <w:rPr>
                <w:noProof/>
                <w:webHidden/>
              </w:rPr>
              <w:tab/>
            </w:r>
            <w:r w:rsidR="00BE7A69">
              <w:rPr>
                <w:noProof/>
                <w:webHidden/>
              </w:rPr>
              <w:fldChar w:fldCharType="begin"/>
            </w:r>
            <w:r w:rsidR="00BE7A69">
              <w:rPr>
                <w:noProof/>
                <w:webHidden/>
              </w:rPr>
              <w:instrText xml:space="preserve"> PAGEREF _Toc91668371 \h </w:instrText>
            </w:r>
            <w:r w:rsidR="00BE7A69">
              <w:rPr>
                <w:noProof/>
                <w:webHidden/>
              </w:rPr>
            </w:r>
            <w:r w:rsidR="00BE7A69">
              <w:rPr>
                <w:noProof/>
                <w:webHidden/>
              </w:rPr>
              <w:fldChar w:fldCharType="separate"/>
            </w:r>
            <w:r w:rsidR="00BE7A69">
              <w:rPr>
                <w:noProof/>
                <w:webHidden/>
              </w:rPr>
              <w:t>103</w:t>
            </w:r>
            <w:r w:rsidR="00BE7A69">
              <w:rPr>
                <w:noProof/>
                <w:webHidden/>
              </w:rPr>
              <w:fldChar w:fldCharType="end"/>
            </w:r>
          </w:hyperlink>
        </w:p>
        <w:p w14:paraId="6BA33673" w14:textId="3DEF6F1E"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2" w:history="1">
            <w:r w:rsidR="00BE7A69" w:rsidRPr="00641581">
              <w:rPr>
                <w:rStyle w:val="Hipercze"/>
                <w:noProof/>
              </w:rPr>
              <w:t>5.4.</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repozytorium kodu</w:t>
            </w:r>
            <w:r w:rsidR="00BE7A69">
              <w:rPr>
                <w:noProof/>
                <w:webHidden/>
              </w:rPr>
              <w:tab/>
            </w:r>
            <w:r w:rsidR="00BE7A69">
              <w:rPr>
                <w:noProof/>
                <w:webHidden/>
              </w:rPr>
              <w:fldChar w:fldCharType="begin"/>
            </w:r>
            <w:r w:rsidR="00BE7A69">
              <w:rPr>
                <w:noProof/>
                <w:webHidden/>
              </w:rPr>
              <w:instrText xml:space="preserve"> PAGEREF _Toc91668372 \h </w:instrText>
            </w:r>
            <w:r w:rsidR="00BE7A69">
              <w:rPr>
                <w:noProof/>
                <w:webHidden/>
              </w:rPr>
            </w:r>
            <w:r w:rsidR="00BE7A69">
              <w:rPr>
                <w:noProof/>
                <w:webHidden/>
              </w:rPr>
              <w:fldChar w:fldCharType="separate"/>
            </w:r>
            <w:r w:rsidR="00BE7A69">
              <w:rPr>
                <w:noProof/>
                <w:webHidden/>
              </w:rPr>
              <w:t>105</w:t>
            </w:r>
            <w:r w:rsidR="00BE7A69">
              <w:rPr>
                <w:noProof/>
                <w:webHidden/>
              </w:rPr>
              <w:fldChar w:fldCharType="end"/>
            </w:r>
          </w:hyperlink>
        </w:p>
        <w:p w14:paraId="6F6CD4CF" w14:textId="4093FFAE"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3" w:history="1">
            <w:r w:rsidR="00BE7A69" w:rsidRPr="00641581">
              <w:rPr>
                <w:rStyle w:val="Hipercze"/>
                <w:noProof/>
              </w:rPr>
              <w:t>5.4.1.</w:t>
            </w:r>
            <w:r w:rsidR="00BE7A69">
              <w:rPr>
                <w:rFonts w:asciiTheme="minorHAnsi" w:eastAsiaTheme="minorEastAsia" w:hAnsiTheme="minorHAnsi"/>
                <w:iCs w:val="0"/>
                <w:noProof/>
                <w:sz w:val="22"/>
                <w:szCs w:val="22"/>
                <w:lang w:eastAsia="pl-PL"/>
              </w:rPr>
              <w:tab/>
            </w:r>
            <w:r w:rsidR="00BE7A69" w:rsidRPr="00641581">
              <w:rPr>
                <w:rStyle w:val="Hipercze"/>
                <w:noProof/>
              </w:rPr>
              <w:t>Struktura repozytorium</w:t>
            </w:r>
            <w:r w:rsidR="00BE7A69">
              <w:rPr>
                <w:noProof/>
                <w:webHidden/>
              </w:rPr>
              <w:tab/>
            </w:r>
            <w:r w:rsidR="00BE7A69">
              <w:rPr>
                <w:noProof/>
                <w:webHidden/>
              </w:rPr>
              <w:fldChar w:fldCharType="begin"/>
            </w:r>
            <w:r w:rsidR="00BE7A69">
              <w:rPr>
                <w:noProof/>
                <w:webHidden/>
              </w:rPr>
              <w:instrText xml:space="preserve"> PAGEREF _Toc91668373 \h </w:instrText>
            </w:r>
            <w:r w:rsidR="00BE7A69">
              <w:rPr>
                <w:noProof/>
                <w:webHidden/>
              </w:rPr>
            </w:r>
            <w:r w:rsidR="00BE7A69">
              <w:rPr>
                <w:noProof/>
                <w:webHidden/>
              </w:rPr>
              <w:fldChar w:fldCharType="separate"/>
            </w:r>
            <w:r w:rsidR="00BE7A69">
              <w:rPr>
                <w:noProof/>
                <w:webHidden/>
              </w:rPr>
              <w:t>106</w:t>
            </w:r>
            <w:r w:rsidR="00BE7A69">
              <w:rPr>
                <w:noProof/>
                <w:webHidden/>
              </w:rPr>
              <w:fldChar w:fldCharType="end"/>
            </w:r>
          </w:hyperlink>
        </w:p>
        <w:p w14:paraId="3D2CECEE" w14:textId="024FC2DA"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4" w:history="1">
            <w:r w:rsidR="00BE7A69" w:rsidRPr="00641581">
              <w:rPr>
                <w:rStyle w:val="Hipercze"/>
                <w:noProof/>
              </w:rPr>
              <w:t>5.4.2.</w:t>
            </w:r>
            <w:r w:rsidR="00BE7A69">
              <w:rPr>
                <w:rFonts w:asciiTheme="minorHAnsi" w:eastAsiaTheme="minorEastAsia" w:hAnsiTheme="minorHAnsi"/>
                <w:iCs w:val="0"/>
                <w:noProof/>
                <w:sz w:val="22"/>
                <w:szCs w:val="22"/>
                <w:lang w:eastAsia="pl-PL"/>
              </w:rPr>
              <w:tab/>
            </w:r>
            <w:r w:rsidR="00BE7A69" w:rsidRPr="00641581">
              <w:rPr>
                <w:rStyle w:val="Hipercze"/>
                <w:noProof/>
              </w:rPr>
              <w:t>Standardy tworzenia kodu źródłowego</w:t>
            </w:r>
            <w:r w:rsidR="00BE7A69">
              <w:rPr>
                <w:noProof/>
                <w:webHidden/>
              </w:rPr>
              <w:tab/>
            </w:r>
            <w:r w:rsidR="00BE7A69">
              <w:rPr>
                <w:noProof/>
                <w:webHidden/>
              </w:rPr>
              <w:fldChar w:fldCharType="begin"/>
            </w:r>
            <w:r w:rsidR="00BE7A69">
              <w:rPr>
                <w:noProof/>
                <w:webHidden/>
              </w:rPr>
              <w:instrText xml:space="preserve"> PAGEREF _Toc91668374 \h </w:instrText>
            </w:r>
            <w:r w:rsidR="00BE7A69">
              <w:rPr>
                <w:noProof/>
                <w:webHidden/>
              </w:rPr>
            </w:r>
            <w:r w:rsidR="00BE7A69">
              <w:rPr>
                <w:noProof/>
                <w:webHidden/>
              </w:rPr>
              <w:fldChar w:fldCharType="separate"/>
            </w:r>
            <w:r w:rsidR="00BE7A69">
              <w:rPr>
                <w:noProof/>
                <w:webHidden/>
              </w:rPr>
              <w:t>106</w:t>
            </w:r>
            <w:r w:rsidR="00BE7A69">
              <w:rPr>
                <w:noProof/>
                <w:webHidden/>
              </w:rPr>
              <w:fldChar w:fldCharType="end"/>
            </w:r>
          </w:hyperlink>
        </w:p>
        <w:p w14:paraId="7F8A374E" w14:textId="23415A97"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5" w:history="1">
            <w:r w:rsidR="00BE7A69" w:rsidRPr="00641581">
              <w:rPr>
                <w:rStyle w:val="Hipercze"/>
                <w:noProof/>
              </w:rPr>
              <w:t>5.4.3.</w:t>
            </w:r>
            <w:r w:rsidR="00BE7A69">
              <w:rPr>
                <w:rFonts w:asciiTheme="minorHAnsi" w:eastAsiaTheme="minorEastAsia" w:hAnsiTheme="minorHAnsi"/>
                <w:iCs w:val="0"/>
                <w:noProof/>
                <w:sz w:val="22"/>
                <w:szCs w:val="22"/>
                <w:lang w:eastAsia="pl-PL"/>
              </w:rPr>
              <w:tab/>
            </w:r>
            <w:r w:rsidR="00BE7A69" w:rsidRPr="00641581">
              <w:rPr>
                <w:rStyle w:val="Hipercze"/>
                <w:noProof/>
              </w:rPr>
              <w:t>Standardy nazewnicze</w:t>
            </w:r>
            <w:r w:rsidR="00BE7A69">
              <w:rPr>
                <w:noProof/>
                <w:webHidden/>
              </w:rPr>
              <w:tab/>
            </w:r>
            <w:r w:rsidR="00BE7A69">
              <w:rPr>
                <w:noProof/>
                <w:webHidden/>
              </w:rPr>
              <w:fldChar w:fldCharType="begin"/>
            </w:r>
            <w:r w:rsidR="00BE7A69">
              <w:rPr>
                <w:noProof/>
                <w:webHidden/>
              </w:rPr>
              <w:instrText xml:space="preserve"> PAGEREF _Toc91668375 \h </w:instrText>
            </w:r>
            <w:r w:rsidR="00BE7A69">
              <w:rPr>
                <w:noProof/>
                <w:webHidden/>
              </w:rPr>
            </w:r>
            <w:r w:rsidR="00BE7A69">
              <w:rPr>
                <w:noProof/>
                <w:webHidden/>
              </w:rPr>
              <w:fldChar w:fldCharType="separate"/>
            </w:r>
            <w:r w:rsidR="00BE7A69">
              <w:rPr>
                <w:noProof/>
                <w:webHidden/>
              </w:rPr>
              <w:t>107</w:t>
            </w:r>
            <w:r w:rsidR="00BE7A69">
              <w:rPr>
                <w:noProof/>
                <w:webHidden/>
              </w:rPr>
              <w:fldChar w:fldCharType="end"/>
            </w:r>
          </w:hyperlink>
        </w:p>
        <w:p w14:paraId="7478AB29" w14:textId="23CBB251"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6" w:history="1">
            <w:r w:rsidR="00BE7A69" w:rsidRPr="00641581">
              <w:rPr>
                <w:rStyle w:val="Hipercze"/>
                <w:noProof/>
              </w:rPr>
              <w:t>5.5.</w:t>
            </w:r>
            <w:r w:rsidR="00BE7A69">
              <w:rPr>
                <w:rFonts w:asciiTheme="minorHAnsi" w:eastAsiaTheme="minorEastAsia" w:hAnsiTheme="minorHAnsi"/>
                <w:smallCaps w:val="0"/>
                <w:noProof/>
                <w:sz w:val="22"/>
                <w:szCs w:val="22"/>
                <w:lang w:eastAsia="pl-PL"/>
              </w:rPr>
              <w:tab/>
            </w:r>
            <w:r w:rsidR="00BE7A69" w:rsidRPr="00641581">
              <w:rPr>
                <w:rStyle w:val="Hipercze"/>
                <w:noProof/>
              </w:rPr>
              <w:t>Dobre praktyki programistyczne</w:t>
            </w:r>
            <w:r w:rsidR="00BE7A69">
              <w:rPr>
                <w:noProof/>
                <w:webHidden/>
              </w:rPr>
              <w:tab/>
            </w:r>
            <w:r w:rsidR="00BE7A69">
              <w:rPr>
                <w:noProof/>
                <w:webHidden/>
              </w:rPr>
              <w:fldChar w:fldCharType="begin"/>
            </w:r>
            <w:r w:rsidR="00BE7A69">
              <w:rPr>
                <w:noProof/>
                <w:webHidden/>
              </w:rPr>
              <w:instrText xml:space="preserve"> PAGEREF _Toc91668376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544B3F9A" w14:textId="193850E7"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7" w:history="1">
            <w:r w:rsidR="00BE7A69" w:rsidRPr="00641581">
              <w:rPr>
                <w:rStyle w:val="Hipercze"/>
                <w:noProof/>
              </w:rPr>
              <w:t>5.5.1.</w:t>
            </w:r>
            <w:r w:rsidR="00BE7A69">
              <w:rPr>
                <w:rFonts w:asciiTheme="minorHAnsi" w:eastAsiaTheme="minorEastAsia" w:hAnsiTheme="minorHAnsi"/>
                <w:iCs w:val="0"/>
                <w:noProof/>
                <w:sz w:val="22"/>
                <w:szCs w:val="22"/>
                <w:lang w:eastAsia="pl-PL"/>
              </w:rPr>
              <w:tab/>
            </w:r>
            <w:r w:rsidR="00BE7A69" w:rsidRPr="00641581">
              <w:rPr>
                <w:rStyle w:val="Hipercze"/>
                <w:noProof/>
              </w:rPr>
              <w:t>Mechanizm</w:t>
            </w:r>
            <w:r w:rsidR="00BE7A69">
              <w:rPr>
                <w:noProof/>
                <w:webHidden/>
              </w:rPr>
              <w:tab/>
            </w:r>
            <w:r w:rsidR="00BE7A69">
              <w:rPr>
                <w:noProof/>
                <w:webHidden/>
              </w:rPr>
              <w:fldChar w:fldCharType="begin"/>
            </w:r>
            <w:r w:rsidR="00BE7A69">
              <w:rPr>
                <w:noProof/>
                <w:webHidden/>
              </w:rPr>
              <w:instrText xml:space="preserve"> PAGEREF _Toc91668377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65D3CC96" w14:textId="3369AF78"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8" w:history="1">
            <w:r w:rsidR="00BE7A69" w:rsidRPr="00641581">
              <w:rPr>
                <w:rStyle w:val="Hipercze"/>
                <w:noProof/>
              </w:rPr>
              <w:t>5.6.</w:t>
            </w:r>
            <w:r w:rsidR="00BE7A69">
              <w:rPr>
                <w:rFonts w:asciiTheme="minorHAnsi" w:eastAsiaTheme="minorEastAsia" w:hAnsiTheme="minorHAnsi"/>
                <w:smallCaps w:val="0"/>
                <w:noProof/>
                <w:sz w:val="22"/>
                <w:szCs w:val="22"/>
                <w:lang w:eastAsia="pl-PL"/>
              </w:rPr>
              <w:tab/>
            </w:r>
            <w:r w:rsidR="00BE7A69" w:rsidRPr="00641581">
              <w:rPr>
                <w:rStyle w:val="Hipercze"/>
                <w:noProof/>
              </w:rPr>
              <w:t>Zastosowane wzorce projektowe</w:t>
            </w:r>
            <w:r w:rsidR="00BE7A69">
              <w:rPr>
                <w:noProof/>
                <w:webHidden/>
              </w:rPr>
              <w:tab/>
            </w:r>
            <w:r w:rsidR="00BE7A69">
              <w:rPr>
                <w:noProof/>
                <w:webHidden/>
              </w:rPr>
              <w:fldChar w:fldCharType="begin"/>
            </w:r>
            <w:r w:rsidR="00BE7A69">
              <w:rPr>
                <w:noProof/>
                <w:webHidden/>
              </w:rPr>
              <w:instrText xml:space="preserve"> PAGEREF _Toc91668378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095C87F0" w14:textId="4B7CE1E1"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9" w:history="1">
            <w:r w:rsidR="00BE7A69" w:rsidRPr="00641581">
              <w:rPr>
                <w:rStyle w:val="Hipercze"/>
                <w:noProof/>
              </w:rPr>
              <w:t>5.6.1.</w:t>
            </w:r>
            <w:r w:rsidR="00BE7A69">
              <w:rPr>
                <w:rFonts w:asciiTheme="minorHAnsi" w:eastAsiaTheme="minorEastAsia" w:hAnsiTheme="minorHAnsi"/>
                <w:iCs w:val="0"/>
                <w:noProof/>
                <w:sz w:val="22"/>
                <w:szCs w:val="22"/>
                <w:lang w:eastAsia="pl-PL"/>
              </w:rPr>
              <w:tab/>
            </w:r>
            <w:r w:rsidR="00BE7A69" w:rsidRPr="00641581">
              <w:rPr>
                <w:rStyle w:val="Hipercze"/>
                <w:noProof/>
              </w:rPr>
              <w:t>Wzorce logiki dziedziny</w:t>
            </w:r>
            <w:r w:rsidR="00BE7A69">
              <w:rPr>
                <w:noProof/>
                <w:webHidden/>
              </w:rPr>
              <w:tab/>
            </w:r>
            <w:r w:rsidR="00BE7A69">
              <w:rPr>
                <w:noProof/>
                <w:webHidden/>
              </w:rPr>
              <w:fldChar w:fldCharType="begin"/>
            </w:r>
            <w:r w:rsidR="00BE7A69">
              <w:rPr>
                <w:noProof/>
                <w:webHidden/>
              </w:rPr>
              <w:instrText xml:space="preserve"> PAGEREF _Toc91668379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3DD7B5D0" w14:textId="71726EB5"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0" w:history="1">
            <w:r w:rsidR="00BE7A69" w:rsidRPr="00641581">
              <w:rPr>
                <w:rStyle w:val="Hipercze"/>
                <w:noProof/>
              </w:rPr>
              <w:t>5.6.2.</w:t>
            </w:r>
            <w:r w:rsidR="00BE7A69">
              <w:rPr>
                <w:rFonts w:asciiTheme="minorHAnsi" w:eastAsiaTheme="minorEastAsia" w:hAnsiTheme="minorHAnsi"/>
                <w:iCs w:val="0"/>
                <w:noProof/>
                <w:sz w:val="22"/>
                <w:szCs w:val="22"/>
                <w:lang w:eastAsia="pl-PL"/>
              </w:rPr>
              <w:tab/>
            </w:r>
            <w:r w:rsidR="00BE7A69" w:rsidRPr="00641581">
              <w:rPr>
                <w:rStyle w:val="Hipercze"/>
                <w:noProof/>
              </w:rPr>
              <w:t>Wzorce obsługi źródeł danych</w:t>
            </w:r>
            <w:r w:rsidR="00BE7A69">
              <w:rPr>
                <w:noProof/>
                <w:webHidden/>
              </w:rPr>
              <w:tab/>
            </w:r>
            <w:r w:rsidR="00BE7A69">
              <w:rPr>
                <w:noProof/>
                <w:webHidden/>
              </w:rPr>
              <w:fldChar w:fldCharType="begin"/>
            </w:r>
            <w:r w:rsidR="00BE7A69">
              <w:rPr>
                <w:noProof/>
                <w:webHidden/>
              </w:rPr>
              <w:instrText xml:space="preserve"> PAGEREF _Toc91668380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1766CC2C" w14:textId="30D60F0A"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1" w:history="1">
            <w:r w:rsidR="00BE7A69" w:rsidRPr="00641581">
              <w:rPr>
                <w:rStyle w:val="Hipercze"/>
                <w:noProof/>
              </w:rPr>
              <w:t>5.6.3.</w:t>
            </w:r>
            <w:r w:rsidR="00BE7A69">
              <w:rPr>
                <w:rFonts w:asciiTheme="minorHAnsi" w:eastAsiaTheme="minorEastAsia" w:hAnsiTheme="minorHAnsi"/>
                <w:iCs w:val="0"/>
                <w:noProof/>
                <w:sz w:val="22"/>
                <w:szCs w:val="22"/>
                <w:lang w:eastAsia="pl-PL"/>
              </w:rPr>
              <w:tab/>
            </w:r>
            <w:r w:rsidR="00BE7A69" w:rsidRPr="00641581">
              <w:rPr>
                <w:rStyle w:val="Hipercze"/>
                <w:noProof/>
              </w:rPr>
              <w:t>Wzorce zachowań dla mapowania obiektowo-relacyjnego</w:t>
            </w:r>
            <w:r w:rsidR="00BE7A69">
              <w:rPr>
                <w:noProof/>
                <w:webHidden/>
              </w:rPr>
              <w:tab/>
            </w:r>
            <w:r w:rsidR="00BE7A69">
              <w:rPr>
                <w:noProof/>
                <w:webHidden/>
              </w:rPr>
              <w:fldChar w:fldCharType="begin"/>
            </w:r>
            <w:r w:rsidR="00BE7A69">
              <w:rPr>
                <w:noProof/>
                <w:webHidden/>
              </w:rPr>
              <w:instrText xml:space="preserve"> PAGEREF _Toc91668381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5DB38521" w14:textId="24536224"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2" w:history="1">
            <w:r w:rsidR="00BE7A69" w:rsidRPr="00641581">
              <w:rPr>
                <w:rStyle w:val="Hipercze"/>
                <w:noProof/>
              </w:rPr>
              <w:t>5.6.4.</w:t>
            </w:r>
            <w:r w:rsidR="00BE7A69">
              <w:rPr>
                <w:rFonts w:asciiTheme="minorHAnsi" w:eastAsiaTheme="minorEastAsia" w:hAnsiTheme="minorHAnsi"/>
                <w:iCs w:val="0"/>
                <w:noProof/>
                <w:sz w:val="22"/>
                <w:szCs w:val="22"/>
                <w:lang w:eastAsia="pl-PL"/>
              </w:rPr>
              <w:tab/>
            </w:r>
            <w:r w:rsidR="00BE7A69" w:rsidRPr="00641581">
              <w:rPr>
                <w:rStyle w:val="Hipercze"/>
                <w:noProof/>
              </w:rPr>
              <w:t>Wzorce struktury dla mapowania obiektowo-relacyjnego</w:t>
            </w:r>
            <w:r w:rsidR="00BE7A69">
              <w:rPr>
                <w:noProof/>
                <w:webHidden/>
              </w:rPr>
              <w:tab/>
            </w:r>
            <w:r w:rsidR="00BE7A69">
              <w:rPr>
                <w:noProof/>
                <w:webHidden/>
              </w:rPr>
              <w:fldChar w:fldCharType="begin"/>
            </w:r>
            <w:r w:rsidR="00BE7A69">
              <w:rPr>
                <w:noProof/>
                <w:webHidden/>
              </w:rPr>
              <w:instrText xml:space="preserve"> PAGEREF _Toc91668382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4B073853" w14:textId="57E1796A"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3" w:history="1">
            <w:r w:rsidR="00BE7A69" w:rsidRPr="00641581">
              <w:rPr>
                <w:rStyle w:val="Hipercze"/>
                <w:noProof/>
              </w:rPr>
              <w:t>5.6.5.</w:t>
            </w:r>
            <w:r w:rsidR="00BE7A69">
              <w:rPr>
                <w:rFonts w:asciiTheme="minorHAnsi" w:eastAsiaTheme="minorEastAsia" w:hAnsiTheme="minorHAnsi"/>
                <w:iCs w:val="0"/>
                <w:noProof/>
                <w:sz w:val="22"/>
                <w:szCs w:val="22"/>
                <w:lang w:eastAsia="pl-PL"/>
              </w:rPr>
              <w:tab/>
            </w:r>
            <w:r w:rsidR="00BE7A69" w:rsidRPr="00641581">
              <w:rPr>
                <w:rStyle w:val="Hipercze"/>
                <w:noProof/>
              </w:rPr>
              <w:t>Wzorce odwzorowań obiektów i relacyjnych metadanych</w:t>
            </w:r>
            <w:r w:rsidR="00BE7A69">
              <w:rPr>
                <w:noProof/>
                <w:webHidden/>
              </w:rPr>
              <w:tab/>
            </w:r>
            <w:r w:rsidR="00BE7A69">
              <w:rPr>
                <w:noProof/>
                <w:webHidden/>
              </w:rPr>
              <w:fldChar w:fldCharType="begin"/>
            </w:r>
            <w:r w:rsidR="00BE7A69">
              <w:rPr>
                <w:noProof/>
                <w:webHidden/>
              </w:rPr>
              <w:instrText xml:space="preserve"> PAGEREF _Toc91668383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6F08B339" w14:textId="35BA24BC"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4" w:history="1">
            <w:r w:rsidR="00BE7A69" w:rsidRPr="00641581">
              <w:rPr>
                <w:rStyle w:val="Hipercze"/>
                <w:noProof/>
              </w:rPr>
              <w:t>5.6.6.</w:t>
            </w:r>
            <w:r w:rsidR="00BE7A69">
              <w:rPr>
                <w:rFonts w:asciiTheme="minorHAnsi" w:eastAsiaTheme="minorEastAsia" w:hAnsiTheme="minorHAnsi"/>
                <w:iCs w:val="0"/>
                <w:noProof/>
                <w:sz w:val="22"/>
                <w:szCs w:val="22"/>
                <w:lang w:eastAsia="pl-PL"/>
              </w:rPr>
              <w:tab/>
            </w:r>
            <w:r w:rsidR="00BE7A69" w:rsidRPr="00641581">
              <w:rPr>
                <w:rStyle w:val="Hipercze"/>
                <w:noProof/>
              </w:rPr>
              <w:t>Wzorce warstwy prezentacji</w:t>
            </w:r>
            <w:r w:rsidR="00BE7A69">
              <w:rPr>
                <w:noProof/>
                <w:webHidden/>
              </w:rPr>
              <w:tab/>
            </w:r>
            <w:r w:rsidR="00BE7A69">
              <w:rPr>
                <w:noProof/>
                <w:webHidden/>
              </w:rPr>
              <w:fldChar w:fldCharType="begin"/>
            </w:r>
            <w:r w:rsidR="00BE7A69">
              <w:rPr>
                <w:noProof/>
                <w:webHidden/>
              </w:rPr>
              <w:instrText xml:space="preserve"> PAGEREF _Toc91668384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3BD08133" w14:textId="7AD12FD4"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5" w:history="1">
            <w:r w:rsidR="00BE7A69" w:rsidRPr="00641581">
              <w:rPr>
                <w:rStyle w:val="Hipercze"/>
                <w:noProof/>
              </w:rPr>
              <w:t>5.6.7.</w:t>
            </w:r>
            <w:r w:rsidR="00BE7A69">
              <w:rPr>
                <w:rFonts w:asciiTheme="minorHAnsi" w:eastAsiaTheme="minorEastAsia" w:hAnsiTheme="minorHAnsi"/>
                <w:iCs w:val="0"/>
                <w:noProof/>
                <w:sz w:val="22"/>
                <w:szCs w:val="22"/>
                <w:lang w:eastAsia="pl-PL"/>
              </w:rPr>
              <w:tab/>
            </w:r>
            <w:r w:rsidR="00BE7A69" w:rsidRPr="00641581">
              <w:rPr>
                <w:rStyle w:val="Hipercze"/>
                <w:noProof/>
              </w:rPr>
              <w:t>Wzorce dystrybucji</w:t>
            </w:r>
            <w:r w:rsidR="00BE7A69">
              <w:rPr>
                <w:noProof/>
                <w:webHidden/>
              </w:rPr>
              <w:tab/>
            </w:r>
            <w:r w:rsidR="00BE7A69">
              <w:rPr>
                <w:noProof/>
                <w:webHidden/>
              </w:rPr>
              <w:fldChar w:fldCharType="begin"/>
            </w:r>
            <w:r w:rsidR="00BE7A69">
              <w:rPr>
                <w:noProof/>
                <w:webHidden/>
              </w:rPr>
              <w:instrText xml:space="preserve"> PAGEREF _Toc91668385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48F96628" w14:textId="4158B0EE"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6" w:history="1">
            <w:r w:rsidR="00BE7A69" w:rsidRPr="00641581">
              <w:rPr>
                <w:rStyle w:val="Hipercze"/>
                <w:noProof/>
              </w:rPr>
              <w:t>5.6.8.</w:t>
            </w:r>
            <w:r w:rsidR="00BE7A69">
              <w:rPr>
                <w:rFonts w:asciiTheme="minorHAnsi" w:eastAsiaTheme="minorEastAsia" w:hAnsiTheme="minorHAnsi"/>
                <w:iCs w:val="0"/>
                <w:noProof/>
                <w:sz w:val="22"/>
                <w:szCs w:val="22"/>
                <w:lang w:eastAsia="pl-PL"/>
              </w:rPr>
              <w:tab/>
            </w:r>
            <w:r w:rsidR="00BE7A69" w:rsidRPr="00641581">
              <w:rPr>
                <w:rStyle w:val="Hipercze"/>
                <w:noProof/>
              </w:rPr>
              <w:t>Wzorce współbieżności autonomicznej</w:t>
            </w:r>
            <w:r w:rsidR="00BE7A69">
              <w:rPr>
                <w:noProof/>
                <w:webHidden/>
              </w:rPr>
              <w:tab/>
            </w:r>
            <w:r w:rsidR="00BE7A69">
              <w:rPr>
                <w:noProof/>
                <w:webHidden/>
              </w:rPr>
              <w:fldChar w:fldCharType="begin"/>
            </w:r>
            <w:r w:rsidR="00BE7A69">
              <w:rPr>
                <w:noProof/>
                <w:webHidden/>
              </w:rPr>
              <w:instrText xml:space="preserve"> PAGEREF _Toc91668386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22D0E433" w14:textId="48E1EDF0"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7" w:history="1">
            <w:r w:rsidR="00BE7A69" w:rsidRPr="00641581">
              <w:rPr>
                <w:rStyle w:val="Hipercze"/>
                <w:noProof/>
              </w:rPr>
              <w:t>5.6.9.</w:t>
            </w:r>
            <w:r w:rsidR="00BE7A69">
              <w:rPr>
                <w:rFonts w:asciiTheme="minorHAnsi" w:eastAsiaTheme="minorEastAsia" w:hAnsiTheme="minorHAnsi"/>
                <w:iCs w:val="0"/>
                <w:noProof/>
                <w:sz w:val="22"/>
                <w:szCs w:val="22"/>
                <w:lang w:eastAsia="pl-PL"/>
              </w:rPr>
              <w:tab/>
            </w:r>
            <w:r w:rsidR="00BE7A69" w:rsidRPr="00641581">
              <w:rPr>
                <w:rStyle w:val="Hipercze"/>
                <w:noProof/>
              </w:rPr>
              <w:t>Wzorce stanu sesji</w:t>
            </w:r>
            <w:r w:rsidR="00BE7A69">
              <w:rPr>
                <w:noProof/>
                <w:webHidden/>
              </w:rPr>
              <w:tab/>
            </w:r>
            <w:r w:rsidR="00BE7A69">
              <w:rPr>
                <w:noProof/>
                <w:webHidden/>
              </w:rPr>
              <w:fldChar w:fldCharType="begin"/>
            </w:r>
            <w:r w:rsidR="00BE7A69">
              <w:rPr>
                <w:noProof/>
                <w:webHidden/>
              </w:rPr>
              <w:instrText xml:space="preserve"> PAGEREF _Toc91668387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42CF3FEF" w14:textId="44D06910" w:rsidR="00BE7A69" w:rsidRDefault="00C24BD5">
          <w:pPr>
            <w:pStyle w:val="Spistreci3"/>
            <w:tabs>
              <w:tab w:val="left" w:pos="1540"/>
              <w:tab w:val="right" w:leader="dot" w:pos="9061"/>
            </w:tabs>
            <w:rPr>
              <w:rFonts w:asciiTheme="minorHAnsi" w:eastAsiaTheme="minorEastAsia" w:hAnsiTheme="minorHAnsi"/>
              <w:iCs w:val="0"/>
              <w:noProof/>
              <w:sz w:val="22"/>
              <w:szCs w:val="22"/>
              <w:lang w:eastAsia="pl-PL"/>
            </w:rPr>
          </w:pPr>
          <w:hyperlink w:anchor="_Toc91668388" w:history="1">
            <w:r w:rsidR="00BE7A69" w:rsidRPr="00641581">
              <w:rPr>
                <w:rStyle w:val="Hipercze"/>
                <w:noProof/>
              </w:rPr>
              <w:t>5.6.10.</w:t>
            </w:r>
            <w:r w:rsidR="00BE7A69">
              <w:rPr>
                <w:rFonts w:asciiTheme="minorHAnsi" w:eastAsiaTheme="minorEastAsia" w:hAnsiTheme="minorHAnsi"/>
                <w:iCs w:val="0"/>
                <w:noProof/>
                <w:sz w:val="22"/>
                <w:szCs w:val="22"/>
                <w:lang w:eastAsia="pl-PL"/>
              </w:rPr>
              <w:tab/>
            </w:r>
            <w:r w:rsidR="00BE7A69" w:rsidRPr="00641581">
              <w:rPr>
                <w:rStyle w:val="Hipercze"/>
                <w:noProof/>
              </w:rPr>
              <w:t>Wzorce podstawowe</w:t>
            </w:r>
            <w:r w:rsidR="00BE7A69">
              <w:rPr>
                <w:noProof/>
                <w:webHidden/>
              </w:rPr>
              <w:tab/>
            </w:r>
            <w:r w:rsidR="00BE7A69">
              <w:rPr>
                <w:noProof/>
                <w:webHidden/>
              </w:rPr>
              <w:fldChar w:fldCharType="begin"/>
            </w:r>
            <w:r w:rsidR="00BE7A69">
              <w:rPr>
                <w:noProof/>
                <w:webHidden/>
              </w:rPr>
              <w:instrText xml:space="preserve"> PAGEREF _Toc91668388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23D491A3" w14:textId="1CE5CC46" w:rsidR="00BE7A69" w:rsidRDefault="00C24BD5">
          <w:pPr>
            <w:pStyle w:val="Spistreci3"/>
            <w:tabs>
              <w:tab w:val="left" w:pos="1540"/>
              <w:tab w:val="right" w:leader="dot" w:pos="9061"/>
            </w:tabs>
            <w:rPr>
              <w:rFonts w:asciiTheme="minorHAnsi" w:eastAsiaTheme="minorEastAsia" w:hAnsiTheme="minorHAnsi"/>
              <w:iCs w:val="0"/>
              <w:noProof/>
              <w:sz w:val="22"/>
              <w:szCs w:val="22"/>
              <w:lang w:eastAsia="pl-PL"/>
            </w:rPr>
          </w:pPr>
          <w:hyperlink w:anchor="_Toc91668389" w:history="1">
            <w:r w:rsidR="00BE7A69" w:rsidRPr="00641581">
              <w:rPr>
                <w:rStyle w:val="Hipercze"/>
                <w:noProof/>
              </w:rPr>
              <w:t>5.6.11.</w:t>
            </w:r>
            <w:r w:rsidR="00BE7A69">
              <w:rPr>
                <w:rFonts w:asciiTheme="minorHAnsi" w:eastAsiaTheme="minorEastAsia" w:hAnsiTheme="minorHAnsi"/>
                <w:iCs w:val="0"/>
                <w:noProof/>
                <w:sz w:val="22"/>
                <w:szCs w:val="22"/>
                <w:lang w:eastAsia="pl-PL"/>
              </w:rPr>
              <w:tab/>
            </w:r>
            <w:r w:rsidR="00BE7A69" w:rsidRPr="00641581">
              <w:rPr>
                <w:rStyle w:val="Hipercze"/>
                <w:noProof/>
              </w:rPr>
              <w:t>Wzorce obsługi błędów</w:t>
            </w:r>
            <w:r w:rsidR="00BE7A69">
              <w:rPr>
                <w:noProof/>
                <w:webHidden/>
              </w:rPr>
              <w:tab/>
            </w:r>
            <w:r w:rsidR="00BE7A69">
              <w:rPr>
                <w:noProof/>
                <w:webHidden/>
              </w:rPr>
              <w:fldChar w:fldCharType="begin"/>
            </w:r>
            <w:r w:rsidR="00BE7A69">
              <w:rPr>
                <w:noProof/>
                <w:webHidden/>
              </w:rPr>
              <w:instrText xml:space="preserve"> PAGEREF _Toc91668389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2CE3DD94" w14:textId="50EACED0"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0" w:history="1">
            <w:r w:rsidR="00BE7A69" w:rsidRPr="00641581">
              <w:rPr>
                <w:rStyle w:val="Hipercze"/>
                <w:noProof/>
              </w:rPr>
              <w:t>5.7.</w:t>
            </w:r>
            <w:r w:rsidR="00BE7A69">
              <w:rPr>
                <w:rFonts w:asciiTheme="minorHAnsi" w:eastAsiaTheme="minorEastAsia" w:hAnsiTheme="minorHAnsi"/>
                <w:smallCaps w:val="0"/>
                <w:noProof/>
                <w:sz w:val="22"/>
                <w:szCs w:val="22"/>
                <w:lang w:eastAsia="pl-PL"/>
              </w:rPr>
              <w:tab/>
            </w:r>
            <w:r w:rsidR="00BE7A69" w:rsidRPr="00641581">
              <w:rPr>
                <w:rStyle w:val="Hipercze"/>
                <w:noProof/>
              </w:rPr>
              <w:t>Testy systemu informatycznego</w:t>
            </w:r>
            <w:r w:rsidR="00BE7A69">
              <w:rPr>
                <w:noProof/>
                <w:webHidden/>
              </w:rPr>
              <w:tab/>
            </w:r>
            <w:r w:rsidR="00BE7A69">
              <w:rPr>
                <w:noProof/>
                <w:webHidden/>
              </w:rPr>
              <w:fldChar w:fldCharType="begin"/>
            </w:r>
            <w:r w:rsidR="00BE7A69">
              <w:rPr>
                <w:noProof/>
                <w:webHidden/>
              </w:rPr>
              <w:instrText xml:space="preserve"> PAGEREF _Toc91668390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3CB8358E" w14:textId="673B6D9C"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1" w:history="1">
            <w:r w:rsidR="00BE7A69" w:rsidRPr="00641581">
              <w:rPr>
                <w:rStyle w:val="Hipercze"/>
                <w:noProof/>
              </w:rPr>
              <w:t>5.7.1.</w:t>
            </w:r>
            <w:r w:rsidR="00BE7A69">
              <w:rPr>
                <w:rFonts w:asciiTheme="minorHAnsi" w:eastAsiaTheme="minorEastAsia" w:hAnsiTheme="minorHAnsi"/>
                <w:iCs w:val="0"/>
                <w:noProof/>
                <w:sz w:val="22"/>
                <w:szCs w:val="22"/>
                <w:lang w:eastAsia="pl-PL"/>
              </w:rPr>
              <w:tab/>
            </w:r>
            <w:r w:rsidR="00BE7A69" w:rsidRPr="00641581">
              <w:rPr>
                <w:rStyle w:val="Hipercze"/>
                <w:noProof/>
              </w:rPr>
              <w:t>Testy jednostkowe</w:t>
            </w:r>
            <w:r w:rsidR="00BE7A69">
              <w:rPr>
                <w:noProof/>
                <w:webHidden/>
              </w:rPr>
              <w:tab/>
            </w:r>
            <w:r w:rsidR="00BE7A69">
              <w:rPr>
                <w:noProof/>
                <w:webHidden/>
              </w:rPr>
              <w:fldChar w:fldCharType="begin"/>
            </w:r>
            <w:r w:rsidR="00BE7A69">
              <w:rPr>
                <w:noProof/>
                <w:webHidden/>
              </w:rPr>
              <w:instrText xml:space="preserve"> PAGEREF _Toc91668391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01EB6AAC" w14:textId="2FD70913"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2" w:history="1">
            <w:r w:rsidR="00BE7A69" w:rsidRPr="00641581">
              <w:rPr>
                <w:rStyle w:val="Hipercze"/>
                <w:noProof/>
              </w:rPr>
              <w:t>5.7.2.</w:t>
            </w:r>
            <w:r w:rsidR="00BE7A69">
              <w:rPr>
                <w:rFonts w:asciiTheme="minorHAnsi" w:eastAsiaTheme="minorEastAsia" w:hAnsiTheme="minorHAnsi"/>
                <w:iCs w:val="0"/>
                <w:noProof/>
                <w:sz w:val="22"/>
                <w:szCs w:val="22"/>
                <w:lang w:eastAsia="pl-PL"/>
              </w:rPr>
              <w:tab/>
            </w:r>
            <w:r w:rsidR="00BE7A69" w:rsidRPr="00641581">
              <w:rPr>
                <w:rStyle w:val="Hipercze"/>
                <w:noProof/>
              </w:rPr>
              <w:t>Testy integracyjne</w:t>
            </w:r>
            <w:r w:rsidR="00BE7A69">
              <w:rPr>
                <w:noProof/>
                <w:webHidden/>
              </w:rPr>
              <w:tab/>
            </w:r>
            <w:r w:rsidR="00BE7A69">
              <w:rPr>
                <w:noProof/>
                <w:webHidden/>
              </w:rPr>
              <w:fldChar w:fldCharType="begin"/>
            </w:r>
            <w:r w:rsidR="00BE7A69">
              <w:rPr>
                <w:noProof/>
                <w:webHidden/>
              </w:rPr>
              <w:instrText xml:space="preserve"> PAGEREF _Toc91668392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3F67F30B" w14:textId="0D11B4CE"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3" w:history="1">
            <w:r w:rsidR="00BE7A69" w:rsidRPr="00641581">
              <w:rPr>
                <w:rStyle w:val="Hipercze"/>
                <w:noProof/>
              </w:rPr>
              <w:t>5.7.3.</w:t>
            </w:r>
            <w:r w:rsidR="00BE7A69">
              <w:rPr>
                <w:rFonts w:asciiTheme="minorHAnsi" w:eastAsiaTheme="minorEastAsia" w:hAnsiTheme="minorHAnsi"/>
                <w:iCs w:val="0"/>
                <w:noProof/>
                <w:sz w:val="22"/>
                <w:szCs w:val="22"/>
                <w:lang w:eastAsia="pl-PL"/>
              </w:rPr>
              <w:tab/>
            </w:r>
            <w:r w:rsidR="00BE7A69" w:rsidRPr="00641581">
              <w:rPr>
                <w:rStyle w:val="Hipercze"/>
                <w:noProof/>
              </w:rPr>
              <w:t>Testy wydajnościowe</w:t>
            </w:r>
            <w:r w:rsidR="00BE7A69">
              <w:rPr>
                <w:noProof/>
                <w:webHidden/>
              </w:rPr>
              <w:tab/>
            </w:r>
            <w:r w:rsidR="00BE7A69">
              <w:rPr>
                <w:noProof/>
                <w:webHidden/>
              </w:rPr>
              <w:fldChar w:fldCharType="begin"/>
            </w:r>
            <w:r w:rsidR="00BE7A69">
              <w:rPr>
                <w:noProof/>
                <w:webHidden/>
              </w:rPr>
              <w:instrText xml:space="preserve"> PAGEREF _Toc91668393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11E3CD6F" w14:textId="69B8FC8E"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4" w:history="1">
            <w:r w:rsidR="00BE7A69" w:rsidRPr="00641581">
              <w:rPr>
                <w:rStyle w:val="Hipercze"/>
                <w:noProof/>
              </w:rPr>
              <w:t>5.7.4.</w:t>
            </w:r>
            <w:r w:rsidR="00BE7A69">
              <w:rPr>
                <w:rFonts w:asciiTheme="minorHAnsi" w:eastAsiaTheme="minorEastAsia" w:hAnsiTheme="minorHAnsi"/>
                <w:iCs w:val="0"/>
                <w:noProof/>
                <w:sz w:val="22"/>
                <w:szCs w:val="22"/>
                <w:lang w:eastAsia="pl-PL"/>
              </w:rPr>
              <w:tab/>
            </w:r>
            <w:r w:rsidR="00BE7A69" w:rsidRPr="00641581">
              <w:rPr>
                <w:rStyle w:val="Hipercze"/>
                <w:noProof/>
              </w:rPr>
              <w:t>Testy akceptacyjne</w:t>
            </w:r>
            <w:r w:rsidR="00BE7A69">
              <w:rPr>
                <w:noProof/>
                <w:webHidden/>
              </w:rPr>
              <w:tab/>
            </w:r>
            <w:r w:rsidR="00BE7A69">
              <w:rPr>
                <w:noProof/>
                <w:webHidden/>
              </w:rPr>
              <w:fldChar w:fldCharType="begin"/>
            </w:r>
            <w:r w:rsidR="00BE7A69">
              <w:rPr>
                <w:noProof/>
                <w:webHidden/>
              </w:rPr>
              <w:instrText xml:space="preserve"> PAGEREF _Toc91668394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6B4CDD09" w14:textId="4A74874D"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5" w:history="1">
            <w:r w:rsidR="00BE7A69" w:rsidRPr="00641581">
              <w:rPr>
                <w:rStyle w:val="Hipercze"/>
                <w:noProof/>
              </w:rPr>
              <w:t>5.8.</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95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7EC88792" w14:textId="28005591" w:rsidR="00BE7A69" w:rsidRDefault="00C24BD5">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96" w:history="1">
            <w:r w:rsidR="00BE7A69" w:rsidRPr="00641581">
              <w:rPr>
                <w:rStyle w:val="Hipercze"/>
                <w:noProof/>
              </w:rPr>
              <w:t>V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EWALUACJA systemu informatycznego</w:t>
            </w:r>
            <w:r w:rsidR="00BE7A69">
              <w:rPr>
                <w:noProof/>
                <w:webHidden/>
              </w:rPr>
              <w:tab/>
            </w:r>
            <w:r w:rsidR="00BE7A69">
              <w:rPr>
                <w:noProof/>
                <w:webHidden/>
              </w:rPr>
              <w:fldChar w:fldCharType="begin"/>
            </w:r>
            <w:r w:rsidR="00BE7A69">
              <w:rPr>
                <w:noProof/>
                <w:webHidden/>
              </w:rPr>
              <w:instrText xml:space="preserve"> PAGEREF _Toc91668396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6E05DC0E" w14:textId="37B16EFE"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7" w:history="1">
            <w:r w:rsidR="00BE7A69" w:rsidRPr="00641581">
              <w:rPr>
                <w:rStyle w:val="Hipercze"/>
                <w:noProof/>
              </w:rPr>
              <w:t>6.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97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71D7F434" w14:textId="2353D3F9"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8" w:history="1">
            <w:r w:rsidR="00BE7A69" w:rsidRPr="00641581">
              <w:rPr>
                <w:rStyle w:val="Hipercze"/>
                <w:noProof/>
              </w:rPr>
              <w:t>6.2.</w:t>
            </w:r>
            <w:r w:rsidR="00BE7A69">
              <w:rPr>
                <w:rFonts w:asciiTheme="minorHAnsi" w:eastAsiaTheme="minorEastAsia" w:hAnsiTheme="minorHAnsi"/>
                <w:smallCaps w:val="0"/>
                <w:noProof/>
                <w:sz w:val="22"/>
                <w:szCs w:val="22"/>
                <w:lang w:eastAsia="pl-PL"/>
              </w:rPr>
              <w:tab/>
            </w:r>
            <w:r w:rsidR="00BE7A69" w:rsidRPr="00641581">
              <w:rPr>
                <w:rStyle w:val="Hipercze"/>
                <w:noProof/>
              </w:rPr>
              <w:t>Metoda oceny uzyskanych wyników</w:t>
            </w:r>
            <w:r w:rsidR="00BE7A69">
              <w:rPr>
                <w:noProof/>
                <w:webHidden/>
              </w:rPr>
              <w:tab/>
            </w:r>
            <w:r w:rsidR="00BE7A69">
              <w:rPr>
                <w:noProof/>
                <w:webHidden/>
              </w:rPr>
              <w:fldChar w:fldCharType="begin"/>
            </w:r>
            <w:r w:rsidR="00BE7A69">
              <w:rPr>
                <w:noProof/>
                <w:webHidden/>
              </w:rPr>
              <w:instrText xml:space="preserve"> PAGEREF _Toc91668398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04C0571F" w14:textId="0CD32A3C"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9" w:history="1">
            <w:r w:rsidR="00BE7A69" w:rsidRPr="00641581">
              <w:rPr>
                <w:rStyle w:val="Hipercze"/>
                <w:noProof/>
              </w:rPr>
              <w:t>6.3.</w:t>
            </w:r>
            <w:r w:rsidR="00BE7A69">
              <w:rPr>
                <w:rFonts w:asciiTheme="minorHAnsi" w:eastAsiaTheme="minorEastAsia" w:hAnsiTheme="minorHAnsi"/>
                <w:smallCaps w:val="0"/>
                <w:noProof/>
                <w:sz w:val="22"/>
                <w:szCs w:val="22"/>
                <w:lang w:eastAsia="pl-PL"/>
              </w:rPr>
              <w:tab/>
            </w:r>
            <w:r w:rsidR="00BE7A69" w:rsidRPr="00641581">
              <w:rPr>
                <w:rStyle w:val="Hipercze"/>
                <w:noProof/>
              </w:rPr>
              <w:t>Ocena uzyskanych wyników</w:t>
            </w:r>
            <w:r w:rsidR="00BE7A69">
              <w:rPr>
                <w:noProof/>
                <w:webHidden/>
              </w:rPr>
              <w:tab/>
            </w:r>
            <w:r w:rsidR="00BE7A69">
              <w:rPr>
                <w:noProof/>
                <w:webHidden/>
              </w:rPr>
              <w:fldChar w:fldCharType="begin"/>
            </w:r>
            <w:r w:rsidR="00BE7A69">
              <w:rPr>
                <w:noProof/>
                <w:webHidden/>
              </w:rPr>
              <w:instrText xml:space="preserve"> PAGEREF _Toc91668399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61DAE6D9" w14:textId="5677937F"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0" w:history="1">
            <w:r w:rsidR="00BE7A69" w:rsidRPr="00641581">
              <w:rPr>
                <w:rStyle w:val="Hipercze"/>
                <w:noProof/>
              </w:rPr>
              <w:t>6.3.1.</w:t>
            </w:r>
            <w:r w:rsidR="00BE7A69">
              <w:rPr>
                <w:rFonts w:asciiTheme="minorHAnsi" w:eastAsiaTheme="minorEastAsia" w:hAnsiTheme="minorHAnsi"/>
                <w:iCs w:val="0"/>
                <w:noProof/>
                <w:sz w:val="22"/>
                <w:szCs w:val="22"/>
                <w:lang w:eastAsia="pl-PL"/>
              </w:rPr>
              <w:tab/>
            </w:r>
            <w:r w:rsidR="00BE7A69" w:rsidRPr="00641581">
              <w:rPr>
                <w:rStyle w:val="Hipercze"/>
                <w:noProof/>
              </w:rPr>
              <w:t>Ocena stopnia implementacji systemu</w:t>
            </w:r>
            <w:r w:rsidR="00BE7A69">
              <w:rPr>
                <w:noProof/>
                <w:webHidden/>
              </w:rPr>
              <w:tab/>
            </w:r>
            <w:r w:rsidR="00BE7A69">
              <w:rPr>
                <w:noProof/>
                <w:webHidden/>
              </w:rPr>
              <w:fldChar w:fldCharType="begin"/>
            </w:r>
            <w:r w:rsidR="00BE7A69">
              <w:rPr>
                <w:noProof/>
                <w:webHidden/>
              </w:rPr>
              <w:instrText xml:space="preserve"> PAGEREF _Toc91668400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25D70194" w14:textId="7D00BB17"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1" w:history="1">
            <w:r w:rsidR="00BE7A69" w:rsidRPr="00641581">
              <w:rPr>
                <w:rStyle w:val="Hipercze"/>
                <w:noProof/>
              </w:rPr>
              <w:t>6.3.2.</w:t>
            </w:r>
            <w:r w:rsidR="00BE7A69">
              <w:rPr>
                <w:rFonts w:asciiTheme="minorHAnsi" w:eastAsiaTheme="minorEastAsia" w:hAnsiTheme="minorHAnsi"/>
                <w:iCs w:val="0"/>
                <w:noProof/>
                <w:sz w:val="22"/>
                <w:szCs w:val="22"/>
                <w:lang w:eastAsia="pl-PL"/>
              </w:rPr>
              <w:tab/>
            </w:r>
            <w:r w:rsidR="00BE7A69" w:rsidRPr="00641581">
              <w:rPr>
                <w:rStyle w:val="Hipercze"/>
                <w:noProof/>
              </w:rPr>
              <w:t>Ocena stopnia pokrycia wymagań</w:t>
            </w:r>
            <w:r w:rsidR="00BE7A69">
              <w:rPr>
                <w:noProof/>
                <w:webHidden/>
              </w:rPr>
              <w:tab/>
            </w:r>
            <w:r w:rsidR="00BE7A69">
              <w:rPr>
                <w:noProof/>
                <w:webHidden/>
              </w:rPr>
              <w:fldChar w:fldCharType="begin"/>
            </w:r>
            <w:r w:rsidR="00BE7A69">
              <w:rPr>
                <w:noProof/>
                <w:webHidden/>
              </w:rPr>
              <w:instrText xml:space="preserve"> PAGEREF _Toc91668401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44645013" w14:textId="1F94C9BB"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2" w:history="1">
            <w:r w:rsidR="00BE7A69" w:rsidRPr="00641581">
              <w:rPr>
                <w:rStyle w:val="Hipercze"/>
                <w:noProof/>
              </w:rPr>
              <w:t>6.3.3.</w:t>
            </w:r>
            <w:r w:rsidR="00BE7A69">
              <w:rPr>
                <w:rFonts w:asciiTheme="minorHAnsi" w:eastAsiaTheme="minorEastAsia" w:hAnsiTheme="minorHAnsi"/>
                <w:iCs w:val="0"/>
                <w:noProof/>
                <w:sz w:val="22"/>
                <w:szCs w:val="22"/>
                <w:lang w:eastAsia="pl-PL"/>
              </w:rPr>
              <w:tab/>
            </w:r>
            <w:r w:rsidR="00BE7A69" w:rsidRPr="00641581">
              <w:rPr>
                <w:rStyle w:val="Hipercze"/>
                <w:noProof/>
              </w:rPr>
              <w:t>Ocena funkcjonalności systemu</w:t>
            </w:r>
            <w:r w:rsidR="00BE7A69">
              <w:rPr>
                <w:noProof/>
                <w:webHidden/>
              </w:rPr>
              <w:tab/>
            </w:r>
            <w:r w:rsidR="00BE7A69">
              <w:rPr>
                <w:noProof/>
                <w:webHidden/>
              </w:rPr>
              <w:fldChar w:fldCharType="begin"/>
            </w:r>
            <w:r w:rsidR="00BE7A69">
              <w:rPr>
                <w:noProof/>
                <w:webHidden/>
              </w:rPr>
              <w:instrText xml:space="preserve"> PAGEREF _Toc91668402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5760C36A" w14:textId="6B992BC7"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3" w:history="1">
            <w:r w:rsidR="00BE7A69" w:rsidRPr="00641581">
              <w:rPr>
                <w:rStyle w:val="Hipercze"/>
                <w:noProof/>
              </w:rPr>
              <w:t>6.3.4.</w:t>
            </w:r>
            <w:r w:rsidR="00BE7A69">
              <w:rPr>
                <w:rFonts w:asciiTheme="minorHAnsi" w:eastAsiaTheme="minorEastAsia" w:hAnsiTheme="minorHAnsi"/>
                <w:iCs w:val="0"/>
                <w:noProof/>
                <w:sz w:val="22"/>
                <w:szCs w:val="22"/>
                <w:lang w:eastAsia="pl-PL"/>
              </w:rPr>
              <w:tab/>
            </w:r>
            <w:r w:rsidR="00BE7A69" w:rsidRPr="00641581">
              <w:rPr>
                <w:rStyle w:val="Hipercze"/>
                <w:noProof/>
              </w:rPr>
              <w:t>Ocena jakości systemu</w:t>
            </w:r>
            <w:r w:rsidR="00BE7A69">
              <w:rPr>
                <w:noProof/>
                <w:webHidden/>
              </w:rPr>
              <w:tab/>
            </w:r>
            <w:r w:rsidR="00BE7A69">
              <w:rPr>
                <w:noProof/>
                <w:webHidden/>
              </w:rPr>
              <w:fldChar w:fldCharType="begin"/>
            </w:r>
            <w:r w:rsidR="00BE7A69">
              <w:rPr>
                <w:noProof/>
                <w:webHidden/>
              </w:rPr>
              <w:instrText xml:space="preserve"> PAGEREF _Toc91668403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3635A388" w14:textId="23D5015F"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4" w:history="1">
            <w:r w:rsidR="00BE7A69" w:rsidRPr="00641581">
              <w:rPr>
                <w:rStyle w:val="Hipercze"/>
                <w:noProof/>
              </w:rPr>
              <w:t>6.3.5.</w:t>
            </w:r>
            <w:r w:rsidR="00BE7A69">
              <w:rPr>
                <w:rFonts w:asciiTheme="minorHAnsi" w:eastAsiaTheme="minorEastAsia" w:hAnsiTheme="minorHAnsi"/>
                <w:iCs w:val="0"/>
                <w:noProof/>
                <w:sz w:val="22"/>
                <w:szCs w:val="22"/>
                <w:lang w:eastAsia="pl-PL"/>
              </w:rPr>
              <w:tab/>
            </w:r>
            <w:r w:rsidR="00BE7A69" w:rsidRPr="00641581">
              <w:rPr>
                <w:rStyle w:val="Hipercze"/>
                <w:noProof/>
              </w:rPr>
              <w:t>Ocena użyteczności systemu</w:t>
            </w:r>
            <w:r w:rsidR="00BE7A69">
              <w:rPr>
                <w:noProof/>
                <w:webHidden/>
              </w:rPr>
              <w:tab/>
            </w:r>
            <w:r w:rsidR="00BE7A69">
              <w:rPr>
                <w:noProof/>
                <w:webHidden/>
              </w:rPr>
              <w:fldChar w:fldCharType="begin"/>
            </w:r>
            <w:r w:rsidR="00BE7A69">
              <w:rPr>
                <w:noProof/>
                <w:webHidden/>
              </w:rPr>
              <w:instrText xml:space="preserve"> PAGEREF _Toc91668404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42CF7312" w14:textId="722B86D0"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405" w:history="1">
            <w:r w:rsidR="00BE7A69" w:rsidRPr="00641581">
              <w:rPr>
                <w:rStyle w:val="Hipercze"/>
                <w:noProof/>
              </w:rPr>
              <w:t>6.4.</w:t>
            </w:r>
            <w:r w:rsidR="00BE7A69">
              <w:rPr>
                <w:rFonts w:asciiTheme="minorHAnsi" w:eastAsiaTheme="minorEastAsia" w:hAnsiTheme="minorHAnsi"/>
                <w:smallCaps w:val="0"/>
                <w:noProof/>
                <w:sz w:val="22"/>
                <w:szCs w:val="22"/>
                <w:lang w:eastAsia="pl-PL"/>
              </w:rPr>
              <w:tab/>
            </w:r>
            <w:r w:rsidR="00BE7A69" w:rsidRPr="00641581">
              <w:rPr>
                <w:rStyle w:val="Hipercze"/>
                <w:noProof/>
              </w:rPr>
              <w:t>Kierunki rozwoju i doskonalenia</w:t>
            </w:r>
            <w:r w:rsidR="00BE7A69">
              <w:rPr>
                <w:noProof/>
                <w:webHidden/>
              </w:rPr>
              <w:tab/>
            </w:r>
            <w:r w:rsidR="00BE7A69">
              <w:rPr>
                <w:noProof/>
                <w:webHidden/>
              </w:rPr>
              <w:fldChar w:fldCharType="begin"/>
            </w:r>
            <w:r w:rsidR="00BE7A69">
              <w:rPr>
                <w:noProof/>
                <w:webHidden/>
              </w:rPr>
              <w:instrText xml:space="preserve"> PAGEREF _Toc91668405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2B7E4B23" w14:textId="221D46D9"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6" w:history="1">
            <w:r w:rsidR="00BE7A69" w:rsidRPr="00641581">
              <w:rPr>
                <w:rStyle w:val="Hipercze"/>
                <w:noProof/>
              </w:rPr>
              <w:t>6.4.1.</w:t>
            </w:r>
            <w:r w:rsidR="00BE7A69">
              <w:rPr>
                <w:rFonts w:asciiTheme="minorHAnsi" w:eastAsiaTheme="minorEastAsia" w:hAnsiTheme="minorHAnsi"/>
                <w:iCs w:val="0"/>
                <w:noProof/>
                <w:sz w:val="22"/>
                <w:szCs w:val="22"/>
                <w:lang w:eastAsia="pl-PL"/>
              </w:rPr>
              <w:tab/>
            </w:r>
            <w:r w:rsidR="00BE7A69" w:rsidRPr="00641581">
              <w:rPr>
                <w:rStyle w:val="Hipercze"/>
                <w:noProof/>
              </w:rPr>
              <w:t>Rekomendacje kierunku rozwoju systemu</w:t>
            </w:r>
            <w:r w:rsidR="00BE7A69">
              <w:rPr>
                <w:noProof/>
                <w:webHidden/>
              </w:rPr>
              <w:tab/>
            </w:r>
            <w:r w:rsidR="00BE7A69">
              <w:rPr>
                <w:noProof/>
                <w:webHidden/>
              </w:rPr>
              <w:fldChar w:fldCharType="begin"/>
            </w:r>
            <w:r w:rsidR="00BE7A69">
              <w:rPr>
                <w:noProof/>
                <w:webHidden/>
              </w:rPr>
              <w:instrText xml:space="preserve"> PAGEREF _Toc91668406 \h </w:instrText>
            </w:r>
            <w:r w:rsidR="00BE7A69">
              <w:rPr>
                <w:noProof/>
                <w:webHidden/>
              </w:rPr>
            </w:r>
            <w:r w:rsidR="00BE7A69">
              <w:rPr>
                <w:noProof/>
                <w:webHidden/>
              </w:rPr>
              <w:fldChar w:fldCharType="separate"/>
            </w:r>
            <w:r w:rsidR="00BE7A69">
              <w:rPr>
                <w:noProof/>
                <w:webHidden/>
              </w:rPr>
              <w:t>111</w:t>
            </w:r>
            <w:r w:rsidR="00BE7A69">
              <w:rPr>
                <w:noProof/>
                <w:webHidden/>
              </w:rPr>
              <w:fldChar w:fldCharType="end"/>
            </w:r>
          </w:hyperlink>
        </w:p>
        <w:p w14:paraId="27155023" w14:textId="084540E5" w:rsidR="00BE7A69" w:rsidRDefault="00C24BD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7" w:history="1">
            <w:r w:rsidR="00BE7A69" w:rsidRPr="00641581">
              <w:rPr>
                <w:rStyle w:val="Hipercze"/>
                <w:noProof/>
              </w:rPr>
              <w:t>6.4.2.</w:t>
            </w:r>
            <w:r w:rsidR="00BE7A69">
              <w:rPr>
                <w:rFonts w:asciiTheme="minorHAnsi" w:eastAsiaTheme="minorEastAsia" w:hAnsiTheme="minorHAnsi"/>
                <w:iCs w:val="0"/>
                <w:noProof/>
                <w:sz w:val="22"/>
                <w:szCs w:val="22"/>
                <w:lang w:eastAsia="pl-PL"/>
              </w:rPr>
              <w:tab/>
            </w:r>
            <w:r w:rsidR="00BE7A69" w:rsidRPr="00641581">
              <w:rPr>
                <w:rStyle w:val="Hipercze"/>
                <w:noProof/>
              </w:rPr>
              <w:t>Rekomendacje w zakresie doskonalenia metod inżynierii systemów</w:t>
            </w:r>
            <w:r w:rsidR="00BE7A69">
              <w:rPr>
                <w:noProof/>
                <w:webHidden/>
              </w:rPr>
              <w:tab/>
            </w:r>
            <w:r w:rsidR="00BE7A69">
              <w:rPr>
                <w:noProof/>
                <w:webHidden/>
              </w:rPr>
              <w:fldChar w:fldCharType="begin"/>
            </w:r>
            <w:r w:rsidR="00BE7A69">
              <w:rPr>
                <w:noProof/>
                <w:webHidden/>
              </w:rPr>
              <w:instrText xml:space="preserve"> PAGEREF _Toc91668407 \h </w:instrText>
            </w:r>
            <w:r w:rsidR="00BE7A69">
              <w:rPr>
                <w:noProof/>
                <w:webHidden/>
              </w:rPr>
            </w:r>
            <w:r w:rsidR="00BE7A69">
              <w:rPr>
                <w:noProof/>
                <w:webHidden/>
              </w:rPr>
              <w:fldChar w:fldCharType="separate"/>
            </w:r>
            <w:r w:rsidR="00BE7A69">
              <w:rPr>
                <w:noProof/>
                <w:webHidden/>
              </w:rPr>
              <w:t>111</w:t>
            </w:r>
            <w:r w:rsidR="00BE7A69">
              <w:rPr>
                <w:noProof/>
                <w:webHidden/>
              </w:rPr>
              <w:fldChar w:fldCharType="end"/>
            </w:r>
          </w:hyperlink>
        </w:p>
        <w:p w14:paraId="77B0210F" w14:textId="674E0FDF" w:rsidR="00BE7A69" w:rsidRDefault="00C24BD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408" w:history="1">
            <w:r w:rsidR="00BE7A69" w:rsidRPr="00641581">
              <w:rPr>
                <w:rStyle w:val="Hipercze"/>
                <w:noProof/>
              </w:rPr>
              <w:t>6.5.</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408 \h </w:instrText>
            </w:r>
            <w:r w:rsidR="00BE7A69">
              <w:rPr>
                <w:noProof/>
                <w:webHidden/>
              </w:rPr>
            </w:r>
            <w:r w:rsidR="00BE7A69">
              <w:rPr>
                <w:noProof/>
                <w:webHidden/>
              </w:rPr>
              <w:fldChar w:fldCharType="separate"/>
            </w:r>
            <w:r w:rsidR="00BE7A69">
              <w:rPr>
                <w:noProof/>
                <w:webHidden/>
              </w:rPr>
              <w:t>112</w:t>
            </w:r>
            <w:r w:rsidR="00BE7A69">
              <w:rPr>
                <w:noProof/>
                <w:webHidden/>
              </w:rPr>
              <w:fldChar w:fldCharType="end"/>
            </w:r>
          </w:hyperlink>
        </w:p>
        <w:p w14:paraId="3AF12E31" w14:textId="0CF9434F" w:rsidR="00BE7A69" w:rsidRDefault="00C24BD5">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09" w:history="1">
            <w:r w:rsidR="00BE7A69" w:rsidRPr="00641581">
              <w:rPr>
                <w:rStyle w:val="Hipercze"/>
                <w:noProof/>
              </w:rPr>
              <w:t>Zakończenie</w:t>
            </w:r>
            <w:r w:rsidR="00BE7A69">
              <w:rPr>
                <w:noProof/>
                <w:webHidden/>
              </w:rPr>
              <w:tab/>
            </w:r>
            <w:r w:rsidR="00BE7A69">
              <w:rPr>
                <w:noProof/>
                <w:webHidden/>
              </w:rPr>
              <w:fldChar w:fldCharType="begin"/>
            </w:r>
            <w:r w:rsidR="00BE7A69">
              <w:rPr>
                <w:noProof/>
                <w:webHidden/>
              </w:rPr>
              <w:instrText xml:space="preserve"> PAGEREF _Toc91668409 \h </w:instrText>
            </w:r>
            <w:r w:rsidR="00BE7A69">
              <w:rPr>
                <w:noProof/>
                <w:webHidden/>
              </w:rPr>
            </w:r>
            <w:r w:rsidR="00BE7A69">
              <w:rPr>
                <w:noProof/>
                <w:webHidden/>
              </w:rPr>
              <w:fldChar w:fldCharType="separate"/>
            </w:r>
            <w:r w:rsidR="00BE7A69">
              <w:rPr>
                <w:noProof/>
                <w:webHidden/>
              </w:rPr>
              <w:t>113</w:t>
            </w:r>
            <w:r w:rsidR="00BE7A69">
              <w:rPr>
                <w:noProof/>
                <w:webHidden/>
              </w:rPr>
              <w:fldChar w:fldCharType="end"/>
            </w:r>
          </w:hyperlink>
        </w:p>
        <w:p w14:paraId="5185DD73" w14:textId="4088327B" w:rsidR="00BE7A69" w:rsidRDefault="00C24BD5">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0" w:history="1">
            <w:r w:rsidR="00BE7A69" w:rsidRPr="00641581">
              <w:rPr>
                <w:rStyle w:val="Hipercze"/>
                <w:noProof/>
              </w:rPr>
              <w:t>BIBLIOGRAFIA</w:t>
            </w:r>
            <w:r w:rsidR="00BE7A69">
              <w:rPr>
                <w:noProof/>
                <w:webHidden/>
              </w:rPr>
              <w:tab/>
            </w:r>
            <w:r w:rsidR="00BE7A69">
              <w:rPr>
                <w:noProof/>
                <w:webHidden/>
              </w:rPr>
              <w:fldChar w:fldCharType="begin"/>
            </w:r>
            <w:r w:rsidR="00BE7A69">
              <w:rPr>
                <w:noProof/>
                <w:webHidden/>
              </w:rPr>
              <w:instrText xml:space="preserve"> PAGEREF _Toc91668410 \h </w:instrText>
            </w:r>
            <w:r w:rsidR="00BE7A69">
              <w:rPr>
                <w:noProof/>
                <w:webHidden/>
              </w:rPr>
            </w:r>
            <w:r w:rsidR="00BE7A69">
              <w:rPr>
                <w:noProof/>
                <w:webHidden/>
              </w:rPr>
              <w:fldChar w:fldCharType="separate"/>
            </w:r>
            <w:r w:rsidR="00BE7A69">
              <w:rPr>
                <w:noProof/>
                <w:webHidden/>
              </w:rPr>
              <w:t>114</w:t>
            </w:r>
            <w:r w:rsidR="00BE7A69">
              <w:rPr>
                <w:noProof/>
                <w:webHidden/>
              </w:rPr>
              <w:fldChar w:fldCharType="end"/>
            </w:r>
          </w:hyperlink>
        </w:p>
        <w:p w14:paraId="178D61D7" w14:textId="763C3EF1" w:rsidR="00BE7A69" w:rsidRDefault="00C24BD5">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1" w:history="1">
            <w:r w:rsidR="00BE7A69" w:rsidRPr="00641581">
              <w:rPr>
                <w:rStyle w:val="Hipercze"/>
                <w:noProof/>
              </w:rPr>
              <w:t>Wykaz Rysnunków</w:t>
            </w:r>
            <w:r w:rsidR="00BE7A69">
              <w:rPr>
                <w:noProof/>
                <w:webHidden/>
              </w:rPr>
              <w:tab/>
            </w:r>
            <w:r w:rsidR="00BE7A69">
              <w:rPr>
                <w:noProof/>
                <w:webHidden/>
              </w:rPr>
              <w:fldChar w:fldCharType="begin"/>
            </w:r>
            <w:r w:rsidR="00BE7A69">
              <w:rPr>
                <w:noProof/>
                <w:webHidden/>
              </w:rPr>
              <w:instrText xml:space="preserve"> PAGEREF _Toc91668411 \h </w:instrText>
            </w:r>
            <w:r w:rsidR="00BE7A69">
              <w:rPr>
                <w:noProof/>
                <w:webHidden/>
              </w:rPr>
            </w:r>
            <w:r w:rsidR="00BE7A69">
              <w:rPr>
                <w:noProof/>
                <w:webHidden/>
              </w:rPr>
              <w:fldChar w:fldCharType="separate"/>
            </w:r>
            <w:r w:rsidR="00BE7A69">
              <w:rPr>
                <w:noProof/>
                <w:webHidden/>
              </w:rPr>
              <w:t>117</w:t>
            </w:r>
            <w:r w:rsidR="00BE7A69">
              <w:rPr>
                <w:noProof/>
                <w:webHidden/>
              </w:rPr>
              <w:fldChar w:fldCharType="end"/>
            </w:r>
          </w:hyperlink>
        </w:p>
        <w:p w14:paraId="25EF3F83" w14:textId="34A2B2F6" w:rsidR="00BE7A69" w:rsidRDefault="00C24BD5">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2" w:history="1">
            <w:r w:rsidR="00BE7A69" w:rsidRPr="00641581">
              <w:rPr>
                <w:rStyle w:val="Hipercze"/>
                <w:noProof/>
              </w:rPr>
              <w:t>Wykaz Tabel</w:t>
            </w:r>
            <w:r w:rsidR="00BE7A69">
              <w:rPr>
                <w:noProof/>
                <w:webHidden/>
              </w:rPr>
              <w:tab/>
            </w:r>
            <w:r w:rsidR="00BE7A69">
              <w:rPr>
                <w:noProof/>
                <w:webHidden/>
              </w:rPr>
              <w:fldChar w:fldCharType="begin"/>
            </w:r>
            <w:r w:rsidR="00BE7A69">
              <w:rPr>
                <w:noProof/>
                <w:webHidden/>
              </w:rPr>
              <w:instrText xml:space="preserve"> PAGEREF _Toc91668412 \h </w:instrText>
            </w:r>
            <w:r w:rsidR="00BE7A69">
              <w:rPr>
                <w:noProof/>
                <w:webHidden/>
              </w:rPr>
            </w:r>
            <w:r w:rsidR="00BE7A69">
              <w:rPr>
                <w:noProof/>
                <w:webHidden/>
              </w:rPr>
              <w:fldChar w:fldCharType="separate"/>
            </w:r>
            <w:r w:rsidR="00BE7A69">
              <w:rPr>
                <w:noProof/>
                <w:webHidden/>
              </w:rPr>
              <w:t>120</w:t>
            </w:r>
            <w:r w:rsidR="00BE7A69">
              <w:rPr>
                <w:noProof/>
                <w:webHidden/>
              </w:rPr>
              <w:fldChar w:fldCharType="end"/>
            </w:r>
          </w:hyperlink>
        </w:p>
        <w:p w14:paraId="2EC03EDF" w14:textId="6664463A" w:rsidR="008F1523" w:rsidRDefault="008F1523">
          <w:r>
            <w:rPr>
              <w:b/>
              <w:bCs/>
            </w:rPr>
            <w:fldChar w:fldCharType="end"/>
          </w:r>
        </w:p>
      </w:sdtContent>
    </w:sdt>
    <w:p w14:paraId="07F8FB56" w14:textId="4E314A9C" w:rsidR="00AE7AAD" w:rsidRPr="00AE7AAD" w:rsidRDefault="00AE7AAD" w:rsidP="00945459">
      <w:pPr>
        <w:pStyle w:val="TytuSpisu"/>
      </w:pPr>
    </w:p>
    <w:p w14:paraId="75CEC03F" w14:textId="77777777" w:rsidR="00495065" w:rsidRDefault="00495065">
      <w:pPr>
        <w:rPr>
          <w:rFonts w:cs="Times New Roman"/>
          <w:szCs w:val="24"/>
        </w:rPr>
        <w:sectPr w:rsidR="00495065" w:rsidSect="00201266">
          <w:pgSz w:w="11906" w:h="16838"/>
          <w:pgMar w:top="1418" w:right="1134" w:bottom="1418" w:left="1134" w:header="709" w:footer="709" w:gutter="567"/>
          <w:cols w:space="708"/>
          <w:docGrid w:linePitch="360"/>
        </w:sectPr>
      </w:pPr>
    </w:p>
    <w:p w14:paraId="17B21EF6" w14:textId="77777777" w:rsidR="004B6C24" w:rsidRDefault="00DA1408" w:rsidP="00D340D5">
      <w:pPr>
        <w:pStyle w:val="Nagwek1"/>
        <w:numPr>
          <w:ilvl w:val="0"/>
          <w:numId w:val="0"/>
        </w:numPr>
      </w:pPr>
      <w:bookmarkStart w:id="1" w:name="_Toc490182387"/>
      <w:bookmarkStart w:id="2" w:name="_Toc8601546"/>
      <w:bookmarkStart w:id="3" w:name="_Toc91668254"/>
      <w:r>
        <w:lastRenderedPageBreak/>
        <w:t>Wstęp</w:t>
      </w:r>
      <w:bookmarkEnd w:id="1"/>
      <w:bookmarkEnd w:id="2"/>
      <w:bookmarkEnd w:id="3"/>
    </w:p>
    <w:p w14:paraId="275A7067" w14:textId="77777777" w:rsidR="003C2529" w:rsidRDefault="006A79D2" w:rsidP="00983582">
      <w:pPr>
        <w:pStyle w:val="TreAkapitu"/>
      </w:pPr>
      <w:bookmarkStart w:id="4" w:name="_Toc350197578"/>
      <w:r>
        <w:t>W tym miejscu należy zawrzeć</w:t>
      </w:r>
      <w:r w:rsidR="00560ACD">
        <w:rPr>
          <w:rStyle w:val="Odwoanieprzypisudolnego"/>
        </w:rPr>
        <w:footnoteReference w:id="1"/>
      </w:r>
      <w:r>
        <w:t>:</w:t>
      </w:r>
    </w:p>
    <w:p w14:paraId="5396D943" w14:textId="77777777" w:rsidR="00CF71B9" w:rsidRDefault="001D140A" w:rsidP="005D4C2D">
      <w:pPr>
        <w:pStyle w:val="TreAkapitu"/>
        <w:numPr>
          <w:ilvl w:val="0"/>
          <w:numId w:val="2"/>
        </w:numPr>
      </w:pPr>
      <w:r w:rsidRPr="001D140A">
        <w:t>ogólne wprowadzenie do problematyki pracy</w:t>
      </w:r>
    </w:p>
    <w:p w14:paraId="5D19C1DE" w14:textId="77777777" w:rsidR="00B72465" w:rsidRDefault="00B72465" w:rsidP="005D4C2D">
      <w:pPr>
        <w:pStyle w:val="TreAkapitu"/>
        <w:numPr>
          <w:ilvl w:val="0"/>
          <w:numId w:val="2"/>
        </w:numPr>
      </w:pPr>
      <w:r>
        <w:t xml:space="preserve">zwięzłe </w:t>
      </w:r>
      <w:r w:rsidRPr="00B72465">
        <w:t xml:space="preserve">wyjaśnienie </w:t>
      </w:r>
      <w:r w:rsidRPr="00B72465">
        <w:rPr>
          <w:b/>
          <w:u w:val="single"/>
        </w:rPr>
        <w:t>głównego motywu</w:t>
      </w:r>
      <w:r w:rsidRPr="00B72465">
        <w:t xml:space="preserve"> wyboru tematu</w:t>
      </w:r>
      <w:r>
        <w:t xml:space="preserve"> pracy</w:t>
      </w:r>
    </w:p>
    <w:p w14:paraId="402F5C62" w14:textId="77777777" w:rsidR="001D140A" w:rsidRDefault="001D140A" w:rsidP="005D4C2D">
      <w:pPr>
        <w:pStyle w:val="TreAkapitu"/>
        <w:numPr>
          <w:ilvl w:val="0"/>
          <w:numId w:val="2"/>
        </w:numPr>
      </w:pPr>
      <w:r>
        <w:t xml:space="preserve">wskazanie </w:t>
      </w:r>
      <w:r w:rsidRPr="006A79D2">
        <w:rPr>
          <w:b/>
          <w:u w:val="single"/>
        </w:rPr>
        <w:t>głównego celu</w:t>
      </w:r>
      <w:r>
        <w:t xml:space="preserve"> pracy</w:t>
      </w:r>
    </w:p>
    <w:p w14:paraId="73F7E34E" w14:textId="77777777" w:rsidR="006A79D2" w:rsidRDefault="006A79D2" w:rsidP="005D4C2D">
      <w:pPr>
        <w:pStyle w:val="TreAkapitu"/>
        <w:numPr>
          <w:ilvl w:val="0"/>
          <w:numId w:val="2"/>
        </w:numPr>
      </w:pPr>
      <w:r>
        <w:t>omówienie struktury pracy</w:t>
      </w:r>
      <w:r w:rsidR="003829AF">
        <w:t xml:space="preserve"> i zwięzła merytoryczna charakterystyka treści poszczególnych rozdziałów pracy</w:t>
      </w:r>
    </w:p>
    <w:p w14:paraId="07D82106" w14:textId="77777777" w:rsidR="003829AF" w:rsidRDefault="00603509" w:rsidP="005D4C2D">
      <w:pPr>
        <w:pStyle w:val="TreAkapitu"/>
        <w:numPr>
          <w:ilvl w:val="0"/>
          <w:numId w:val="2"/>
        </w:numPr>
      </w:pPr>
      <w:r>
        <w:t>Wskazanie i</w:t>
      </w:r>
      <w:r w:rsidRPr="00603509">
        <w:t>stotn</w:t>
      </w:r>
      <w:r>
        <w:t>ych</w:t>
      </w:r>
      <w:r w:rsidRPr="00603509">
        <w:t xml:space="preserve"> wynik</w:t>
      </w:r>
      <w:r>
        <w:t>ów</w:t>
      </w:r>
      <w:r w:rsidRPr="00603509">
        <w:t xml:space="preserve"> pracy, </w:t>
      </w:r>
      <w:r>
        <w:t xml:space="preserve">podkreślenie </w:t>
      </w:r>
      <w:r w:rsidRPr="00603509">
        <w:t>nowatorstw</w:t>
      </w:r>
      <w:r>
        <w:t xml:space="preserve">a </w:t>
      </w:r>
      <w:r w:rsidRPr="00603509">
        <w:t>i</w:t>
      </w:r>
      <w:r>
        <w:t xml:space="preserve">/lub </w:t>
      </w:r>
      <w:r w:rsidRPr="00603509">
        <w:t>oryginalnoś</w:t>
      </w:r>
      <w:r>
        <w:t>ci</w:t>
      </w:r>
      <w:r w:rsidRPr="00603509">
        <w:t xml:space="preserve"> ujęcia problemu</w:t>
      </w:r>
      <w:r>
        <w:t xml:space="preserve"> - należy szczegółowo wyartykułować co dokładnie wg dyplomanta jest nowatorskie/oryginalne</w:t>
      </w:r>
    </w:p>
    <w:p w14:paraId="0977960F" w14:textId="77777777" w:rsidR="006A79D2" w:rsidRDefault="006A79D2" w:rsidP="006A79D2">
      <w:pPr>
        <w:pStyle w:val="TreAkapitu"/>
      </w:pPr>
    </w:p>
    <w:p w14:paraId="4BC47DBD" w14:textId="706CCBF9" w:rsidR="00BF478E" w:rsidRDefault="00BF478E" w:rsidP="00BF478E">
      <w:pPr>
        <w:pStyle w:val="TreAkapitu"/>
        <w:rPr>
          <w:lang w:eastAsia="en-US"/>
        </w:rPr>
      </w:pPr>
      <w:r>
        <w:rPr>
          <w:lang w:eastAsia="en-US"/>
        </w:rPr>
        <w:t>Tu zilustrowano coś na poniższym rysunku/diagramie (</w:t>
      </w:r>
      <w:r w:rsidR="00F24EF1">
        <w:fldChar w:fldCharType="begin"/>
      </w:r>
      <w:r w:rsidR="00F24EF1">
        <w:instrText xml:space="preserve"> REF  _Ref8564504 \* Lower \h  \* MERGEFORMAT </w:instrText>
      </w:r>
      <w:r w:rsidR="00F24EF1">
        <w:fldChar w:fldCharType="separate"/>
      </w:r>
      <w:r w:rsidR="00DE7FCA" w:rsidRPr="00044956">
        <w:t xml:space="preserve">rys. </w:t>
      </w:r>
      <w:r w:rsidR="00DE7FCA">
        <w:t>1</w:t>
      </w:r>
      <w:r w:rsidR="00F24EF1">
        <w:fldChar w:fldCharType="end"/>
      </w:r>
      <w:r>
        <w:rPr>
          <w:lang w:eastAsia="en-US"/>
        </w:rPr>
        <w:t>)</w:t>
      </w:r>
      <w:r w:rsidR="00667ACF">
        <w:rPr>
          <w:lang w:eastAsia="en-US"/>
        </w:rPr>
        <w:t>.</w:t>
      </w:r>
    </w:p>
    <w:p w14:paraId="4C188FA8" w14:textId="1A329D60" w:rsidR="00044956" w:rsidRPr="00044956" w:rsidRDefault="00044956" w:rsidP="00044956">
      <w:pPr>
        <w:pStyle w:val="Legenda"/>
      </w:pPr>
      <w:bookmarkStart w:id="5" w:name="_Ref8564504"/>
      <w:r w:rsidRPr="00044956">
        <w:t xml:space="preserve">Rys. </w:t>
      </w:r>
      <w:r w:rsidR="00C24BD5">
        <w:fldChar w:fldCharType="begin"/>
      </w:r>
      <w:r w:rsidR="00C24BD5">
        <w:instrText xml:space="preserve"> SEQ Rys._ \* ARABIC </w:instrText>
      </w:r>
      <w:r w:rsidR="00C24BD5">
        <w:fldChar w:fldCharType="separate"/>
      </w:r>
      <w:r w:rsidR="00DE7FCA">
        <w:rPr>
          <w:noProof/>
        </w:rPr>
        <w:t>1</w:t>
      </w:r>
      <w:r w:rsidR="00C24BD5">
        <w:rPr>
          <w:noProof/>
        </w:rPr>
        <w:fldChar w:fldCharType="end"/>
      </w:r>
      <w:bookmarkEnd w:id="5"/>
      <w:r w:rsidRPr="00044956">
        <w:t xml:space="preserve">. Zabawa u </w:t>
      </w:r>
      <w:proofErr w:type="spellStart"/>
      <w:r>
        <w:t>optometry</w:t>
      </w:r>
      <w:r w:rsidRPr="00044956">
        <w:t>sty</w:t>
      </w:r>
      <w:proofErr w:type="spellEnd"/>
      <w:r w:rsidRPr="00044956">
        <w:t>.</w:t>
      </w:r>
    </w:p>
    <w:p w14:paraId="654BEB42" w14:textId="77777777" w:rsidR="00A83E79" w:rsidRDefault="00A83E79" w:rsidP="00044956">
      <w:pPr>
        <w:pStyle w:val="Rysunek"/>
      </w:pPr>
      <w:r>
        <w:rPr>
          <w:noProof/>
          <w:lang w:eastAsia="pl-PL"/>
        </w:rPr>
        <w:drawing>
          <wp:inline distT="0" distB="0" distL="0" distR="0" wp14:anchorId="6B3921EC" wp14:editId="09D754DF">
            <wp:extent cx="2009775" cy="2498725"/>
            <wp:effectExtent l="19050" t="0" r="9525" b="0"/>
            <wp:docPr id="198" name="Obraz 198" descr="C:\Program Files (x86)\Microsoft Office\MEDIA\CAGCAT10\j0090070.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C:\Program Files (x86)\Microsoft Office\MEDIA\CAGCAT10\j0090070.wmf"/>
                    <pic:cNvPicPr>
                      <a:picLocks noChangeAspect="1" noChangeArrowheads="1"/>
                    </pic:cNvPicPr>
                  </pic:nvPicPr>
                  <pic:blipFill>
                    <a:blip r:embed="rId18" cstate="print"/>
                    <a:srcRect/>
                    <a:stretch>
                      <a:fillRect/>
                    </a:stretch>
                  </pic:blipFill>
                  <pic:spPr bwMode="auto">
                    <a:xfrm>
                      <a:off x="0" y="0"/>
                      <a:ext cx="2009775" cy="2498725"/>
                    </a:xfrm>
                    <a:prstGeom prst="rect">
                      <a:avLst/>
                    </a:prstGeom>
                    <a:noFill/>
                    <a:ln w="9525">
                      <a:noFill/>
                      <a:miter lim="800000"/>
                      <a:headEnd/>
                      <a:tailEnd/>
                    </a:ln>
                  </pic:spPr>
                </pic:pic>
              </a:graphicData>
            </a:graphic>
          </wp:inline>
        </w:drawing>
      </w:r>
    </w:p>
    <w:p w14:paraId="2C8D2AE7" w14:textId="77777777" w:rsidR="00044956" w:rsidRDefault="00044956" w:rsidP="00044956">
      <w:pPr>
        <w:pStyle w:val="rdoRysunek"/>
      </w:pPr>
      <w:r>
        <w:t>Źródło: opracowanie własne na podstawie [1]</w:t>
      </w:r>
      <w:r w:rsidR="00EE5625">
        <w:t>, s. 11 - 12</w:t>
      </w:r>
      <w:r>
        <w:t>.</w:t>
      </w:r>
    </w:p>
    <w:p w14:paraId="3EB3B749" w14:textId="60A7B03B" w:rsidR="00044956" w:rsidRDefault="00BF478E" w:rsidP="00044956">
      <w:pPr>
        <w:pStyle w:val="TreAkapitu"/>
        <w:rPr>
          <w:lang w:eastAsia="en-US"/>
        </w:rPr>
      </w:pPr>
      <w:r>
        <w:rPr>
          <w:lang w:eastAsia="en-US"/>
        </w:rPr>
        <w:t xml:space="preserve">A tu </w:t>
      </w:r>
      <w:r w:rsidR="00606BB6">
        <w:rPr>
          <w:lang w:eastAsia="en-US"/>
        </w:rPr>
        <w:t>podano jakieś dziwne dane w poniższej tabeli (</w:t>
      </w:r>
      <w:r w:rsidR="00F24EF1">
        <w:fldChar w:fldCharType="begin"/>
      </w:r>
      <w:r w:rsidR="00F24EF1">
        <w:instrText xml:space="preserve"> REF  _Ref8564683 \* Lower \h  \* MERGEFORMAT </w:instrText>
      </w:r>
      <w:r w:rsidR="00F24EF1">
        <w:fldChar w:fldCharType="separate"/>
      </w:r>
      <w:r w:rsidR="00DE7FCA">
        <w:t>tab. 1</w:t>
      </w:r>
      <w:r w:rsidR="00F24EF1">
        <w:fldChar w:fldCharType="end"/>
      </w:r>
      <w:r w:rsidR="00606BB6">
        <w:rPr>
          <w:lang w:eastAsia="en-US"/>
        </w:rPr>
        <w:t>).</w:t>
      </w:r>
    </w:p>
    <w:p w14:paraId="0F8B3D6B" w14:textId="654C2ACC" w:rsidR="00C81870" w:rsidRDefault="00C81870" w:rsidP="00C81870">
      <w:pPr>
        <w:pStyle w:val="Legenda"/>
      </w:pPr>
      <w:bookmarkStart w:id="6" w:name="_Ref8564683"/>
      <w:r>
        <w:t xml:space="preserve">Tab. </w:t>
      </w:r>
      <w:r w:rsidR="00C24BD5">
        <w:fldChar w:fldCharType="begin"/>
      </w:r>
      <w:r w:rsidR="00C24BD5">
        <w:instrText xml:space="preserve"> SEQ Tab._ \* ARABIC </w:instrText>
      </w:r>
      <w:r w:rsidR="00C24BD5">
        <w:fldChar w:fldCharType="separate"/>
      </w:r>
      <w:r w:rsidR="00DE7FCA">
        <w:rPr>
          <w:noProof/>
        </w:rPr>
        <w:t>1</w:t>
      </w:r>
      <w:r w:rsidR="00C24BD5">
        <w:rPr>
          <w:noProof/>
        </w:rPr>
        <w:fldChar w:fldCharType="end"/>
      </w:r>
      <w:bookmarkEnd w:id="6"/>
      <w:r w:rsidR="00BF478E">
        <w:t>. Taka sobie tabelka</w:t>
      </w:r>
    </w:p>
    <w:tbl>
      <w:tblPr>
        <w:tblStyle w:val="Tabela-Siatka"/>
        <w:tblW w:w="0" w:type="auto"/>
        <w:tblLook w:val="04A0" w:firstRow="1" w:lastRow="0" w:firstColumn="1" w:lastColumn="0" w:noHBand="0" w:noVBand="1"/>
      </w:tblPr>
      <w:tblGrid>
        <w:gridCol w:w="3020"/>
        <w:gridCol w:w="3020"/>
        <w:gridCol w:w="3021"/>
      </w:tblGrid>
      <w:tr w:rsidR="00044956" w14:paraId="14D9A591" w14:textId="77777777" w:rsidTr="00044956">
        <w:tc>
          <w:tcPr>
            <w:tcW w:w="3070" w:type="dxa"/>
          </w:tcPr>
          <w:p w14:paraId="6BBFF9CD" w14:textId="77777777" w:rsidR="00044956" w:rsidRDefault="00044956" w:rsidP="00044956">
            <w:pPr>
              <w:pStyle w:val="TreAkapitu"/>
              <w:ind w:firstLine="0"/>
              <w:rPr>
                <w:lang w:eastAsia="en-US"/>
              </w:rPr>
            </w:pPr>
          </w:p>
        </w:tc>
        <w:tc>
          <w:tcPr>
            <w:tcW w:w="3070" w:type="dxa"/>
          </w:tcPr>
          <w:p w14:paraId="3EDF15B3" w14:textId="77777777" w:rsidR="00044956" w:rsidRDefault="00044956" w:rsidP="00044956">
            <w:pPr>
              <w:pStyle w:val="TreAkapitu"/>
              <w:ind w:firstLine="0"/>
              <w:rPr>
                <w:lang w:eastAsia="en-US"/>
              </w:rPr>
            </w:pPr>
          </w:p>
        </w:tc>
        <w:tc>
          <w:tcPr>
            <w:tcW w:w="3071" w:type="dxa"/>
          </w:tcPr>
          <w:p w14:paraId="0F5040FB" w14:textId="77777777" w:rsidR="00044956" w:rsidRDefault="00044956" w:rsidP="00044956">
            <w:pPr>
              <w:pStyle w:val="TreAkapitu"/>
              <w:ind w:firstLine="0"/>
              <w:rPr>
                <w:lang w:eastAsia="en-US"/>
              </w:rPr>
            </w:pPr>
          </w:p>
        </w:tc>
      </w:tr>
    </w:tbl>
    <w:p w14:paraId="7CB170FB" w14:textId="77777777" w:rsidR="00BF478E" w:rsidRDefault="00C81870" w:rsidP="00C81870">
      <w:pPr>
        <w:pStyle w:val="rdoTabela"/>
      </w:pPr>
      <w:r>
        <w:t>Źródło: [2], s. 11.</w:t>
      </w:r>
    </w:p>
    <w:p w14:paraId="3E484E10" w14:textId="77777777" w:rsidR="006A79D2" w:rsidRDefault="006A79D2" w:rsidP="006A79D2">
      <w:pPr>
        <w:pStyle w:val="TreAkapitu"/>
        <w:ind w:firstLine="0"/>
        <w:jc w:val="center"/>
      </w:pPr>
      <w:r>
        <w:t>* * *</w:t>
      </w:r>
    </w:p>
    <w:p w14:paraId="2A121F9F" w14:textId="4948BE02" w:rsidR="00090F3B" w:rsidRPr="00C75E56" w:rsidRDefault="006544BB" w:rsidP="00C75E56">
      <w:pPr>
        <w:pStyle w:val="TreAkapitu"/>
      </w:pPr>
      <w:bookmarkStart w:id="7" w:name="_Toc490182388"/>
      <w:r w:rsidRPr="006544BB">
        <w:rPr>
          <w:highlight w:val="yellow"/>
        </w:rPr>
        <w:t>Tu można napisać podziękowania jeśli ktoś bardzo tego potrzebuje. Jeżeli nie - to należy usunąć powyższe ***</w:t>
      </w:r>
      <w:r w:rsidR="00090F3B">
        <w:br w:type="page"/>
      </w:r>
    </w:p>
    <w:p w14:paraId="1453E883" w14:textId="77777777" w:rsidR="005F0347" w:rsidRPr="000E078F" w:rsidRDefault="006541CA" w:rsidP="00D340D5">
      <w:pPr>
        <w:pStyle w:val="Nagwek1"/>
      </w:pPr>
      <w:bookmarkStart w:id="8" w:name="_Toc8601547"/>
      <w:bookmarkStart w:id="9" w:name="_Toc91668255"/>
      <w:bookmarkEnd w:id="7"/>
      <w:r w:rsidRPr="000E078F">
        <w:lastRenderedPageBreak/>
        <w:t>Problemy metodologiczne</w:t>
      </w:r>
      <w:bookmarkEnd w:id="8"/>
      <w:bookmarkEnd w:id="9"/>
    </w:p>
    <w:p w14:paraId="720BA395" w14:textId="77777777" w:rsidR="00423A96" w:rsidRDefault="00423A96" w:rsidP="00D340D5">
      <w:pPr>
        <w:pStyle w:val="Nagwek2"/>
      </w:pPr>
      <w:bookmarkStart w:id="10" w:name="_Toc490182389"/>
      <w:bookmarkStart w:id="11" w:name="_Toc496365783"/>
      <w:bookmarkStart w:id="12" w:name="_Toc8601548"/>
      <w:bookmarkStart w:id="13" w:name="_Toc91668256"/>
      <w:bookmarkStart w:id="14" w:name="_Ref473308778"/>
      <w:bookmarkStart w:id="15" w:name="_Toc490182390"/>
      <w:bookmarkEnd w:id="10"/>
      <w:bookmarkEnd w:id="11"/>
      <w:r w:rsidRPr="00327C91">
        <w:t>Wprowadzenie</w:t>
      </w:r>
      <w:bookmarkEnd w:id="12"/>
      <w:bookmarkEnd w:id="13"/>
    </w:p>
    <w:p w14:paraId="70743346" w14:textId="4A74B9B8" w:rsidR="00BB5FA6" w:rsidRPr="00636EFE" w:rsidRDefault="007D6A7E" w:rsidP="002F75CC">
      <w:pPr>
        <w:pStyle w:val="TreAkapitu"/>
      </w:pPr>
      <w:r w:rsidRPr="007D6A7E">
        <w:t xml:space="preserve">System </w:t>
      </w:r>
      <w:r w:rsidR="003D0D4D">
        <w:t xml:space="preserve">obsługi mikropożyczek </w:t>
      </w:r>
      <w:r w:rsidRPr="007D6A7E">
        <w:t xml:space="preserve">przeznaczony jest zarówno dla osób potrzebujących wsparcia finansowego, jak i okazujących pomoc, jednakże wymagany jest status studenta. Dzięki temu platforma jest skupiona wokół społeczności akademickiej. Daje to większe szanse na udzielenie </w:t>
      </w:r>
      <w:r w:rsidR="00E0553C">
        <w:t>pożyczki</w:t>
      </w:r>
      <w:r w:rsidRPr="007D6A7E">
        <w:t xml:space="preserve"> </w:t>
      </w:r>
      <w:r w:rsidR="001B783A">
        <w:t xml:space="preserve">pomiędzy </w:t>
      </w:r>
      <w:r w:rsidRPr="007D6A7E">
        <w:t>student</w:t>
      </w:r>
      <w:r w:rsidR="001B783A">
        <w:t>ami.</w:t>
      </w:r>
    </w:p>
    <w:p w14:paraId="309E6478" w14:textId="32A44833" w:rsidR="000969CD" w:rsidRPr="00431B7F" w:rsidRDefault="00BE6D13" w:rsidP="00431B7F">
      <w:pPr>
        <w:pStyle w:val="Nagwek2"/>
        <w:rPr>
          <w:highlight w:val="yellow"/>
        </w:rPr>
      </w:pPr>
      <w:bookmarkStart w:id="16" w:name="_Toc8601549"/>
      <w:bookmarkStart w:id="17" w:name="_Toc91668257"/>
      <w:r w:rsidRPr="00801E35">
        <w:rPr>
          <w:highlight w:val="yellow"/>
        </w:rPr>
        <w:t>Zarys s</w:t>
      </w:r>
      <w:r w:rsidR="0070431F" w:rsidRPr="00801E35">
        <w:rPr>
          <w:highlight w:val="yellow"/>
        </w:rPr>
        <w:t>ytuacj</w:t>
      </w:r>
      <w:r w:rsidRPr="00801E35">
        <w:rPr>
          <w:highlight w:val="yellow"/>
        </w:rPr>
        <w:t>i</w:t>
      </w:r>
      <w:r w:rsidR="00DA1408" w:rsidRPr="00801E35">
        <w:rPr>
          <w:highlight w:val="yellow"/>
        </w:rPr>
        <w:t xml:space="preserve"> problem</w:t>
      </w:r>
      <w:bookmarkEnd w:id="14"/>
      <w:bookmarkEnd w:id="15"/>
      <w:r w:rsidR="0070431F" w:rsidRPr="00801E35">
        <w:rPr>
          <w:highlight w:val="yellow"/>
        </w:rPr>
        <w:t>ow</w:t>
      </w:r>
      <w:r w:rsidRPr="00801E35">
        <w:rPr>
          <w:highlight w:val="yellow"/>
        </w:rPr>
        <w:t>ej</w:t>
      </w:r>
      <w:bookmarkEnd w:id="16"/>
      <w:bookmarkEnd w:id="17"/>
    </w:p>
    <w:p w14:paraId="3E533F5E" w14:textId="73A1AE8E" w:rsidR="00DA324E" w:rsidRDefault="000D122F" w:rsidP="00E22191">
      <w:pPr>
        <w:pStyle w:val="TreAkapitu"/>
      </w:pPr>
      <w:r>
        <w:t xml:space="preserve">Rozpoczęcie studiów w większości przypadków wiąże się z koniecznością wyprowadzki z domu rodzinnego. Wynajmując mieszkanie studenci są zmuszeni do dokonywania regularnych opłat. Do tego  </w:t>
      </w:r>
      <w:r w:rsidR="007B4489">
        <w:t>dochodzą wydatki związane z utrzymaniem np. na pożywienie, transport, lekarza czy inne niespodziewane wydatki. Często dochodzi do sytuacji, kiedy te wydatki przewyższają dochody</w:t>
      </w:r>
      <w:r w:rsidR="00BB288C">
        <w:t xml:space="preserve"> i nie są one wystarczające na wyżej wspomniane </w:t>
      </w:r>
      <w:r w:rsidR="00831C08">
        <w:t>obciążenia</w:t>
      </w:r>
      <w:r w:rsidR="007B4489">
        <w:t xml:space="preserve">. </w:t>
      </w:r>
      <w:r w:rsidR="00BB288C">
        <w:t xml:space="preserve">Brak funduszy na </w:t>
      </w:r>
      <w:r w:rsidR="00AC7572">
        <w:t>podstawowe środki do życia</w:t>
      </w:r>
      <w:r w:rsidR="00BB288C">
        <w:t xml:space="preserve"> wymusza </w:t>
      </w:r>
      <w:r w:rsidR="00E941F7">
        <w:t xml:space="preserve">konieczność </w:t>
      </w:r>
      <w:r w:rsidR="00BB288C">
        <w:t xml:space="preserve">zaciągnięcia pomocy finansowej. </w:t>
      </w:r>
    </w:p>
    <w:p w14:paraId="1AB2D0BE" w14:textId="4378D8CE" w:rsidR="00DA324E" w:rsidRDefault="00AC7572" w:rsidP="00DA324E">
      <w:pPr>
        <w:pStyle w:val="TreAkapitu"/>
      </w:pPr>
      <w:r>
        <w:t xml:space="preserve">Nie </w:t>
      </w:r>
      <w:r w:rsidR="00DA324E">
        <w:t xml:space="preserve">każdy student </w:t>
      </w:r>
      <w:r w:rsidR="00BB288C">
        <w:t xml:space="preserve">wiąże koniec z końcem, jednakże wydatki </w:t>
      </w:r>
      <w:r w:rsidR="000F5455">
        <w:t>uniemożliwiają</w:t>
      </w:r>
      <w:r w:rsidR="00BB288C">
        <w:t xml:space="preserve"> </w:t>
      </w:r>
      <w:r w:rsidR="00BB288C" w:rsidRPr="00BB288C">
        <w:t>odłożenie większej ilości funduszy i zbudowanie odpowiedniego kapitału</w:t>
      </w:r>
      <w:r w:rsidR="000F5455">
        <w:t xml:space="preserve">, który jest potrzebny, aby rozpocząć własną działalność, wprowadzić nowy produkt czy realizować inne plany. </w:t>
      </w:r>
      <w:r w:rsidR="000F5455" w:rsidRPr="000F5455">
        <w:t>Jego brak wiąże się z tym, że przełomowe pomysły</w:t>
      </w:r>
      <w:r w:rsidR="000F5455">
        <w:t>, wymagające większego wkładu finansowego</w:t>
      </w:r>
      <w:r w:rsidR="000F5455" w:rsidRPr="000F5455">
        <w:t xml:space="preserve"> nie mogą dojść do skutku.</w:t>
      </w:r>
    </w:p>
    <w:p w14:paraId="48A5A466" w14:textId="6C49819E" w:rsidR="000348D6" w:rsidRDefault="000348D6" w:rsidP="000348D6">
      <w:pPr>
        <w:pStyle w:val="TreAkapitu"/>
        <w:ind w:firstLine="0"/>
      </w:pPr>
      <w:r>
        <w:tab/>
        <w:t>Z drugiej strony istnieją również studenci, którym tych funduszy nie brakuje, a nawet bywa i tak, że mają odłożone większe kwoty, z którymi nic nie robią. Chcąc pomnożyć swój kapitał mają możliwość udzielenia pożyczki z ustalonymi uprzednio warunkami, dotyczącymi kwoty, oprocentowania oraz czasu, na jaki zostanie udzielona.</w:t>
      </w:r>
    </w:p>
    <w:p w14:paraId="5AFE7997" w14:textId="06F7FB7A" w:rsidR="00C81DB5" w:rsidRDefault="00C81DB5" w:rsidP="00FB3378">
      <w:pPr>
        <w:pStyle w:val="TreAkapitu"/>
      </w:pPr>
      <w:r>
        <w:t xml:space="preserve">Problemem jest zapewnienie </w:t>
      </w:r>
      <w:r w:rsidR="006212A7">
        <w:t>obsługi procesu pożyczki. Należy uwzględnić zabezpieczenie przebiegu procesu pożyczki oraz zwrotu. Ponadto szczególną kwestią do</w:t>
      </w:r>
      <w:r w:rsidR="00B67A7E">
        <w:t xml:space="preserve"> </w:t>
      </w:r>
      <w:r w:rsidR="006212A7">
        <w:t xml:space="preserve">rozpatrzenia jest wiarygodność zarówno pożyczkodawcy jak i </w:t>
      </w:r>
      <w:r w:rsidR="003412C9">
        <w:t>pożyczko</w:t>
      </w:r>
      <w:r w:rsidR="00D63C3D">
        <w:t>biorcy</w:t>
      </w:r>
      <w:r w:rsidR="006212A7">
        <w:t>.</w:t>
      </w:r>
      <w:r w:rsidR="00AC6C51">
        <w:t xml:space="preserve"> Istnieje tu pewne ryzyko pożyczkowe, które powinno zostać ówcześnie ocenione.</w:t>
      </w:r>
      <w:r w:rsidR="006212A7">
        <w:t xml:space="preserve"> </w:t>
      </w:r>
      <w:r w:rsidRPr="00C81DB5">
        <w:t>Pożyczkę można zaciągnąć na dowolny cel. Platforma ma dać szanse każdemu, komu potrzebna jest pomoc finansowa – niezależnie od powodu.</w:t>
      </w:r>
    </w:p>
    <w:p w14:paraId="38EFD6E6" w14:textId="4A692A62" w:rsidR="009E677F" w:rsidRDefault="009E677F" w:rsidP="000348D6">
      <w:pPr>
        <w:pStyle w:val="TreAkapitu"/>
        <w:ind w:firstLine="0"/>
      </w:pPr>
      <w:r>
        <w:tab/>
        <w:t xml:space="preserve">Zaletą tego rozwiązania jest pominięcie instytucji finansowych w zaciągnięciu pożyczki. Będąc studentem nie posiada </w:t>
      </w:r>
      <w:r w:rsidR="004D2B27">
        <w:t>się</w:t>
      </w:r>
      <w:r>
        <w:t xml:space="preserve"> wystarczającej zdolności kredytowe</w:t>
      </w:r>
      <w:r w:rsidR="0006166C">
        <w:t>j</w:t>
      </w:r>
      <w:r>
        <w:t xml:space="preserve">, co powoduje, że banki niechętnie udzielają pomocy finansowej. Kolejnym pozytywnym aspektem </w:t>
      </w:r>
      <w:r>
        <w:lastRenderedPageBreak/>
        <w:t xml:space="preserve">korzystania z systemu jest możliwość </w:t>
      </w:r>
      <w:r w:rsidR="000F5314">
        <w:t xml:space="preserve">zaciągnięcia </w:t>
      </w:r>
      <w:r>
        <w:t>pożycz</w:t>
      </w:r>
      <w:r w:rsidR="00875817">
        <w:t>ek</w:t>
      </w:r>
      <w:r>
        <w:t xml:space="preserve"> o bardzo </w:t>
      </w:r>
      <w:r w:rsidR="00DB406C">
        <w:t>niskich</w:t>
      </w:r>
      <w:r>
        <w:t xml:space="preserve"> kwotach co jest niemożliwe w przypadku banku. Biorąc pod uwagę sytuację, kiedy potrzebujemy pożyczyć małą ilość pieniędzy</w:t>
      </w:r>
      <w:r w:rsidR="00064CB0">
        <w:t xml:space="preserve">, </w:t>
      </w:r>
      <w:r>
        <w:t>zwrócenie się do banku mija się z celem, ponieważ nie realizują one pożyczek przykładowo w kwocie 50 zł.</w:t>
      </w:r>
      <w:r w:rsidR="002631CA">
        <w:t xml:space="preserve"> Dodatkowo sam przebieg procedury jest nieskomplikowany i przejrzysty, eliminując zbędną papierową dokumentację.</w:t>
      </w:r>
    </w:p>
    <w:p w14:paraId="3E3DE383" w14:textId="674DF905" w:rsidR="00C81DB5" w:rsidRDefault="00C81DB5" w:rsidP="000348D6">
      <w:pPr>
        <w:pStyle w:val="TreAkapitu"/>
        <w:ind w:firstLine="0"/>
      </w:pPr>
      <w:r>
        <w:tab/>
      </w:r>
    </w:p>
    <w:p w14:paraId="3F166AB7" w14:textId="77777777" w:rsidR="004D204A" w:rsidRPr="00603509" w:rsidRDefault="001A204C" w:rsidP="00D340D5">
      <w:pPr>
        <w:pStyle w:val="Nagwek3"/>
      </w:pPr>
      <w:bookmarkStart w:id="18" w:name="_Toc8601550"/>
      <w:bookmarkStart w:id="19" w:name="_Toc91668258"/>
      <w:r w:rsidRPr="00603509">
        <w:t>Podstawy teoretyczne</w:t>
      </w:r>
      <w:bookmarkEnd w:id="18"/>
      <w:bookmarkEnd w:id="19"/>
    </w:p>
    <w:p w14:paraId="5B5473E3" w14:textId="531A8504" w:rsidR="001E48D4" w:rsidRPr="00733FC4" w:rsidRDefault="001E48D4" w:rsidP="001E48D4">
      <w:pPr>
        <w:pStyle w:val="Podtytu"/>
        <w:rPr>
          <w:sz w:val="24"/>
          <w:szCs w:val="24"/>
        </w:rPr>
      </w:pPr>
      <w:r w:rsidRPr="00733FC4">
        <w:rPr>
          <w:sz w:val="24"/>
          <w:szCs w:val="24"/>
        </w:rPr>
        <w:t>BLOCKCHAIN</w:t>
      </w:r>
    </w:p>
    <w:p w14:paraId="57986F94" w14:textId="58C6EBA0" w:rsidR="00A15BCB" w:rsidRDefault="009258AD" w:rsidP="00431B7F">
      <w:pPr>
        <w:spacing w:line="360" w:lineRule="auto"/>
        <w:ind w:firstLine="709"/>
        <w:jc w:val="both"/>
      </w:pPr>
      <w:r>
        <w:rPr>
          <w:noProof/>
        </w:rPr>
        <mc:AlternateContent>
          <mc:Choice Requires="wps">
            <w:drawing>
              <wp:anchor distT="0" distB="0" distL="114300" distR="114300" simplePos="0" relativeHeight="251663360" behindDoc="0" locked="0" layoutInCell="1" allowOverlap="1" wp14:anchorId="7FFF5B31" wp14:editId="1B4C4A31">
                <wp:simplePos x="0" y="0"/>
                <wp:positionH relativeFrom="column">
                  <wp:posOffset>607060</wp:posOffset>
                </wp:positionH>
                <wp:positionV relativeFrom="paragraph">
                  <wp:posOffset>1626235</wp:posOffset>
                </wp:positionV>
                <wp:extent cx="5054600" cy="297180"/>
                <wp:effectExtent l="1270" t="4445" r="1905" b="3175"/>
                <wp:wrapTight wrapText="bothSides">
                  <wp:wrapPolygon edited="0">
                    <wp:start x="-46" y="0"/>
                    <wp:lineTo x="-46" y="21138"/>
                    <wp:lineTo x="21600" y="21138"/>
                    <wp:lineTo x="21600" y="0"/>
                    <wp:lineTo x="-46" y="0"/>
                  </wp:wrapPolygon>
                </wp:wrapTight>
                <wp:docPr id="2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4600"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5A6AD4" w14:textId="20790F3C" w:rsidR="005E13A3" w:rsidRPr="005E13A3" w:rsidRDefault="005E13A3" w:rsidP="005E13A3">
                            <w:pPr>
                              <w:pStyle w:val="Legenda"/>
                              <w:rPr>
                                <w:b w:val="0"/>
                                <w:bCs w:val="0"/>
                                <w:noProof/>
                                <w:szCs w:val="20"/>
                              </w:rPr>
                            </w:pPr>
                            <w:bookmarkStart w:id="20" w:name="_Toc91667860"/>
                            <w:r w:rsidRPr="005E13A3">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1</w:t>
                            </w:r>
                            <w:r w:rsidR="00914E7C">
                              <w:rPr>
                                <w:b w:val="0"/>
                                <w:bCs w:val="0"/>
                              </w:rPr>
                              <w:fldChar w:fldCharType="end"/>
                            </w:r>
                            <w:r w:rsidRPr="005E13A3">
                              <w:rPr>
                                <w:b w:val="0"/>
                                <w:bCs w:val="0"/>
                              </w:rPr>
                              <w:t>. Różnica pomiędzy siecią a) zcentralizowaną b) decentralizowaną</w:t>
                            </w:r>
                            <w:bookmarkEnd w:id="2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FF5B31" id="_x0000_t202" coordsize="21600,21600" o:spt="202" path="m,l,21600r21600,l21600,xe">
                <v:stroke joinstyle="miter"/>
                <v:path gradientshapeok="t" o:connecttype="rect"/>
              </v:shapetype>
              <v:shape id="Text Box 9" o:spid="_x0000_s1026" type="#_x0000_t202" style="position:absolute;left:0;text-align:left;margin-left:47.8pt;margin-top:128.05pt;width:398pt;height:23.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" stroked="f">
                <v:textbox inset="0,0,0,0">
                  <w:txbxContent>
                    <w:p w14:paraId="025A6AD4" w14:textId="20790F3C" w:rsidR="005E13A3" w:rsidRPr="005E13A3" w:rsidRDefault="005E13A3" w:rsidP="005E13A3">
                      <w:pPr>
                        <w:pStyle w:val="Legenda"/>
                        <w:rPr>
                          <w:b w:val="0"/>
                          <w:bCs w:val="0"/>
                          <w:noProof/>
                          <w:szCs w:val="20"/>
                        </w:rPr>
                      </w:pPr>
                      <w:bookmarkStart w:id="21" w:name="_Toc91667860"/>
                      <w:r w:rsidRPr="005E13A3">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1</w:t>
                      </w:r>
                      <w:r w:rsidR="00914E7C">
                        <w:rPr>
                          <w:b w:val="0"/>
                          <w:bCs w:val="0"/>
                        </w:rPr>
                        <w:fldChar w:fldCharType="end"/>
                      </w:r>
                      <w:r w:rsidRPr="005E13A3">
                        <w:rPr>
                          <w:b w:val="0"/>
                          <w:bCs w:val="0"/>
                        </w:rPr>
                        <w:t>. Różnica pomiędzy siecią a) zcentralizowaną b) decentralizowaną</w:t>
                      </w:r>
                      <w:bookmarkEnd w:id="21"/>
                    </w:p>
                  </w:txbxContent>
                </v:textbox>
                <w10:wrap type="tight"/>
              </v:shape>
            </w:pict>
          </mc:Fallback>
        </mc:AlternateContent>
      </w:r>
      <w:r w:rsidR="002E7EB7">
        <w:t>Blockchain, inaczej łańcuch bloków jest technologią rozproszonego rejestru, która służy do przechowywania oraz przesyłania informacji o transakcjach zawartych w Internecie. Jest to innowacyjna koncepcja</w:t>
      </w:r>
      <w:r w:rsidR="00FF61EC">
        <w:t xml:space="preserve"> zdecentralizowanej</w:t>
      </w:r>
      <w:r w:rsidR="002E7EB7">
        <w:t xml:space="preserve"> bazy danych, która nie znajduję się na centralnym serwerze, lecz stanowi sieć równoważnych replik</w:t>
      </w:r>
      <w:r w:rsidR="00FF61EC">
        <w:t>.</w:t>
      </w:r>
      <w:r w:rsidR="002E7EB7">
        <w:t xml:space="preserve"> Łańcuch bloków to współużytkowany, nie</w:t>
      </w:r>
      <w:r w:rsidR="00AE3F7C">
        <w:t>edytowalny</w:t>
      </w:r>
      <w:r w:rsidR="002E7EB7">
        <w:t xml:space="preserve"> rejestr, dzięki któremu </w:t>
      </w:r>
      <w:r w:rsidR="002C7195">
        <w:t xml:space="preserve">proces rejestrowania transakcji oraz śledzenia zasobów </w:t>
      </w:r>
      <w:r w:rsidR="00A6239A">
        <w:t>ulega znacznemu uproszczeniu</w:t>
      </w:r>
      <w:r w:rsidR="00431B7F">
        <w:t>.</w:t>
      </w:r>
    </w:p>
    <w:p w14:paraId="7C946F92" w14:textId="3BB18EBB" w:rsidR="00A15BCB" w:rsidRPr="00A15BCB" w:rsidRDefault="00435AEF" w:rsidP="00431B7F">
      <w:pPr>
        <w:spacing w:line="360" w:lineRule="auto"/>
        <w:jc w:val="both"/>
      </w:pPr>
      <w:r>
        <w:rPr>
          <w:noProof/>
        </w:rPr>
        <w:drawing>
          <wp:anchor distT="0" distB="0" distL="114300" distR="114300" simplePos="0" relativeHeight="251637248" behindDoc="1" locked="0" layoutInCell="1" allowOverlap="1" wp14:anchorId="2DFBC67F" wp14:editId="6F799076">
            <wp:simplePos x="0" y="0"/>
            <wp:positionH relativeFrom="column">
              <wp:posOffset>481965</wp:posOffset>
            </wp:positionH>
            <wp:positionV relativeFrom="paragraph">
              <wp:posOffset>236220</wp:posOffset>
            </wp:positionV>
            <wp:extent cx="4827905" cy="4061460"/>
            <wp:effectExtent l="0" t="0" r="0" b="0"/>
            <wp:wrapTight wrapText="bothSides">
              <wp:wrapPolygon edited="0">
                <wp:start x="0" y="0"/>
                <wp:lineTo x="0" y="21478"/>
                <wp:lineTo x="21478" y="21478"/>
                <wp:lineTo x="21478" y="0"/>
                <wp:lineTo x="0" y="0"/>
              </wp:wrapPolygon>
            </wp:wrapTight>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27905" cy="40614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DD9004" w14:textId="045E961D" w:rsidR="003A2DFD" w:rsidRDefault="003A2DFD" w:rsidP="003A2DFD">
      <w:pPr>
        <w:pStyle w:val="TreAkapitu"/>
        <w:rPr>
          <w:lang w:eastAsia="en-US"/>
        </w:rPr>
      </w:pPr>
    </w:p>
    <w:p w14:paraId="75C94325" w14:textId="21BBA9F8" w:rsidR="003A2DFD" w:rsidRDefault="003A2DFD" w:rsidP="003A2DFD">
      <w:pPr>
        <w:pStyle w:val="TreAkapitu"/>
        <w:rPr>
          <w:lang w:eastAsia="en-US"/>
        </w:rPr>
      </w:pPr>
    </w:p>
    <w:p w14:paraId="3BC7D651" w14:textId="7C75AA67" w:rsidR="003A2DFD" w:rsidRDefault="003A2DFD" w:rsidP="003A2DFD">
      <w:pPr>
        <w:pStyle w:val="TreAkapitu"/>
        <w:rPr>
          <w:lang w:eastAsia="en-US"/>
        </w:rPr>
      </w:pPr>
    </w:p>
    <w:p w14:paraId="49172E79" w14:textId="195EB7F1" w:rsidR="003A2DFD" w:rsidRDefault="003A2DFD" w:rsidP="003A2DFD">
      <w:pPr>
        <w:pStyle w:val="TreAkapitu"/>
        <w:rPr>
          <w:lang w:eastAsia="en-US"/>
        </w:rPr>
      </w:pPr>
    </w:p>
    <w:p w14:paraId="61C3662D" w14:textId="2033AD15" w:rsidR="003A2DFD" w:rsidRDefault="003A2DFD" w:rsidP="003A2DFD">
      <w:pPr>
        <w:pStyle w:val="TreAkapitu"/>
        <w:rPr>
          <w:lang w:eastAsia="en-US"/>
        </w:rPr>
      </w:pPr>
    </w:p>
    <w:p w14:paraId="7983C535" w14:textId="4F318680" w:rsidR="003A2DFD" w:rsidRDefault="003A2DFD" w:rsidP="003A2DFD">
      <w:pPr>
        <w:pStyle w:val="TreAkapitu"/>
        <w:rPr>
          <w:lang w:eastAsia="en-US"/>
        </w:rPr>
      </w:pPr>
    </w:p>
    <w:p w14:paraId="3A01CD45" w14:textId="722C91B3" w:rsidR="003A2DFD" w:rsidRDefault="003A2DFD" w:rsidP="003A2DFD">
      <w:pPr>
        <w:pStyle w:val="TreAkapitu"/>
        <w:rPr>
          <w:lang w:eastAsia="en-US"/>
        </w:rPr>
      </w:pPr>
    </w:p>
    <w:p w14:paraId="32DE84BA" w14:textId="1D96A16C" w:rsidR="003A2DFD" w:rsidRDefault="003A2DFD" w:rsidP="003A2DFD">
      <w:pPr>
        <w:pStyle w:val="TreAkapitu"/>
        <w:rPr>
          <w:lang w:eastAsia="en-US"/>
        </w:rPr>
      </w:pPr>
    </w:p>
    <w:p w14:paraId="36BB7B82" w14:textId="517E0ACF" w:rsidR="003A2DFD" w:rsidRDefault="003A2DFD" w:rsidP="003A2DFD">
      <w:pPr>
        <w:pStyle w:val="TreAkapitu"/>
        <w:rPr>
          <w:lang w:eastAsia="en-US"/>
        </w:rPr>
      </w:pPr>
    </w:p>
    <w:p w14:paraId="6B718635" w14:textId="7D368561" w:rsidR="003A2DFD" w:rsidRDefault="003A2DFD" w:rsidP="003A2DFD">
      <w:pPr>
        <w:pStyle w:val="TreAkapitu"/>
        <w:rPr>
          <w:lang w:eastAsia="en-US"/>
        </w:rPr>
      </w:pPr>
    </w:p>
    <w:p w14:paraId="041B30CD" w14:textId="2C3FBBBC" w:rsidR="006D3563" w:rsidRDefault="006D3563" w:rsidP="006D3563">
      <w:pPr>
        <w:pStyle w:val="TreAkapitu"/>
        <w:ind w:firstLine="0"/>
        <w:rPr>
          <w:lang w:eastAsia="en-US"/>
        </w:rPr>
      </w:pPr>
    </w:p>
    <w:p w14:paraId="2411F07E" w14:textId="7567F0B6" w:rsidR="00435AEF" w:rsidRDefault="00435AEF" w:rsidP="006D3563">
      <w:pPr>
        <w:pStyle w:val="TreAkapitu"/>
        <w:ind w:firstLine="0"/>
        <w:rPr>
          <w:lang w:eastAsia="en-US"/>
        </w:rPr>
      </w:pPr>
    </w:p>
    <w:p w14:paraId="2F8A5C65" w14:textId="6A076648" w:rsidR="00435AEF" w:rsidRDefault="00435AEF" w:rsidP="006D3563">
      <w:pPr>
        <w:pStyle w:val="TreAkapitu"/>
        <w:ind w:firstLine="0"/>
        <w:rPr>
          <w:lang w:eastAsia="en-US"/>
        </w:rPr>
      </w:pPr>
    </w:p>
    <w:p w14:paraId="38EBBEF5" w14:textId="77777777" w:rsidR="00435AEF" w:rsidRDefault="00435AEF" w:rsidP="006D3563">
      <w:pPr>
        <w:pStyle w:val="TreAkapitu"/>
        <w:ind w:firstLine="0"/>
        <w:rPr>
          <w:lang w:eastAsia="en-US"/>
        </w:rPr>
      </w:pPr>
    </w:p>
    <w:p w14:paraId="57BD08F6" w14:textId="77777777" w:rsidR="00435AEF" w:rsidRDefault="00435AEF" w:rsidP="00F70096">
      <w:pPr>
        <w:pStyle w:val="TreAkapitu"/>
        <w:ind w:left="709" w:firstLine="0"/>
        <w:rPr>
          <w:sz w:val="20"/>
          <w:szCs w:val="16"/>
        </w:rPr>
      </w:pPr>
    </w:p>
    <w:p w14:paraId="469631F4" w14:textId="77777777" w:rsidR="00435AEF" w:rsidRDefault="00435AEF" w:rsidP="00F70096">
      <w:pPr>
        <w:pStyle w:val="TreAkapitu"/>
        <w:ind w:left="709" w:firstLine="0"/>
        <w:rPr>
          <w:sz w:val="20"/>
          <w:szCs w:val="16"/>
        </w:rPr>
      </w:pPr>
    </w:p>
    <w:p w14:paraId="2BC085F5" w14:textId="61E768BD" w:rsidR="005E13A3" w:rsidRPr="005E13A3" w:rsidRDefault="003A2DFD" w:rsidP="00EB4A6B">
      <w:pPr>
        <w:pStyle w:val="TreAkapitu"/>
        <w:ind w:left="709" w:firstLine="0"/>
        <w:rPr>
          <w:sz w:val="20"/>
          <w:szCs w:val="16"/>
        </w:rPr>
      </w:pPr>
      <w:r w:rsidRPr="003A2DFD">
        <w:rPr>
          <w:sz w:val="20"/>
          <w:szCs w:val="16"/>
        </w:rPr>
        <w:t xml:space="preserve">Źródło: P. Baran, On Distributed </w:t>
      </w:r>
      <w:proofErr w:type="spellStart"/>
      <w:r w:rsidRPr="003A2DFD">
        <w:rPr>
          <w:sz w:val="20"/>
          <w:szCs w:val="16"/>
        </w:rPr>
        <w:t>Communication</w:t>
      </w:r>
      <w:proofErr w:type="spellEnd"/>
      <w:r w:rsidRPr="003A2DFD">
        <w:rPr>
          <w:sz w:val="20"/>
          <w:szCs w:val="16"/>
        </w:rPr>
        <w:t xml:space="preserve"> Networks, </w:t>
      </w:r>
      <w:proofErr w:type="spellStart"/>
      <w:r w:rsidRPr="003A2DFD">
        <w:rPr>
          <w:sz w:val="20"/>
          <w:szCs w:val="16"/>
        </w:rPr>
        <w:t>Rand</w:t>
      </w:r>
      <w:proofErr w:type="spellEnd"/>
      <w:r w:rsidRPr="003A2DFD">
        <w:rPr>
          <w:sz w:val="20"/>
          <w:szCs w:val="16"/>
        </w:rPr>
        <w:t xml:space="preserve"> Corporation, 1962, s. 4.</w:t>
      </w:r>
    </w:p>
    <w:p w14:paraId="71B9FE2C" w14:textId="483BD1F6" w:rsidR="004F4B3B" w:rsidRDefault="002C7195" w:rsidP="004F4B3B">
      <w:pPr>
        <w:spacing w:line="360" w:lineRule="auto"/>
        <w:ind w:firstLine="709"/>
        <w:jc w:val="both"/>
      </w:pPr>
      <w:r>
        <w:t xml:space="preserve">Informacje ułożone są w postaci następujących po sobie bloków danych. </w:t>
      </w:r>
      <w:r w:rsidR="00FF61EC">
        <w:t xml:space="preserve">W przypadku gdy jeden z bloków </w:t>
      </w:r>
      <w:r w:rsidR="00B02E6A">
        <w:t>wypełni</w:t>
      </w:r>
      <w:r w:rsidR="00FF61EC">
        <w:t xml:space="preserve"> się danymi, tworzony jest następny</w:t>
      </w:r>
      <w:r w:rsidR="005E4722">
        <w:t xml:space="preserve">, który jest zintegrowany z poprzednim. </w:t>
      </w:r>
      <w:r w:rsidR="00103887">
        <w:t>Każdy z bloków zawiera oznaczenie czasu(</w:t>
      </w:r>
      <w:proofErr w:type="spellStart"/>
      <w:r w:rsidR="00103887" w:rsidRPr="00E97114">
        <w:rPr>
          <w:i/>
          <w:iCs/>
        </w:rPr>
        <w:t>time-stamp</w:t>
      </w:r>
      <w:proofErr w:type="spellEnd"/>
      <w:r w:rsidR="00103887">
        <w:t>), kiedy został stworzony</w:t>
      </w:r>
      <w:r w:rsidR="00E97114">
        <w:t xml:space="preserve"> oraz </w:t>
      </w:r>
      <w:r w:rsidR="005E5F90">
        <w:t>niepowt</w:t>
      </w:r>
      <w:r w:rsidR="00DF1111">
        <w:t>a</w:t>
      </w:r>
      <w:r w:rsidR="005E5F90">
        <w:t xml:space="preserve">rzalny </w:t>
      </w:r>
      <w:r w:rsidR="00015BDC">
        <w:t xml:space="preserve">identyfikator zwany </w:t>
      </w:r>
      <w:proofErr w:type="spellStart"/>
      <w:r w:rsidR="00015BDC">
        <w:rPr>
          <w:i/>
          <w:iCs/>
        </w:rPr>
        <w:t>hash</w:t>
      </w:r>
      <w:r w:rsidR="00574135">
        <w:rPr>
          <w:i/>
          <w:iCs/>
        </w:rPr>
        <w:t>’em</w:t>
      </w:r>
      <w:proofErr w:type="spellEnd"/>
      <w:r w:rsidR="00E97114">
        <w:rPr>
          <w:i/>
          <w:iCs/>
        </w:rPr>
        <w:t xml:space="preserve">, </w:t>
      </w:r>
      <w:r w:rsidR="00E97114">
        <w:t>będący powiązaniem do poprzedniego bloku.</w:t>
      </w:r>
      <w:r w:rsidR="00E97114">
        <w:rPr>
          <w:i/>
          <w:iCs/>
        </w:rPr>
        <w:t xml:space="preserve"> </w:t>
      </w:r>
      <w:r w:rsidR="00E97114">
        <w:t>W</w:t>
      </w:r>
      <w:r w:rsidR="005E4722">
        <w:t xml:space="preserve"> ten sposób tworzy się pewien rodzaj </w:t>
      </w:r>
      <w:r w:rsidR="000613D0">
        <w:t xml:space="preserve">nierozerwalnego </w:t>
      </w:r>
      <w:r w:rsidR="005E4722">
        <w:t>łańcucha</w:t>
      </w:r>
      <w:r w:rsidR="002F5F00">
        <w:t xml:space="preserve"> </w:t>
      </w:r>
      <w:r w:rsidR="000613D0">
        <w:t>bloków danych</w:t>
      </w:r>
      <w:r w:rsidR="005E4722">
        <w:t>.</w:t>
      </w:r>
    </w:p>
    <w:p w14:paraId="4B31DE33" w14:textId="05533E47" w:rsidR="00824042" w:rsidRDefault="009258AD" w:rsidP="004F4B3B">
      <w:pPr>
        <w:spacing w:line="360" w:lineRule="auto"/>
        <w:ind w:firstLine="709"/>
        <w:jc w:val="both"/>
      </w:pPr>
      <w:r>
        <w:rPr>
          <w:noProof/>
        </w:rPr>
        <mc:AlternateContent>
          <mc:Choice Requires="wps">
            <w:drawing>
              <wp:anchor distT="0" distB="0" distL="114300" distR="114300" simplePos="0" relativeHeight="251666432" behindDoc="0" locked="0" layoutInCell="1" allowOverlap="1" wp14:anchorId="414C9D3D" wp14:editId="3DFBF0D7">
                <wp:simplePos x="0" y="0"/>
                <wp:positionH relativeFrom="column">
                  <wp:posOffset>-354330</wp:posOffset>
                </wp:positionH>
                <wp:positionV relativeFrom="paragraph">
                  <wp:posOffset>-78740</wp:posOffset>
                </wp:positionV>
                <wp:extent cx="6829425" cy="457200"/>
                <wp:effectExtent l="3810" t="0" r="0" b="3810"/>
                <wp:wrapNone/>
                <wp:docPr id="212"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2942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38FE9C" w14:textId="280ABD69" w:rsidR="004F4B3B" w:rsidRPr="00BE5B82" w:rsidRDefault="004F4B3B" w:rsidP="004F4B3B">
                            <w:pPr>
                              <w:pStyle w:val="Legenda"/>
                              <w:rPr>
                                <w:rFonts w:eastAsiaTheme="minorHAnsi"/>
                                <w:b w:val="0"/>
                                <w:bCs w:val="0"/>
                                <w:noProof/>
                              </w:rPr>
                            </w:pPr>
                            <w:bookmarkStart w:id="22" w:name="_Toc91667861"/>
                            <w:r w:rsidRPr="00BE5B82">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w:t>
                            </w:r>
                            <w:r w:rsidR="00914E7C">
                              <w:rPr>
                                <w:b w:val="0"/>
                                <w:bCs w:val="0"/>
                              </w:rPr>
                              <w:fldChar w:fldCharType="end"/>
                            </w:r>
                            <w:r w:rsidR="00BE5B82" w:rsidRPr="00BE5B82">
                              <w:rPr>
                                <w:b w:val="0"/>
                                <w:bCs w:val="0"/>
                              </w:rPr>
                              <w:t>.</w:t>
                            </w:r>
                            <w:r w:rsidRPr="00BE5B82">
                              <w:rPr>
                                <w:b w:val="0"/>
                                <w:bCs w:val="0"/>
                              </w:rPr>
                              <w:t xml:space="preserve"> Architektura łańcucha bloków danych</w:t>
                            </w:r>
                            <w:bookmarkEnd w:id="22"/>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4C9D3D" id="Text Box 23" o:spid="_x0000_s1027" type="#_x0000_t202" style="position:absolute;left:0;text-align:left;margin-left:-27.9pt;margin-top:-6.2pt;width:537.75pt;height: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" stroked="f">
                <v:textbox inset="0,0,0,0">
                  <w:txbxContent>
                    <w:p w14:paraId="3338FE9C" w14:textId="280ABD69" w:rsidR="004F4B3B" w:rsidRPr="00BE5B82" w:rsidRDefault="004F4B3B" w:rsidP="004F4B3B">
                      <w:pPr>
                        <w:pStyle w:val="Legenda"/>
                        <w:rPr>
                          <w:rFonts w:eastAsiaTheme="minorHAnsi"/>
                          <w:b w:val="0"/>
                          <w:bCs w:val="0"/>
                          <w:noProof/>
                        </w:rPr>
                      </w:pPr>
                      <w:bookmarkStart w:id="23" w:name="_Toc91667861"/>
                      <w:r w:rsidRPr="00BE5B82">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w:t>
                      </w:r>
                      <w:r w:rsidR="00914E7C">
                        <w:rPr>
                          <w:b w:val="0"/>
                          <w:bCs w:val="0"/>
                        </w:rPr>
                        <w:fldChar w:fldCharType="end"/>
                      </w:r>
                      <w:r w:rsidR="00BE5B82" w:rsidRPr="00BE5B82">
                        <w:rPr>
                          <w:b w:val="0"/>
                          <w:bCs w:val="0"/>
                        </w:rPr>
                        <w:t>.</w:t>
                      </w:r>
                      <w:r w:rsidRPr="00BE5B82">
                        <w:rPr>
                          <w:b w:val="0"/>
                          <w:bCs w:val="0"/>
                        </w:rPr>
                        <w:t xml:space="preserve"> Architektura łańcucha bloków danych</w:t>
                      </w:r>
                      <w:bookmarkEnd w:id="23"/>
                    </w:p>
                  </w:txbxContent>
                </v:textbox>
              </v:shape>
            </w:pict>
          </mc:Fallback>
        </mc:AlternateContent>
      </w:r>
    </w:p>
    <w:p w14:paraId="77DC29A9" w14:textId="3D2C8C73" w:rsidR="00EB1949" w:rsidRDefault="00A91F4E" w:rsidP="00A91F4E">
      <w:pPr>
        <w:pStyle w:val="TreAkapitu"/>
        <w:rPr>
          <w:lang w:eastAsia="en-US"/>
        </w:rPr>
      </w:pPr>
      <w:r>
        <w:rPr>
          <w:noProof/>
        </w:rPr>
        <w:drawing>
          <wp:inline distT="0" distB="0" distL="0" distR="0" wp14:anchorId="104FC942" wp14:editId="25A7DF4D">
            <wp:extent cx="5760085" cy="982980"/>
            <wp:effectExtent l="0" t="0" r="0" b="0"/>
            <wp:docPr id="32"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982980"/>
                    </a:xfrm>
                    <a:prstGeom prst="rect">
                      <a:avLst/>
                    </a:prstGeom>
                  </pic:spPr>
                </pic:pic>
              </a:graphicData>
            </a:graphic>
          </wp:inline>
        </w:drawing>
      </w:r>
    </w:p>
    <w:p w14:paraId="63F6692D" w14:textId="53FFEF70" w:rsidR="00EB1949" w:rsidRDefault="00EB1949" w:rsidP="002F5F00">
      <w:pPr>
        <w:pStyle w:val="TreAkapitu"/>
        <w:rPr>
          <w:lang w:eastAsia="en-US"/>
        </w:rPr>
      </w:pPr>
    </w:p>
    <w:p w14:paraId="1C917F45" w14:textId="5F468947" w:rsidR="00D244E9" w:rsidRPr="00D244E9" w:rsidRDefault="00D244E9" w:rsidP="00385F7C">
      <w:pPr>
        <w:pStyle w:val="TreAkapitu"/>
        <w:ind w:left="709" w:firstLine="0"/>
        <w:rPr>
          <w:sz w:val="20"/>
          <w:szCs w:val="16"/>
          <w:lang w:eastAsia="en-US"/>
        </w:rPr>
      </w:pPr>
      <w:r w:rsidRPr="00D244E9">
        <w:rPr>
          <w:sz w:val="20"/>
          <w:szCs w:val="16"/>
          <w:lang w:eastAsia="en-US"/>
        </w:rPr>
        <w:t xml:space="preserve">Źródło: </w:t>
      </w:r>
      <w:proofErr w:type="spellStart"/>
      <w:r w:rsidR="00B96B10" w:rsidRPr="00B96B10">
        <w:rPr>
          <w:sz w:val="20"/>
          <w:szCs w:val="16"/>
          <w:lang w:eastAsia="en-US"/>
        </w:rPr>
        <w:t>Nofer</w:t>
      </w:r>
      <w:proofErr w:type="spellEnd"/>
      <w:r w:rsidR="00B96B10" w:rsidRPr="00B96B10">
        <w:rPr>
          <w:sz w:val="20"/>
          <w:szCs w:val="16"/>
          <w:lang w:eastAsia="en-US"/>
        </w:rPr>
        <w:t xml:space="preserve">, M., </w:t>
      </w:r>
      <w:proofErr w:type="spellStart"/>
      <w:r w:rsidR="00B96B10" w:rsidRPr="00B96B10">
        <w:rPr>
          <w:sz w:val="20"/>
          <w:szCs w:val="16"/>
          <w:lang w:eastAsia="en-US"/>
        </w:rPr>
        <w:t>Gomber</w:t>
      </w:r>
      <w:proofErr w:type="spellEnd"/>
      <w:r w:rsidR="00B96B10" w:rsidRPr="00B96B10">
        <w:rPr>
          <w:sz w:val="20"/>
          <w:szCs w:val="16"/>
          <w:lang w:eastAsia="en-US"/>
        </w:rPr>
        <w:t xml:space="preserve">, P., Hinz, O., &amp; </w:t>
      </w:r>
      <w:proofErr w:type="spellStart"/>
      <w:r w:rsidR="00B96B10" w:rsidRPr="00B96B10">
        <w:rPr>
          <w:sz w:val="20"/>
          <w:szCs w:val="16"/>
          <w:lang w:eastAsia="en-US"/>
        </w:rPr>
        <w:t>Schiereck</w:t>
      </w:r>
      <w:proofErr w:type="spellEnd"/>
      <w:r w:rsidR="00B96B10" w:rsidRPr="00B96B10">
        <w:rPr>
          <w:sz w:val="20"/>
          <w:szCs w:val="16"/>
          <w:lang w:eastAsia="en-US"/>
        </w:rPr>
        <w:t>, D. (2017). Blockchain. </w:t>
      </w:r>
      <w:r w:rsidR="00B96B10" w:rsidRPr="00B96B10">
        <w:rPr>
          <w:i/>
          <w:iCs/>
          <w:sz w:val="20"/>
          <w:szCs w:val="16"/>
          <w:lang w:eastAsia="en-US"/>
        </w:rPr>
        <w:t>Business &amp; Information Systems Engineering</w:t>
      </w:r>
      <w:r w:rsidR="00B96B10" w:rsidRPr="00B96B10">
        <w:rPr>
          <w:sz w:val="20"/>
          <w:szCs w:val="16"/>
          <w:lang w:eastAsia="en-US"/>
        </w:rPr>
        <w:t>, </w:t>
      </w:r>
      <w:r w:rsidR="00B96B10" w:rsidRPr="00B96B10">
        <w:rPr>
          <w:i/>
          <w:iCs/>
          <w:sz w:val="20"/>
          <w:szCs w:val="16"/>
          <w:lang w:eastAsia="en-US"/>
        </w:rPr>
        <w:t>59</w:t>
      </w:r>
      <w:r w:rsidR="00B96B10" w:rsidRPr="00B96B10">
        <w:rPr>
          <w:sz w:val="20"/>
          <w:szCs w:val="16"/>
          <w:lang w:eastAsia="en-US"/>
        </w:rPr>
        <w:t>(3), 183-187.</w:t>
      </w:r>
    </w:p>
    <w:p w14:paraId="328D5CCD" w14:textId="77777777" w:rsidR="00EB1949" w:rsidRDefault="00EB1949" w:rsidP="00D244E9">
      <w:pPr>
        <w:pStyle w:val="TreAkapitu"/>
        <w:ind w:firstLine="0"/>
        <w:rPr>
          <w:lang w:eastAsia="en-US"/>
        </w:rPr>
      </w:pPr>
    </w:p>
    <w:p w14:paraId="437AD2EA" w14:textId="416749F7" w:rsidR="00015BDC" w:rsidRDefault="00015BDC" w:rsidP="002F5F00">
      <w:pPr>
        <w:pStyle w:val="TreAkapitu"/>
        <w:rPr>
          <w:lang w:eastAsia="en-US"/>
        </w:rPr>
      </w:pPr>
      <w:r>
        <w:rPr>
          <w:lang w:eastAsia="en-US"/>
        </w:rPr>
        <w:t xml:space="preserve">Do utworzenia </w:t>
      </w:r>
      <w:r w:rsidR="00574135">
        <w:rPr>
          <w:lang w:eastAsia="en-US"/>
        </w:rPr>
        <w:t xml:space="preserve">identyfikatora wykorzystywana jest </w:t>
      </w:r>
      <w:r w:rsidR="00717473">
        <w:rPr>
          <w:lang w:eastAsia="en-US"/>
        </w:rPr>
        <w:t xml:space="preserve">kryptograficzna </w:t>
      </w:r>
      <w:r w:rsidR="00574135">
        <w:rPr>
          <w:lang w:eastAsia="en-US"/>
        </w:rPr>
        <w:t xml:space="preserve">funkcja </w:t>
      </w:r>
      <w:r w:rsidR="0032493A">
        <w:rPr>
          <w:lang w:eastAsia="en-US"/>
        </w:rPr>
        <w:t>skrótu</w:t>
      </w:r>
      <w:r w:rsidR="001F707E">
        <w:rPr>
          <w:lang w:eastAsia="en-US"/>
        </w:rPr>
        <w:t xml:space="preserve">, która generuje </w:t>
      </w:r>
      <w:proofErr w:type="spellStart"/>
      <w:r w:rsidR="002C7A87" w:rsidRPr="008476BA">
        <w:rPr>
          <w:i/>
          <w:iCs/>
          <w:lang w:eastAsia="en-US"/>
        </w:rPr>
        <w:t>hash</w:t>
      </w:r>
      <w:proofErr w:type="spellEnd"/>
      <w:r w:rsidR="009645BB">
        <w:rPr>
          <w:lang w:eastAsia="en-US"/>
        </w:rPr>
        <w:t>.</w:t>
      </w:r>
      <w:r w:rsidR="002C7A87">
        <w:rPr>
          <w:lang w:eastAsia="en-US"/>
        </w:rPr>
        <w:t xml:space="preserve"> Jest to</w:t>
      </w:r>
      <w:r w:rsidR="00AA6A5B">
        <w:rPr>
          <w:lang w:eastAsia="en-US"/>
        </w:rPr>
        <w:t xml:space="preserve"> </w:t>
      </w:r>
      <w:r w:rsidR="002C7A87">
        <w:t xml:space="preserve">krótki ciąg znaków przyporządkowany do dowolnie dużego zbioru danych. </w:t>
      </w:r>
      <w:r w:rsidR="009645BB">
        <w:rPr>
          <w:lang w:eastAsia="en-US"/>
        </w:rPr>
        <w:t>Wygenerowan</w:t>
      </w:r>
      <w:r w:rsidR="007963C9">
        <w:rPr>
          <w:lang w:eastAsia="en-US"/>
        </w:rPr>
        <w:t>y</w:t>
      </w:r>
      <w:r w:rsidR="009645BB">
        <w:rPr>
          <w:lang w:eastAsia="en-US"/>
        </w:rPr>
        <w:t xml:space="preserve"> </w:t>
      </w:r>
      <w:proofErr w:type="spellStart"/>
      <w:r w:rsidR="009645BB">
        <w:rPr>
          <w:i/>
          <w:iCs/>
          <w:lang w:eastAsia="en-US"/>
        </w:rPr>
        <w:t>hash</w:t>
      </w:r>
      <w:proofErr w:type="spellEnd"/>
      <w:r w:rsidR="009645BB">
        <w:rPr>
          <w:i/>
          <w:iCs/>
          <w:lang w:eastAsia="en-US"/>
        </w:rPr>
        <w:t xml:space="preserve"> </w:t>
      </w:r>
      <w:r w:rsidR="0032493A">
        <w:rPr>
          <w:lang w:eastAsia="en-US"/>
        </w:rPr>
        <w:t>zapewnia:</w:t>
      </w:r>
    </w:p>
    <w:p w14:paraId="0C72A67D" w14:textId="61E4B614" w:rsidR="0032493A" w:rsidRDefault="0032493A" w:rsidP="00A55904">
      <w:pPr>
        <w:pStyle w:val="TreAkapitu"/>
        <w:numPr>
          <w:ilvl w:val="0"/>
          <w:numId w:val="18"/>
        </w:numPr>
        <w:rPr>
          <w:lang w:eastAsia="en-US"/>
        </w:rPr>
      </w:pPr>
      <w:r>
        <w:rPr>
          <w:lang w:eastAsia="en-US"/>
        </w:rPr>
        <w:lastRenderedPageBreak/>
        <w:t>Odporność na kolizję</w:t>
      </w:r>
      <w:r w:rsidR="001F707E">
        <w:rPr>
          <w:lang w:eastAsia="en-US"/>
        </w:rPr>
        <w:t xml:space="preserve"> </w:t>
      </w:r>
      <w:r w:rsidR="00D857D2">
        <w:rPr>
          <w:lang w:eastAsia="en-US"/>
        </w:rPr>
        <w:t>– niemożliwe jest znalezienie dwóch odrębnych danych wejściowych, które w wyniku zastosowania funkcji skrótu dadzą taki sam wynik (</w:t>
      </w:r>
      <w:proofErr w:type="spellStart"/>
      <w:r w:rsidR="00D857D2" w:rsidRPr="00D857D2">
        <w:rPr>
          <w:i/>
          <w:iCs/>
          <w:lang w:eastAsia="en-US"/>
        </w:rPr>
        <w:t>hash</w:t>
      </w:r>
      <w:proofErr w:type="spellEnd"/>
      <w:r w:rsidR="00D857D2">
        <w:rPr>
          <w:lang w:eastAsia="en-US"/>
        </w:rPr>
        <w:t>)</w:t>
      </w:r>
    </w:p>
    <w:p w14:paraId="14BA8C9F" w14:textId="2A4200D8" w:rsidR="0032493A" w:rsidRDefault="0032493A" w:rsidP="00A55904">
      <w:pPr>
        <w:pStyle w:val="TreAkapitu"/>
        <w:numPr>
          <w:ilvl w:val="0"/>
          <w:numId w:val="18"/>
        </w:numPr>
        <w:rPr>
          <w:lang w:eastAsia="en-US"/>
        </w:rPr>
      </w:pPr>
      <w:r>
        <w:rPr>
          <w:lang w:eastAsia="en-US"/>
        </w:rPr>
        <w:t>Jednokierunkowość oraz nieodwracalność</w:t>
      </w:r>
      <w:r w:rsidR="00BB72A8">
        <w:rPr>
          <w:lang w:eastAsia="en-US"/>
        </w:rPr>
        <w:t xml:space="preserve"> – nie da się odtworzyć danych wejściowych, znając jej skrót</w:t>
      </w:r>
      <w:r w:rsidR="00C01188">
        <w:rPr>
          <w:lang w:eastAsia="en-US"/>
        </w:rPr>
        <w:t xml:space="preserve"> (</w:t>
      </w:r>
      <w:proofErr w:type="spellStart"/>
      <w:r w:rsidR="00C01188">
        <w:rPr>
          <w:i/>
          <w:iCs/>
          <w:lang w:eastAsia="en-US"/>
        </w:rPr>
        <w:t>hash</w:t>
      </w:r>
      <w:proofErr w:type="spellEnd"/>
      <w:r w:rsidR="00C01188">
        <w:rPr>
          <w:i/>
          <w:iCs/>
          <w:lang w:eastAsia="en-US"/>
        </w:rPr>
        <w:t>)</w:t>
      </w:r>
    </w:p>
    <w:p w14:paraId="0B64E5BF" w14:textId="5010786A" w:rsidR="00A26F38" w:rsidRDefault="00A26F38" w:rsidP="002F5F00">
      <w:pPr>
        <w:pStyle w:val="TreAkapitu"/>
        <w:rPr>
          <w:lang w:eastAsia="en-US"/>
        </w:rPr>
      </w:pPr>
      <w:r>
        <w:rPr>
          <w:lang w:eastAsia="en-US"/>
        </w:rPr>
        <w:t xml:space="preserve">Powyższe cechy zapewniają, iż transakcje zawarte w bloku są </w:t>
      </w:r>
      <w:r w:rsidR="00A6239A">
        <w:rPr>
          <w:lang w:eastAsia="en-US"/>
        </w:rPr>
        <w:t>odporne</w:t>
      </w:r>
      <w:r>
        <w:rPr>
          <w:lang w:eastAsia="en-US"/>
        </w:rPr>
        <w:t xml:space="preserve"> przed manipulacją i fałszowaniu</w:t>
      </w:r>
      <w:r w:rsidR="002D7AA0">
        <w:rPr>
          <w:lang w:eastAsia="en-US"/>
        </w:rPr>
        <w:t>, co zapewnia bezpieczeństwo</w:t>
      </w:r>
      <w:r w:rsidR="00C16B1C">
        <w:rPr>
          <w:lang w:eastAsia="en-US"/>
        </w:rPr>
        <w:t xml:space="preserve"> danych</w:t>
      </w:r>
      <w:r w:rsidR="002D7AA0">
        <w:rPr>
          <w:lang w:eastAsia="en-US"/>
        </w:rPr>
        <w:t>.</w:t>
      </w:r>
      <w:r>
        <w:rPr>
          <w:lang w:eastAsia="en-US"/>
        </w:rPr>
        <w:t xml:space="preserve"> Każda próba zmiany w obrębie jednego bloku wiąże się </w:t>
      </w:r>
      <w:r w:rsidR="00A6239A">
        <w:rPr>
          <w:lang w:eastAsia="en-US"/>
        </w:rPr>
        <w:t>z zmianą kolejnego po nim bloku. W przypadku podjęcia próby nieautoryzowanej transakcji, węzły blockchain w procesie weryfikacji stwierdzają wystąpienie niezgodności w sieci i odmawiają zapisu w łańcuchu bloków.</w:t>
      </w:r>
      <w:r w:rsidR="00A45855">
        <w:rPr>
          <w:lang w:eastAsia="en-US"/>
        </w:rPr>
        <w:t xml:space="preserve"> Transakcja, która została zapisana </w:t>
      </w:r>
      <w:r w:rsidR="00784337">
        <w:rPr>
          <w:lang w:eastAsia="en-US"/>
        </w:rPr>
        <w:t>nie może zostać usunięta lub zmieniona.</w:t>
      </w:r>
      <w:r w:rsidR="000613D0">
        <w:rPr>
          <w:lang w:eastAsia="en-US"/>
        </w:rPr>
        <w:t xml:space="preserve"> </w:t>
      </w:r>
      <w:r w:rsidR="000613D0" w:rsidRPr="000613D0">
        <w:rPr>
          <w:lang w:eastAsia="en-US"/>
        </w:rPr>
        <w:t>Zapobiega to możliwości ingerowania w dane przez osoby trzecie oraz tworzy wiarygodny rejestr transakcji dla uczestników sieci.</w:t>
      </w:r>
      <w:r w:rsidR="000613D0">
        <w:rPr>
          <w:lang w:eastAsia="en-US"/>
        </w:rPr>
        <w:t xml:space="preserve"> </w:t>
      </w:r>
    </w:p>
    <w:p w14:paraId="2DEF3202" w14:textId="39F11007" w:rsidR="00824042" w:rsidRDefault="00824042" w:rsidP="002F5F00">
      <w:pPr>
        <w:pStyle w:val="TreAkapitu"/>
        <w:rPr>
          <w:lang w:eastAsia="en-US"/>
        </w:rPr>
      </w:pPr>
    </w:p>
    <w:p w14:paraId="7019E1FF" w14:textId="77777777" w:rsidR="00ED107C" w:rsidRDefault="00ED107C" w:rsidP="002F5F00">
      <w:pPr>
        <w:pStyle w:val="TreAkapitu"/>
        <w:rPr>
          <w:lang w:eastAsia="en-US"/>
        </w:rPr>
      </w:pPr>
    </w:p>
    <w:p w14:paraId="14A1F7C9" w14:textId="77777777" w:rsidR="00ED107C" w:rsidRDefault="00ED107C" w:rsidP="002F5F00">
      <w:pPr>
        <w:pStyle w:val="TreAkapitu"/>
        <w:rPr>
          <w:lang w:eastAsia="en-US"/>
        </w:rPr>
      </w:pPr>
    </w:p>
    <w:p w14:paraId="64A22FD5" w14:textId="77777777" w:rsidR="00ED107C" w:rsidRDefault="00ED107C" w:rsidP="002F5F00">
      <w:pPr>
        <w:pStyle w:val="TreAkapitu"/>
        <w:rPr>
          <w:lang w:eastAsia="en-US"/>
        </w:rPr>
      </w:pPr>
    </w:p>
    <w:p w14:paraId="4E55F0CA" w14:textId="66144E74" w:rsidR="002F5F00" w:rsidRDefault="00ED107C" w:rsidP="002F5F00">
      <w:pPr>
        <w:pStyle w:val="TreAkapitu"/>
        <w:rPr>
          <w:sz w:val="20"/>
        </w:rPr>
      </w:pPr>
      <w:r>
        <w:rPr>
          <w:noProof/>
        </w:rPr>
        <w:lastRenderedPageBreak/>
        <w:drawing>
          <wp:anchor distT="0" distB="0" distL="114300" distR="114300" simplePos="0" relativeHeight="251761152" behindDoc="1" locked="0" layoutInCell="1" allowOverlap="1" wp14:anchorId="7E2256D5" wp14:editId="342E5E1F">
            <wp:simplePos x="0" y="0"/>
            <wp:positionH relativeFrom="column">
              <wp:posOffset>0</wp:posOffset>
            </wp:positionH>
            <wp:positionV relativeFrom="paragraph">
              <wp:posOffset>103505</wp:posOffset>
            </wp:positionV>
            <wp:extent cx="6139815" cy="3351530"/>
            <wp:effectExtent l="0" t="0" r="0" b="0"/>
            <wp:wrapTight wrapText="bothSides">
              <wp:wrapPolygon edited="0">
                <wp:start x="0" y="0"/>
                <wp:lineTo x="0" y="21485"/>
                <wp:lineTo x="21513" y="21485"/>
                <wp:lineTo x="21513" y="0"/>
                <wp:lineTo x="0" y="0"/>
              </wp:wrapPolygon>
            </wp:wrapTight>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139815" cy="3351530"/>
                    </a:xfrm>
                    <a:prstGeom prst="rect">
                      <a:avLst/>
                    </a:prstGeom>
                  </pic:spPr>
                </pic:pic>
              </a:graphicData>
            </a:graphic>
            <wp14:sizeRelH relativeFrom="margin">
              <wp14:pctWidth>0</wp14:pctWidth>
            </wp14:sizeRelH>
            <wp14:sizeRelV relativeFrom="margin">
              <wp14:pctHeight>0</wp14:pctHeight>
            </wp14:sizeRelV>
          </wp:anchor>
        </w:drawing>
      </w:r>
      <w:r w:rsidR="009258AD">
        <w:rPr>
          <w:noProof/>
        </w:rPr>
        <mc:AlternateContent>
          <mc:Choice Requires="wps">
            <w:drawing>
              <wp:anchor distT="0" distB="0" distL="114300" distR="114300" simplePos="0" relativeHeight="251669504" behindDoc="0" locked="0" layoutInCell="1" allowOverlap="1" wp14:anchorId="1F1F62EE" wp14:editId="0FFC88AF">
                <wp:simplePos x="0" y="0"/>
                <wp:positionH relativeFrom="column">
                  <wp:posOffset>0</wp:posOffset>
                </wp:positionH>
                <wp:positionV relativeFrom="paragraph">
                  <wp:posOffset>-194310</wp:posOffset>
                </wp:positionV>
                <wp:extent cx="6139815" cy="457200"/>
                <wp:effectExtent l="3810" t="0" r="0" b="2540"/>
                <wp:wrapTight wrapText="bothSides">
                  <wp:wrapPolygon edited="0">
                    <wp:start x="-34" y="0"/>
                    <wp:lineTo x="-34" y="21150"/>
                    <wp:lineTo x="21600" y="21150"/>
                    <wp:lineTo x="21600" y="0"/>
                    <wp:lineTo x="-34" y="0"/>
                  </wp:wrapPolygon>
                </wp:wrapTight>
                <wp:docPr id="211"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981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AC644D" w14:textId="6F4C6928" w:rsidR="00ED107C" w:rsidRPr="00ED107C" w:rsidRDefault="00ED107C" w:rsidP="00ED107C">
                            <w:pPr>
                              <w:pStyle w:val="Legenda"/>
                              <w:rPr>
                                <w:b w:val="0"/>
                                <w:bCs w:val="0"/>
                                <w:noProof/>
                                <w:szCs w:val="20"/>
                              </w:rPr>
                            </w:pPr>
                            <w:bookmarkStart w:id="24" w:name="_Toc91667862"/>
                            <w:r w:rsidRPr="00ED107C">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3</w:t>
                            </w:r>
                            <w:r w:rsidR="00914E7C">
                              <w:rPr>
                                <w:b w:val="0"/>
                                <w:bCs w:val="0"/>
                              </w:rPr>
                              <w:fldChar w:fldCharType="end"/>
                            </w:r>
                            <w:r w:rsidRPr="00ED107C">
                              <w:rPr>
                                <w:b w:val="0"/>
                                <w:bCs w:val="0"/>
                              </w:rPr>
                              <w:t>. Przebieg transakcji zawieranych w blockchain</w:t>
                            </w:r>
                            <w:bookmarkEnd w:id="24"/>
                          </w:p>
                          <w:p w14:paraId="1222FC83" w14:textId="7990975D" w:rsidR="00ED107C" w:rsidRPr="006003DE" w:rsidRDefault="00ED107C" w:rsidP="00ED107C">
                            <w:pPr>
                              <w:pStyle w:val="Legenda"/>
                              <w:rPr>
                                <w:noProof/>
                                <w:szCs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1F62EE" id="Text Box 42" o:spid="_x0000_s1028" type="#_x0000_t202" style="position:absolute;left:0;text-align:left;margin-left:0;margin-top:-15.3pt;width:483.45pt;height:3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" stroked="f">
                <v:textbox inset="0,0,0,0">
                  <w:txbxContent>
                    <w:p w14:paraId="1DAC644D" w14:textId="6F4C6928" w:rsidR="00ED107C" w:rsidRPr="00ED107C" w:rsidRDefault="00ED107C" w:rsidP="00ED107C">
                      <w:pPr>
                        <w:pStyle w:val="Legenda"/>
                        <w:rPr>
                          <w:b w:val="0"/>
                          <w:bCs w:val="0"/>
                          <w:noProof/>
                          <w:szCs w:val="20"/>
                        </w:rPr>
                      </w:pPr>
                      <w:bookmarkStart w:id="25" w:name="_Toc91667862"/>
                      <w:r w:rsidRPr="00ED107C">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3</w:t>
                      </w:r>
                      <w:r w:rsidR="00914E7C">
                        <w:rPr>
                          <w:b w:val="0"/>
                          <w:bCs w:val="0"/>
                        </w:rPr>
                        <w:fldChar w:fldCharType="end"/>
                      </w:r>
                      <w:r w:rsidRPr="00ED107C">
                        <w:rPr>
                          <w:b w:val="0"/>
                          <w:bCs w:val="0"/>
                        </w:rPr>
                        <w:t>. Przebieg transakcji zawieranych w blockchain</w:t>
                      </w:r>
                      <w:bookmarkEnd w:id="25"/>
                    </w:p>
                    <w:p w14:paraId="1222FC83" w14:textId="7990975D" w:rsidR="00ED107C" w:rsidRPr="006003DE" w:rsidRDefault="00ED107C" w:rsidP="00ED107C">
                      <w:pPr>
                        <w:pStyle w:val="Legenda"/>
                        <w:rPr>
                          <w:noProof/>
                          <w:szCs w:val="20"/>
                        </w:rPr>
                      </w:pPr>
                    </w:p>
                  </w:txbxContent>
                </v:textbox>
                <w10:wrap type="tight"/>
              </v:shape>
            </w:pict>
          </mc:Fallback>
        </mc:AlternateContent>
      </w:r>
      <w:r w:rsidR="009258AD">
        <w:rPr>
          <w:noProof/>
        </w:rPr>
        <mc:AlternateContent>
          <mc:Choice Requires="wps">
            <w:drawing>
              <wp:anchor distT="0" distB="0" distL="114300" distR="114300" simplePos="0" relativeHeight="251664384" behindDoc="0" locked="0" layoutInCell="1" allowOverlap="1" wp14:anchorId="38CC3A13" wp14:editId="2B51E9DB">
                <wp:simplePos x="0" y="0"/>
                <wp:positionH relativeFrom="column">
                  <wp:posOffset>177800</wp:posOffset>
                </wp:positionH>
                <wp:positionV relativeFrom="paragraph">
                  <wp:posOffset>-121285</wp:posOffset>
                </wp:positionV>
                <wp:extent cx="5760085" cy="457200"/>
                <wp:effectExtent l="635" t="3810" r="1905" b="0"/>
                <wp:wrapTight wrapText="bothSides">
                  <wp:wrapPolygon edited="0">
                    <wp:start x="-36" y="0"/>
                    <wp:lineTo x="-36" y="21150"/>
                    <wp:lineTo x="21600" y="21150"/>
                    <wp:lineTo x="21600" y="0"/>
                    <wp:lineTo x="-36" y="0"/>
                  </wp:wrapPolygon>
                </wp:wrapTight>
                <wp:docPr id="21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DCBBC1" w14:textId="221ABAB4" w:rsidR="00BF7DFF" w:rsidRPr="00BF7DFF" w:rsidRDefault="00BF7DFF" w:rsidP="00ED107C">
                            <w:pPr>
                              <w:pStyle w:val="Legenda"/>
                              <w:jc w:val="left"/>
                              <w:rPr>
                                <w:b w:val="0"/>
                                <w:bCs w:val="0"/>
                                <w:noProof/>
                                <w:szCs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CC3A13" id="Text Box 12" o:spid="_x0000_s1029" type="#_x0000_t202" style="position:absolute;left:0;text-align:left;margin-left:14pt;margin-top:-9.55pt;width:453.55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" stroked="f">
                <v:textbox inset="0,0,0,0">
                  <w:txbxContent>
                    <w:p w14:paraId="0DDCBBC1" w14:textId="221ABAB4" w:rsidR="00BF7DFF" w:rsidRPr="00BF7DFF" w:rsidRDefault="00BF7DFF" w:rsidP="00ED107C">
                      <w:pPr>
                        <w:pStyle w:val="Legenda"/>
                        <w:jc w:val="left"/>
                        <w:rPr>
                          <w:b w:val="0"/>
                          <w:bCs w:val="0"/>
                          <w:noProof/>
                          <w:szCs w:val="20"/>
                        </w:rPr>
                      </w:pPr>
                    </w:p>
                  </w:txbxContent>
                </v:textbox>
                <w10:wrap type="tight"/>
              </v:shape>
            </w:pict>
          </mc:Fallback>
        </mc:AlternateContent>
      </w:r>
      <w:r w:rsidR="003E4C10">
        <w:rPr>
          <w:lang w:eastAsia="en-US"/>
        </w:rPr>
        <w:t>ź</w:t>
      </w:r>
      <w:r w:rsidR="003E4C10" w:rsidRPr="006C63D1">
        <w:rPr>
          <w:sz w:val="20"/>
          <w:lang w:eastAsia="en-US"/>
        </w:rPr>
        <w:t>ródło: Krzysztof Szydłowski, „</w:t>
      </w:r>
      <w:r w:rsidR="003E4C10" w:rsidRPr="006C63D1">
        <w:rPr>
          <w:sz w:val="20"/>
        </w:rPr>
        <w:t xml:space="preserve">Pieniądz i </w:t>
      </w:r>
      <w:proofErr w:type="spellStart"/>
      <w:r w:rsidR="003E4C10" w:rsidRPr="006C63D1">
        <w:rPr>
          <w:sz w:val="20"/>
        </w:rPr>
        <w:t>bitcoin</w:t>
      </w:r>
      <w:proofErr w:type="spellEnd"/>
      <w:r w:rsidR="00825318" w:rsidRPr="006C63D1">
        <w:rPr>
          <w:sz w:val="20"/>
        </w:rPr>
        <w:t>.</w:t>
      </w:r>
      <w:r w:rsidR="003E4C10" w:rsidRPr="006C63D1">
        <w:rPr>
          <w:sz w:val="20"/>
        </w:rPr>
        <w:t xml:space="preserve"> </w:t>
      </w:r>
      <w:r w:rsidR="00825318" w:rsidRPr="006C63D1">
        <w:rPr>
          <w:sz w:val="20"/>
        </w:rPr>
        <w:t>P</w:t>
      </w:r>
      <w:r w:rsidR="003E4C10" w:rsidRPr="006C63D1">
        <w:rPr>
          <w:sz w:val="20"/>
        </w:rPr>
        <w:t>rzeszłość i przyszłość”</w:t>
      </w:r>
    </w:p>
    <w:p w14:paraId="5EA61BBF" w14:textId="3F9C2EE1" w:rsidR="008B4BB3" w:rsidRDefault="008B4BB3" w:rsidP="00ED107C">
      <w:pPr>
        <w:pStyle w:val="TreAkapitu"/>
        <w:rPr>
          <w:szCs w:val="24"/>
        </w:rPr>
      </w:pPr>
      <w:r>
        <w:rPr>
          <w:szCs w:val="24"/>
        </w:rPr>
        <w:t>Blockchain jest terminem nadrzędnym, pod którym kryje się całe grono różnego rodzaju platform. Różnią się one od siebie parametrami, możliwością zastosowania jak i przeznaczeniem. Podstawowym kryterium podziału sieci łańcucha bloków jest prawo dostępu do bazy danych</w:t>
      </w:r>
      <w:r w:rsidR="005210D0">
        <w:rPr>
          <w:szCs w:val="24"/>
        </w:rPr>
        <w:t>, zatem wyróżniamy rodzaje blockchain:</w:t>
      </w:r>
    </w:p>
    <w:p w14:paraId="3C36786F" w14:textId="647FD531" w:rsidR="005210D0" w:rsidRPr="0031450A" w:rsidRDefault="005210D0" w:rsidP="00A55904">
      <w:pPr>
        <w:pStyle w:val="TreAkapitu"/>
        <w:numPr>
          <w:ilvl w:val="0"/>
          <w:numId w:val="19"/>
        </w:numPr>
        <w:rPr>
          <w:szCs w:val="24"/>
        </w:rPr>
      </w:pPr>
      <w:r w:rsidRPr="0031450A">
        <w:rPr>
          <w:szCs w:val="24"/>
        </w:rPr>
        <w:t>Publiczny – dostępny dla wszystkich użytkowników, pozwalający zarówno na odczyt zachodzących transakcji, jak i na zgłaszanie transakcji do zapisu w sieci.</w:t>
      </w:r>
      <w:r w:rsidR="004C152A" w:rsidRPr="0031450A">
        <w:rPr>
          <w:szCs w:val="24"/>
        </w:rPr>
        <w:t xml:space="preserve"> Sieć jest </w:t>
      </w:r>
      <w:r w:rsidR="006646FE" w:rsidRPr="0031450A">
        <w:rPr>
          <w:szCs w:val="24"/>
        </w:rPr>
        <w:t>pseudo anonimowa</w:t>
      </w:r>
      <w:r w:rsidR="004C152A" w:rsidRPr="0031450A">
        <w:rPr>
          <w:szCs w:val="24"/>
        </w:rPr>
        <w:t>, co oznacza, że nie znamy tożsamości drugiej osoby, jednakże posiadamy jej adres publiczny.</w:t>
      </w:r>
      <w:r w:rsidR="00FD74DD" w:rsidRPr="0031450A">
        <w:rPr>
          <w:szCs w:val="24"/>
        </w:rPr>
        <w:t xml:space="preserve"> </w:t>
      </w:r>
      <w:r w:rsidR="007938C8" w:rsidRPr="0031450A">
        <w:rPr>
          <w:szCs w:val="24"/>
        </w:rPr>
        <w:t xml:space="preserve">Przykładem publicznej sieci jest </w:t>
      </w:r>
      <w:proofErr w:type="spellStart"/>
      <w:r w:rsidR="007938C8" w:rsidRPr="0031450A">
        <w:rPr>
          <w:szCs w:val="24"/>
        </w:rPr>
        <w:t>Bitcoin</w:t>
      </w:r>
      <w:proofErr w:type="spellEnd"/>
      <w:r w:rsidR="00BB4493" w:rsidRPr="0031450A">
        <w:rPr>
          <w:szCs w:val="24"/>
        </w:rPr>
        <w:t xml:space="preserve"> lub Ethereum</w:t>
      </w:r>
      <w:r w:rsidR="007938C8" w:rsidRPr="0031450A">
        <w:rPr>
          <w:szCs w:val="24"/>
        </w:rPr>
        <w:t>.</w:t>
      </w:r>
    </w:p>
    <w:p w14:paraId="38A5C134" w14:textId="58FC0822" w:rsidR="004D54DC" w:rsidRDefault="005210D0" w:rsidP="004D54DC">
      <w:pPr>
        <w:pStyle w:val="TreAkapitu"/>
        <w:numPr>
          <w:ilvl w:val="0"/>
          <w:numId w:val="19"/>
        </w:numPr>
        <w:rPr>
          <w:szCs w:val="24"/>
        </w:rPr>
      </w:pPr>
      <w:r w:rsidRPr="0031450A">
        <w:rPr>
          <w:szCs w:val="24"/>
        </w:rPr>
        <w:t xml:space="preserve">Prywatny </w:t>
      </w:r>
      <w:r w:rsidR="007938C8" w:rsidRPr="0031450A">
        <w:rPr>
          <w:szCs w:val="24"/>
        </w:rPr>
        <w:t>–</w:t>
      </w:r>
      <w:r w:rsidRPr="0031450A">
        <w:rPr>
          <w:szCs w:val="24"/>
        </w:rPr>
        <w:t xml:space="preserve"> </w:t>
      </w:r>
      <w:r w:rsidR="007938C8" w:rsidRPr="0031450A">
        <w:rPr>
          <w:szCs w:val="24"/>
        </w:rPr>
        <w:t xml:space="preserve">dostępny jedynie dla </w:t>
      </w:r>
      <w:r w:rsidR="005A3A5E" w:rsidRPr="0031450A">
        <w:rPr>
          <w:szCs w:val="24"/>
        </w:rPr>
        <w:t xml:space="preserve">zamkniętej </w:t>
      </w:r>
      <w:r w:rsidR="007938C8" w:rsidRPr="0031450A">
        <w:rPr>
          <w:szCs w:val="24"/>
        </w:rPr>
        <w:t>grupy użytkowników, mających prawo do odczytu zachodzących transakcji jak i również zgłaszania transakcji do zapisu.</w:t>
      </w:r>
      <w:r w:rsidR="00792296" w:rsidRPr="0031450A">
        <w:rPr>
          <w:szCs w:val="24"/>
        </w:rPr>
        <w:t xml:space="preserve"> Kontrola dostępu do prywatnej sieci uniemożliwia nieupoważnionym użytkownikom na interakcję z </w:t>
      </w:r>
      <w:proofErr w:type="spellStart"/>
      <w:r w:rsidR="00792296" w:rsidRPr="0031450A">
        <w:rPr>
          <w:szCs w:val="24"/>
        </w:rPr>
        <w:t>blockchainem</w:t>
      </w:r>
      <w:proofErr w:type="spellEnd"/>
      <w:r w:rsidR="00792296" w:rsidRPr="0031450A">
        <w:rPr>
          <w:szCs w:val="24"/>
        </w:rPr>
        <w:t>.</w:t>
      </w:r>
      <w:r w:rsidR="00804B77" w:rsidRPr="0031450A">
        <w:rPr>
          <w:szCs w:val="24"/>
        </w:rPr>
        <w:t xml:space="preserve"> Bazuje ona głównie na zaawansowanych mechanizmach kryptografii asymetrycznej.</w:t>
      </w:r>
      <w:r w:rsidR="00792296" w:rsidRPr="0031450A">
        <w:rPr>
          <w:szCs w:val="24"/>
        </w:rPr>
        <w:t xml:space="preserve"> </w:t>
      </w:r>
      <w:r w:rsidR="007938C8" w:rsidRPr="0031450A">
        <w:rPr>
          <w:szCs w:val="24"/>
        </w:rPr>
        <w:t xml:space="preserve">Prywatny blockchain jest wykorzystywany w sytuacjach, kiedy sieć biznesowa zawiera poufne dane, </w:t>
      </w:r>
      <w:r w:rsidR="00212FEB" w:rsidRPr="0031450A">
        <w:rPr>
          <w:szCs w:val="24"/>
        </w:rPr>
        <w:t>które nie mogą zostać udostępnione publicznie</w:t>
      </w:r>
      <w:r w:rsidR="00E917CB" w:rsidRPr="0031450A">
        <w:rPr>
          <w:szCs w:val="24"/>
        </w:rPr>
        <w:t xml:space="preserve"> lub gdy regulacje prawne nie zezwalają na korzystanie z publicznego </w:t>
      </w:r>
      <w:proofErr w:type="spellStart"/>
      <w:r w:rsidR="00E917CB" w:rsidRPr="0031450A">
        <w:rPr>
          <w:szCs w:val="24"/>
        </w:rPr>
        <w:t>blockchaina</w:t>
      </w:r>
      <w:proofErr w:type="spellEnd"/>
      <w:r w:rsidR="00212FEB" w:rsidRPr="0031450A">
        <w:rPr>
          <w:szCs w:val="24"/>
        </w:rPr>
        <w:t>.</w:t>
      </w:r>
      <w:r w:rsidR="00B30469" w:rsidRPr="0031450A">
        <w:rPr>
          <w:szCs w:val="24"/>
        </w:rPr>
        <w:t xml:space="preserve"> </w:t>
      </w:r>
      <w:r w:rsidR="007938C8" w:rsidRPr="0031450A">
        <w:rPr>
          <w:szCs w:val="24"/>
        </w:rPr>
        <w:t xml:space="preserve">Przykładem prywatnej sieci jest R3 </w:t>
      </w:r>
      <w:proofErr w:type="spellStart"/>
      <w:r w:rsidR="007938C8" w:rsidRPr="0031450A">
        <w:rPr>
          <w:szCs w:val="24"/>
        </w:rPr>
        <w:t>Corda</w:t>
      </w:r>
      <w:proofErr w:type="spellEnd"/>
      <w:r w:rsidR="007938C8" w:rsidRPr="0031450A">
        <w:rPr>
          <w:szCs w:val="24"/>
        </w:rPr>
        <w:t xml:space="preserve"> lub </w:t>
      </w:r>
      <w:proofErr w:type="spellStart"/>
      <w:r w:rsidR="007938C8" w:rsidRPr="0031450A">
        <w:rPr>
          <w:szCs w:val="24"/>
        </w:rPr>
        <w:t>HyperLedger</w:t>
      </w:r>
      <w:proofErr w:type="spellEnd"/>
      <w:r w:rsidR="007938C8" w:rsidRPr="0031450A">
        <w:rPr>
          <w:szCs w:val="24"/>
        </w:rPr>
        <w:t>.</w:t>
      </w:r>
    </w:p>
    <w:p w14:paraId="57D0ECEC" w14:textId="77777777" w:rsidR="004D54DC" w:rsidRPr="004D54DC" w:rsidRDefault="004D54DC" w:rsidP="004D54DC">
      <w:pPr>
        <w:pStyle w:val="TreAkapitu"/>
        <w:ind w:left="1429" w:firstLine="0"/>
        <w:rPr>
          <w:szCs w:val="24"/>
        </w:rPr>
      </w:pPr>
    </w:p>
    <w:p w14:paraId="51CD19E7" w14:textId="22F1D3D0" w:rsidR="00226B5C" w:rsidRPr="000F0FC0" w:rsidRDefault="004D54DC" w:rsidP="004D54DC">
      <w:pPr>
        <w:pStyle w:val="TreAkapitu"/>
        <w:rPr>
          <w:szCs w:val="24"/>
        </w:rPr>
      </w:pPr>
      <w:r w:rsidRPr="000F0FC0">
        <w:rPr>
          <w:szCs w:val="24"/>
        </w:rPr>
        <w:lastRenderedPageBreak/>
        <w:t xml:space="preserve">W celu lepszego zrozumienia zostaną zestawione cechy dwóch czołowych przedstawicieli platform obsługujących </w:t>
      </w:r>
      <w:r w:rsidRPr="000F0FC0">
        <w:rPr>
          <w:i/>
          <w:iCs/>
          <w:szCs w:val="24"/>
        </w:rPr>
        <w:t xml:space="preserve">smart </w:t>
      </w:r>
      <w:proofErr w:type="spellStart"/>
      <w:r w:rsidRPr="000F0FC0">
        <w:rPr>
          <w:i/>
          <w:iCs/>
          <w:szCs w:val="24"/>
        </w:rPr>
        <w:t>contract</w:t>
      </w:r>
      <w:proofErr w:type="spellEnd"/>
      <w:r w:rsidRPr="000F0FC0">
        <w:rPr>
          <w:szCs w:val="24"/>
        </w:rPr>
        <w:t xml:space="preserve"> o dostępie publicznym oraz prywatnym - Ethereum oraz Hyperledger.  Każde z rozwiązań cechuje się innymi właściwościami. Budując system należy dokonać odpowiedniego doboru technologii, kierując się</w:t>
      </w:r>
      <w:r>
        <w:rPr>
          <w:szCs w:val="24"/>
        </w:rPr>
        <w:t xml:space="preserve"> </w:t>
      </w:r>
      <w:r w:rsidRPr="000F0FC0">
        <w:rPr>
          <w:szCs w:val="24"/>
        </w:rPr>
        <w:t>ustalonym</w:t>
      </w:r>
      <w:r>
        <w:rPr>
          <w:szCs w:val="24"/>
        </w:rPr>
        <w:t xml:space="preserve">i </w:t>
      </w:r>
      <w:r w:rsidRPr="000F0FC0">
        <w:rPr>
          <w:szCs w:val="24"/>
        </w:rPr>
        <w:t>założeniami.</w:t>
      </w:r>
      <w:r w:rsidR="00EC0F86" w:rsidRPr="000F0FC0">
        <w:rPr>
          <w:szCs w:val="24"/>
        </w:rPr>
        <w:br/>
      </w:r>
      <w:r w:rsidR="00226B5C" w:rsidRPr="000F0FC0">
        <w:rPr>
          <w:szCs w:val="24"/>
        </w:rPr>
        <w:t xml:space="preserve">  </w:t>
      </w:r>
    </w:p>
    <w:p w14:paraId="1345DFD4" w14:textId="6E6826D5" w:rsidR="004470B8" w:rsidRPr="00DB693C" w:rsidRDefault="004470B8" w:rsidP="004470B8">
      <w:pPr>
        <w:pStyle w:val="Legenda"/>
        <w:rPr>
          <w:b w:val="0"/>
          <w:bCs w:val="0"/>
        </w:rPr>
      </w:pPr>
      <w:r w:rsidRPr="00DB693C">
        <w:rPr>
          <w:b w:val="0"/>
          <w:bCs w:val="0"/>
        </w:rPr>
        <w:t xml:space="preserve">Tabela </w:t>
      </w:r>
      <w:r w:rsidRPr="00DB693C">
        <w:rPr>
          <w:b w:val="0"/>
          <w:bCs w:val="0"/>
        </w:rPr>
        <w:fldChar w:fldCharType="begin"/>
      </w:r>
      <w:r w:rsidRPr="00DB693C">
        <w:rPr>
          <w:b w:val="0"/>
          <w:bCs w:val="0"/>
        </w:rPr>
        <w:instrText xml:space="preserve"> SEQ Tabela \* ARABIC </w:instrText>
      </w:r>
      <w:r w:rsidRPr="00DB693C">
        <w:rPr>
          <w:b w:val="0"/>
          <w:bCs w:val="0"/>
        </w:rPr>
        <w:fldChar w:fldCharType="separate"/>
      </w:r>
      <w:r w:rsidR="00B14963">
        <w:rPr>
          <w:b w:val="0"/>
          <w:bCs w:val="0"/>
          <w:noProof/>
        </w:rPr>
        <w:t>1</w:t>
      </w:r>
      <w:r w:rsidRPr="00DB693C">
        <w:rPr>
          <w:b w:val="0"/>
          <w:bCs w:val="0"/>
        </w:rPr>
        <w:fldChar w:fldCharType="end"/>
      </w:r>
      <w:r w:rsidRPr="00DB693C">
        <w:rPr>
          <w:b w:val="0"/>
          <w:bCs w:val="0"/>
        </w:rPr>
        <w:t>. Zestawienie ró</w:t>
      </w:r>
      <w:r w:rsidR="00DB693C" w:rsidRPr="00DB693C">
        <w:rPr>
          <w:b w:val="0"/>
          <w:bCs w:val="0"/>
        </w:rPr>
        <w:t>ż</w:t>
      </w:r>
      <w:r w:rsidRPr="00DB693C">
        <w:rPr>
          <w:b w:val="0"/>
          <w:bCs w:val="0"/>
        </w:rPr>
        <w:t>nic pomiędzy Ethereum a Hyperledger</w:t>
      </w:r>
    </w:p>
    <w:tbl>
      <w:tblPr>
        <w:tblStyle w:val="Jasnalistaakcent11"/>
        <w:tblW w:w="8032" w:type="dxa"/>
        <w:jc w:val="center"/>
        <w:tblLook w:val="04A0" w:firstRow="1" w:lastRow="0" w:firstColumn="1" w:lastColumn="0" w:noHBand="0" w:noVBand="1"/>
      </w:tblPr>
      <w:tblGrid>
        <w:gridCol w:w="1583"/>
        <w:gridCol w:w="2790"/>
        <w:gridCol w:w="3659"/>
      </w:tblGrid>
      <w:tr w:rsidR="00E94B1D" w14:paraId="0BBFD94C" w14:textId="77777777" w:rsidTr="00127953">
        <w:trPr>
          <w:cnfStyle w:val="100000000000" w:firstRow="1" w:lastRow="0" w:firstColumn="0" w:lastColumn="0" w:oddVBand="0" w:evenVBand="0" w:oddHBand="0"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1583" w:type="dxa"/>
          </w:tcPr>
          <w:p w14:paraId="4A2D2EDD" w14:textId="77777777" w:rsidR="00E94B1D" w:rsidRPr="004B23E2" w:rsidRDefault="00E94B1D" w:rsidP="00A35EF9">
            <w:pPr>
              <w:pStyle w:val="TreAkapitu"/>
              <w:ind w:firstLine="0"/>
              <w:jc w:val="center"/>
              <w:rPr>
                <w:b w:val="0"/>
                <w:bCs w:val="0"/>
                <w:sz w:val="32"/>
                <w:szCs w:val="32"/>
              </w:rPr>
            </w:pPr>
          </w:p>
        </w:tc>
        <w:tc>
          <w:tcPr>
            <w:tcW w:w="2790" w:type="dxa"/>
          </w:tcPr>
          <w:p w14:paraId="3840931F" w14:textId="5824A3F8" w:rsidR="00E94B1D" w:rsidRPr="00F13DBB" w:rsidRDefault="00E94B1D" w:rsidP="00A35EF9">
            <w:pPr>
              <w:pStyle w:val="TreAkapitu"/>
              <w:ind w:firstLine="0"/>
              <w:jc w:val="center"/>
              <w:cnfStyle w:val="100000000000" w:firstRow="1" w:lastRow="0" w:firstColumn="0" w:lastColumn="0" w:oddVBand="0" w:evenVBand="0" w:oddHBand="0" w:evenHBand="0" w:firstRowFirstColumn="0" w:firstRowLastColumn="0" w:lastRowFirstColumn="0" w:lastRowLastColumn="0"/>
              <w:rPr>
                <w:sz w:val="32"/>
                <w:szCs w:val="32"/>
              </w:rPr>
            </w:pPr>
            <w:r w:rsidRPr="00F13DBB">
              <w:rPr>
                <w:sz w:val="32"/>
                <w:szCs w:val="32"/>
              </w:rPr>
              <w:t>Ethereum</w:t>
            </w:r>
          </w:p>
        </w:tc>
        <w:tc>
          <w:tcPr>
            <w:tcW w:w="3659" w:type="dxa"/>
          </w:tcPr>
          <w:p w14:paraId="2058DA6A" w14:textId="77777777" w:rsidR="00E94B1D" w:rsidRPr="00F13DBB" w:rsidRDefault="00E94B1D" w:rsidP="00A35EF9">
            <w:pPr>
              <w:pStyle w:val="TreAkapitu"/>
              <w:ind w:firstLine="0"/>
              <w:jc w:val="center"/>
              <w:cnfStyle w:val="100000000000" w:firstRow="1" w:lastRow="0" w:firstColumn="0" w:lastColumn="0" w:oddVBand="0" w:evenVBand="0" w:oddHBand="0" w:evenHBand="0" w:firstRowFirstColumn="0" w:firstRowLastColumn="0" w:lastRowFirstColumn="0" w:lastRowLastColumn="0"/>
              <w:rPr>
                <w:sz w:val="32"/>
                <w:szCs w:val="32"/>
              </w:rPr>
            </w:pPr>
            <w:r w:rsidRPr="00F13DBB">
              <w:rPr>
                <w:sz w:val="32"/>
                <w:szCs w:val="32"/>
              </w:rPr>
              <w:t>Hyperledger</w:t>
            </w:r>
          </w:p>
        </w:tc>
      </w:tr>
      <w:tr w:rsidR="00E94B1D" w14:paraId="03B9625D" w14:textId="77777777" w:rsidTr="00127953">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1583" w:type="dxa"/>
          </w:tcPr>
          <w:p w14:paraId="25926533" w14:textId="70F9AAD2" w:rsidR="00E94B1D" w:rsidRPr="006B28B1" w:rsidRDefault="00E94B1D" w:rsidP="00E94B1D">
            <w:pPr>
              <w:pStyle w:val="TreAkapitu"/>
              <w:ind w:firstLine="0"/>
              <w:jc w:val="center"/>
              <w:rPr>
                <w:sz w:val="20"/>
              </w:rPr>
            </w:pPr>
            <w:r w:rsidRPr="006B28B1">
              <w:rPr>
                <w:sz w:val="20"/>
              </w:rPr>
              <w:t>Typ portfela</w:t>
            </w:r>
          </w:p>
        </w:tc>
        <w:tc>
          <w:tcPr>
            <w:tcW w:w="2790" w:type="dxa"/>
          </w:tcPr>
          <w:p w14:paraId="59FFE258" w14:textId="08FF1737"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P</w:t>
            </w:r>
            <w:r w:rsidR="00E94B1D">
              <w:rPr>
                <w:sz w:val="20"/>
              </w:rPr>
              <w:t>ubliczny</w:t>
            </w:r>
          </w:p>
        </w:tc>
        <w:tc>
          <w:tcPr>
            <w:tcW w:w="3659" w:type="dxa"/>
          </w:tcPr>
          <w:p w14:paraId="489B2A7A" w14:textId="230E5858"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P</w:t>
            </w:r>
            <w:r w:rsidR="00E94B1D">
              <w:rPr>
                <w:sz w:val="20"/>
              </w:rPr>
              <w:t>rywatny (z upoważnieniami)</w:t>
            </w:r>
          </w:p>
        </w:tc>
      </w:tr>
      <w:tr w:rsidR="00E94B1D" w14:paraId="69AFB39B" w14:textId="77777777" w:rsidTr="00127953">
        <w:trPr>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192554A3" w14:textId="1BBB069E" w:rsidR="00E94B1D" w:rsidRPr="00E94B1D" w:rsidRDefault="00E94B1D" w:rsidP="00E94B1D">
            <w:pPr>
              <w:pStyle w:val="TreAkapitu"/>
              <w:ind w:firstLine="0"/>
              <w:jc w:val="center"/>
              <w:rPr>
                <w:sz w:val="20"/>
              </w:rPr>
            </w:pPr>
            <w:r w:rsidRPr="00E94B1D">
              <w:rPr>
                <w:sz w:val="20"/>
              </w:rPr>
              <w:t>Sieć</w:t>
            </w:r>
          </w:p>
        </w:tc>
        <w:tc>
          <w:tcPr>
            <w:tcW w:w="2790" w:type="dxa"/>
          </w:tcPr>
          <w:p w14:paraId="79FF4DAB" w14:textId="55709C75"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O</w:t>
            </w:r>
            <w:r w:rsidR="00E94B1D">
              <w:rPr>
                <w:sz w:val="20"/>
              </w:rPr>
              <w:t>twarta, dostępna dla wszystkich użytkowników</w:t>
            </w:r>
          </w:p>
        </w:tc>
        <w:tc>
          <w:tcPr>
            <w:tcW w:w="3659" w:type="dxa"/>
          </w:tcPr>
          <w:p w14:paraId="525388B0" w14:textId="3D2A4903"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O</w:t>
            </w:r>
            <w:r w:rsidR="00E94B1D">
              <w:rPr>
                <w:sz w:val="20"/>
              </w:rPr>
              <w:t>graniczona, dostępna dla upoważnionych użytkowników</w:t>
            </w:r>
          </w:p>
        </w:tc>
      </w:tr>
      <w:tr w:rsidR="00E94B1D" w14:paraId="0A3F1B8B" w14:textId="77777777" w:rsidTr="00127953">
        <w:trPr>
          <w:cnfStyle w:val="000000100000" w:firstRow="0" w:lastRow="0" w:firstColumn="0" w:lastColumn="0" w:oddVBand="0" w:evenVBand="0" w:oddHBand="1" w:evenHBand="0" w:firstRowFirstColumn="0" w:firstRowLastColumn="0" w:lastRowFirstColumn="0" w:lastRowLastColumn="0"/>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3D5D80A7" w14:textId="351B28CF" w:rsidR="00E94B1D" w:rsidRPr="00E94B1D" w:rsidRDefault="00E94B1D" w:rsidP="00E94B1D">
            <w:pPr>
              <w:pStyle w:val="TreAkapitu"/>
              <w:ind w:firstLine="0"/>
              <w:jc w:val="center"/>
              <w:rPr>
                <w:sz w:val="20"/>
              </w:rPr>
            </w:pPr>
            <w:r w:rsidRPr="00E94B1D">
              <w:rPr>
                <w:sz w:val="20"/>
              </w:rPr>
              <w:t>Organizacja</w:t>
            </w:r>
          </w:p>
        </w:tc>
        <w:tc>
          <w:tcPr>
            <w:tcW w:w="2790" w:type="dxa"/>
          </w:tcPr>
          <w:p w14:paraId="07B3FC65" w14:textId="75DAAC52"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 xml:space="preserve">Ethereum, założona przez </w:t>
            </w:r>
            <w:proofErr w:type="spellStart"/>
            <w:r>
              <w:rPr>
                <w:sz w:val="20"/>
              </w:rPr>
              <w:t>Vitalik</w:t>
            </w:r>
            <w:proofErr w:type="spellEnd"/>
            <w:r>
              <w:rPr>
                <w:sz w:val="20"/>
              </w:rPr>
              <w:t xml:space="preserve"> </w:t>
            </w:r>
            <w:proofErr w:type="spellStart"/>
            <w:r>
              <w:rPr>
                <w:sz w:val="20"/>
              </w:rPr>
              <w:t>Buterin</w:t>
            </w:r>
            <w:proofErr w:type="spellEnd"/>
          </w:p>
        </w:tc>
        <w:tc>
          <w:tcPr>
            <w:tcW w:w="3659" w:type="dxa"/>
          </w:tcPr>
          <w:p w14:paraId="1EE675BA" w14:textId="6D7C827A"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The Linux Foundation</w:t>
            </w:r>
          </w:p>
        </w:tc>
      </w:tr>
      <w:tr w:rsidR="00E94B1D" w14:paraId="3C01FF9F" w14:textId="77777777" w:rsidTr="00127953">
        <w:trPr>
          <w:trHeight w:val="335"/>
          <w:jc w:val="center"/>
        </w:trPr>
        <w:tc>
          <w:tcPr>
            <w:cnfStyle w:val="001000000000" w:firstRow="0" w:lastRow="0" w:firstColumn="1" w:lastColumn="0" w:oddVBand="0" w:evenVBand="0" w:oddHBand="0" w:evenHBand="0" w:firstRowFirstColumn="0" w:firstRowLastColumn="0" w:lastRowFirstColumn="0" w:lastRowLastColumn="0"/>
            <w:tcW w:w="1583" w:type="dxa"/>
          </w:tcPr>
          <w:p w14:paraId="420776E0" w14:textId="6DF9640A" w:rsidR="00E94B1D" w:rsidRPr="00E94B1D" w:rsidRDefault="00E94B1D" w:rsidP="00E94B1D">
            <w:pPr>
              <w:pStyle w:val="TreAkapitu"/>
              <w:ind w:firstLine="0"/>
              <w:jc w:val="center"/>
              <w:rPr>
                <w:sz w:val="20"/>
              </w:rPr>
            </w:pPr>
            <w:proofErr w:type="spellStart"/>
            <w:r w:rsidRPr="00E94B1D">
              <w:rPr>
                <w:sz w:val="20"/>
              </w:rPr>
              <w:t>Kryptowaluta</w:t>
            </w:r>
            <w:proofErr w:type="spellEnd"/>
          </w:p>
        </w:tc>
        <w:tc>
          <w:tcPr>
            <w:tcW w:w="2790" w:type="dxa"/>
          </w:tcPr>
          <w:p w14:paraId="5253BB12" w14:textId="3D2228D9"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Ether</w:t>
            </w:r>
            <w:proofErr w:type="spellEnd"/>
          </w:p>
        </w:tc>
        <w:tc>
          <w:tcPr>
            <w:tcW w:w="3659" w:type="dxa"/>
          </w:tcPr>
          <w:p w14:paraId="713C93E1" w14:textId="6C0AC78D"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B</w:t>
            </w:r>
            <w:r w:rsidR="00E94B1D">
              <w:rPr>
                <w:sz w:val="20"/>
              </w:rPr>
              <w:t>rak</w:t>
            </w:r>
          </w:p>
        </w:tc>
      </w:tr>
      <w:tr w:rsidR="00E94B1D" w14:paraId="58F66CBE" w14:textId="77777777" w:rsidTr="00127953">
        <w:trPr>
          <w:cnfStyle w:val="000000100000" w:firstRow="0" w:lastRow="0" w:firstColumn="0" w:lastColumn="0" w:oddVBand="0" w:evenVBand="0" w:oddHBand="1" w:evenHBand="0" w:firstRowFirstColumn="0" w:firstRowLastColumn="0" w:lastRowFirstColumn="0" w:lastRowLastColumn="0"/>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7F46E8B2" w14:textId="137FC17B" w:rsidR="00E94B1D" w:rsidRPr="00E94B1D" w:rsidRDefault="00E94B1D" w:rsidP="00E94B1D">
            <w:pPr>
              <w:pStyle w:val="TreAkapitu"/>
              <w:ind w:firstLine="0"/>
              <w:jc w:val="center"/>
              <w:rPr>
                <w:sz w:val="20"/>
              </w:rPr>
            </w:pPr>
            <w:r w:rsidRPr="00E94B1D">
              <w:rPr>
                <w:sz w:val="20"/>
              </w:rPr>
              <w:t>Transakcje</w:t>
            </w:r>
          </w:p>
        </w:tc>
        <w:tc>
          <w:tcPr>
            <w:tcW w:w="2790" w:type="dxa"/>
          </w:tcPr>
          <w:p w14:paraId="148A4230" w14:textId="33C26085"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W</w:t>
            </w:r>
            <w:r w:rsidR="00E94B1D">
              <w:rPr>
                <w:sz w:val="20"/>
              </w:rPr>
              <w:t>idoczne dla każdego</w:t>
            </w:r>
          </w:p>
        </w:tc>
        <w:tc>
          <w:tcPr>
            <w:tcW w:w="3659" w:type="dxa"/>
          </w:tcPr>
          <w:p w14:paraId="1719EF1A" w14:textId="52CFA96F" w:rsidR="00E94B1D" w:rsidRDefault="00A936F9"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W</w:t>
            </w:r>
            <w:r w:rsidR="00E94B1D">
              <w:rPr>
                <w:sz w:val="20"/>
              </w:rPr>
              <w:t>idoczne dla upoważnionych użytkowników</w:t>
            </w:r>
          </w:p>
        </w:tc>
      </w:tr>
      <w:tr w:rsidR="00E94B1D" w14:paraId="3F192971" w14:textId="77777777" w:rsidTr="00127953">
        <w:trPr>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20A3CF36" w14:textId="79F890AC" w:rsidR="00E94B1D" w:rsidRPr="00E94B1D" w:rsidRDefault="00E94B1D" w:rsidP="00E94B1D">
            <w:pPr>
              <w:pStyle w:val="TreAkapitu"/>
              <w:ind w:firstLine="0"/>
              <w:jc w:val="center"/>
              <w:rPr>
                <w:sz w:val="20"/>
              </w:rPr>
            </w:pPr>
            <w:r w:rsidRPr="00E94B1D">
              <w:rPr>
                <w:sz w:val="20"/>
              </w:rPr>
              <w:t>Opłaty za transakcje</w:t>
            </w:r>
          </w:p>
        </w:tc>
        <w:tc>
          <w:tcPr>
            <w:tcW w:w="2790" w:type="dxa"/>
          </w:tcPr>
          <w:p w14:paraId="00B6ACFD" w14:textId="1A3FBC21"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W</w:t>
            </w:r>
            <w:r w:rsidR="00E94B1D">
              <w:rPr>
                <w:sz w:val="20"/>
              </w:rPr>
              <w:t xml:space="preserve"> postaci </w:t>
            </w:r>
            <w:proofErr w:type="spellStart"/>
            <w:r w:rsidR="00E94B1D">
              <w:rPr>
                <w:sz w:val="20"/>
              </w:rPr>
              <w:t>tokenu</w:t>
            </w:r>
            <w:proofErr w:type="spellEnd"/>
            <w:r w:rsidR="00E94B1D">
              <w:rPr>
                <w:sz w:val="20"/>
              </w:rPr>
              <w:t xml:space="preserve"> </w:t>
            </w:r>
            <w:proofErr w:type="spellStart"/>
            <w:r w:rsidR="00E94B1D">
              <w:rPr>
                <w:sz w:val="20"/>
              </w:rPr>
              <w:t>Gas</w:t>
            </w:r>
            <w:proofErr w:type="spellEnd"/>
          </w:p>
        </w:tc>
        <w:tc>
          <w:tcPr>
            <w:tcW w:w="3659" w:type="dxa"/>
          </w:tcPr>
          <w:p w14:paraId="7B1711F7" w14:textId="14EF6E6C"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Brak opłat (?)</w:t>
            </w:r>
          </w:p>
        </w:tc>
      </w:tr>
      <w:tr w:rsidR="00E94B1D" w14:paraId="6F0572A3" w14:textId="77777777" w:rsidTr="00127953">
        <w:trPr>
          <w:cnfStyle w:val="000000100000" w:firstRow="0" w:lastRow="0" w:firstColumn="0" w:lastColumn="0" w:oddVBand="0" w:evenVBand="0" w:oddHBand="1" w:evenHBand="0" w:firstRowFirstColumn="0" w:firstRowLastColumn="0" w:lastRowFirstColumn="0" w:lastRowLastColumn="0"/>
          <w:trHeight w:val="993"/>
          <w:jc w:val="center"/>
        </w:trPr>
        <w:tc>
          <w:tcPr>
            <w:cnfStyle w:val="001000000000" w:firstRow="0" w:lastRow="0" w:firstColumn="1" w:lastColumn="0" w:oddVBand="0" w:evenVBand="0" w:oddHBand="0" w:evenHBand="0" w:firstRowFirstColumn="0" w:firstRowLastColumn="0" w:lastRowFirstColumn="0" w:lastRowLastColumn="0"/>
            <w:tcW w:w="1583" w:type="dxa"/>
          </w:tcPr>
          <w:p w14:paraId="0DEF0B7B" w14:textId="35E3466D" w:rsidR="00E94B1D" w:rsidRPr="00E94B1D" w:rsidRDefault="00E94B1D" w:rsidP="00E94B1D">
            <w:pPr>
              <w:pStyle w:val="TreAkapitu"/>
              <w:ind w:firstLine="0"/>
              <w:jc w:val="center"/>
              <w:rPr>
                <w:sz w:val="20"/>
              </w:rPr>
            </w:pPr>
            <w:r w:rsidRPr="00E94B1D">
              <w:rPr>
                <w:sz w:val="20"/>
              </w:rPr>
              <w:t xml:space="preserve">Język programowania smart </w:t>
            </w:r>
            <w:proofErr w:type="spellStart"/>
            <w:r w:rsidRPr="00E94B1D">
              <w:rPr>
                <w:sz w:val="20"/>
              </w:rPr>
              <w:t>contract</w:t>
            </w:r>
            <w:proofErr w:type="spellEnd"/>
          </w:p>
        </w:tc>
        <w:tc>
          <w:tcPr>
            <w:tcW w:w="2790" w:type="dxa"/>
          </w:tcPr>
          <w:p w14:paraId="2C55D95A" w14:textId="6CE81FF0"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Soldity</w:t>
            </w:r>
            <w:proofErr w:type="spellEnd"/>
          </w:p>
        </w:tc>
        <w:tc>
          <w:tcPr>
            <w:tcW w:w="3659" w:type="dxa"/>
          </w:tcPr>
          <w:p w14:paraId="748009D0" w14:textId="2CCD6150"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 xml:space="preserve">Java / </w:t>
            </w:r>
            <w:proofErr w:type="spellStart"/>
            <w:r>
              <w:rPr>
                <w:sz w:val="20"/>
              </w:rPr>
              <w:t>Golang</w:t>
            </w:r>
            <w:proofErr w:type="spellEnd"/>
            <w:r>
              <w:rPr>
                <w:sz w:val="20"/>
              </w:rPr>
              <w:t xml:space="preserve"> / </w:t>
            </w:r>
            <w:proofErr w:type="spellStart"/>
            <w:r>
              <w:rPr>
                <w:sz w:val="20"/>
              </w:rPr>
              <w:t>NodeJS</w:t>
            </w:r>
            <w:proofErr w:type="spellEnd"/>
          </w:p>
        </w:tc>
      </w:tr>
      <w:tr w:rsidR="00E94B1D" w14:paraId="3564445E" w14:textId="77777777" w:rsidTr="00127953">
        <w:trPr>
          <w:trHeight w:val="323"/>
          <w:jc w:val="center"/>
        </w:trPr>
        <w:tc>
          <w:tcPr>
            <w:cnfStyle w:val="001000000000" w:firstRow="0" w:lastRow="0" w:firstColumn="1" w:lastColumn="0" w:oddVBand="0" w:evenVBand="0" w:oddHBand="0" w:evenHBand="0" w:firstRowFirstColumn="0" w:firstRowLastColumn="0" w:lastRowFirstColumn="0" w:lastRowLastColumn="0"/>
            <w:tcW w:w="1583" w:type="dxa"/>
          </w:tcPr>
          <w:p w14:paraId="0A1F8AC6" w14:textId="6B11A0E2" w:rsidR="00E94B1D" w:rsidRPr="00E94B1D" w:rsidRDefault="00E94B1D" w:rsidP="00E94B1D">
            <w:pPr>
              <w:pStyle w:val="TreAkapitu"/>
              <w:ind w:firstLine="0"/>
              <w:jc w:val="center"/>
              <w:rPr>
                <w:sz w:val="20"/>
              </w:rPr>
            </w:pPr>
            <w:r w:rsidRPr="00E94B1D">
              <w:rPr>
                <w:sz w:val="20"/>
              </w:rPr>
              <w:t>Wydajność</w:t>
            </w:r>
          </w:p>
        </w:tc>
        <w:tc>
          <w:tcPr>
            <w:tcW w:w="2790" w:type="dxa"/>
          </w:tcPr>
          <w:p w14:paraId="3F0BBDA4" w14:textId="32C4BA64"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 20 transakcji / s</w:t>
            </w:r>
          </w:p>
        </w:tc>
        <w:tc>
          <w:tcPr>
            <w:tcW w:w="3659" w:type="dxa"/>
          </w:tcPr>
          <w:p w14:paraId="4077221B" w14:textId="74859942"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 2000 transakcji / s</w:t>
            </w:r>
          </w:p>
        </w:tc>
      </w:tr>
    </w:tbl>
    <w:p w14:paraId="2460B944" w14:textId="7D585062" w:rsidR="00110606" w:rsidRDefault="00DB693C" w:rsidP="00D224B3">
      <w:pPr>
        <w:pStyle w:val="TreAkapitu"/>
        <w:ind w:left="709" w:firstLine="0"/>
        <w:rPr>
          <w:sz w:val="20"/>
        </w:rPr>
      </w:pPr>
      <w:r w:rsidRPr="00DB693C">
        <w:rPr>
          <w:sz w:val="20"/>
        </w:rPr>
        <w:t xml:space="preserve">Źródło: opracowanie własne na podstawie: Martin </w:t>
      </w:r>
      <w:proofErr w:type="spellStart"/>
      <w:r w:rsidRPr="00DB693C">
        <w:rPr>
          <w:sz w:val="20"/>
        </w:rPr>
        <w:t>Valenta</w:t>
      </w:r>
      <w:proofErr w:type="spellEnd"/>
      <w:r w:rsidRPr="00DB693C">
        <w:rPr>
          <w:sz w:val="20"/>
        </w:rPr>
        <w:t xml:space="preserve">, Philipp </w:t>
      </w:r>
      <w:proofErr w:type="spellStart"/>
      <w:r w:rsidRPr="00DB693C">
        <w:rPr>
          <w:sz w:val="20"/>
        </w:rPr>
        <w:t>Sandner</w:t>
      </w:r>
      <w:proofErr w:type="spellEnd"/>
      <w:r>
        <w:rPr>
          <w:sz w:val="20"/>
        </w:rPr>
        <w:t>, „</w:t>
      </w:r>
      <w:proofErr w:type="spellStart"/>
      <w:r w:rsidRPr="00DB693C">
        <w:rPr>
          <w:sz w:val="20"/>
        </w:rPr>
        <w:t>Comparison</w:t>
      </w:r>
      <w:proofErr w:type="spellEnd"/>
      <w:r w:rsidRPr="00DB693C">
        <w:rPr>
          <w:sz w:val="20"/>
        </w:rPr>
        <w:t xml:space="preserve"> of Ethereum,</w:t>
      </w:r>
      <w:r>
        <w:rPr>
          <w:sz w:val="20"/>
        </w:rPr>
        <w:t xml:space="preserve"> </w:t>
      </w:r>
      <w:r w:rsidRPr="00DB693C">
        <w:rPr>
          <w:sz w:val="20"/>
        </w:rPr>
        <w:t xml:space="preserve">Hyperledger </w:t>
      </w:r>
      <w:proofErr w:type="spellStart"/>
      <w:r w:rsidRPr="00DB693C">
        <w:rPr>
          <w:sz w:val="20"/>
        </w:rPr>
        <w:t>Fabric</w:t>
      </w:r>
      <w:proofErr w:type="spellEnd"/>
      <w:r w:rsidRPr="00DB693C">
        <w:rPr>
          <w:sz w:val="20"/>
        </w:rPr>
        <w:t xml:space="preserve"> and </w:t>
      </w:r>
      <w:proofErr w:type="spellStart"/>
      <w:r w:rsidRPr="00DB693C">
        <w:rPr>
          <w:sz w:val="20"/>
        </w:rPr>
        <w:t>Corda</w:t>
      </w:r>
      <w:proofErr w:type="spellEnd"/>
      <w:r>
        <w:rPr>
          <w:sz w:val="20"/>
        </w:rPr>
        <w:t>”, str. 2</w:t>
      </w:r>
    </w:p>
    <w:p w14:paraId="50B21229" w14:textId="60E7654C" w:rsidR="003409BD" w:rsidRDefault="00CB506B" w:rsidP="002A700B">
      <w:pPr>
        <w:pStyle w:val="Legenda"/>
        <w:spacing w:line="360" w:lineRule="auto"/>
        <w:jc w:val="both"/>
        <w:rPr>
          <w:b w:val="0"/>
          <w:bCs w:val="0"/>
        </w:rPr>
      </w:pPr>
      <w:r>
        <w:rPr>
          <w:b w:val="0"/>
          <w:bCs w:val="0"/>
        </w:rPr>
        <w:tab/>
        <w:t xml:space="preserve">Poniższy wykres przedstawia </w:t>
      </w:r>
      <w:r w:rsidR="002F1D18">
        <w:rPr>
          <w:b w:val="0"/>
          <w:bCs w:val="0"/>
        </w:rPr>
        <w:t>popularnoś</w:t>
      </w:r>
      <w:r w:rsidR="003E5A35">
        <w:rPr>
          <w:b w:val="0"/>
          <w:bCs w:val="0"/>
        </w:rPr>
        <w:t>ć</w:t>
      </w:r>
      <w:r w:rsidR="002F1D18">
        <w:rPr>
          <w:b w:val="0"/>
          <w:bCs w:val="0"/>
        </w:rPr>
        <w:t xml:space="preserve"> wyszukiwania</w:t>
      </w:r>
      <w:r>
        <w:rPr>
          <w:b w:val="0"/>
          <w:bCs w:val="0"/>
        </w:rPr>
        <w:t xml:space="preserve"> has</w:t>
      </w:r>
      <w:r w:rsidR="003E5A35">
        <w:rPr>
          <w:b w:val="0"/>
          <w:bCs w:val="0"/>
        </w:rPr>
        <w:t>eł</w:t>
      </w:r>
      <w:r>
        <w:rPr>
          <w:b w:val="0"/>
          <w:bCs w:val="0"/>
        </w:rPr>
        <w:t xml:space="preserve"> „</w:t>
      </w:r>
      <w:r>
        <w:rPr>
          <w:b w:val="0"/>
          <w:bCs w:val="0"/>
          <w:i/>
          <w:iCs/>
        </w:rPr>
        <w:t xml:space="preserve">Ethereum” </w:t>
      </w:r>
      <w:r>
        <w:rPr>
          <w:b w:val="0"/>
          <w:bCs w:val="0"/>
        </w:rPr>
        <w:t>oraz „</w:t>
      </w:r>
      <w:r w:rsidRPr="00CB506B">
        <w:rPr>
          <w:b w:val="0"/>
          <w:bCs w:val="0"/>
          <w:i/>
          <w:iCs/>
        </w:rPr>
        <w:t>Hyperledger</w:t>
      </w:r>
      <w:r>
        <w:rPr>
          <w:b w:val="0"/>
          <w:bCs w:val="0"/>
        </w:rPr>
        <w:t>” w ostatnich 5 latach</w:t>
      </w:r>
      <w:r w:rsidR="003D1CDC">
        <w:rPr>
          <w:b w:val="0"/>
          <w:bCs w:val="0"/>
        </w:rPr>
        <w:t xml:space="preserve">. </w:t>
      </w:r>
      <w:r>
        <w:rPr>
          <w:b w:val="0"/>
          <w:bCs w:val="0"/>
        </w:rPr>
        <w:t xml:space="preserve"> </w:t>
      </w:r>
      <w:r w:rsidR="003D1CDC" w:rsidRPr="003D1CDC">
        <w:rPr>
          <w:b w:val="0"/>
          <w:bCs w:val="0"/>
        </w:rPr>
        <w:t xml:space="preserve">Liczby reprezentują poszczególne zainteresowania w wyszukiwaniu względem najwyższego punktu na wykresie. Wartość 100 oznacza najwyższą popularność hasła. </w:t>
      </w:r>
    </w:p>
    <w:p w14:paraId="36A2E9F5" w14:textId="77777777" w:rsidR="003D1CDC" w:rsidRPr="003D1CDC" w:rsidRDefault="003D1CDC" w:rsidP="003D1CDC"/>
    <w:p w14:paraId="51BD4EEF" w14:textId="0295E415" w:rsidR="00A334A2" w:rsidRPr="00A334A2" w:rsidRDefault="00A334A2" w:rsidP="00A334A2">
      <w:pPr>
        <w:pStyle w:val="Legenda"/>
        <w:rPr>
          <w:b w:val="0"/>
          <w:bCs w:val="0"/>
        </w:rPr>
      </w:pPr>
      <w:bookmarkStart w:id="26" w:name="_Toc91667863"/>
      <w:r w:rsidRPr="00A334A2">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4</w:t>
      </w:r>
      <w:r w:rsidR="00914E7C">
        <w:rPr>
          <w:b w:val="0"/>
          <w:bCs w:val="0"/>
        </w:rPr>
        <w:fldChar w:fldCharType="end"/>
      </w:r>
      <w:r w:rsidRPr="00A334A2">
        <w:rPr>
          <w:b w:val="0"/>
          <w:bCs w:val="0"/>
        </w:rPr>
        <w:t>. Wykres zainteresowania w ujęciu czasowym</w:t>
      </w:r>
      <w:r w:rsidR="006C46E0">
        <w:rPr>
          <w:b w:val="0"/>
          <w:bCs w:val="0"/>
        </w:rPr>
        <w:br/>
        <w:t>(czerwony – Ethereum, niebieski – Hyperledger)</w:t>
      </w:r>
      <w:bookmarkEnd w:id="26"/>
    </w:p>
    <w:p w14:paraId="71B61908" w14:textId="71EB4DCD" w:rsidR="00D90A33" w:rsidRDefault="00A334A2" w:rsidP="00DF485D">
      <w:pPr>
        <w:pStyle w:val="TreAkapitu"/>
        <w:ind w:firstLine="0"/>
        <w:jc w:val="center"/>
        <w:rPr>
          <w:sz w:val="20"/>
        </w:rPr>
      </w:pPr>
      <w:r>
        <w:rPr>
          <w:noProof/>
        </w:rPr>
        <w:drawing>
          <wp:inline distT="0" distB="0" distL="0" distR="0" wp14:anchorId="00FEC738" wp14:editId="71DD9A3C">
            <wp:extent cx="5905881" cy="1288473"/>
            <wp:effectExtent l="0" t="0" r="0" b="0"/>
            <wp:docPr id="205" name="Obraz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5903" cy="1297204"/>
                    </a:xfrm>
                    <a:prstGeom prst="rect">
                      <a:avLst/>
                    </a:prstGeom>
                  </pic:spPr>
                </pic:pic>
              </a:graphicData>
            </a:graphic>
          </wp:inline>
        </w:drawing>
      </w:r>
    </w:p>
    <w:p w14:paraId="6B14A216" w14:textId="40E78633" w:rsidR="00D90A33" w:rsidRPr="00D90A33" w:rsidRDefault="00D90A33" w:rsidP="00DF485D">
      <w:pPr>
        <w:pStyle w:val="TreAkapitu"/>
        <w:ind w:firstLine="0"/>
        <w:jc w:val="left"/>
        <w:rPr>
          <w:szCs w:val="24"/>
        </w:rPr>
      </w:pPr>
      <w:r w:rsidRPr="004D50C1">
        <w:rPr>
          <w:color w:val="FF0000"/>
          <w:szCs w:val="24"/>
        </w:rPr>
        <w:lastRenderedPageBreak/>
        <w:t>•</w:t>
      </w:r>
      <w:r w:rsidRPr="00D90A33">
        <w:rPr>
          <w:color w:val="FF0000"/>
          <w:sz w:val="40"/>
          <w:szCs w:val="40"/>
        </w:rPr>
        <w:t xml:space="preserve"> </w:t>
      </w:r>
      <w:r>
        <w:rPr>
          <w:szCs w:val="24"/>
        </w:rPr>
        <w:t>Ethereum</w:t>
      </w:r>
    </w:p>
    <w:p w14:paraId="752C59CA" w14:textId="56C3A8AD" w:rsidR="00D90A33" w:rsidRPr="00D90A33" w:rsidRDefault="00D90A33" w:rsidP="00DF485D">
      <w:pPr>
        <w:pStyle w:val="TreAkapitu"/>
        <w:ind w:firstLine="0"/>
        <w:jc w:val="left"/>
        <w:rPr>
          <w:sz w:val="22"/>
          <w:szCs w:val="22"/>
        </w:rPr>
      </w:pPr>
      <w:r w:rsidRPr="004D50C1">
        <w:rPr>
          <w:color w:val="4F81BD" w:themeColor="accent1"/>
          <w:szCs w:val="24"/>
        </w:rPr>
        <w:t>•</w:t>
      </w:r>
      <w:r>
        <w:rPr>
          <w:color w:val="4F81BD" w:themeColor="accent1"/>
          <w:sz w:val="40"/>
          <w:szCs w:val="40"/>
        </w:rPr>
        <w:t xml:space="preserve"> </w:t>
      </w:r>
      <w:r w:rsidRPr="000D42AD">
        <w:rPr>
          <w:szCs w:val="24"/>
        </w:rPr>
        <w:t>Hyperledger</w:t>
      </w:r>
    </w:p>
    <w:p w14:paraId="630C1F68" w14:textId="4F4BED3E" w:rsidR="00A334A2" w:rsidRPr="00A334A2" w:rsidRDefault="00A334A2" w:rsidP="00DF485D">
      <w:pPr>
        <w:pStyle w:val="TreAkapitu"/>
        <w:ind w:firstLine="0"/>
        <w:jc w:val="left"/>
        <w:rPr>
          <w:sz w:val="20"/>
        </w:rPr>
      </w:pPr>
      <w:r>
        <w:rPr>
          <w:sz w:val="20"/>
        </w:rPr>
        <w:t xml:space="preserve">Źródło: opracowanie własne na podstawie </w:t>
      </w:r>
      <w:r>
        <w:rPr>
          <w:i/>
          <w:iCs/>
          <w:sz w:val="20"/>
        </w:rPr>
        <w:t xml:space="preserve">Google </w:t>
      </w:r>
      <w:proofErr w:type="spellStart"/>
      <w:r>
        <w:rPr>
          <w:i/>
          <w:iCs/>
          <w:sz w:val="20"/>
        </w:rPr>
        <w:t>Trends</w:t>
      </w:r>
      <w:proofErr w:type="spellEnd"/>
      <w:r w:rsidR="009A58A9">
        <w:rPr>
          <w:i/>
          <w:iCs/>
          <w:sz w:val="20"/>
        </w:rPr>
        <w:br/>
      </w:r>
    </w:p>
    <w:p w14:paraId="2F97029C" w14:textId="0A341C5A" w:rsidR="009A58A9" w:rsidRDefault="009A58A9" w:rsidP="009A58A9">
      <w:pPr>
        <w:pStyle w:val="Legenda"/>
        <w:spacing w:line="360" w:lineRule="auto"/>
        <w:ind w:firstLine="709"/>
        <w:jc w:val="both"/>
        <w:rPr>
          <w:b w:val="0"/>
          <w:bCs w:val="0"/>
        </w:rPr>
      </w:pPr>
      <w:r>
        <w:rPr>
          <w:b w:val="0"/>
          <w:bCs w:val="0"/>
        </w:rPr>
        <w:t xml:space="preserve">Dużo większym zainteresowaniem cieszy się publiczna platforma Ethereum, która swój szczyt popularności osiągnęła w maju 2021r. Fakt ten może wynikać z tego, iż Ethereum jest obiektem zainteresowań nie tylko w społeczności programistów ale w większej mierze inwestorów. Cena natywnego tokena (kryptowaluty) platformy Ethereum zwany </w:t>
      </w:r>
      <w:proofErr w:type="spellStart"/>
      <w:r>
        <w:rPr>
          <w:b w:val="0"/>
          <w:bCs w:val="0"/>
        </w:rPr>
        <w:t>Etherem</w:t>
      </w:r>
      <w:proofErr w:type="spellEnd"/>
      <w:r>
        <w:rPr>
          <w:b w:val="0"/>
          <w:bCs w:val="0"/>
        </w:rPr>
        <w:t xml:space="preserve"> na początku jego wprowadzenia na giełdy (10.03.2016) wynosiła 46 zł, gdzie obecnie (</w:t>
      </w:r>
      <w:r w:rsidR="0049768E">
        <w:rPr>
          <w:b w:val="0"/>
          <w:bCs w:val="0"/>
        </w:rPr>
        <w:t>03</w:t>
      </w:r>
      <w:r>
        <w:rPr>
          <w:b w:val="0"/>
          <w:bCs w:val="0"/>
        </w:rPr>
        <w:t>.</w:t>
      </w:r>
      <w:r w:rsidR="0049768E">
        <w:rPr>
          <w:b w:val="0"/>
          <w:bCs w:val="0"/>
        </w:rPr>
        <w:t>09</w:t>
      </w:r>
      <w:r>
        <w:rPr>
          <w:b w:val="0"/>
          <w:bCs w:val="0"/>
        </w:rPr>
        <w:t xml:space="preserve">.2021r.) wynosi </w:t>
      </w:r>
      <w:r w:rsidR="0049768E" w:rsidRPr="0049768E">
        <w:rPr>
          <w:b w:val="0"/>
          <w:bCs w:val="0"/>
        </w:rPr>
        <w:t>15 625</w:t>
      </w:r>
      <w:r>
        <w:rPr>
          <w:b w:val="0"/>
          <w:bCs w:val="0"/>
        </w:rPr>
        <w:t xml:space="preserve"> zł, co daje nam</w:t>
      </w:r>
      <w:r w:rsidR="0060333D">
        <w:rPr>
          <w:b w:val="0"/>
          <w:bCs w:val="0"/>
        </w:rPr>
        <w:t xml:space="preserve"> procentowy</w:t>
      </w:r>
      <w:r>
        <w:rPr>
          <w:b w:val="0"/>
          <w:bCs w:val="0"/>
        </w:rPr>
        <w:t xml:space="preserve"> wzrost </w:t>
      </w:r>
      <w:r w:rsidR="0060333D">
        <w:rPr>
          <w:b w:val="0"/>
          <w:bCs w:val="0"/>
        </w:rPr>
        <w:t>wynoszący</w:t>
      </w:r>
      <w:r>
        <w:rPr>
          <w:b w:val="0"/>
          <w:bCs w:val="0"/>
        </w:rPr>
        <w:t xml:space="preserve"> </w:t>
      </w:r>
      <w:r w:rsidR="00F91122" w:rsidRPr="00F91122">
        <w:rPr>
          <w:b w:val="0"/>
          <w:bCs w:val="0"/>
        </w:rPr>
        <w:t>33</w:t>
      </w:r>
      <w:r w:rsidR="00272AC7">
        <w:rPr>
          <w:b w:val="0"/>
          <w:bCs w:val="0"/>
        </w:rPr>
        <w:t> </w:t>
      </w:r>
      <w:r w:rsidR="00F91122" w:rsidRPr="00F91122">
        <w:rPr>
          <w:b w:val="0"/>
          <w:bCs w:val="0"/>
        </w:rPr>
        <w:t>867</w:t>
      </w:r>
      <w:r w:rsidR="00272AC7">
        <w:rPr>
          <w:b w:val="0"/>
          <w:bCs w:val="0"/>
        </w:rPr>
        <w:t>,39</w:t>
      </w:r>
      <w:r>
        <w:rPr>
          <w:b w:val="0"/>
          <w:bCs w:val="0"/>
        </w:rPr>
        <w:t xml:space="preserve">%.  </w:t>
      </w:r>
    </w:p>
    <w:p w14:paraId="623C2E98" w14:textId="77777777" w:rsidR="00A334A2" w:rsidRPr="008708C2" w:rsidRDefault="00A334A2" w:rsidP="00A334A2">
      <w:pPr>
        <w:pStyle w:val="TreAkapitu"/>
        <w:jc w:val="left"/>
        <w:rPr>
          <w:sz w:val="20"/>
        </w:rPr>
      </w:pPr>
    </w:p>
    <w:p w14:paraId="50B5EEDE" w14:textId="0283DD1F" w:rsidR="00A211D7" w:rsidRDefault="009F6855" w:rsidP="00A54E24">
      <w:pPr>
        <w:pStyle w:val="TreAkapitu"/>
        <w:rPr>
          <w:lang w:eastAsia="en-US"/>
        </w:rPr>
      </w:pPr>
      <w:r>
        <w:rPr>
          <w:lang w:eastAsia="en-US"/>
        </w:rPr>
        <w:t xml:space="preserve">Przełomowa technologia blockchain zapewnia wiele wydajnych rozwiązań. Jednym z nich są „inteligentne umowy” z ang. </w:t>
      </w:r>
      <w:r>
        <w:rPr>
          <w:i/>
          <w:iCs/>
          <w:lang w:eastAsia="en-US"/>
        </w:rPr>
        <w:t xml:space="preserve">smart </w:t>
      </w:r>
      <w:proofErr w:type="spellStart"/>
      <w:r>
        <w:rPr>
          <w:i/>
          <w:iCs/>
          <w:lang w:eastAsia="en-US"/>
        </w:rPr>
        <w:t>contracts</w:t>
      </w:r>
      <w:proofErr w:type="spellEnd"/>
      <w:r>
        <w:rPr>
          <w:lang w:eastAsia="en-US"/>
        </w:rPr>
        <w:t xml:space="preserve">. </w:t>
      </w:r>
      <w:r w:rsidR="000E1D08">
        <w:rPr>
          <w:lang w:eastAsia="en-US"/>
        </w:rPr>
        <w:t xml:space="preserve">Z definicji wynika, iż </w:t>
      </w:r>
      <w:r w:rsidR="000E1D08">
        <w:rPr>
          <w:i/>
          <w:iCs/>
          <w:lang w:eastAsia="en-US"/>
        </w:rPr>
        <w:t xml:space="preserve">smart </w:t>
      </w:r>
      <w:proofErr w:type="spellStart"/>
      <w:r w:rsidR="000E1D08">
        <w:rPr>
          <w:i/>
          <w:iCs/>
          <w:lang w:eastAsia="en-US"/>
        </w:rPr>
        <w:t>contract</w:t>
      </w:r>
      <w:proofErr w:type="spellEnd"/>
      <w:r w:rsidR="000E1D08">
        <w:rPr>
          <w:lang w:eastAsia="en-US"/>
        </w:rPr>
        <w:t xml:space="preserve"> jest to protokół komputerowy przeznaczony do cyfrowego ułatwienia, weryfikacji, egzekwowania negocjacji lub wykonania umowy. </w:t>
      </w:r>
      <w:r w:rsidR="002C1B7D">
        <w:rPr>
          <w:lang w:eastAsia="en-US"/>
        </w:rPr>
        <w:t xml:space="preserve">Umowy są egzekwowane poprzez określony zestaw reguł bez ingerencji człowieka. </w:t>
      </w:r>
      <w:r w:rsidR="000E1D08">
        <w:rPr>
          <w:lang w:eastAsia="en-US"/>
        </w:rPr>
        <w:t xml:space="preserve">Rozwiązanie </w:t>
      </w:r>
      <w:r w:rsidR="002C1B7D">
        <w:rPr>
          <w:lang w:eastAsia="en-US"/>
        </w:rPr>
        <w:t xml:space="preserve">te jest szybsze oraz mniej narażone na manipulowanie oraz fałszowanie niż umowy tradycyjne. </w:t>
      </w:r>
      <w:r w:rsidR="00EA21A0">
        <w:rPr>
          <w:i/>
          <w:iCs/>
          <w:lang w:eastAsia="en-US"/>
        </w:rPr>
        <w:t xml:space="preserve">Smart </w:t>
      </w:r>
      <w:proofErr w:type="spellStart"/>
      <w:r w:rsidR="00EA21A0" w:rsidRPr="00EA21A0">
        <w:rPr>
          <w:i/>
          <w:iCs/>
          <w:lang w:eastAsia="en-US"/>
        </w:rPr>
        <w:t>contract</w:t>
      </w:r>
      <w:proofErr w:type="spellEnd"/>
      <w:r w:rsidR="00EA21A0">
        <w:rPr>
          <w:i/>
          <w:iCs/>
          <w:lang w:eastAsia="en-US"/>
        </w:rPr>
        <w:t xml:space="preserve"> </w:t>
      </w:r>
      <w:r w:rsidR="00E932CC">
        <w:rPr>
          <w:lang w:eastAsia="en-US"/>
        </w:rPr>
        <w:t>jest to program deterministyczny</w:t>
      </w:r>
      <w:r w:rsidR="00440431">
        <w:rPr>
          <w:lang w:eastAsia="en-US"/>
        </w:rPr>
        <w:t>.</w:t>
      </w:r>
      <w:r w:rsidR="00E932CC">
        <w:rPr>
          <w:lang w:eastAsia="en-US"/>
        </w:rPr>
        <w:t xml:space="preserve"> </w:t>
      </w:r>
      <w:r w:rsidR="00440431">
        <w:rPr>
          <w:lang w:eastAsia="en-US"/>
        </w:rPr>
        <w:t>Pozwala</w:t>
      </w:r>
      <w:r w:rsidR="00EA21A0">
        <w:rPr>
          <w:lang w:eastAsia="en-US"/>
        </w:rPr>
        <w:t xml:space="preserve"> na zawieranie transakcji bez konieczności wzajemnego zaufania pomiędzy dwoma stronami, ponieważ w przypadku nie spełnienia warunków, umowa nie zostanie zapisana.</w:t>
      </w:r>
      <w:r w:rsidR="00440431">
        <w:rPr>
          <w:lang w:eastAsia="en-US"/>
        </w:rPr>
        <w:t xml:space="preserve"> </w:t>
      </w:r>
      <w:r w:rsidR="000E1D08" w:rsidRPr="00EA21A0">
        <w:rPr>
          <w:lang w:eastAsia="en-US"/>
        </w:rPr>
        <w:t>Wykorzystując</w:t>
      </w:r>
      <w:r w:rsidR="000E1D08">
        <w:rPr>
          <w:lang w:eastAsia="en-US"/>
        </w:rPr>
        <w:t xml:space="preserve"> inteligentne kontrakty jesteśmy w stanie przeprowadzać wiarygodne transakcje wykluczając konieczność </w:t>
      </w:r>
      <w:r w:rsidR="002C1B7D">
        <w:rPr>
          <w:lang w:eastAsia="en-US"/>
        </w:rPr>
        <w:t>pośredników i instytucji centralnych</w:t>
      </w:r>
      <w:r w:rsidR="000E1D08">
        <w:rPr>
          <w:lang w:eastAsia="en-US"/>
        </w:rPr>
        <w:t>.</w:t>
      </w:r>
      <w:r w:rsidR="00EA21A0">
        <w:rPr>
          <w:lang w:eastAsia="en-US"/>
        </w:rPr>
        <w:t xml:space="preserve"> </w:t>
      </w:r>
    </w:p>
    <w:p w14:paraId="17C6AEB4" w14:textId="77777777" w:rsidR="00A54E24" w:rsidRDefault="00A54E24" w:rsidP="00A54E24">
      <w:pPr>
        <w:pStyle w:val="TreAkapitu"/>
        <w:rPr>
          <w:lang w:eastAsia="en-US"/>
        </w:rPr>
      </w:pPr>
    </w:p>
    <w:p w14:paraId="37B09479" w14:textId="739358B9" w:rsidR="00752C76" w:rsidRDefault="00752C76" w:rsidP="009F6855">
      <w:pPr>
        <w:pStyle w:val="TreAkapitu"/>
        <w:rPr>
          <w:lang w:eastAsia="en-US"/>
        </w:rPr>
      </w:pPr>
    </w:p>
    <w:p w14:paraId="1873AD09" w14:textId="49292FD2" w:rsidR="002C1B7D" w:rsidRPr="000E1D08" w:rsidRDefault="009258AD" w:rsidP="009F6855">
      <w:pPr>
        <w:pStyle w:val="TreAkapitu"/>
        <w:rPr>
          <w:lang w:eastAsia="en-US"/>
        </w:rPr>
      </w:pPr>
      <w:r>
        <w:rPr>
          <w:noProof/>
        </w:rPr>
        <mc:AlternateContent>
          <mc:Choice Requires="wps">
            <w:drawing>
              <wp:anchor distT="0" distB="0" distL="114300" distR="114300" simplePos="0" relativeHeight="251665408" behindDoc="0" locked="0" layoutInCell="1" allowOverlap="1" wp14:anchorId="123D3CA0" wp14:editId="5314345A">
                <wp:simplePos x="0" y="0"/>
                <wp:positionH relativeFrom="column">
                  <wp:posOffset>1905</wp:posOffset>
                </wp:positionH>
                <wp:positionV relativeFrom="paragraph">
                  <wp:posOffset>-358140</wp:posOffset>
                </wp:positionV>
                <wp:extent cx="5760085" cy="457200"/>
                <wp:effectExtent l="0" t="1905" r="0" b="0"/>
                <wp:wrapNone/>
                <wp:docPr id="209"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24B8537" w14:textId="3EA0BB32" w:rsidR="00AB39CE" w:rsidRPr="00AB39CE" w:rsidRDefault="00AB39CE" w:rsidP="00AB39CE">
                            <w:pPr>
                              <w:pStyle w:val="Legenda"/>
                              <w:spacing w:before="240"/>
                              <w:rPr>
                                <w:b w:val="0"/>
                                <w:bCs w:val="0"/>
                                <w:i/>
                                <w:iCs/>
                                <w:noProof/>
                                <w:szCs w:val="20"/>
                              </w:rPr>
                            </w:pPr>
                            <w:bookmarkStart w:id="27" w:name="_Toc91667864"/>
                            <w:r w:rsidRPr="00AB39CE">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5</w:t>
                            </w:r>
                            <w:r w:rsidR="00914E7C">
                              <w:rPr>
                                <w:b w:val="0"/>
                                <w:bCs w:val="0"/>
                              </w:rPr>
                              <w:fldChar w:fldCharType="end"/>
                            </w:r>
                            <w:r w:rsidRPr="00AB39CE">
                              <w:rPr>
                                <w:b w:val="0"/>
                                <w:bCs w:val="0"/>
                              </w:rPr>
                              <w:t xml:space="preserve">. Różnice pomiędzy a) transakcja tradycyjną b) </w:t>
                            </w:r>
                            <w:r w:rsidRPr="00AB39CE">
                              <w:rPr>
                                <w:b w:val="0"/>
                                <w:bCs w:val="0"/>
                                <w:i/>
                                <w:iCs/>
                              </w:rPr>
                              <w:t>smart contract</w:t>
                            </w:r>
                            <w:bookmarkEnd w:id="27"/>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3D3CA0" id="Text Box 17" o:spid="_x0000_s1030" type="#_x0000_t202" style="position:absolute;left:0;text-align:left;margin-left:.15pt;margin-top:-28.2pt;width:453.5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" stroked="f">
                <v:textbox inset="0,0,0,0">
                  <w:txbxContent>
                    <w:p w14:paraId="524B8537" w14:textId="3EA0BB32" w:rsidR="00AB39CE" w:rsidRPr="00AB39CE" w:rsidRDefault="00AB39CE" w:rsidP="00AB39CE">
                      <w:pPr>
                        <w:pStyle w:val="Legenda"/>
                        <w:spacing w:before="240"/>
                        <w:rPr>
                          <w:b w:val="0"/>
                          <w:bCs w:val="0"/>
                          <w:i/>
                          <w:iCs/>
                          <w:noProof/>
                          <w:szCs w:val="20"/>
                        </w:rPr>
                      </w:pPr>
                      <w:bookmarkStart w:id="28" w:name="_Toc91667864"/>
                      <w:r w:rsidRPr="00AB39CE">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5</w:t>
                      </w:r>
                      <w:r w:rsidR="00914E7C">
                        <w:rPr>
                          <w:b w:val="0"/>
                          <w:bCs w:val="0"/>
                        </w:rPr>
                        <w:fldChar w:fldCharType="end"/>
                      </w:r>
                      <w:r w:rsidRPr="00AB39CE">
                        <w:rPr>
                          <w:b w:val="0"/>
                          <w:bCs w:val="0"/>
                        </w:rPr>
                        <w:t xml:space="preserve">. Różnice pomiędzy a) transakcja tradycyjną b) </w:t>
                      </w:r>
                      <w:r w:rsidRPr="00AB39CE">
                        <w:rPr>
                          <w:b w:val="0"/>
                          <w:bCs w:val="0"/>
                          <w:i/>
                          <w:iCs/>
                        </w:rPr>
                        <w:t>smart contract</w:t>
                      </w:r>
                      <w:bookmarkEnd w:id="28"/>
                    </w:p>
                  </w:txbxContent>
                </v:textbox>
              </v:shape>
            </w:pict>
          </mc:Fallback>
        </mc:AlternateContent>
      </w:r>
      <w:r w:rsidR="00752C76">
        <w:rPr>
          <w:noProof/>
        </w:rPr>
        <w:drawing>
          <wp:anchor distT="0" distB="0" distL="114300" distR="114300" simplePos="0" relativeHeight="251634176" behindDoc="1" locked="0" layoutInCell="1" allowOverlap="1" wp14:anchorId="5159ABF2" wp14:editId="5D72DADE">
            <wp:simplePos x="0" y="0"/>
            <wp:positionH relativeFrom="column">
              <wp:posOffset>1905</wp:posOffset>
            </wp:positionH>
            <wp:positionV relativeFrom="paragraph">
              <wp:posOffset>99060</wp:posOffset>
            </wp:positionV>
            <wp:extent cx="5760085" cy="2068195"/>
            <wp:effectExtent l="0" t="0" r="0" b="0"/>
            <wp:wrapNone/>
            <wp:docPr id="41"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760085" cy="2068195"/>
                    </a:xfrm>
                    <a:prstGeom prst="rect">
                      <a:avLst/>
                    </a:prstGeom>
                  </pic:spPr>
                </pic:pic>
              </a:graphicData>
            </a:graphic>
          </wp:anchor>
        </w:drawing>
      </w:r>
    </w:p>
    <w:p w14:paraId="51DE7296" w14:textId="6D73DE38" w:rsidR="006F0799" w:rsidRDefault="006F0799" w:rsidP="00C8083A">
      <w:pPr>
        <w:pStyle w:val="TreAkapitu"/>
        <w:ind w:firstLine="0"/>
        <w:rPr>
          <w:highlight w:val="yellow"/>
        </w:rPr>
      </w:pPr>
    </w:p>
    <w:p w14:paraId="1120EA41" w14:textId="36C78646" w:rsidR="00752C76" w:rsidRDefault="00752C76" w:rsidP="00C8083A">
      <w:pPr>
        <w:pStyle w:val="TreAkapitu"/>
        <w:ind w:firstLine="0"/>
        <w:rPr>
          <w:highlight w:val="yellow"/>
        </w:rPr>
      </w:pPr>
    </w:p>
    <w:p w14:paraId="1F76E9EC" w14:textId="2FF8C8F2" w:rsidR="00752C76" w:rsidRDefault="00752C76" w:rsidP="00C8083A">
      <w:pPr>
        <w:pStyle w:val="TreAkapitu"/>
        <w:ind w:firstLine="0"/>
        <w:rPr>
          <w:highlight w:val="yellow"/>
        </w:rPr>
      </w:pPr>
    </w:p>
    <w:p w14:paraId="7641A6F4" w14:textId="582BFA41" w:rsidR="00752C76" w:rsidRDefault="00752C76" w:rsidP="00C8083A">
      <w:pPr>
        <w:pStyle w:val="TreAkapitu"/>
        <w:ind w:firstLine="0"/>
        <w:rPr>
          <w:highlight w:val="yellow"/>
        </w:rPr>
      </w:pPr>
    </w:p>
    <w:p w14:paraId="2A2C6901" w14:textId="04C51998" w:rsidR="00752C76" w:rsidRDefault="00752C76" w:rsidP="00C8083A">
      <w:pPr>
        <w:pStyle w:val="TreAkapitu"/>
        <w:ind w:firstLine="0"/>
        <w:rPr>
          <w:highlight w:val="yellow"/>
        </w:rPr>
      </w:pPr>
    </w:p>
    <w:p w14:paraId="1873819C" w14:textId="224009A7" w:rsidR="00752C76" w:rsidRDefault="00752C76" w:rsidP="00C8083A">
      <w:pPr>
        <w:pStyle w:val="TreAkapitu"/>
        <w:ind w:firstLine="0"/>
        <w:rPr>
          <w:highlight w:val="yellow"/>
        </w:rPr>
      </w:pPr>
    </w:p>
    <w:p w14:paraId="0DBF0631" w14:textId="21A6B9A1" w:rsidR="00752C76" w:rsidRDefault="00752C76" w:rsidP="00C8083A">
      <w:pPr>
        <w:pStyle w:val="TreAkapitu"/>
        <w:ind w:firstLine="0"/>
        <w:rPr>
          <w:highlight w:val="yellow"/>
        </w:rPr>
      </w:pPr>
    </w:p>
    <w:p w14:paraId="1EDFB91E" w14:textId="2FA0C229" w:rsidR="001A204C" w:rsidRDefault="00AB39CE" w:rsidP="00E21AA4">
      <w:pPr>
        <w:pStyle w:val="TreAkapitu"/>
        <w:ind w:firstLine="0"/>
        <w:rPr>
          <w:sz w:val="20"/>
        </w:rPr>
      </w:pPr>
      <w:r w:rsidRPr="00AB39CE">
        <w:rPr>
          <w:sz w:val="20"/>
        </w:rPr>
        <w:t xml:space="preserve">Źródło: Anna Buczak, </w:t>
      </w:r>
      <w:r>
        <w:rPr>
          <w:sz w:val="20"/>
        </w:rPr>
        <w:t>„</w:t>
      </w:r>
      <w:r w:rsidRPr="00AB39CE">
        <w:rPr>
          <w:sz w:val="20"/>
        </w:rPr>
        <w:t xml:space="preserve">Smart </w:t>
      </w:r>
      <w:proofErr w:type="spellStart"/>
      <w:r w:rsidRPr="00AB39CE">
        <w:rPr>
          <w:sz w:val="20"/>
        </w:rPr>
        <w:t>Contract</w:t>
      </w:r>
      <w:proofErr w:type="spellEnd"/>
      <w:r w:rsidRPr="00AB39CE">
        <w:rPr>
          <w:sz w:val="20"/>
        </w:rPr>
        <w:t xml:space="preserve"> For </w:t>
      </w:r>
      <w:proofErr w:type="spellStart"/>
      <w:r w:rsidRPr="00AB39CE">
        <w:rPr>
          <w:sz w:val="20"/>
        </w:rPr>
        <w:t>Fintech</w:t>
      </w:r>
      <w:proofErr w:type="spellEnd"/>
      <w:r w:rsidRPr="00AB39CE">
        <w:rPr>
          <w:sz w:val="20"/>
        </w:rPr>
        <w:t xml:space="preserve"> - Definition And </w:t>
      </w:r>
      <w:proofErr w:type="spellStart"/>
      <w:r w:rsidRPr="00AB39CE">
        <w:rPr>
          <w:sz w:val="20"/>
        </w:rPr>
        <w:t>Use</w:t>
      </w:r>
      <w:proofErr w:type="spellEnd"/>
      <w:r w:rsidRPr="00AB39CE">
        <w:rPr>
          <w:sz w:val="20"/>
        </w:rPr>
        <w:t xml:space="preserve"> </w:t>
      </w:r>
      <w:proofErr w:type="spellStart"/>
      <w:r w:rsidRPr="00AB39CE">
        <w:rPr>
          <w:sz w:val="20"/>
        </w:rPr>
        <w:t>Cases</w:t>
      </w:r>
      <w:proofErr w:type="spellEnd"/>
      <w:r>
        <w:rPr>
          <w:sz w:val="20"/>
        </w:rPr>
        <w:t>”</w:t>
      </w:r>
    </w:p>
    <w:p w14:paraId="17F8CD85" w14:textId="77777777" w:rsidR="00A211D7" w:rsidRDefault="00A211D7" w:rsidP="00E21AA4">
      <w:pPr>
        <w:pStyle w:val="TreAkapitu"/>
        <w:ind w:firstLine="0"/>
        <w:rPr>
          <w:sz w:val="20"/>
        </w:rPr>
      </w:pPr>
    </w:p>
    <w:p w14:paraId="2572FEBC" w14:textId="1B18F957" w:rsidR="00733FC4" w:rsidRDefault="004649A2" w:rsidP="00733FC4">
      <w:pPr>
        <w:pStyle w:val="Podtytu"/>
        <w:rPr>
          <w:i/>
          <w:iCs/>
          <w:sz w:val="24"/>
          <w:szCs w:val="24"/>
        </w:rPr>
      </w:pPr>
      <w:r>
        <w:rPr>
          <w:sz w:val="24"/>
          <w:szCs w:val="24"/>
        </w:rPr>
        <w:t xml:space="preserve">FINANSOWANIE SPOŁECZNOŚCIOWE – ang. </w:t>
      </w:r>
      <w:r w:rsidR="00733FC4" w:rsidRPr="004649A2">
        <w:rPr>
          <w:i/>
          <w:iCs/>
          <w:sz w:val="24"/>
          <w:szCs w:val="24"/>
        </w:rPr>
        <w:t>CROWDFUNDING</w:t>
      </w:r>
    </w:p>
    <w:p w14:paraId="28224783" w14:textId="7D6D5745" w:rsidR="00CE2020" w:rsidRDefault="00CE2020" w:rsidP="00EC53A5">
      <w:pPr>
        <w:spacing w:line="360" w:lineRule="auto"/>
        <w:jc w:val="both"/>
      </w:pPr>
      <w:r>
        <w:lastRenderedPageBreak/>
        <w:tab/>
      </w:r>
      <w:r w:rsidR="00417C59">
        <w:t xml:space="preserve">Według definicji </w:t>
      </w:r>
      <w:r w:rsidR="001636CB" w:rsidRPr="001636CB">
        <w:t xml:space="preserve">crowdfunding to „rodzaj gromadzenia i alokacji kapitału przekazywanego na rzecz rozwoju określonego przedsięwzięcia w zamian za określone świadczenie zwrotne, który angażuje szerokie grono </w:t>
      </w:r>
      <w:proofErr w:type="spellStart"/>
      <w:r w:rsidR="001636CB" w:rsidRPr="001636CB">
        <w:t>kapitałodawców</w:t>
      </w:r>
      <w:proofErr w:type="spellEnd"/>
      <w:r w:rsidR="001636CB" w:rsidRPr="001636CB">
        <w:t>, charakteryzuje się wykorzystaniem technologii teleinformatycznych oraz niższą barierą wejścia i lepszymi warunkami transakcyjnymi niż ogólnodostępne na rynk</w:t>
      </w:r>
      <w:r w:rsidR="001636CB">
        <w:t>u</w:t>
      </w:r>
      <w:r w:rsidR="001636CB" w:rsidRPr="001636CB">
        <w:t>.”</w:t>
      </w:r>
    </w:p>
    <w:p w14:paraId="67A34CE5" w14:textId="7EC9D4D0" w:rsidR="00A853C8" w:rsidRDefault="001503F1" w:rsidP="00014CB2">
      <w:pPr>
        <w:pStyle w:val="TreAkapitu"/>
        <w:rPr>
          <w:lang w:eastAsia="en-US"/>
        </w:rPr>
      </w:pPr>
      <w:r>
        <w:rPr>
          <w:lang w:eastAsia="en-US"/>
        </w:rPr>
        <w:t>Zatem w szerszym ujęciu finansowanie społecznościowe można interpretować jako pozyskiwanie środków finansowych</w:t>
      </w:r>
      <w:r w:rsidR="005968DB">
        <w:rPr>
          <w:lang w:eastAsia="en-US"/>
        </w:rPr>
        <w:t xml:space="preserve"> od zgromadzonej społeczności</w:t>
      </w:r>
      <w:r>
        <w:rPr>
          <w:lang w:eastAsia="en-US"/>
        </w:rPr>
        <w:t xml:space="preserve"> poprzez sieć komputerową.</w:t>
      </w:r>
      <w:r w:rsidR="00EC53A5">
        <w:rPr>
          <w:lang w:eastAsia="en-US"/>
        </w:rPr>
        <w:t xml:space="preserve"> Obecnie możemy wyróżnić podstawowe </w:t>
      </w:r>
      <w:r w:rsidR="00A853C8">
        <w:rPr>
          <w:lang w:eastAsia="en-US"/>
        </w:rPr>
        <w:t>modele</w:t>
      </w:r>
      <w:r w:rsidR="00EC53A5">
        <w:rPr>
          <w:lang w:eastAsia="en-US"/>
        </w:rPr>
        <w:t xml:space="preserve"> finansowania społecznościowego: </w:t>
      </w:r>
    </w:p>
    <w:p w14:paraId="4432A67A" w14:textId="77777777" w:rsidR="00A853C8" w:rsidRDefault="00A853C8" w:rsidP="00014CB2">
      <w:pPr>
        <w:pStyle w:val="TreAkapitu"/>
        <w:rPr>
          <w:lang w:eastAsia="en-US"/>
        </w:rPr>
      </w:pPr>
      <w:r>
        <w:rPr>
          <w:lang w:eastAsia="en-US"/>
        </w:rPr>
        <w:t>1. Model donacyjny (</w:t>
      </w:r>
      <w:proofErr w:type="spellStart"/>
      <w:r w:rsidRPr="00A853C8">
        <w:rPr>
          <w:i/>
          <w:iCs/>
          <w:lang w:eastAsia="en-US"/>
        </w:rPr>
        <w:t>donations</w:t>
      </w:r>
      <w:proofErr w:type="spellEnd"/>
      <w:r w:rsidRPr="00A853C8">
        <w:rPr>
          <w:i/>
          <w:iCs/>
          <w:lang w:eastAsia="en-US"/>
        </w:rPr>
        <w:t xml:space="preserve"> model</w:t>
      </w:r>
      <w:r>
        <w:rPr>
          <w:lang w:eastAsia="en-US"/>
        </w:rPr>
        <w:t xml:space="preserve">), zwany charytatywnym, w tym: </w:t>
      </w:r>
    </w:p>
    <w:p w14:paraId="662975DA" w14:textId="77777777" w:rsidR="00A853C8" w:rsidRDefault="00A853C8" w:rsidP="00014CB2">
      <w:pPr>
        <w:pStyle w:val="TreAkapitu"/>
        <w:ind w:left="709"/>
        <w:rPr>
          <w:lang w:eastAsia="en-US"/>
        </w:rPr>
      </w:pPr>
      <w:r>
        <w:rPr>
          <w:lang w:eastAsia="en-US"/>
        </w:rPr>
        <w:t>1a. Model bez nagradzania uczestników (</w:t>
      </w:r>
      <w:r w:rsidRPr="00A853C8">
        <w:rPr>
          <w:i/>
          <w:iCs/>
          <w:lang w:eastAsia="en-US"/>
        </w:rPr>
        <w:t>non-</w:t>
      </w:r>
      <w:proofErr w:type="spellStart"/>
      <w:r w:rsidRPr="00A853C8">
        <w:rPr>
          <w:i/>
          <w:iCs/>
          <w:lang w:eastAsia="en-US"/>
        </w:rPr>
        <w:t>rewards</w:t>
      </w:r>
      <w:proofErr w:type="spellEnd"/>
      <w:r w:rsidRPr="00A853C8">
        <w:rPr>
          <w:i/>
          <w:iCs/>
          <w:lang w:eastAsia="en-US"/>
        </w:rPr>
        <w:t xml:space="preserve"> model</w:t>
      </w:r>
      <w:r>
        <w:rPr>
          <w:lang w:eastAsia="en-US"/>
        </w:rPr>
        <w:t>);</w:t>
      </w:r>
    </w:p>
    <w:p w14:paraId="5F9B1CBC" w14:textId="77777777" w:rsidR="00A853C8" w:rsidRDefault="00A853C8" w:rsidP="00014CB2">
      <w:pPr>
        <w:pStyle w:val="TreAkapitu"/>
        <w:ind w:left="709"/>
        <w:rPr>
          <w:lang w:eastAsia="en-US"/>
        </w:rPr>
      </w:pPr>
      <w:r>
        <w:rPr>
          <w:lang w:eastAsia="en-US"/>
        </w:rPr>
        <w:t>1b. Model z nagradzaniem uczestników (</w:t>
      </w:r>
      <w:proofErr w:type="spellStart"/>
      <w:r w:rsidRPr="00A853C8">
        <w:rPr>
          <w:i/>
          <w:iCs/>
          <w:lang w:eastAsia="en-US"/>
        </w:rPr>
        <w:t>reward-based</w:t>
      </w:r>
      <w:proofErr w:type="spellEnd"/>
      <w:r w:rsidRPr="00A853C8">
        <w:rPr>
          <w:i/>
          <w:iCs/>
          <w:lang w:eastAsia="en-US"/>
        </w:rPr>
        <w:t xml:space="preserve"> model</w:t>
      </w:r>
      <w:r>
        <w:rPr>
          <w:lang w:eastAsia="en-US"/>
        </w:rPr>
        <w:t xml:space="preserve">), zwany </w:t>
      </w:r>
    </w:p>
    <w:p w14:paraId="5CAA51C1" w14:textId="77777777" w:rsidR="00A853C8" w:rsidRDefault="00A853C8" w:rsidP="00014CB2">
      <w:pPr>
        <w:pStyle w:val="TreAkapitu"/>
        <w:ind w:left="709"/>
        <w:rPr>
          <w:lang w:eastAsia="en-US"/>
        </w:rPr>
      </w:pPr>
      <w:r>
        <w:rPr>
          <w:lang w:eastAsia="en-US"/>
        </w:rPr>
        <w:t>sponsorskim.</w:t>
      </w:r>
    </w:p>
    <w:p w14:paraId="0D0F43D1" w14:textId="21476E1C" w:rsidR="00A853C8" w:rsidRDefault="00A853C8" w:rsidP="00014CB2">
      <w:pPr>
        <w:pStyle w:val="TreAkapitu"/>
        <w:rPr>
          <w:lang w:eastAsia="en-US"/>
        </w:rPr>
      </w:pPr>
      <w:r>
        <w:rPr>
          <w:lang w:eastAsia="en-US"/>
        </w:rPr>
        <w:t>2. Model pożyczkowy (</w:t>
      </w:r>
      <w:proofErr w:type="spellStart"/>
      <w:r w:rsidRPr="00A853C8">
        <w:rPr>
          <w:i/>
          <w:iCs/>
          <w:lang w:eastAsia="en-US"/>
        </w:rPr>
        <w:t>lending</w:t>
      </w:r>
      <w:proofErr w:type="spellEnd"/>
      <w:r w:rsidRPr="00A853C8">
        <w:rPr>
          <w:i/>
          <w:iCs/>
          <w:lang w:eastAsia="en-US"/>
        </w:rPr>
        <w:t xml:space="preserve"> model</w:t>
      </w:r>
      <w:r>
        <w:rPr>
          <w:lang w:eastAsia="en-US"/>
        </w:rPr>
        <w:t>), w tym:</w:t>
      </w:r>
    </w:p>
    <w:p w14:paraId="1DA94F37" w14:textId="6C16D0B0" w:rsidR="00A853C8" w:rsidRDefault="00A853C8" w:rsidP="00014CB2">
      <w:pPr>
        <w:pStyle w:val="TreAkapitu"/>
        <w:ind w:left="709"/>
        <w:rPr>
          <w:lang w:eastAsia="en-US"/>
        </w:rPr>
      </w:pPr>
      <w:r>
        <w:rPr>
          <w:lang w:eastAsia="en-US"/>
        </w:rPr>
        <w:t>2a. Model mikropożyczek (</w:t>
      </w:r>
      <w:proofErr w:type="spellStart"/>
      <w:r w:rsidRPr="00A853C8">
        <w:rPr>
          <w:i/>
          <w:iCs/>
          <w:lang w:eastAsia="en-US"/>
        </w:rPr>
        <w:t>microfinance</w:t>
      </w:r>
      <w:proofErr w:type="spellEnd"/>
      <w:r w:rsidRPr="00A853C8">
        <w:rPr>
          <w:i/>
          <w:iCs/>
          <w:lang w:eastAsia="en-US"/>
        </w:rPr>
        <w:t xml:space="preserve">, P2P </w:t>
      </w:r>
      <w:proofErr w:type="spellStart"/>
      <w:r w:rsidRPr="00A853C8">
        <w:rPr>
          <w:i/>
          <w:iCs/>
          <w:lang w:eastAsia="en-US"/>
        </w:rPr>
        <w:t>microfinance</w:t>
      </w:r>
      <w:proofErr w:type="spellEnd"/>
      <w:r>
        <w:rPr>
          <w:lang w:eastAsia="en-US"/>
        </w:rPr>
        <w:t>);</w:t>
      </w:r>
    </w:p>
    <w:p w14:paraId="0350C3DB" w14:textId="75333ADE" w:rsidR="00A853C8" w:rsidRDefault="00A853C8" w:rsidP="00014CB2">
      <w:pPr>
        <w:pStyle w:val="TreAkapitu"/>
        <w:ind w:left="709"/>
        <w:rPr>
          <w:lang w:eastAsia="en-US"/>
        </w:rPr>
      </w:pPr>
      <w:r>
        <w:rPr>
          <w:lang w:eastAsia="en-US"/>
        </w:rPr>
        <w:t>2b. Model pożyczek społecznościowych (</w:t>
      </w:r>
      <w:proofErr w:type="spellStart"/>
      <w:r w:rsidRPr="00A853C8">
        <w:rPr>
          <w:i/>
          <w:iCs/>
          <w:lang w:eastAsia="en-US"/>
        </w:rPr>
        <w:t>social</w:t>
      </w:r>
      <w:proofErr w:type="spellEnd"/>
      <w:r w:rsidRPr="00A853C8">
        <w:rPr>
          <w:i/>
          <w:iCs/>
          <w:lang w:eastAsia="en-US"/>
        </w:rPr>
        <w:t xml:space="preserve"> </w:t>
      </w:r>
      <w:proofErr w:type="spellStart"/>
      <w:r w:rsidRPr="00A853C8">
        <w:rPr>
          <w:i/>
          <w:iCs/>
          <w:lang w:eastAsia="en-US"/>
        </w:rPr>
        <w:t>lending</w:t>
      </w:r>
      <w:proofErr w:type="spellEnd"/>
      <w:r w:rsidRPr="00A853C8">
        <w:rPr>
          <w:i/>
          <w:iCs/>
          <w:lang w:eastAsia="en-US"/>
        </w:rPr>
        <w:t xml:space="preserve">, P2P </w:t>
      </w:r>
      <w:proofErr w:type="spellStart"/>
      <w:r w:rsidRPr="00A853C8">
        <w:rPr>
          <w:i/>
          <w:iCs/>
          <w:lang w:eastAsia="en-US"/>
        </w:rPr>
        <w:t>lending</w:t>
      </w:r>
      <w:proofErr w:type="spellEnd"/>
      <w:r>
        <w:rPr>
          <w:lang w:eastAsia="en-US"/>
        </w:rPr>
        <w:t xml:space="preserve">). </w:t>
      </w:r>
    </w:p>
    <w:p w14:paraId="4C7657FD" w14:textId="77777777" w:rsidR="00A853C8" w:rsidRDefault="00A853C8" w:rsidP="00014CB2">
      <w:pPr>
        <w:pStyle w:val="TreAkapitu"/>
        <w:rPr>
          <w:lang w:eastAsia="en-US"/>
        </w:rPr>
      </w:pPr>
      <w:r>
        <w:rPr>
          <w:lang w:eastAsia="en-US"/>
        </w:rPr>
        <w:t xml:space="preserve">3. Model inwestycyjny, w tym: </w:t>
      </w:r>
    </w:p>
    <w:p w14:paraId="731A5DED" w14:textId="24075A37" w:rsidR="00A853C8" w:rsidRDefault="00A853C8" w:rsidP="00014CB2">
      <w:pPr>
        <w:pStyle w:val="TreAkapitu"/>
        <w:ind w:left="709"/>
        <w:rPr>
          <w:lang w:eastAsia="en-US"/>
        </w:rPr>
      </w:pPr>
      <w:r>
        <w:rPr>
          <w:lang w:eastAsia="en-US"/>
        </w:rPr>
        <w:t>3a. Model kolektywnego współfinansowania firm (</w:t>
      </w:r>
      <w:proofErr w:type="spellStart"/>
      <w:r w:rsidRPr="00A853C8">
        <w:rPr>
          <w:i/>
          <w:iCs/>
          <w:lang w:eastAsia="en-US"/>
        </w:rPr>
        <w:t>collective</w:t>
      </w:r>
      <w:proofErr w:type="spellEnd"/>
      <w:r w:rsidRPr="00A853C8">
        <w:rPr>
          <w:i/>
          <w:iCs/>
          <w:lang w:eastAsia="en-US"/>
        </w:rPr>
        <w:t xml:space="preserve"> investment</w:t>
      </w:r>
      <w:r>
        <w:rPr>
          <w:lang w:eastAsia="en-US"/>
        </w:rPr>
        <w:t>);</w:t>
      </w:r>
    </w:p>
    <w:p w14:paraId="559235D9" w14:textId="77777777" w:rsidR="00A853C8" w:rsidRDefault="00A853C8" w:rsidP="00014CB2">
      <w:pPr>
        <w:pStyle w:val="TreAkapitu"/>
        <w:ind w:left="709"/>
        <w:rPr>
          <w:lang w:eastAsia="en-US"/>
        </w:rPr>
      </w:pPr>
      <w:r>
        <w:rPr>
          <w:lang w:eastAsia="en-US"/>
        </w:rPr>
        <w:t>3b. Model inwestycyjny – funduszu inwestycyjnego (</w:t>
      </w:r>
      <w:r w:rsidRPr="00A853C8">
        <w:rPr>
          <w:i/>
          <w:iCs/>
          <w:lang w:eastAsia="en-US"/>
        </w:rPr>
        <w:t>investment fund</w:t>
      </w:r>
      <w:r>
        <w:rPr>
          <w:lang w:eastAsia="en-US"/>
        </w:rPr>
        <w:t>);</w:t>
      </w:r>
    </w:p>
    <w:p w14:paraId="65289D45" w14:textId="77777777" w:rsidR="00A853C8" w:rsidRDefault="00A853C8" w:rsidP="00014CB2">
      <w:pPr>
        <w:pStyle w:val="TreAkapitu"/>
        <w:ind w:left="709"/>
        <w:rPr>
          <w:lang w:eastAsia="en-US"/>
        </w:rPr>
      </w:pPr>
      <w:r>
        <w:rPr>
          <w:lang w:eastAsia="en-US"/>
        </w:rPr>
        <w:t>3c. Model inwestycyjny – akcyjny (</w:t>
      </w:r>
      <w:r w:rsidRPr="00A853C8">
        <w:rPr>
          <w:i/>
          <w:iCs/>
          <w:lang w:eastAsia="en-US"/>
        </w:rPr>
        <w:t>securities model</w:t>
      </w:r>
      <w:r>
        <w:rPr>
          <w:lang w:eastAsia="en-US"/>
        </w:rPr>
        <w:t xml:space="preserve">). </w:t>
      </w:r>
    </w:p>
    <w:p w14:paraId="67095AC7" w14:textId="13376D6D" w:rsidR="00A853C8" w:rsidRDefault="00A853C8" w:rsidP="00014CB2">
      <w:pPr>
        <w:pStyle w:val="TreAkapitu"/>
        <w:rPr>
          <w:lang w:eastAsia="en-US"/>
        </w:rPr>
      </w:pPr>
      <w:r>
        <w:rPr>
          <w:lang w:eastAsia="en-US"/>
        </w:rPr>
        <w:t>4. Rozwiązania mieszane (</w:t>
      </w:r>
      <w:proofErr w:type="spellStart"/>
      <w:r w:rsidRPr="00A853C8">
        <w:rPr>
          <w:i/>
          <w:iCs/>
          <w:lang w:eastAsia="en-US"/>
        </w:rPr>
        <w:t>mixed</w:t>
      </w:r>
      <w:proofErr w:type="spellEnd"/>
      <w:r w:rsidRPr="00A853C8">
        <w:rPr>
          <w:i/>
          <w:iCs/>
          <w:lang w:eastAsia="en-US"/>
        </w:rPr>
        <w:t xml:space="preserve"> </w:t>
      </w:r>
      <w:proofErr w:type="spellStart"/>
      <w:r w:rsidRPr="00A853C8">
        <w:rPr>
          <w:i/>
          <w:iCs/>
          <w:lang w:eastAsia="en-US"/>
        </w:rPr>
        <w:t>solutions</w:t>
      </w:r>
      <w:proofErr w:type="spellEnd"/>
      <w:r>
        <w:rPr>
          <w:lang w:eastAsia="en-US"/>
        </w:rPr>
        <w:t>).</w:t>
      </w:r>
    </w:p>
    <w:p w14:paraId="506DB3D5" w14:textId="1B98C5ED" w:rsidR="00CA0148" w:rsidRDefault="00CA0148" w:rsidP="00CA0148">
      <w:pPr>
        <w:pStyle w:val="TreAkapitu"/>
        <w:ind w:firstLine="0"/>
        <w:rPr>
          <w:lang w:eastAsia="en-US"/>
        </w:rPr>
      </w:pPr>
    </w:p>
    <w:p w14:paraId="4EEDDCE1" w14:textId="0E00A6CD" w:rsidR="00CA0148" w:rsidRDefault="00CA0148" w:rsidP="003F6883">
      <w:pPr>
        <w:pStyle w:val="TreAkapitu"/>
        <w:ind w:firstLine="0"/>
        <w:rPr>
          <w:lang w:eastAsia="en-US"/>
        </w:rPr>
      </w:pPr>
      <w:r>
        <w:rPr>
          <w:lang w:eastAsia="en-US"/>
        </w:rPr>
        <w:tab/>
        <w:t>W niniejszej pracy inżynierskiej został zastosowany model pożyczkowy łączący ze sobą model mikropożyczek (2a) wraz z modelem pożyczek społecznościowych (2b)</w:t>
      </w:r>
      <w:r w:rsidR="00BA6B39">
        <w:rPr>
          <w:lang w:eastAsia="en-US"/>
        </w:rPr>
        <w:t>. W modelu tym gromadzenie funduszy odbywa się poprzez bezpośrednie pożyczanie środków finansowych</w:t>
      </w:r>
      <w:r w:rsidR="001216CA">
        <w:rPr>
          <w:lang w:eastAsia="en-US"/>
        </w:rPr>
        <w:t xml:space="preserve"> pomiędzy osobami fizycznymi</w:t>
      </w:r>
      <w:r w:rsidR="00BA6B39">
        <w:rPr>
          <w:lang w:eastAsia="en-US"/>
        </w:rPr>
        <w:t xml:space="preserve">, z pominięciem tradycyjnych instytucji finansowych np. banków. </w:t>
      </w:r>
      <w:r w:rsidR="001216CA">
        <w:rPr>
          <w:lang w:eastAsia="en-US"/>
        </w:rPr>
        <w:t>Mikropożyczki to pomoc finansowa, oferowana w niewielkich kwotach</w:t>
      </w:r>
      <w:r w:rsidR="004E4FE0">
        <w:rPr>
          <w:lang w:eastAsia="en-US"/>
        </w:rPr>
        <w:t xml:space="preserve"> najczęściej dla osób najuboższych, zaś pożyczki społeczne odnoszą się do wyższych kwot, które są pożyczane na określonych regulaminami warunkach.</w:t>
      </w:r>
      <w:r w:rsidR="003E3B4E">
        <w:rPr>
          <w:lang w:eastAsia="en-US"/>
        </w:rPr>
        <w:t xml:space="preserve"> Idea polega na łączeniu ze sobą interesów dwóch stron – inwestorów, posiadających kapitał oraz pożyczkobiorców, którzy potrzebują wsparcia finansowego.</w:t>
      </w:r>
      <w:r w:rsidR="00D97475">
        <w:rPr>
          <w:lang w:eastAsia="en-US"/>
        </w:rPr>
        <w:t xml:space="preserve"> Pożyczka odbywa się na zasadzie aukcji pożyczkowej, w ramach której pożyczkobiorca ustala warunki</w:t>
      </w:r>
      <w:r w:rsidR="003F6883">
        <w:rPr>
          <w:lang w:eastAsia="en-US"/>
        </w:rPr>
        <w:t xml:space="preserve"> pożyczki</w:t>
      </w:r>
      <w:r w:rsidR="005C63E9">
        <w:rPr>
          <w:lang w:eastAsia="en-US"/>
        </w:rPr>
        <w:t xml:space="preserve"> i wystawia swoją ofertę</w:t>
      </w:r>
      <w:r w:rsidR="00D85A7F">
        <w:rPr>
          <w:lang w:eastAsia="en-US"/>
        </w:rPr>
        <w:t>.</w:t>
      </w:r>
      <w:r w:rsidR="00AA3485">
        <w:rPr>
          <w:lang w:eastAsia="en-US"/>
        </w:rPr>
        <w:t xml:space="preserve"> Z kolei pożyczkodawca przeglądając o</w:t>
      </w:r>
      <w:r w:rsidR="00BB6AF4">
        <w:rPr>
          <w:lang w:eastAsia="en-US"/>
        </w:rPr>
        <w:t>głoszenia</w:t>
      </w:r>
      <w:r w:rsidR="00AA3485">
        <w:rPr>
          <w:lang w:eastAsia="en-US"/>
        </w:rPr>
        <w:t xml:space="preserve"> podejmuję decyzję o okresowym przekazaniu określonej kwoty pieniędzy wybranej osobie.</w:t>
      </w:r>
    </w:p>
    <w:p w14:paraId="4A0BC171" w14:textId="77777777" w:rsidR="00737CCE" w:rsidRDefault="00737CCE" w:rsidP="003F6883">
      <w:pPr>
        <w:pStyle w:val="TreAkapitu"/>
        <w:ind w:firstLine="0"/>
        <w:rPr>
          <w:lang w:eastAsia="en-US"/>
        </w:rPr>
      </w:pPr>
    </w:p>
    <w:p w14:paraId="609D5251" w14:textId="3B08F4A1" w:rsidR="00737CCE" w:rsidRPr="00737CCE" w:rsidRDefault="00737CCE" w:rsidP="00737CCE">
      <w:pPr>
        <w:pStyle w:val="Legenda"/>
        <w:rPr>
          <w:b w:val="0"/>
          <w:bCs w:val="0"/>
        </w:rPr>
      </w:pPr>
      <w:r w:rsidRPr="00737CCE">
        <w:rPr>
          <w:b w:val="0"/>
          <w:bCs w:val="0"/>
        </w:rPr>
        <w:t xml:space="preserve">Tabela </w:t>
      </w:r>
      <w:r w:rsidRPr="00737CCE">
        <w:rPr>
          <w:b w:val="0"/>
          <w:bCs w:val="0"/>
        </w:rPr>
        <w:fldChar w:fldCharType="begin"/>
      </w:r>
      <w:r w:rsidRPr="00737CCE">
        <w:rPr>
          <w:b w:val="0"/>
          <w:bCs w:val="0"/>
        </w:rPr>
        <w:instrText xml:space="preserve"> SEQ Tabela \* ARABIC </w:instrText>
      </w:r>
      <w:r w:rsidRPr="00737CCE">
        <w:rPr>
          <w:b w:val="0"/>
          <w:bCs w:val="0"/>
        </w:rPr>
        <w:fldChar w:fldCharType="separate"/>
      </w:r>
      <w:r w:rsidR="00B14963">
        <w:rPr>
          <w:b w:val="0"/>
          <w:bCs w:val="0"/>
          <w:noProof/>
        </w:rPr>
        <w:t>2</w:t>
      </w:r>
      <w:r w:rsidRPr="00737CCE">
        <w:rPr>
          <w:b w:val="0"/>
          <w:bCs w:val="0"/>
        </w:rPr>
        <w:fldChar w:fldCharType="end"/>
      </w:r>
      <w:r w:rsidRPr="00737CCE">
        <w:rPr>
          <w:b w:val="0"/>
          <w:bCs w:val="0"/>
        </w:rPr>
        <w:t>. Statystyki serwisów pożyczkowych (30.04.2012)</w:t>
      </w:r>
    </w:p>
    <w:p w14:paraId="0E9439E9" w14:textId="4008E404" w:rsidR="00737CCE" w:rsidRDefault="00737CCE" w:rsidP="00737CCE">
      <w:pPr>
        <w:pStyle w:val="TreAkapitu"/>
        <w:ind w:firstLine="0"/>
        <w:jc w:val="center"/>
        <w:rPr>
          <w:lang w:eastAsia="en-US"/>
        </w:rPr>
      </w:pPr>
      <w:r>
        <w:rPr>
          <w:noProof/>
        </w:rPr>
        <w:drawing>
          <wp:inline distT="0" distB="0" distL="0" distR="0" wp14:anchorId="6DE30C53" wp14:editId="1A436638">
            <wp:extent cx="4341301" cy="4717473"/>
            <wp:effectExtent l="0" t="0" r="0" b="0"/>
            <wp:docPr id="10" name="Obraz 10" descr="Obraz zawierający stół&#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stół&#10;&#10;Opis wygenerowany automatycznie"/>
                    <pic:cNvPicPr/>
                  </pic:nvPicPr>
                  <pic:blipFill>
                    <a:blip r:embed="rId24"/>
                    <a:stretch>
                      <a:fillRect/>
                    </a:stretch>
                  </pic:blipFill>
                  <pic:spPr>
                    <a:xfrm>
                      <a:off x="0" y="0"/>
                      <a:ext cx="4354312" cy="4731612"/>
                    </a:xfrm>
                    <a:prstGeom prst="rect">
                      <a:avLst/>
                    </a:prstGeom>
                  </pic:spPr>
                </pic:pic>
              </a:graphicData>
            </a:graphic>
          </wp:inline>
        </w:drawing>
      </w:r>
    </w:p>
    <w:p w14:paraId="77989400" w14:textId="4F59AC74" w:rsidR="00A15BCB" w:rsidRDefault="00737CCE" w:rsidP="00E56044">
      <w:pPr>
        <w:pStyle w:val="TreAkapitu"/>
        <w:ind w:firstLine="0"/>
        <w:jc w:val="left"/>
        <w:rPr>
          <w:sz w:val="20"/>
          <w:szCs w:val="16"/>
        </w:rPr>
      </w:pPr>
      <w:r w:rsidRPr="00A15BCB">
        <w:rPr>
          <w:sz w:val="20"/>
          <w:szCs w:val="16"/>
          <w:lang w:eastAsia="en-US"/>
        </w:rPr>
        <w:t>Źródło: Dariusz Dziuba, „R</w:t>
      </w:r>
      <w:r w:rsidRPr="00A15BCB">
        <w:rPr>
          <w:sz w:val="20"/>
          <w:szCs w:val="16"/>
        </w:rPr>
        <w:t>ozwój systemów crowdfundingu – modele, oczekiwania i uwarunkowania”, str. 95</w:t>
      </w:r>
    </w:p>
    <w:p w14:paraId="3E39C578" w14:textId="77777777" w:rsidR="0036227A" w:rsidRDefault="0036227A" w:rsidP="00E56044">
      <w:pPr>
        <w:pStyle w:val="TreAkapitu"/>
        <w:ind w:firstLine="0"/>
        <w:jc w:val="left"/>
        <w:rPr>
          <w:sz w:val="20"/>
          <w:szCs w:val="16"/>
        </w:rPr>
      </w:pPr>
    </w:p>
    <w:p w14:paraId="6AD1EAFD" w14:textId="3ADF7AA6" w:rsidR="007F5A02" w:rsidRDefault="007F5A02" w:rsidP="007F5A02">
      <w:pPr>
        <w:pStyle w:val="Podtytu"/>
      </w:pPr>
      <w:r>
        <w:t xml:space="preserve">MEDIA SPOŁECZNOŚCIOWE – ang. </w:t>
      </w:r>
      <w:r w:rsidRPr="004D3FCD">
        <w:rPr>
          <w:i/>
          <w:iCs/>
        </w:rPr>
        <w:t>SOCIAL MEDIA</w:t>
      </w:r>
    </w:p>
    <w:p w14:paraId="2A710434" w14:textId="7B114E0F" w:rsidR="00D634E5" w:rsidRDefault="00D634E5" w:rsidP="002031BE">
      <w:pPr>
        <w:spacing w:line="360" w:lineRule="auto"/>
        <w:jc w:val="both"/>
      </w:pPr>
      <w:r>
        <w:tab/>
        <w:t xml:space="preserve">Zgodnie z definicją zaproponowaną w 2010 roku przez Chris </w:t>
      </w:r>
      <w:proofErr w:type="spellStart"/>
      <w:r>
        <w:t>Treadaway</w:t>
      </w:r>
      <w:proofErr w:type="spellEnd"/>
      <w:r>
        <w:t xml:space="preserve"> i Mari </w:t>
      </w:r>
      <w:proofErr w:type="spellStart"/>
      <w:r>
        <w:t>Smith</w:t>
      </w:r>
      <w:proofErr w:type="spellEnd"/>
      <w:r>
        <w:t>, media społecznościowe to „zbiór technologii służących do inicjowania komunikacji i przekazu treści między ludźmi, ich znajomymi i sieciami społecznościowymi, do których należą”</w:t>
      </w:r>
      <w:r w:rsidR="002031BE">
        <w:t>.</w:t>
      </w:r>
    </w:p>
    <w:p w14:paraId="4B4D23F7" w14:textId="7EC9C6C3" w:rsidR="002031BE" w:rsidRDefault="002031BE" w:rsidP="002031BE">
      <w:pPr>
        <w:pStyle w:val="TreAkapitu"/>
        <w:rPr>
          <w:i/>
          <w:iCs/>
          <w:lang w:eastAsia="en-US"/>
        </w:rPr>
      </w:pPr>
      <w:r>
        <w:rPr>
          <w:lang w:eastAsia="en-US"/>
        </w:rPr>
        <w:t xml:space="preserve">Powołując się na powyższą definicję </w:t>
      </w:r>
      <w:r w:rsidR="005E4101">
        <w:rPr>
          <w:lang w:eastAsia="en-US"/>
        </w:rPr>
        <w:t xml:space="preserve">można </w:t>
      </w:r>
      <w:r>
        <w:rPr>
          <w:lang w:eastAsia="en-US"/>
        </w:rPr>
        <w:t xml:space="preserve">wyróżnić poszczególne cechy, które posiadają </w:t>
      </w:r>
      <w:proofErr w:type="spellStart"/>
      <w:r w:rsidRPr="004D3FCD">
        <w:rPr>
          <w:i/>
          <w:iCs/>
          <w:lang w:eastAsia="en-US"/>
        </w:rPr>
        <w:t>social</w:t>
      </w:r>
      <w:proofErr w:type="spellEnd"/>
      <w:r w:rsidRPr="004D3FCD">
        <w:rPr>
          <w:i/>
          <w:iCs/>
          <w:lang w:eastAsia="en-US"/>
        </w:rPr>
        <w:t xml:space="preserve"> media</w:t>
      </w:r>
      <w:r>
        <w:rPr>
          <w:i/>
          <w:iCs/>
          <w:lang w:eastAsia="en-US"/>
        </w:rPr>
        <w:t>:</w:t>
      </w:r>
    </w:p>
    <w:p w14:paraId="69699697" w14:textId="77777777" w:rsidR="002031BE" w:rsidRDefault="002031BE" w:rsidP="00A55904">
      <w:pPr>
        <w:pStyle w:val="TreAkapitu"/>
        <w:numPr>
          <w:ilvl w:val="0"/>
          <w:numId w:val="21"/>
        </w:numPr>
        <w:rPr>
          <w:i/>
          <w:iCs/>
          <w:lang w:eastAsia="en-US"/>
        </w:rPr>
      </w:pPr>
      <w:r>
        <w:t>zrzeszają różnych użytkowników,</w:t>
      </w:r>
    </w:p>
    <w:p w14:paraId="12C31339" w14:textId="77777777" w:rsidR="002031BE" w:rsidRDefault="002031BE" w:rsidP="00A55904">
      <w:pPr>
        <w:pStyle w:val="TreAkapitu"/>
        <w:numPr>
          <w:ilvl w:val="0"/>
          <w:numId w:val="20"/>
        </w:numPr>
        <w:rPr>
          <w:lang w:eastAsia="en-US"/>
        </w:rPr>
      </w:pPr>
      <w:r>
        <w:t>pozwalają na tworzenie i publikację treści oraz ich ocenę przez użytkowników</w:t>
      </w:r>
    </w:p>
    <w:p w14:paraId="60C5288E" w14:textId="77777777" w:rsidR="002031BE" w:rsidRDefault="002031BE" w:rsidP="00A55904">
      <w:pPr>
        <w:pStyle w:val="TreAkapitu"/>
        <w:numPr>
          <w:ilvl w:val="0"/>
          <w:numId w:val="20"/>
        </w:numPr>
        <w:rPr>
          <w:lang w:eastAsia="en-US"/>
        </w:rPr>
      </w:pPr>
      <w:r>
        <w:t>są interaktywne,</w:t>
      </w:r>
    </w:p>
    <w:p w14:paraId="06B1A7EE" w14:textId="77777777" w:rsidR="002031BE" w:rsidRDefault="002031BE" w:rsidP="00A55904">
      <w:pPr>
        <w:pStyle w:val="TreAkapitu"/>
        <w:numPr>
          <w:ilvl w:val="0"/>
          <w:numId w:val="20"/>
        </w:numPr>
        <w:rPr>
          <w:lang w:eastAsia="en-US"/>
        </w:rPr>
      </w:pPr>
      <w:r w:rsidRPr="00053A71">
        <w:rPr>
          <w:lang w:eastAsia="en-US"/>
        </w:rPr>
        <w:t>są dostępne dla każdego zainteresowanego</w:t>
      </w:r>
    </w:p>
    <w:p w14:paraId="68840EDB" w14:textId="77777777" w:rsidR="002031BE" w:rsidRDefault="002031BE" w:rsidP="00A55904">
      <w:pPr>
        <w:pStyle w:val="TreAkapitu"/>
        <w:numPr>
          <w:ilvl w:val="0"/>
          <w:numId w:val="20"/>
        </w:numPr>
        <w:rPr>
          <w:lang w:eastAsia="en-US"/>
        </w:rPr>
      </w:pPr>
      <w:r>
        <w:lastRenderedPageBreak/>
        <w:t xml:space="preserve">posiadają dowolną skala wykorzystania, </w:t>
      </w:r>
      <w:r w:rsidRPr="00053A71">
        <w:t>gdyż treści rozprzestrzeniane są poprzez społeczną interakcję</w:t>
      </w:r>
    </w:p>
    <w:p w14:paraId="61EC8F95" w14:textId="77777777" w:rsidR="002031BE" w:rsidRPr="002031BE" w:rsidRDefault="002031BE" w:rsidP="002031BE">
      <w:pPr>
        <w:pStyle w:val="TreAkapitu"/>
        <w:rPr>
          <w:lang w:eastAsia="en-US"/>
        </w:rPr>
      </w:pPr>
    </w:p>
    <w:p w14:paraId="754BB1C9" w14:textId="2DB90103" w:rsidR="002031BE" w:rsidRDefault="002031BE" w:rsidP="00562441">
      <w:pPr>
        <w:pStyle w:val="TreAkapitu"/>
        <w:rPr>
          <w:lang w:eastAsia="en-US"/>
        </w:rPr>
      </w:pPr>
      <w:r>
        <w:rPr>
          <w:lang w:eastAsia="en-US"/>
        </w:rPr>
        <w:t xml:space="preserve">Media tradycyjne w znacznym stopniu odbiegają od mediów społecznościowych. Główne różnice </w:t>
      </w:r>
      <w:r w:rsidR="00C000BB">
        <w:rPr>
          <w:lang w:eastAsia="en-US"/>
        </w:rPr>
        <w:t>jakie można wskazać:</w:t>
      </w:r>
    </w:p>
    <w:p w14:paraId="544A8C84" w14:textId="20C0E6D8" w:rsidR="00C000BB" w:rsidRPr="000764D8" w:rsidRDefault="00C000BB" w:rsidP="00A55904">
      <w:pPr>
        <w:numPr>
          <w:ilvl w:val="0"/>
          <w:numId w:val="22"/>
        </w:numPr>
        <w:shd w:val="clear" w:color="auto" w:fill="FFFFFF"/>
        <w:spacing w:before="100" w:beforeAutospacing="1" w:after="100" w:afterAutospacing="1" w:line="360" w:lineRule="auto"/>
        <w:rPr>
          <w:rStyle w:val="Pogrubienie"/>
          <w:rFonts w:cs="Times New Roman"/>
          <w:b w:val="0"/>
          <w:bCs w:val="0"/>
          <w:color w:val="232323"/>
        </w:rPr>
      </w:pPr>
      <w:r w:rsidRPr="000764D8">
        <w:rPr>
          <w:rStyle w:val="Pogrubienie"/>
          <w:rFonts w:cs="Times New Roman"/>
          <w:color w:val="232323"/>
        </w:rPr>
        <w:t>Zasięg </w:t>
      </w:r>
      <w:r w:rsidRPr="000764D8">
        <w:rPr>
          <w:rFonts w:cs="Times New Roman"/>
          <w:color w:val="232323"/>
        </w:rPr>
        <w:t xml:space="preserve">– </w:t>
      </w:r>
      <w:r w:rsidRPr="000764D8">
        <w:rPr>
          <w:rStyle w:val="Pogrubienie"/>
          <w:rFonts w:cs="Times New Roman"/>
          <w:b w:val="0"/>
          <w:bCs w:val="0"/>
          <w:color w:val="232323"/>
        </w:rPr>
        <w:t>Media tradycyjne posiadają ograniczony zasięg ze względu na aspekty technologiczne oraz kosztowe, gdzie w mediach społecznościowych możliwości te są niemalże nieograniczone i są w stanie dotrzeć do szerokiego grona odbiorców</w:t>
      </w:r>
    </w:p>
    <w:p w14:paraId="2364B12E" w14:textId="11114B1A" w:rsidR="00562441" w:rsidRPr="000764D8" w:rsidRDefault="00562441"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Natychmiastowość </w:t>
      </w:r>
      <w:r w:rsidRPr="000764D8">
        <w:rPr>
          <w:rFonts w:cs="Times New Roman"/>
          <w:color w:val="232323"/>
        </w:rPr>
        <w:t>– informacje w mediach społecznościowych rozchodzą się znacznie szybciej niż w mediach tradycyjnych.</w:t>
      </w:r>
    </w:p>
    <w:p w14:paraId="11FBD684" w14:textId="49C24997" w:rsidR="00C000BB" w:rsidRPr="000764D8" w:rsidRDefault="00562441"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Trwałość</w:t>
      </w:r>
      <w:r w:rsidRPr="000764D8">
        <w:rPr>
          <w:rFonts w:cs="Times New Roman"/>
          <w:color w:val="232323"/>
        </w:rPr>
        <w:t> – informacje</w:t>
      </w:r>
      <w:r w:rsidR="00FC2B70" w:rsidRPr="000764D8">
        <w:rPr>
          <w:rFonts w:cs="Times New Roman"/>
          <w:color w:val="232323"/>
        </w:rPr>
        <w:t xml:space="preserve">, które już zostały </w:t>
      </w:r>
      <w:r w:rsidRPr="000764D8">
        <w:rPr>
          <w:rFonts w:cs="Times New Roman"/>
          <w:color w:val="232323"/>
        </w:rPr>
        <w:t xml:space="preserve">udostępnione w mediach tradycyjnych </w:t>
      </w:r>
      <w:r w:rsidR="00FC2B70" w:rsidRPr="000764D8">
        <w:rPr>
          <w:rFonts w:cs="Times New Roman"/>
          <w:color w:val="232323"/>
        </w:rPr>
        <w:t>są niemożliwe do zmiany. W</w:t>
      </w:r>
      <w:r w:rsidRPr="000764D8">
        <w:rPr>
          <w:rFonts w:cs="Times New Roman"/>
          <w:color w:val="232323"/>
        </w:rPr>
        <w:t xml:space="preserve"> mediach społecznościowych mogą one być na bieżąco aktualizowane</w:t>
      </w:r>
      <w:r w:rsidR="00D5673F" w:rsidRPr="000764D8">
        <w:rPr>
          <w:rFonts w:cs="Times New Roman"/>
          <w:color w:val="232323"/>
        </w:rPr>
        <w:t xml:space="preserve"> lub usuwane</w:t>
      </w:r>
      <w:r w:rsidR="00262569">
        <w:rPr>
          <w:rFonts w:cs="Times New Roman"/>
          <w:color w:val="232323"/>
        </w:rPr>
        <w:t xml:space="preserve"> oraz wielokrotnie przetwarzane</w:t>
      </w:r>
      <w:r w:rsidR="00D5673F" w:rsidRPr="000764D8">
        <w:rPr>
          <w:rFonts w:cs="Times New Roman"/>
          <w:color w:val="232323"/>
        </w:rPr>
        <w:t>.</w:t>
      </w:r>
    </w:p>
    <w:p w14:paraId="17EACF03" w14:textId="6CDE92E5" w:rsidR="00C000BB" w:rsidRPr="000764D8" w:rsidRDefault="00C000BB"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Dostępność </w:t>
      </w:r>
      <w:r w:rsidRPr="000764D8">
        <w:rPr>
          <w:rFonts w:cs="Times New Roman"/>
          <w:color w:val="232323"/>
        </w:rPr>
        <w:t xml:space="preserve">– </w:t>
      </w:r>
      <w:r w:rsidR="001F6119" w:rsidRPr="000764D8">
        <w:rPr>
          <w:rFonts w:cs="Times New Roman"/>
          <w:color w:val="232323"/>
        </w:rPr>
        <w:t>w mediach tradycyjnych jednostki zarządzające decydują o formie udostępnienia informacji</w:t>
      </w:r>
      <w:r w:rsidR="000764D8" w:rsidRPr="000764D8">
        <w:rPr>
          <w:rFonts w:cs="Times New Roman"/>
          <w:color w:val="232323"/>
        </w:rPr>
        <w:t>.</w:t>
      </w:r>
      <w:r w:rsidRPr="000764D8">
        <w:rPr>
          <w:rFonts w:cs="Times New Roman"/>
          <w:color w:val="232323"/>
        </w:rPr>
        <w:t xml:space="preserve">. Media społecznościowe </w:t>
      </w:r>
      <w:r w:rsidR="000764D8" w:rsidRPr="000764D8">
        <w:rPr>
          <w:rFonts w:cs="Times New Roman"/>
          <w:color w:val="232323"/>
        </w:rPr>
        <w:t>po</w:t>
      </w:r>
      <w:r w:rsidRPr="000764D8">
        <w:rPr>
          <w:rFonts w:cs="Times New Roman"/>
          <w:color w:val="232323"/>
        </w:rPr>
        <w:t xml:space="preserve">mimo, że również posiadają jednostki zarządzające, są dostępne dla </w:t>
      </w:r>
      <w:r w:rsidR="00262569">
        <w:rPr>
          <w:rFonts w:cs="Times New Roman"/>
          <w:color w:val="232323"/>
        </w:rPr>
        <w:t>ogółu ludności</w:t>
      </w:r>
      <w:r w:rsidRPr="000764D8">
        <w:rPr>
          <w:rFonts w:cs="Times New Roman"/>
          <w:color w:val="232323"/>
        </w:rPr>
        <w:t xml:space="preserve"> i są </w:t>
      </w:r>
      <w:r w:rsidR="000764D8" w:rsidRPr="000764D8">
        <w:rPr>
          <w:rFonts w:cs="Times New Roman"/>
          <w:color w:val="232323"/>
        </w:rPr>
        <w:t>w znacznym stopniu</w:t>
      </w:r>
      <w:r w:rsidRPr="000764D8">
        <w:rPr>
          <w:rFonts w:cs="Times New Roman"/>
          <w:color w:val="232323"/>
        </w:rPr>
        <w:t xml:space="preserve"> darmowe. </w:t>
      </w:r>
    </w:p>
    <w:p w14:paraId="20760A17" w14:textId="77777777" w:rsidR="00B2066C" w:rsidRDefault="00C000BB"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Użyteczność </w:t>
      </w:r>
      <w:r w:rsidRPr="000764D8">
        <w:rPr>
          <w:rFonts w:cs="Times New Roman"/>
          <w:color w:val="232323"/>
        </w:rPr>
        <w:t xml:space="preserve">– media tradycyjne wymagają </w:t>
      </w:r>
      <w:r w:rsidR="000764D8" w:rsidRPr="000764D8">
        <w:rPr>
          <w:rFonts w:cs="Times New Roman"/>
          <w:color w:val="232323"/>
        </w:rPr>
        <w:t>większego nakładu pracy oraz wyższych kompetencji</w:t>
      </w:r>
      <w:r w:rsidRPr="000764D8">
        <w:rPr>
          <w:rFonts w:cs="Times New Roman"/>
          <w:color w:val="232323"/>
        </w:rPr>
        <w:t>, aby udostępnianą informację odpowiednio przygotować. Media społecznościowe umożliwiają rozprzestrzenianie informacji bez specjalnego przygotowania.</w:t>
      </w:r>
    </w:p>
    <w:p w14:paraId="2D68AAFB" w14:textId="7F661D20" w:rsidR="00C000BB" w:rsidRPr="008B6292" w:rsidRDefault="00B2066C" w:rsidP="008B6292">
      <w:pPr>
        <w:shd w:val="clear" w:color="auto" w:fill="FFFFFF"/>
        <w:spacing w:before="100" w:beforeAutospacing="1" w:after="100" w:afterAutospacing="1" w:line="360" w:lineRule="auto"/>
        <w:ind w:left="360" w:firstLine="349"/>
        <w:jc w:val="both"/>
        <w:rPr>
          <w:rFonts w:cs="Times New Roman"/>
          <w:color w:val="232323"/>
        </w:rPr>
      </w:pPr>
      <w:r>
        <w:rPr>
          <w:rFonts w:cs="Times New Roman"/>
          <w:color w:val="232323"/>
        </w:rPr>
        <w:t xml:space="preserve">Media społecznościowe bazują </w:t>
      </w:r>
      <w:r w:rsidR="004C7731">
        <w:rPr>
          <w:rFonts w:cs="Times New Roman"/>
          <w:color w:val="232323"/>
        </w:rPr>
        <w:t>w szczególności na aktywności swoich użytkowników.</w:t>
      </w:r>
      <w:r w:rsidR="00C000BB" w:rsidRPr="00B2066C">
        <w:rPr>
          <w:rFonts w:cs="Times New Roman"/>
          <w:color w:val="232323"/>
        </w:rPr>
        <w:t> </w:t>
      </w:r>
      <w:r w:rsidR="004C7731">
        <w:rPr>
          <w:rFonts w:cs="Times New Roman"/>
          <w:color w:val="232323"/>
        </w:rPr>
        <w:t xml:space="preserve">Zwiększająca się liczba aktywnych osób na portalach przekłada się na korzyści dla poszczególnych portali oraz pomaga w ich rozwoju. Poniższy wykres obrazuje to, jak ogromną liczbę stanowią użytkownicy </w:t>
      </w:r>
      <w:r w:rsidR="00A0069B">
        <w:rPr>
          <w:rFonts w:cs="Times New Roman"/>
          <w:color w:val="232323"/>
        </w:rPr>
        <w:t>mediów społecznościowych w dzisiejszych czasach.</w:t>
      </w:r>
    </w:p>
    <w:p w14:paraId="515FBB5F" w14:textId="4C5683BE" w:rsidR="00B2066C" w:rsidRPr="00B2066C" w:rsidRDefault="00054702" w:rsidP="00B2066C">
      <w:pPr>
        <w:pStyle w:val="Legenda"/>
        <w:rPr>
          <w:b w:val="0"/>
          <w:bCs w:val="0"/>
        </w:rPr>
      </w:pPr>
      <w:bookmarkStart w:id="29" w:name="_Toc91667865"/>
      <w:r w:rsidRPr="00054702">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6</w:t>
      </w:r>
      <w:r w:rsidR="00914E7C">
        <w:rPr>
          <w:b w:val="0"/>
          <w:bCs w:val="0"/>
        </w:rPr>
        <w:fldChar w:fldCharType="end"/>
      </w:r>
      <w:r w:rsidRPr="00054702">
        <w:rPr>
          <w:b w:val="0"/>
          <w:bCs w:val="0"/>
        </w:rPr>
        <w:t xml:space="preserve">. </w:t>
      </w:r>
      <w:r w:rsidR="00133AFF">
        <w:rPr>
          <w:b w:val="0"/>
          <w:bCs w:val="0"/>
        </w:rPr>
        <w:t>Wykres przedstawiający m</w:t>
      </w:r>
      <w:r w:rsidRPr="00054702">
        <w:rPr>
          <w:b w:val="0"/>
          <w:bCs w:val="0"/>
        </w:rPr>
        <w:t>edia społecznościowe z największą ilością aktywnych użytkowników (w miliardach)</w:t>
      </w:r>
      <w:bookmarkEnd w:id="29"/>
    </w:p>
    <w:p w14:paraId="5639933E" w14:textId="77777777" w:rsidR="00B04A3F" w:rsidRDefault="00456786" w:rsidP="00633A40">
      <w:pPr>
        <w:pStyle w:val="TreAkapitu"/>
        <w:ind w:firstLine="0"/>
        <w:jc w:val="center"/>
        <w:rPr>
          <w:lang w:eastAsia="en-US"/>
        </w:rPr>
      </w:pPr>
      <w:r>
        <w:rPr>
          <w:noProof/>
        </w:rPr>
        <w:drawing>
          <wp:inline distT="0" distB="0" distL="0" distR="0" wp14:anchorId="2F7C1A42" wp14:editId="26B53794">
            <wp:extent cx="5857067" cy="3512127"/>
            <wp:effectExtent l="0" t="0" r="0" b="0"/>
            <wp:docPr id="43" name="Wykres 43">
              <a:extLst xmlns:a="http://schemas.openxmlformats.org/drawingml/2006/main">
                <a:ext uri="{FF2B5EF4-FFF2-40B4-BE49-F238E27FC236}">
                  <a16:creationId xmlns:a16="http://schemas.microsoft.com/office/drawing/2014/main" id="{9598DEF3-9160-4FD2-8802-0FC4A2EFDA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344F267" w14:textId="245B7627" w:rsidR="002031BE" w:rsidRPr="008129DA" w:rsidRDefault="00AD3D83" w:rsidP="008129DA">
      <w:pPr>
        <w:pStyle w:val="TreAkapitu"/>
        <w:ind w:firstLine="0"/>
        <w:jc w:val="left"/>
        <w:rPr>
          <w:sz w:val="20"/>
          <w:szCs w:val="16"/>
          <w:lang w:eastAsia="en-US"/>
        </w:rPr>
      </w:pPr>
      <w:r w:rsidRPr="00AD3D83">
        <w:rPr>
          <w:sz w:val="20"/>
          <w:szCs w:val="16"/>
          <w:lang w:eastAsia="en-US"/>
        </w:rPr>
        <w:t xml:space="preserve">Źródło: </w:t>
      </w:r>
      <w:r w:rsidR="006616B7">
        <w:rPr>
          <w:sz w:val="20"/>
          <w:szCs w:val="16"/>
          <w:lang w:eastAsia="en-US"/>
        </w:rPr>
        <w:t>opracowan</w:t>
      </w:r>
      <w:r w:rsidR="00BD52DE">
        <w:rPr>
          <w:sz w:val="20"/>
          <w:szCs w:val="16"/>
          <w:lang w:eastAsia="en-US"/>
        </w:rPr>
        <w:t>ie własne</w:t>
      </w:r>
      <w:r w:rsidR="006616B7">
        <w:rPr>
          <w:sz w:val="20"/>
          <w:szCs w:val="16"/>
          <w:lang w:eastAsia="en-US"/>
        </w:rPr>
        <w:t xml:space="preserve"> na podstawie </w:t>
      </w:r>
      <w:r w:rsidRPr="00AD3D83">
        <w:rPr>
          <w:sz w:val="20"/>
          <w:szCs w:val="16"/>
          <w:lang w:eastAsia="en-US"/>
        </w:rPr>
        <w:t>dan</w:t>
      </w:r>
      <w:r w:rsidR="006616B7">
        <w:rPr>
          <w:sz w:val="20"/>
          <w:szCs w:val="16"/>
          <w:lang w:eastAsia="en-US"/>
        </w:rPr>
        <w:t>ych</w:t>
      </w:r>
      <w:r w:rsidRPr="00AD3D83">
        <w:rPr>
          <w:sz w:val="20"/>
          <w:szCs w:val="16"/>
          <w:lang w:eastAsia="en-US"/>
        </w:rPr>
        <w:t xml:space="preserve"> pochodzą</w:t>
      </w:r>
      <w:r w:rsidR="006616B7">
        <w:rPr>
          <w:sz w:val="20"/>
          <w:szCs w:val="16"/>
          <w:lang w:eastAsia="en-US"/>
        </w:rPr>
        <w:t>cych</w:t>
      </w:r>
      <w:r w:rsidRPr="00AD3D83">
        <w:rPr>
          <w:sz w:val="20"/>
          <w:szCs w:val="16"/>
          <w:lang w:eastAsia="en-US"/>
        </w:rPr>
        <w:t xml:space="preserve"> z </w:t>
      </w:r>
      <w:r w:rsidR="005A40D0">
        <w:rPr>
          <w:sz w:val="20"/>
          <w:szCs w:val="16"/>
          <w:lang w:eastAsia="en-US"/>
        </w:rPr>
        <w:t>Statista.com</w:t>
      </w:r>
      <w:r w:rsidRPr="00AD3D83">
        <w:rPr>
          <w:sz w:val="20"/>
          <w:szCs w:val="16"/>
          <w:lang w:eastAsia="en-US"/>
        </w:rPr>
        <w:t>, stan na dzień 20.08.2021</w:t>
      </w:r>
    </w:p>
    <w:p w14:paraId="07CD7683" w14:textId="76126CCA" w:rsidR="001A204C" w:rsidRDefault="001A204C" w:rsidP="00D340D5">
      <w:pPr>
        <w:pStyle w:val="Nagwek3"/>
      </w:pPr>
      <w:bookmarkStart w:id="30" w:name="_Ref477709039"/>
      <w:bookmarkStart w:id="31" w:name="_Toc490182397"/>
      <w:bookmarkStart w:id="32" w:name="_Toc8601552"/>
      <w:bookmarkStart w:id="33" w:name="_Toc91668259"/>
      <w:r>
        <w:t>Terminologia</w:t>
      </w:r>
      <w:bookmarkEnd w:id="30"/>
      <w:bookmarkEnd w:id="31"/>
      <w:bookmarkEnd w:id="32"/>
      <w:bookmarkEnd w:id="33"/>
    </w:p>
    <w:p w14:paraId="49B09934" w14:textId="77777777" w:rsidR="00633A40" w:rsidRDefault="00633A40" w:rsidP="00633A40">
      <w:pPr>
        <w:pStyle w:val="TreAkapitu"/>
        <w:ind w:firstLine="0"/>
      </w:pPr>
      <w:r>
        <w:t>Student – osoba kształcąca się na uczelni wyższej</w:t>
      </w:r>
    </w:p>
    <w:p w14:paraId="16F233F7" w14:textId="77777777" w:rsidR="00633A40" w:rsidRDefault="00633A40" w:rsidP="00633A40">
      <w:pPr>
        <w:pStyle w:val="TreAkapitu"/>
        <w:ind w:firstLine="0"/>
      </w:pPr>
      <w:r>
        <w:t>Pożyczkobiorca – osoba, która zaciąga pożyczki</w:t>
      </w:r>
    </w:p>
    <w:p w14:paraId="64C03690" w14:textId="77777777" w:rsidR="00633A40" w:rsidRDefault="00633A40" w:rsidP="00633A40">
      <w:pPr>
        <w:pStyle w:val="TreAkapitu"/>
        <w:ind w:firstLine="0"/>
      </w:pPr>
      <w:r>
        <w:t>Pożyczkodawca – osoba udzielająca pożyczki</w:t>
      </w:r>
    </w:p>
    <w:p w14:paraId="3CFA161E" w14:textId="77777777" w:rsidR="00633A40" w:rsidRDefault="00633A40" w:rsidP="00633A40">
      <w:pPr>
        <w:pStyle w:val="TreAkapitu"/>
        <w:ind w:firstLine="0"/>
      </w:pPr>
      <w:r>
        <w:t xml:space="preserve">Pożyczka – operacja polegająca na udzieleniu przez </w:t>
      </w:r>
      <w:proofErr w:type="spellStart"/>
      <w:r>
        <w:t>pożyczkodawce</w:t>
      </w:r>
      <w:proofErr w:type="spellEnd"/>
      <w:r>
        <w:t xml:space="preserve"> określonej kwoty środków pieniężnych do dyspozycji pożyczkobiorcy</w:t>
      </w:r>
    </w:p>
    <w:p w14:paraId="612F54A3" w14:textId="77777777" w:rsidR="00633A40" w:rsidRDefault="00633A40" w:rsidP="00633A40">
      <w:pPr>
        <w:pStyle w:val="TreAkapitu"/>
        <w:ind w:firstLine="0"/>
      </w:pPr>
      <w:r>
        <w:t>Wniosek – formalna prośba o podjęcie określonych działań lub czynności</w:t>
      </w:r>
    </w:p>
    <w:p w14:paraId="3BE48AE0" w14:textId="664CDBA2" w:rsidR="00633A40" w:rsidRDefault="00633A40" w:rsidP="00633A40">
      <w:pPr>
        <w:pStyle w:val="TreAkapitu"/>
        <w:ind w:firstLine="0"/>
      </w:pPr>
      <w:r w:rsidRPr="0067590A">
        <w:rPr>
          <w:i/>
          <w:iCs/>
        </w:rPr>
        <w:t>Rating</w:t>
      </w:r>
      <w:r>
        <w:t xml:space="preserve"> – ocena wiarygodności pożyczkowej</w:t>
      </w:r>
    </w:p>
    <w:p w14:paraId="720B8CB5" w14:textId="77777777" w:rsidR="00633A40" w:rsidRDefault="00633A40" w:rsidP="00633A40">
      <w:pPr>
        <w:pStyle w:val="TreAkapitu"/>
        <w:ind w:firstLine="0"/>
      </w:pPr>
      <w:proofErr w:type="spellStart"/>
      <w:r w:rsidRPr="00900829">
        <w:rPr>
          <w:i/>
          <w:iCs/>
        </w:rPr>
        <w:t>Social</w:t>
      </w:r>
      <w:proofErr w:type="spellEnd"/>
      <w:r w:rsidRPr="00900829">
        <w:rPr>
          <w:i/>
          <w:iCs/>
        </w:rPr>
        <w:t xml:space="preserve"> media</w:t>
      </w:r>
      <w:r w:rsidRPr="00900829">
        <w:t xml:space="preserve"> </w:t>
      </w:r>
      <w:r>
        <w:t>– z ang. media społecznościowe; rozwiązania wykorzystujące technologie internetowe i mobilne, umożliwiające tworzenie oraz wymianę treści przez użytkowników</w:t>
      </w:r>
    </w:p>
    <w:p w14:paraId="4021F643" w14:textId="77777777" w:rsidR="00633A40" w:rsidRDefault="00633A40" w:rsidP="00633A40">
      <w:pPr>
        <w:pStyle w:val="TreAkapitu"/>
        <w:ind w:firstLine="0"/>
      </w:pPr>
      <w:r>
        <w:rPr>
          <w:i/>
          <w:iCs/>
        </w:rPr>
        <w:t xml:space="preserve">Crowdfunding </w:t>
      </w:r>
      <w:r>
        <w:t xml:space="preserve">– z ang. finansowanie społecznościowe; metoda zdobywania środków finansowych od Internautów </w:t>
      </w:r>
    </w:p>
    <w:p w14:paraId="2D92C13A" w14:textId="4F6DB16B" w:rsidR="00633A40" w:rsidRPr="00633A40" w:rsidRDefault="00633A40" w:rsidP="00633A40">
      <w:pPr>
        <w:pStyle w:val="TreAkapitu"/>
        <w:ind w:firstLine="0"/>
      </w:pPr>
      <w:proofErr w:type="spellStart"/>
      <w:r w:rsidRPr="00CF3B46">
        <w:rPr>
          <w:i/>
          <w:iCs/>
        </w:rPr>
        <w:t>Social</w:t>
      </w:r>
      <w:proofErr w:type="spellEnd"/>
      <w:r w:rsidRPr="00CF3B46">
        <w:rPr>
          <w:i/>
          <w:iCs/>
        </w:rPr>
        <w:t xml:space="preserve"> </w:t>
      </w:r>
      <w:proofErr w:type="spellStart"/>
      <w:r w:rsidRPr="00CF3B46">
        <w:rPr>
          <w:i/>
          <w:iCs/>
        </w:rPr>
        <w:t>lending</w:t>
      </w:r>
      <w:proofErr w:type="spellEnd"/>
      <w:r w:rsidRPr="00CF3B46">
        <w:rPr>
          <w:i/>
          <w:iCs/>
        </w:rPr>
        <w:t xml:space="preserve"> </w:t>
      </w:r>
      <w:r w:rsidRPr="00457400">
        <w:t>– z ang</w:t>
      </w:r>
      <w:r>
        <w:t>.</w:t>
      </w:r>
      <w:r w:rsidRPr="00457400">
        <w:t xml:space="preserve"> </w:t>
      </w:r>
      <w:r>
        <w:t>pożyczki społeczne; polegają na zawieraniu transakcji pomiędzy osobami fizycznymi przez serwisy internetowe</w:t>
      </w:r>
    </w:p>
    <w:p w14:paraId="727D8002" w14:textId="2E19C0CB" w:rsidR="00900829" w:rsidRPr="00CF3B46" w:rsidRDefault="00900829" w:rsidP="001532EA">
      <w:pPr>
        <w:pStyle w:val="TreAkapitu"/>
        <w:ind w:firstLine="0"/>
      </w:pPr>
      <w:r w:rsidRPr="00CF3B46">
        <w:rPr>
          <w:i/>
          <w:iCs/>
        </w:rPr>
        <w:t>Blockchain</w:t>
      </w:r>
      <w:r w:rsidRPr="00CF3B46">
        <w:t xml:space="preserve"> – </w:t>
      </w:r>
      <w:r w:rsidR="00DB26C8" w:rsidRPr="00DB26C8">
        <w:t>z ang</w:t>
      </w:r>
      <w:r w:rsidR="00DB26C8">
        <w:t>.</w:t>
      </w:r>
      <w:r w:rsidRPr="00CF3B46">
        <w:t xml:space="preserve"> łańcucha bloków</w:t>
      </w:r>
      <w:r w:rsidR="00DB26C8">
        <w:t>; technologia,</w:t>
      </w:r>
      <w:r w:rsidR="00CF3B46" w:rsidRPr="00CF3B46">
        <w:t xml:space="preserve"> kt</w:t>
      </w:r>
      <w:r w:rsidR="00CF3B46">
        <w:t>óra służy do przechowywania oraz przesyłania informacji o transakcjach zawartych w sieci</w:t>
      </w:r>
    </w:p>
    <w:p w14:paraId="5B5161FF" w14:textId="0B6FF792" w:rsidR="00CF3B46" w:rsidRDefault="00CF3B46" w:rsidP="009D6BFB">
      <w:pPr>
        <w:pStyle w:val="TreAkapitu"/>
        <w:ind w:firstLine="0"/>
      </w:pPr>
      <w:r>
        <w:rPr>
          <w:i/>
          <w:iCs/>
        </w:rPr>
        <w:lastRenderedPageBreak/>
        <w:t xml:space="preserve">Smart </w:t>
      </w:r>
      <w:proofErr w:type="spellStart"/>
      <w:r>
        <w:rPr>
          <w:i/>
          <w:iCs/>
        </w:rPr>
        <w:t>contracts</w:t>
      </w:r>
      <w:proofErr w:type="spellEnd"/>
      <w:r w:rsidR="006A6C03">
        <w:rPr>
          <w:i/>
          <w:iCs/>
        </w:rPr>
        <w:t xml:space="preserve"> </w:t>
      </w:r>
      <w:r w:rsidR="006A6C03">
        <w:t>(</w:t>
      </w:r>
      <w:proofErr w:type="spellStart"/>
      <w:r w:rsidR="006A6C03">
        <w:t>a.k.a</w:t>
      </w:r>
      <w:proofErr w:type="spellEnd"/>
      <w:r w:rsidR="006A6C03">
        <w:t xml:space="preserve">. </w:t>
      </w:r>
      <w:r w:rsidR="006A6C03">
        <w:rPr>
          <w:i/>
          <w:iCs/>
        </w:rPr>
        <w:t>chaincode</w:t>
      </w:r>
      <w:r w:rsidR="006A6C03">
        <w:t>)</w:t>
      </w:r>
      <w:r>
        <w:rPr>
          <w:i/>
          <w:iCs/>
        </w:rPr>
        <w:t xml:space="preserve"> </w:t>
      </w:r>
      <w:r>
        <w:t xml:space="preserve">– </w:t>
      </w:r>
      <w:r w:rsidR="00DB26C8">
        <w:t xml:space="preserve">z ang. </w:t>
      </w:r>
      <w:r>
        <w:t>inteligentne kontrakty</w:t>
      </w:r>
      <w:r w:rsidR="00CB1E46">
        <w:t>; cyfrowe umowy</w:t>
      </w:r>
      <w:r>
        <w:t xml:space="preserve"> </w:t>
      </w:r>
      <w:r w:rsidR="00056E46">
        <w:t xml:space="preserve">funkcjonujące w formie </w:t>
      </w:r>
      <w:proofErr w:type="spellStart"/>
      <w:r w:rsidR="00056E46">
        <w:t>samoobsługujących</w:t>
      </w:r>
      <w:proofErr w:type="spellEnd"/>
      <w:r w:rsidR="00056E46">
        <w:t xml:space="preserve"> się aplikacji</w:t>
      </w:r>
    </w:p>
    <w:p w14:paraId="29646D45" w14:textId="4791177E" w:rsidR="009A7C41" w:rsidRPr="009A7C41" w:rsidRDefault="009A7C41" w:rsidP="009A7C41">
      <w:pPr>
        <w:pStyle w:val="TreAkapitu"/>
        <w:ind w:firstLine="0"/>
        <w:jc w:val="left"/>
      </w:pPr>
      <w:proofErr w:type="spellStart"/>
      <w:r>
        <w:rPr>
          <w:i/>
          <w:iCs/>
        </w:rPr>
        <w:t>Ledger</w:t>
      </w:r>
      <w:proofErr w:type="spellEnd"/>
      <w:r>
        <w:rPr>
          <w:i/>
          <w:iCs/>
        </w:rPr>
        <w:t xml:space="preserve"> </w:t>
      </w:r>
      <w:r>
        <w:t xml:space="preserve">– kluczowy element w Hyperledger </w:t>
      </w:r>
      <w:proofErr w:type="spellStart"/>
      <w:r>
        <w:t>Fabric</w:t>
      </w:r>
      <w:proofErr w:type="spellEnd"/>
      <w:r w:rsidR="0087243D">
        <w:t>; p</w:t>
      </w:r>
      <w:r>
        <w:t xml:space="preserve">rzechowuje informacje odnośnie obiektów biznesowych oraz </w:t>
      </w:r>
      <w:r w:rsidR="00E63833">
        <w:t xml:space="preserve">historie </w:t>
      </w:r>
      <w:r w:rsidR="00D34918">
        <w:t>bieżących, jak i zrealizowanych transakcji</w:t>
      </w:r>
      <w:r>
        <w:t xml:space="preserve">. Jest połączeniem </w:t>
      </w:r>
      <w:r>
        <w:rPr>
          <w:i/>
          <w:iCs/>
        </w:rPr>
        <w:t xml:space="preserve">World </w:t>
      </w:r>
      <w:proofErr w:type="spellStart"/>
      <w:r>
        <w:rPr>
          <w:i/>
          <w:iCs/>
        </w:rPr>
        <w:t>State</w:t>
      </w:r>
      <w:proofErr w:type="spellEnd"/>
      <w:r>
        <w:t xml:space="preserve"> oraz </w:t>
      </w:r>
      <w:r>
        <w:rPr>
          <w:i/>
          <w:iCs/>
        </w:rPr>
        <w:t>blockchain</w:t>
      </w:r>
      <w:r w:rsidR="00554A38">
        <w:t xml:space="preserve"> (</w:t>
      </w:r>
      <w:r>
        <w:t xml:space="preserve">w odniesieniu do terminologii Hyperledger </w:t>
      </w:r>
      <w:proofErr w:type="spellStart"/>
      <w:r>
        <w:t>Fabric</w:t>
      </w:r>
      <w:proofErr w:type="spellEnd"/>
      <w:r w:rsidR="00554A38">
        <w:t>)</w:t>
      </w:r>
    </w:p>
    <w:p w14:paraId="23848928" w14:textId="63BFFDBC" w:rsidR="009A7C41" w:rsidRPr="009A7C41" w:rsidRDefault="009A7C41" w:rsidP="009A7C41">
      <w:pPr>
        <w:pStyle w:val="TreAkapitu"/>
        <w:ind w:firstLine="0"/>
        <w:jc w:val="left"/>
      </w:pPr>
      <w:r w:rsidRPr="009A7C41">
        <w:rPr>
          <w:i/>
          <w:iCs/>
        </w:rPr>
        <w:t xml:space="preserve">World </w:t>
      </w:r>
      <w:proofErr w:type="spellStart"/>
      <w:r w:rsidRPr="009A7C41">
        <w:rPr>
          <w:i/>
          <w:iCs/>
        </w:rPr>
        <w:t>State</w:t>
      </w:r>
      <w:proofErr w:type="spellEnd"/>
      <w:r>
        <w:rPr>
          <w:i/>
          <w:iCs/>
        </w:rPr>
        <w:t xml:space="preserve"> </w:t>
      </w:r>
      <w:r w:rsidR="006A6C03">
        <w:t>–</w:t>
      </w:r>
      <w:r>
        <w:t xml:space="preserve"> </w:t>
      </w:r>
      <w:r w:rsidR="006A6C03">
        <w:t>jest kolekcją zmiennych przechowująca rezultaty wykonanych transakcji</w:t>
      </w:r>
    </w:p>
    <w:p w14:paraId="05C61E21" w14:textId="6B60CE22" w:rsidR="00A135BA" w:rsidRDefault="000F570C" w:rsidP="00A135BA">
      <w:pPr>
        <w:pStyle w:val="TreAkapitu"/>
        <w:ind w:firstLine="0"/>
      </w:pPr>
      <w:r w:rsidRPr="000F570C">
        <w:rPr>
          <w:i/>
          <w:iCs/>
        </w:rPr>
        <w:t xml:space="preserve">Peer to </w:t>
      </w:r>
      <w:proofErr w:type="spellStart"/>
      <w:r w:rsidRPr="000F570C">
        <w:rPr>
          <w:i/>
          <w:iCs/>
        </w:rPr>
        <w:t>peer</w:t>
      </w:r>
      <w:proofErr w:type="spellEnd"/>
      <w:r w:rsidR="00BE5B84">
        <w:rPr>
          <w:i/>
          <w:iCs/>
        </w:rPr>
        <w:t xml:space="preserve"> (P2P)</w:t>
      </w:r>
      <w:r w:rsidRPr="000F570C">
        <w:rPr>
          <w:i/>
          <w:iCs/>
        </w:rPr>
        <w:t xml:space="preserve"> – </w:t>
      </w:r>
      <w:r w:rsidRPr="000F570C">
        <w:t xml:space="preserve">z ang. </w:t>
      </w:r>
      <w:r>
        <w:t>k</w:t>
      </w:r>
      <w:r w:rsidRPr="000F570C">
        <w:t>aż</w:t>
      </w:r>
      <w:r>
        <w:t>dy z każdym; model komunikacji, w której każdy z węzłów jest równoważny, a więc każdy z nich może wysyłać jak i odbierać dane równorzędnie</w:t>
      </w:r>
    </w:p>
    <w:p w14:paraId="7BD0EB54" w14:textId="70C264F2" w:rsidR="004C39AF" w:rsidRPr="004C39AF" w:rsidRDefault="004C39AF" w:rsidP="004C39AF">
      <w:pPr>
        <w:pStyle w:val="TreAkapitu"/>
        <w:ind w:firstLine="0"/>
      </w:pPr>
      <w:r>
        <w:t xml:space="preserve">Konsensus (ang. </w:t>
      </w:r>
      <w:proofErr w:type="spellStart"/>
      <w:r>
        <w:rPr>
          <w:i/>
          <w:iCs/>
        </w:rPr>
        <w:t>consensus</w:t>
      </w:r>
      <w:proofErr w:type="spellEnd"/>
      <w:r>
        <w:t>) – mechanizm pozwalający użytkownikom lub maszynom koordynować ustawienia rozproszone; technika osiągania porozumienia w kwestii dodania nowych bloków.</w:t>
      </w:r>
    </w:p>
    <w:p w14:paraId="1F9C252A" w14:textId="77777777" w:rsidR="00DA1408" w:rsidRDefault="00DA1408" w:rsidP="00D340D5">
      <w:pPr>
        <w:pStyle w:val="Nagwek2"/>
      </w:pPr>
      <w:bookmarkStart w:id="34" w:name="_Toc490182392"/>
      <w:bookmarkStart w:id="35" w:name="_Toc8601553"/>
      <w:bookmarkStart w:id="36" w:name="_Toc91668260"/>
      <w:r>
        <w:t xml:space="preserve">Cel </w:t>
      </w:r>
      <w:bookmarkEnd w:id="34"/>
      <w:r w:rsidR="008476BC">
        <w:t>pracy</w:t>
      </w:r>
      <w:bookmarkEnd w:id="35"/>
      <w:bookmarkEnd w:id="36"/>
    </w:p>
    <w:p w14:paraId="7CD200D2" w14:textId="1D283D50" w:rsidR="00CE33A2" w:rsidRPr="00CE33A2" w:rsidRDefault="00CE33A2" w:rsidP="006E0946">
      <w:pPr>
        <w:pStyle w:val="TreAkapitu"/>
        <w:rPr>
          <w:strike/>
        </w:rPr>
      </w:pPr>
      <w:r w:rsidRPr="00CE33A2">
        <w:t>Celem poniższej  pracy inżynierskiej jest zaprojektowanie oraz implementacja fragmentów systemu umożliwiającego udzielania mikropożyczek. System będzie opierał się na modelu finansowania społecznościowego, co oznacza, że transakcje będą zawierane bezpośrednio pomiędzy użytkownikami systemu</w:t>
      </w:r>
      <w:r w:rsidR="003B6A0C">
        <w:t xml:space="preserve"> (P2P)</w:t>
      </w:r>
      <w:r w:rsidRPr="00CE33A2">
        <w:t xml:space="preserve">, wykluczając instytucje finansowe. Zastosowanie technologii </w:t>
      </w:r>
      <w:r w:rsidRPr="00CE33A2">
        <w:rPr>
          <w:i/>
          <w:iCs/>
        </w:rPr>
        <w:t>blockchain</w:t>
      </w:r>
      <w:r w:rsidRPr="00CE33A2">
        <w:t xml:space="preserve"> ma na celu zapewnienie systemowi bezpieczeństwo, efektywność oraz transparentność. </w:t>
      </w:r>
      <w:r w:rsidR="00E22191">
        <w:t>Media społecznościowe będą</w:t>
      </w:r>
      <w:r w:rsidR="00581930">
        <w:t xml:space="preserve"> miały za zadanie weryfikację pożyczkobiorcy</w:t>
      </w:r>
      <w:r w:rsidR="000B15EA">
        <w:t xml:space="preserve"> oraz ocenę ryzyka pożyczkowego</w:t>
      </w:r>
      <w:r w:rsidR="00581930">
        <w:t xml:space="preserve">. </w:t>
      </w:r>
      <w:r w:rsidRPr="00CE33A2">
        <w:t xml:space="preserve">System ma ponadto umożliwiać </w:t>
      </w:r>
      <w:r w:rsidR="00581930">
        <w:t>promowanie wniosku</w:t>
      </w:r>
      <w:r w:rsidR="00FB3378">
        <w:t xml:space="preserve"> wśród społeczności</w:t>
      </w:r>
      <w:r w:rsidRPr="00CE33A2">
        <w:t xml:space="preserve">, wykorzystując </w:t>
      </w:r>
      <w:proofErr w:type="spellStart"/>
      <w:r w:rsidRPr="00CE33A2">
        <w:rPr>
          <w:i/>
          <w:iCs/>
        </w:rPr>
        <w:t>social</w:t>
      </w:r>
      <w:proofErr w:type="spellEnd"/>
      <w:r w:rsidRPr="00CE33A2">
        <w:rPr>
          <w:i/>
          <w:iCs/>
        </w:rPr>
        <w:t>-media</w:t>
      </w:r>
      <w:r w:rsidRPr="00CE33A2">
        <w:t>.</w:t>
      </w:r>
      <w:r>
        <w:t xml:space="preserve"> </w:t>
      </w:r>
    </w:p>
    <w:p w14:paraId="64CAD4EB" w14:textId="4879FD75" w:rsidR="00730414" w:rsidRPr="005E1697" w:rsidRDefault="00CE33A2" w:rsidP="005E1697">
      <w:pPr>
        <w:pStyle w:val="TreAkapitu"/>
      </w:pPr>
      <w:r w:rsidRPr="00CE33A2">
        <w:t>Praca inżynierska również ma zapewnić osiągniecie celów eksploracji takich jak lepsze zrozumienie dziedziny problemowej, określenie możliwych rozwiązań, a następnie wybór najlepszego z nich i uzasadnienie podjętej decyzji.</w:t>
      </w:r>
      <w:bookmarkStart w:id="37" w:name="_Toc490182393"/>
    </w:p>
    <w:p w14:paraId="0EE44E26" w14:textId="7219DAE4" w:rsidR="00BB5FA6" w:rsidRDefault="00DA1408" w:rsidP="005E1697">
      <w:pPr>
        <w:pStyle w:val="Nagwek2"/>
      </w:pPr>
      <w:bookmarkStart w:id="38" w:name="_Toc8601554"/>
      <w:bookmarkStart w:id="39" w:name="_Toc91668261"/>
      <w:r>
        <w:t xml:space="preserve">Problemy </w:t>
      </w:r>
      <w:bookmarkEnd w:id="37"/>
      <w:r w:rsidR="0008799A">
        <w:t>inżynierskie</w:t>
      </w:r>
      <w:bookmarkEnd w:id="38"/>
      <w:bookmarkEnd w:id="39"/>
    </w:p>
    <w:p w14:paraId="47D33D25" w14:textId="77777777" w:rsidR="00600A7B" w:rsidRDefault="00BB5FA6" w:rsidP="00BB5FA6">
      <w:pPr>
        <w:pStyle w:val="TreAkapitu"/>
      </w:pPr>
      <w:r w:rsidRPr="00BB5FA6">
        <w:t>Aby osiągnąć cel pracy zostanie przeprowadzona analiza cech i porównanie właściwości dostępnych wariantów technologii łańcucha bloków w odniesieniu do projektowanego systemu.</w:t>
      </w:r>
      <w:r w:rsidR="00567684">
        <w:t xml:space="preserve"> Zastosowanie </w:t>
      </w:r>
      <w:r w:rsidR="00567684">
        <w:rPr>
          <w:i/>
          <w:iCs/>
        </w:rPr>
        <w:t xml:space="preserve">smart </w:t>
      </w:r>
      <w:proofErr w:type="spellStart"/>
      <w:r w:rsidR="00567684">
        <w:rPr>
          <w:i/>
          <w:iCs/>
        </w:rPr>
        <w:t>contracts</w:t>
      </w:r>
      <w:proofErr w:type="spellEnd"/>
      <w:r w:rsidR="00305C81">
        <w:rPr>
          <w:i/>
          <w:iCs/>
        </w:rPr>
        <w:t xml:space="preserve"> </w:t>
      </w:r>
      <w:r w:rsidR="00305C81">
        <w:t>pozwoli na omijanie stron trzecich podczas transakcji</w:t>
      </w:r>
      <w:r w:rsidR="00305C81" w:rsidRPr="00305C81">
        <w:t>, co dodatkowo skutkuje eliminacją jakichkolwiek prowizji.</w:t>
      </w:r>
      <w:r w:rsidR="00305C81">
        <w:t xml:space="preserve"> Ponadto p</w:t>
      </w:r>
      <w:r w:rsidR="00305C81" w:rsidRPr="00305C81">
        <w:t xml:space="preserve">ozwala to na zaoszczędzenie czasu i ograniczeniu ryzyka. Transakcje mogą być śledzone i nie można ich cofnąć, co sprzyja budowaniu zaufania między użytkownikami oraz zapewnia bezpieczeństwo. </w:t>
      </w:r>
      <w:r w:rsidRPr="00BB5FA6">
        <w:t xml:space="preserve"> </w:t>
      </w:r>
    </w:p>
    <w:p w14:paraId="2D696874" w14:textId="7F64B3FC" w:rsidR="00BB5FA6" w:rsidRPr="00BB5FA6" w:rsidRDefault="00BB5FA6" w:rsidP="00BB5FA6">
      <w:pPr>
        <w:pStyle w:val="TreAkapitu"/>
      </w:pPr>
      <w:r w:rsidRPr="00BB5FA6">
        <w:lastRenderedPageBreak/>
        <w:t xml:space="preserve">Konieczne będzie zdefiniowanie zasady działania finansowania społecznościowego w systemie. </w:t>
      </w:r>
      <w:r w:rsidR="00E05D40">
        <w:t>Następnie</w:t>
      </w:r>
      <w:r w:rsidRPr="00BB5FA6">
        <w:t xml:space="preserve"> </w:t>
      </w:r>
      <w:r w:rsidR="00BB44BA">
        <w:t xml:space="preserve">zostanie określona rola mediów społecznościowych w odniesieniu do systemu. Ostatnim etapem będzie </w:t>
      </w:r>
      <w:r w:rsidRPr="00BB5FA6">
        <w:t>wyb</w:t>
      </w:r>
      <w:r w:rsidR="00BB44BA">
        <w:t>ór</w:t>
      </w:r>
      <w:r w:rsidRPr="00BB5FA6">
        <w:t xml:space="preserve"> portali społecznościowych, które będą wspomagały proces </w:t>
      </w:r>
      <w:r w:rsidR="00BB44BA">
        <w:t xml:space="preserve">weryfikacji pożyczkobiorcy oraz </w:t>
      </w:r>
      <w:r w:rsidRPr="00BB5FA6">
        <w:t xml:space="preserve">promowania </w:t>
      </w:r>
      <w:r w:rsidR="0085617C">
        <w:t xml:space="preserve">złożonego już </w:t>
      </w:r>
      <w:r w:rsidR="00BB44BA">
        <w:t>wniosku</w:t>
      </w:r>
      <w:r w:rsidRPr="00BB5FA6">
        <w:t xml:space="preserve">. </w:t>
      </w:r>
    </w:p>
    <w:p w14:paraId="3FD8F5BE" w14:textId="4826A411" w:rsidR="00BB5FA6" w:rsidRPr="00BB5FA6" w:rsidRDefault="00BB5FA6" w:rsidP="00BB5FA6">
      <w:pPr>
        <w:pStyle w:val="TreAkapitu"/>
      </w:pPr>
      <w:r w:rsidRPr="00BB5FA6">
        <w:t xml:space="preserve">Kluczowym aspektem będzie zaprojektowanie oraz implementacja systemu. Wyzwaniem trudnym do zrealizowania będzie stanowić integracja warstw systemu – </w:t>
      </w:r>
      <w:r>
        <w:t>prezentacji</w:t>
      </w:r>
      <w:r w:rsidRPr="00BB5FA6">
        <w:t xml:space="preserve">, </w:t>
      </w:r>
      <w:r>
        <w:t xml:space="preserve">logiki biznesowej oraz </w:t>
      </w:r>
      <w:r w:rsidRPr="00802623">
        <w:rPr>
          <w:i/>
          <w:iCs/>
        </w:rPr>
        <w:t>blockchain</w:t>
      </w:r>
      <w:r>
        <w:t>.</w:t>
      </w:r>
    </w:p>
    <w:p w14:paraId="1E2DF8BA" w14:textId="77777777" w:rsidR="00BB5FA6" w:rsidRPr="001B3610" w:rsidRDefault="00BB5FA6" w:rsidP="001B3610">
      <w:pPr>
        <w:pStyle w:val="TreAkapitu"/>
      </w:pPr>
    </w:p>
    <w:p w14:paraId="50B8B704" w14:textId="77777777" w:rsidR="00664DE6" w:rsidRDefault="002F330F" w:rsidP="00D340D5">
      <w:pPr>
        <w:pStyle w:val="Nagwek2"/>
      </w:pPr>
      <w:bookmarkStart w:id="40" w:name="_Toc8601555"/>
      <w:bookmarkStart w:id="41" w:name="_Toc91668262"/>
      <w:r>
        <w:t>Organizacja p</w:t>
      </w:r>
      <w:r w:rsidR="00B35F98">
        <w:t>raktyki inżynierskie</w:t>
      </w:r>
      <w:r>
        <w:t>j</w:t>
      </w:r>
      <w:bookmarkEnd w:id="40"/>
      <w:bookmarkEnd w:id="41"/>
    </w:p>
    <w:p w14:paraId="551BB1EC" w14:textId="12400A88" w:rsidR="0042734A" w:rsidRDefault="00747C9A" w:rsidP="0042734A">
      <w:pPr>
        <w:pStyle w:val="TreAkapitu"/>
      </w:pPr>
      <w:r>
        <w:t>Aby rozwiązać zidentyfikowane problemy</w:t>
      </w:r>
      <w:r w:rsidR="00AB5595">
        <w:t xml:space="preserve"> oraz zagwarantować osiągnięcie celu </w:t>
      </w:r>
      <w:r w:rsidR="00093136">
        <w:t xml:space="preserve">postawionego w </w:t>
      </w:r>
      <w:r w:rsidR="00AB5595">
        <w:t>pracy dyplomowej</w:t>
      </w:r>
      <w:r>
        <w:t xml:space="preserve"> należy dokonać wyboru metodyki zarządzania projektem oraz wytwórczej, a ponadto technik i narzędzi.</w:t>
      </w:r>
      <w:r w:rsidR="0042734A">
        <w:t xml:space="preserve"> Odpowiednie zastosowanie metodyk wprowadza do naszych działań porządek, ład oraz dobre praktyki.</w:t>
      </w:r>
    </w:p>
    <w:p w14:paraId="5E8790B7" w14:textId="578C9376" w:rsidR="0042734A" w:rsidRDefault="0042734A" w:rsidP="0042734A">
      <w:pPr>
        <w:pStyle w:val="TreAkapitu"/>
      </w:pPr>
      <w:r>
        <w:t xml:space="preserve">Do </w:t>
      </w:r>
      <w:r w:rsidR="00C82EE4">
        <w:t>zarządzania projektem</w:t>
      </w:r>
      <w:r>
        <w:t xml:space="preserve"> zostanie zastosowan</w:t>
      </w:r>
      <w:r w:rsidR="00AF5857">
        <w:t>a</w:t>
      </w:r>
      <w:r>
        <w:t xml:space="preserve"> metodyka PRINCE2.</w:t>
      </w:r>
      <w:r w:rsidR="002F5EDF">
        <w:t xml:space="preserve"> </w:t>
      </w:r>
      <w:r w:rsidR="004205C6">
        <w:t xml:space="preserve">Z kolei aby określić sposób, w jaki wytwarzany będzie system </w:t>
      </w:r>
      <w:r w:rsidR="00FE41FB">
        <w:t>zostanie wykorzystana metodyka AUP (</w:t>
      </w:r>
      <w:r w:rsidR="00FE41FB">
        <w:rPr>
          <w:i/>
          <w:iCs/>
        </w:rPr>
        <w:t xml:space="preserve">Agile </w:t>
      </w:r>
      <w:proofErr w:type="spellStart"/>
      <w:r w:rsidR="00FE41FB">
        <w:rPr>
          <w:i/>
          <w:iCs/>
        </w:rPr>
        <w:t>Unified</w:t>
      </w:r>
      <w:proofErr w:type="spellEnd"/>
      <w:r w:rsidR="00FE41FB">
        <w:rPr>
          <w:i/>
          <w:iCs/>
        </w:rPr>
        <w:t xml:space="preserve"> </w:t>
      </w:r>
      <w:proofErr w:type="spellStart"/>
      <w:r w:rsidR="00FE41FB">
        <w:rPr>
          <w:i/>
          <w:iCs/>
        </w:rPr>
        <w:t>Process</w:t>
      </w:r>
      <w:proofErr w:type="spellEnd"/>
      <w:r w:rsidR="00FE41FB">
        <w:rPr>
          <w:i/>
          <w:iCs/>
        </w:rPr>
        <w:t>)</w:t>
      </w:r>
      <w:r w:rsidR="00FE41FB">
        <w:t>.</w:t>
      </w:r>
    </w:p>
    <w:p w14:paraId="47020638" w14:textId="77777777" w:rsidR="00473579" w:rsidRPr="00FE41FB" w:rsidRDefault="00473579" w:rsidP="0042734A">
      <w:pPr>
        <w:pStyle w:val="TreAkapitu"/>
      </w:pPr>
    </w:p>
    <w:p w14:paraId="3AE9D9FB" w14:textId="77777777" w:rsidR="004C20C3" w:rsidRDefault="004C20C3" w:rsidP="00D340D5">
      <w:pPr>
        <w:pStyle w:val="Nagwek3"/>
      </w:pPr>
      <w:bookmarkStart w:id="42" w:name="_Toc8601556"/>
      <w:bookmarkStart w:id="43" w:name="_Toc91668263"/>
      <w:r>
        <w:t>Cykl życia systemu informatycznego</w:t>
      </w:r>
      <w:bookmarkEnd w:id="42"/>
      <w:bookmarkEnd w:id="43"/>
    </w:p>
    <w:p w14:paraId="25121FCA" w14:textId="5C0B68E0" w:rsidR="00CC2B24" w:rsidRDefault="00CC2B24" w:rsidP="00782202">
      <w:pPr>
        <w:pStyle w:val="TreAkapitu"/>
      </w:pPr>
      <w:r>
        <w:t>Model cyklu życia projektowanego systemu informatycznego</w:t>
      </w:r>
      <w:r w:rsidR="00CF44DF">
        <w:t xml:space="preserve"> określa jakie czynności realizowane są w poszczególnych fazach oraz ich kolejność. Pozwala to na uporządkowanie przebiegu oraz monitorowanie zadań</w:t>
      </w:r>
      <w:r>
        <w:t xml:space="preserve">. </w:t>
      </w:r>
      <w:r w:rsidR="001924C4">
        <w:t xml:space="preserve">W celu wytwarzania oprogramowania został dobrany model spiralny. </w:t>
      </w:r>
      <w:r>
        <w:t>Składa się on z czterech etapów wykonywanych w iteracjach:</w:t>
      </w:r>
    </w:p>
    <w:p w14:paraId="258D080E" w14:textId="1B8A7BAE" w:rsidR="00CC2B24" w:rsidRDefault="00CC2B24" w:rsidP="005D4C2D">
      <w:pPr>
        <w:pStyle w:val="TreAkapitu"/>
        <w:numPr>
          <w:ilvl w:val="0"/>
          <w:numId w:val="4"/>
        </w:numPr>
      </w:pPr>
      <w:r>
        <w:t>Planowanie</w:t>
      </w:r>
    </w:p>
    <w:p w14:paraId="766D94E5" w14:textId="4370BE58" w:rsidR="00CC2B24" w:rsidRDefault="00CC2B24" w:rsidP="005D4C2D">
      <w:pPr>
        <w:pStyle w:val="TreAkapitu"/>
        <w:numPr>
          <w:ilvl w:val="0"/>
          <w:numId w:val="4"/>
        </w:numPr>
      </w:pPr>
      <w:r>
        <w:t>Analiza ryzyka</w:t>
      </w:r>
    </w:p>
    <w:p w14:paraId="5743150D" w14:textId="67D75A10" w:rsidR="00CC2B24" w:rsidRDefault="00CC2B24" w:rsidP="005D4C2D">
      <w:pPr>
        <w:pStyle w:val="TreAkapitu"/>
        <w:numPr>
          <w:ilvl w:val="0"/>
          <w:numId w:val="4"/>
        </w:numPr>
      </w:pPr>
      <w:r>
        <w:t>Weryfikacja</w:t>
      </w:r>
    </w:p>
    <w:p w14:paraId="5A31E458" w14:textId="4D66853A" w:rsidR="00E54C6F" w:rsidRDefault="00CC2B24" w:rsidP="005D4C2D">
      <w:pPr>
        <w:pStyle w:val="TreAkapitu"/>
        <w:numPr>
          <w:ilvl w:val="0"/>
          <w:numId w:val="4"/>
        </w:numPr>
      </w:pPr>
      <w:r>
        <w:t>Konstrukcja</w:t>
      </w:r>
    </w:p>
    <w:p w14:paraId="7111E067" w14:textId="54FB5A83" w:rsidR="00E54C6F" w:rsidRDefault="00E54C6F" w:rsidP="007F6169">
      <w:pPr>
        <w:pStyle w:val="TreAkapitu"/>
      </w:pPr>
      <w:r w:rsidRPr="00E54C6F">
        <w:t xml:space="preserve">Został on </w:t>
      </w:r>
      <w:r w:rsidR="009108DF">
        <w:t>wybrany</w:t>
      </w:r>
      <w:r w:rsidRPr="00E54C6F">
        <w:t xml:space="preserve"> ze względu na łatwość wprowadzania zmian oraz możliwość wykrywania błędów nawet we wczesnych etapach.</w:t>
      </w:r>
      <w:r w:rsidR="00782202">
        <w:t xml:space="preserve"> Zaletą tego rozwiązania jest stała możliwość rozwijania oprogramowania.</w:t>
      </w:r>
    </w:p>
    <w:p w14:paraId="73D5976B" w14:textId="77777777" w:rsidR="00E54C6F" w:rsidRPr="00B2046F" w:rsidRDefault="00E54C6F" w:rsidP="00E54C6F">
      <w:pPr>
        <w:pStyle w:val="TreAkapitu"/>
        <w:ind w:firstLine="0"/>
      </w:pPr>
    </w:p>
    <w:p w14:paraId="65088565" w14:textId="189920B8" w:rsidR="00BE5D02" w:rsidRPr="00B2046F" w:rsidRDefault="00BE5D02" w:rsidP="00BE5D02">
      <w:pPr>
        <w:pStyle w:val="Legenda"/>
        <w:rPr>
          <w:b w:val="0"/>
          <w:bCs w:val="0"/>
        </w:rPr>
      </w:pPr>
      <w:bookmarkStart w:id="44" w:name="_Toc91667866"/>
      <w:r w:rsidRPr="00B2046F">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7</w:t>
      </w:r>
      <w:r w:rsidR="00914E7C">
        <w:rPr>
          <w:b w:val="0"/>
          <w:bCs w:val="0"/>
        </w:rPr>
        <w:fldChar w:fldCharType="end"/>
      </w:r>
      <w:r w:rsidRPr="00B2046F">
        <w:rPr>
          <w:b w:val="0"/>
          <w:bCs w:val="0"/>
        </w:rPr>
        <w:t>. Cykle życie oprogramowania w modelu spiralnym</w:t>
      </w:r>
      <w:bookmarkEnd w:id="44"/>
    </w:p>
    <w:p w14:paraId="259A18A3" w14:textId="77777777" w:rsidR="005971CD" w:rsidRDefault="005971CD" w:rsidP="00E54C6F">
      <w:pPr>
        <w:pStyle w:val="TreAkapitu"/>
        <w:keepNext/>
        <w:jc w:val="center"/>
      </w:pPr>
      <w:r>
        <w:rPr>
          <w:noProof/>
        </w:rPr>
        <w:drawing>
          <wp:inline distT="0" distB="0" distL="0" distR="0" wp14:anchorId="28C169BC" wp14:editId="1121FC50">
            <wp:extent cx="3376479" cy="236220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98666" cy="2377722"/>
                    </a:xfrm>
                    <a:prstGeom prst="rect">
                      <a:avLst/>
                    </a:prstGeom>
                    <a:noFill/>
                    <a:ln>
                      <a:noFill/>
                    </a:ln>
                  </pic:spPr>
                </pic:pic>
              </a:graphicData>
            </a:graphic>
          </wp:inline>
        </w:drawing>
      </w:r>
    </w:p>
    <w:p w14:paraId="3EF2141C" w14:textId="7E0938E9" w:rsidR="00004032" w:rsidRPr="00733FC4" w:rsidRDefault="00BE5D02" w:rsidP="00733FC4">
      <w:pPr>
        <w:pStyle w:val="TreAkapitu"/>
        <w:ind w:firstLine="0"/>
        <w:rPr>
          <w:sz w:val="20"/>
          <w:lang w:eastAsia="en-US"/>
        </w:rPr>
      </w:pPr>
      <w:r w:rsidRPr="00BE5D02">
        <w:rPr>
          <w:sz w:val="20"/>
          <w:lang w:eastAsia="en-US"/>
        </w:rPr>
        <w:t>Źródło: https://www.cri.agh.edu.pl/uczelnia/tad/PSI5/faq.html</w:t>
      </w:r>
    </w:p>
    <w:p w14:paraId="49BA7E62" w14:textId="77777777" w:rsidR="00601F9E" w:rsidRDefault="00601F9E" w:rsidP="00D340D5">
      <w:pPr>
        <w:pStyle w:val="Nagwek3"/>
      </w:pPr>
      <w:bookmarkStart w:id="45" w:name="_Toc8601557"/>
      <w:bookmarkStart w:id="46" w:name="_Toc91668264"/>
      <w:r>
        <w:t>Metodyka zarządzania procesem wytwórczym</w:t>
      </w:r>
      <w:bookmarkEnd w:id="45"/>
      <w:bookmarkEnd w:id="46"/>
    </w:p>
    <w:p w14:paraId="0718F7A4" w14:textId="26F365A7" w:rsidR="00C44F75" w:rsidRDefault="004A09AE" w:rsidP="00C44F75">
      <w:pPr>
        <w:pStyle w:val="TreAkapitu"/>
      </w:pPr>
      <w:r>
        <w:t>Do</w:t>
      </w:r>
      <w:r w:rsidR="00A47ED3">
        <w:t xml:space="preserve"> </w:t>
      </w:r>
      <w:r w:rsidR="00892EF8">
        <w:t xml:space="preserve">odpowiedniego sterowania etapami projektu kluczowe jest zastosowanie metodyki zarządczej. </w:t>
      </w:r>
      <w:r>
        <w:t>Dzięki skorzystaniu z metod zawartych w metodyce możliwe</w:t>
      </w:r>
      <w:r w:rsidR="006455F3">
        <w:t xml:space="preserve"> jest</w:t>
      </w:r>
      <w:r>
        <w:t xml:space="preserve"> </w:t>
      </w:r>
      <w:r w:rsidR="006455F3">
        <w:t xml:space="preserve">usystematyzowanie procesów towarzyszących zarządzaniu projektami, co przekłada się na </w:t>
      </w:r>
      <w:r>
        <w:t>zakończenie projektu z powodzeniem i osiągnięcie ustalonego celu.</w:t>
      </w:r>
      <w:r w:rsidR="00C44F75">
        <w:t xml:space="preserve"> </w:t>
      </w:r>
    </w:p>
    <w:p w14:paraId="43D0D935" w14:textId="63C351CB" w:rsidR="00812592" w:rsidRDefault="00C44F75" w:rsidP="00C44F75">
      <w:pPr>
        <w:pStyle w:val="TreAkapitu"/>
      </w:pPr>
      <w:r w:rsidRPr="00C44F75">
        <w:t>PRINCE2 jest kompleksową metodyką zarządzania projektami,</w:t>
      </w:r>
      <w:r w:rsidR="00D32E0E">
        <w:t xml:space="preserve"> </w:t>
      </w:r>
      <w:r w:rsidR="00D32E0E" w:rsidRPr="00D32E0E">
        <w:t>która prezentuje procesowe podejście do całego projektu.</w:t>
      </w:r>
      <w:r w:rsidR="00D32E0E">
        <w:t xml:space="preserve"> K</w:t>
      </w:r>
      <w:r w:rsidRPr="00C44F75">
        <w:t>ładzie główny nacisk na działaniach zarządczych i procesach decyzyjnych w projekcie</w:t>
      </w:r>
      <w:r>
        <w:t>.</w:t>
      </w:r>
      <w:r w:rsidR="00AF2114">
        <w:t xml:space="preserve"> Projekt definiowany jest jako „</w:t>
      </w:r>
      <w:r w:rsidR="00AF2114" w:rsidRPr="00AF2114">
        <w:t>tymczasowa organizacja, stworzona w celu dostarczenia jednego lub wielu produktów biznesowych według uzgodnionego uzasadnienia biznesowego"</w:t>
      </w:r>
      <w:r w:rsidR="00812592">
        <w:t>.</w:t>
      </w:r>
      <w:r>
        <w:t xml:space="preserve"> </w:t>
      </w:r>
    </w:p>
    <w:p w14:paraId="5725B249" w14:textId="77777777" w:rsidR="00C9098A" w:rsidRDefault="00C9098A" w:rsidP="00C44F75">
      <w:pPr>
        <w:pStyle w:val="TreAkapitu"/>
      </w:pPr>
    </w:p>
    <w:p w14:paraId="129BAE75" w14:textId="099076EE" w:rsidR="00812592" w:rsidRDefault="00812592" w:rsidP="00812592">
      <w:pPr>
        <w:pStyle w:val="Legenda"/>
      </w:pPr>
      <w:bookmarkStart w:id="47" w:name="_Toc91667867"/>
      <w:r>
        <w:t xml:space="preserve">Rysunek </w:t>
      </w:r>
      <w:fldSimple w:instr=" SEQ Rysunek \* ARABIC ">
        <w:r w:rsidR="00300C49">
          <w:rPr>
            <w:noProof/>
          </w:rPr>
          <w:t>8</w:t>
        </w:r>
      </w:fldSimple>
      <w:r>
        <w:t>. Projekt w</w:t>
      </w:r>
      <w:r w:rsidR="006B1E2A">
        <w:t>edług</w:t>
      </w:r>
      <w:r>
        <w:t xml:space="preserve"> PRINCE2</w:t>
      </w:r>
      <w:bookmarkEnd w:id="47"/>
    </w:p>
    <w:p w14:paraId="554086D7" w14:textId="77777777" w:rsidR="00AE7793" w:rsidRPr="00AE7793" w:rsidRDefault="00AE7793" w:rsidP="00AE7793"/>
    <w:p w14:paraId="5BEFE169" w14:textId="36023B60" w:rsidR="00812592" w:rsidRDefault="00812592" w:rsidP="00B7746B">
      <w:pPr>
        <w:pStyle w:val="TreAkapitu"/>
        <w:jc w:val="center"/>
      </w:pPr>
      <w:r>
        <w:rPr>
          <w:noProof/>
        </w:rPr>
        <w:drawing>
          <wp:inline distT="0" distB="0" distL="0" distR="0" wp14:anchorId="0FF68A79" wp14:editId="5FD950D8">
            <wp:extent cx="5341620" cy="1129670"/>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787" cy="1140914"/>
                    </a:xfrm>
                    <a:prstGeom prst="rect">
                      <a:avLst/>
                    </a:prstGeom>
                    <a:noFill/>
                    <a:ln>
                      <a:noFill/>
                    </a:ln>
                  </pic:spPr>
                </pic:pic>
              </a:graphicData>
            </a:graphic>
          </wp:inline>
        </w:drawing>
      </w:r>
    </w:p>
    <w:p w14:paraId="0EACB396" w14:textId="314828CA" w:rsidR="00812592" w:rsidRPr="00D62564" w:rsidRDefault="00812592" w:rsidP="002C1E5B">
      <w:pPr>
        <w:pStyle w:val="TreAkapitu"/>
        <w:ind w:left="709" w:firstLine="0"/>
        <w:rPr>
          <w:sz w:val="20"/>
        </w:rPr>
      </w:pPr>
      <w:r w:rsidRPr="00D62564">
        <w:rPr>
          <w:sz w:val="20"/>
        </w:rPr>
        <w:t xml:space="preserve">Źródło: </w:t>
      </w:r>
      <w:r w:rsidR="002C4E53" w:rsidRPr="00D62564">
        <w:rPr>
          <w:sz w:val="20"/>
        </w:rPr>
        <w:t>o</w:t>
      </w:r>
      <w:r w:rsidRPr="00D62564">
        <w:rPr>
          <w:sz w:val="20"/>
        </w:rPr>
        <w:t xml:space="preserve">pracowanie własne na podstawie </w:t>
      </w:r>
      <w:proofErr w:type="spellStart"/>
      <w:r w:rsidRPr="00D62564">
        <w:rPr>
          <w:sz w:val="20"/>
        </w:rPr>
        <w:t>Wyrozębski</w:t>
      </w:r>
      <w:proofErr w:type="spellEnd"/>
      <w:r w:rsidRPr="00D62564">
        <w:rPr>
          <w:sz w:val="20"/>
        </w:rPr>
        <w:t xml:space="preserve"> P., Metodyka PRINCE2 [w] Metodyki zarządzania projektami, wyd. </w:t>
      </w:r>
      <w:proofErr w:type="spellStart"/>
      <w:r w:rsidRPr="00D62564">
        <w:rPr>
          <w:sz w:val="20"/>
        </w:rPr>
        <w:t>Bizarre</w:t>
      </w:r>
      <w:proofErr w:type="spellEnd"/>
      <w:r w:rsidRPr="00D62564">
        <w:rPr>
          <w:sz w:val="20"/>
        </w:rPr>
        <w:t>, Warszawa 2011</w:t>
      </w:r>
    </w:p>
    <w:p w14:paraId="38518CC6" w14:textId="77777777" w:rsidR="002C1E5B" w:rsidRDefault="002C1E5B" w:rsidP="00C44F75">
      <w:pPr>
        <w:pStyle w:val="TreAkapitu"/>
      </w:pPr>
    </w:p>
    <w:p w14:paraId="6A3C605C" w14:textId="0EE23168" w:rsidR="00C44F75" w:rsidRPr="00C44F75" w:rsidRDefault="00AC2D61" w:rsidP="00D62564">
      <w:pPr>
        <w:pStyle w:val="TreAkapitu"/>
        <w:ind w:firstLine="0"/>
      </w:pPr>
      <w:r>
        <w:t>PRINCE2 s</w:t>
      </w:r>
      <w:r w:rsidR="00C44F75">
        <w:t xml:space="preserve">kłada się </w:t>
      </w:r>
      <w:r w:rsidR="00BE0DA8">
        <w:t>z czterech powiązanych ze sobą elementów:</w:t>
      </w:r>
    </w:p>
    <w:p w14:paraId="294988CF" w14:textId="77777777" w:rsidR="00C44F75" w:rsidRPr="00C44F75" w:rsidRDefault="00C44F75" w:rsidP="00C44F75">
      <w:pPr>
        <w:pStyle w:val="TreAkapitu"/>
      </w:pPr>
      <w:r w:rsidRPr="00C44F75">
        <w:t>– 7 pryncypiów (zasad)</w:t>
      </w:r>
    </w:p>
    <w:p w14:paraId="05122972" w14:textId="77777777" w:rsidR="00C44F75" w:rsidRPr="00C44F75" w:rsidRDefault="00C44F75" w:rsidP="00C44F75">
      <w:pPr>
        <w:pStyle w:val="TreAkapitu"/>
      </w:pPr>
      <w:r w:rsidRPr="00C44F75">
        <w:lastRenderedPageBreak/>
        <w:t>– 7 tematów</w:t>
      </w:r>
    </w:p>
    <w:p w14:paraId="24CCAF64" w14:textId="5E0057A0" w:rsidR="00C44F75" w:rsidRDefault="00C44F75" w:rsidP="00C44F75">
      <w:pPr>
        <w:pStyle w:val="TreAkapitu"/>
      </w:pPr>
      <w:r w:rsidRPr="00C44F75">
        <w:t>– 7 procesów</w:t>
      </w:r>
    </w:p>
    <w:p w14:paraId="4E2E885D" w14:textId="702D1616" w:rsidR="00BE0DA8" w:rsidRDefault="0004412E" w:rsidP="0004412E">
      <w:pPr>
        <w:pStyle w:val="TreAkapitu"/>
      </w:pPr>
      <w:r w:rsidRPr="0004412E">
        <w:t xml:space="preserve">– </w:t>
      </w:r>
      <w:r w:rsidR="00BE0DA8">
        <w:t xml:space="preserve"> środowisk</w:t>
      </w:r>
      <w:r w:rsidR="003D1F8D">
        <w:t>a</w:t>
      </w:r>
      <w:r w:rsidR="00BE0DA8">
        <w:t xml:space="preserve"> projektów</w:t>
      </w:r>
    </w:p>
    <w:p w14:paraId="105D5629" w14:textId="79EE7574" w:rsidR="003A4F3F" w:rsidRDefault="00D62564" w:rsidP="00D62564">
      <w:pPr>
        <w:pStyle w:val="TreAkapitu"/>
        <w:ind w:firstLine="0"/>
      </w:pPr>
      <w:r>
        <w:t>Pryncypia</w:t>
      </w:r>
      <w:r w:rsidR="00BB7C07">
        <w:t xml:space="preserve"> lub inaczej zasady</w:t>
      </w:r>
      <w:r>
        <w:t xml:space="preserve"> są fundamentalnymi elementami metodyki, które są niezmienne, a zatem uniwersalne dla wszystkich projektów niezależnie od branży czy rozmiar</w:t>
      </w:r>
      <w:r w:rsidR="00BB7C07">
        <w:t>u</w:t>
      </w:r>
      <w:r>
        <w:t>.</w:t>
      </w:r>
      <w:r w:rsidR="004F37B8">
        <w:t xml:space="preserve"> Zastosowanie ich świadczy o zarządzaniu projektem w</w:t>
      </w:r>
      <w:r w:rsidR="0009761E">
        <w:t>edług</w:t>
      </w:r>
      <w:r w:rsidR="004F37B8">
        <w:t xml:space="preserve"> Metodyki PRINCE2. </w:t>
      </w:r>
      <w:r>
        <w:t xml:space="preserve">Zostały one </w:t>
      </w:r>
      <w:r w:rsidR="00A37C06">
        <w:t>sformułowane</w:t>
      </w:r>
      <w:r w:rsidR="00F04082">
        <w:t xml:space="preserve"> z doświadczeń wynikających z tworzonych w przeszłości projektów. </w:t>
      </w:r>
      <w:r w:rsidR="00BB7C07">
        <w:t>Są to:</w:t>
      </w:r>
    </w:p>
    <w:p w14:paraId="4C1CD45B" w14:textId="77777777" w:rsidR="0067364E" w:rsidRDefault="0067364E" w:rsidP="00D62564">
      <w:pPr>
        <w:pStyle w:val="TreAkapitu"/>
        <w:ind w:firstLine="0"/>
      </w:pPr>
    </w:p>
    <w:p w14:paraId="47C21334" w14:textId="1E31B6C4" w:rsidR="00BB7C07" w:rsidRDefault="00BB7C07" w:rsidP="005D4C2D">
      <w:pPr>
        <w:pStyle w:val="TreAkapitu"/>
        <w:numPr>
          <w:ilvl w:val="0"/>
          <w:numId w:val="6"/>
        </w:numPr>
      </w:pPr>
      <w:r>
        <w:t>Ciągła zasadność biznesowa</w:t>
      </w:r>
    </w:p>
    <w:p w14:paraId="7B677C37" w14:textId="743D3C4A" w:rsidR="00BB7C07" w:rsidRDefault="00BB7C07" w:rsidP="005D4C2D">
      <w:pPr>
        <w:pStyle w:val="TreAkapitu"/>
        <w:numPr>
          <w:ilvl w:val="0"/>
          <w:numId w:val="6"/>
        </w:numPr>
      </w:pPr>
      <w:r>
        <w:t>Korzystanie z doświadczeń</w:t>
      </w:r>
    </w:p>
    <w:p w14:paraId="4C155160" w14:textId="6C3EE0D6" w:rsidR="00BB7C07" w:rsidRDefault="00BB7C07" w:rsidP="005D4C2D">
      <w:pPr>
        <w:pStyle w:val="TreAkapitu"/>
        <w:numPr>
          <w:ilvl w:val="0"/>
          <w:numId w:val="6"/>
        </w:numPr>
      </w:pPr>
      <w:r>
        <w:t>Zdefiniowane role i obowiązki</w:t>
      </w:r>
    </w:p>
    <w:p w14:paraId="68DFB267" w14:textId="4344589E" w:rsidR="00BB7C07" w:rsidRDefault="00BB7C07" w:rsidP="005D4C2D">
      <w:pPr>
        <w:pStyle w:val="TreAkapitu"/>
        <w:numPr>
          <w:ilvl w:val="0"/>
          <w:numId w:val="6"/>
        </w:numPr>
      </w:pPr>
      <w:r>
        <w:t>Zarządzanie etapowe</w:t>
      </w:r>
    </w:p>
    <w:p w14:paraId="68CC1426" w14:textId="30088E60" w:rsidR="00BB7C07" w:rsidRDefault="00BB7C07" w:rsidP="005D4C2D">
      <w:pPr>
        <w:pStyle w:val="TreAkapitu"/>
        <w:numPr>
          <w:ilvl w:val="0"/>
          <w:numId w:val="6"/>
        </w:numPr>
      </w:pPr>
      <w:r>
        <w:t>Zarządzanie z wykorzystaniem tolerancji</w:t>
      </w:r>
    </w:p>
    <w:p w14:paraId="782DE3DF" w14:textId="534ABEB5" w:rsidR="00BB7C07" w:rsidRDefault="00BB7C07" w:rsidP="005D4C2D">
      <w:pPr>
        <w:pStyle w:val="TreAkapitu"/>
        <w:numPr>
          <w:ilvl w:val="0"/>
          <w:numId w:val="6"/>
        </w:numPr>
      </w:pPr>
      <w:r>
        <w:t>Koncentracja na produktach</w:t>
      </w:r>
    </w:p>
    <w:p w14:paraId="071CB804" w14:textId="75830AAE" w:rsidR="00EE61B2" w:rsidRDefault="00BB7C07" w:rsidP="005D4C2D">
      <w:pPr>
        <w:pStyle w:val="TreAkapitu"/>
        <w:numPr>
          <w:ilvl w:val="0"/>
          <w:numId w:val="6"/>
        </w:numPr>
      </w:pPr>
      <w:r>
        <w:t>Dostosowanie do warunków projektu</w:t>
      </w:r>
    </w:p>
    <w:p w14:paraId="6610AEF1" w14:textId="77777777" w:rsidR="0021204C" w:rsidRDefault="0021204C" w:rsidP="0021204C">
      <w:pPr>
        <w:pStyle w:val="TreAkapitu"/>
        <w:ind w:left="720" w:firstLine="0"/>
      </w:pPr>
    </w:p>
    <w:p w14:paraId="3C042E13" w14:textId="7497BBFC" w:rsidR="00EE61B2" w:rsidRDefault="0021204C" w:rsidP="00CD7E88">
      <w:pPr>
        <w:pStyle w:val="TreAkapitu"/>
        <w:ind w:left="-567" w:firstLine="0"/>
      </w:pPr>
      <w:r>
        <w:t xml:space="preserve">Kolejnym elementem metodyki są tak zwane tematy, </w:t>
      </w:r>
      <w:r w:rsidR="00B7746B">
        <w:t>czyli obszary, którymi należy zajmować się na poszczególnych etapach projektu. Ponadto mają one za zadanie wspieranie realizacje procesów. Wyróżniamy następujące etapy:</w:t>
      </w:r>
    </w:p>
    <w:p w14:paraId="01D41D6C" w14:textId="530C816D" w:rsidR="00B7746B" w:rsidRDefault="006B1088" w:rsidP="005D4C2D">
      <w:pPr>
        <w:pStyle w:val="TreAkapitu"/>
        <w:numPr>
          <w:ilvl w:val="0"/>
          <w:numId w:val="7"/>
        </w:numPr>
      </w:pPr>
      <w:r>
        <w:t>U</w:t>
      </w:r>
      <w:r w:rsidR="00B7746B">
        <w:t>zasadnienie biznesowe,</w:t>
      </w:r>
    </w:p>
    <w:p w14:paraId="41796A49" w14:textId="7A526440" w:rsidR="00B7746B" w:rsidRDefault="006B1088" w:rsidP="005D4C2D">
      <w:pPr>
        <w:pStyle w:val="TreAkapitu"/>
        <w:numPr>
          <w:ilvl w:val="0"/>
          <w:numId w:val="7"/>
        </w:numPr>
      </w:pPr>
      <w:r>
        <w:t>O</w:t>
      </w:r>
      <w:r w:rsidR="00B7746B">
        <w:t>rganizacja</w:t>
      </w:r>
    </w:p>
    <w:p w14:paraId="69EF593F" w14:textId="46F6D640" w:rsidR="00B7746B" w:rsidRDefault="006B1088" w:rsidP="005D4C2D">
      <w:pPr>
        <w:pStyle w:val="TreAkapitu"/>
        <w:numPr>
          <w:ilvl w:val="0"/>
          <w:numId w:val="7"/>
        </w:numPr>
      </w:pPr>
      <w:r>
        <w:t>J</w:t>
      </w:r>
      <w:r w:rsidR="00B7746B">
        <w:t>akość</w:t>
      </w:r>
    </w:p>
    <w:p w14:paraId="1E3FB7DB" w14:textId="6492B97C" w:rsidR="00B7746B" w:rsidRDefault="006B1088" w:rsidP="005D4C2D">
      <w:pPr>
        <w:pStyle w:val="TreAkapitu"/>
        <w:numPr>
          <w:ilvl w:val="0"/>
          <w:numId w:val="7"/>
        </w:numPr>
      </w:pPr>
      <w:r>
        <w:t>P</w:t>
      </w:r>
      <w:r w:rsidR="00B7746B">
        <w:t>lany</w:t>
      </w:r>
    </w:p>
    <w:p w14:paraId="0D7D0A9A" w14:textId="70E12B32" w:rsidR="00B7746B" w:rsidRDefault="006B1088" w:rsidP="005D4C2D">
      <w:pPr>
        <w:pStyle w:val="TreAkapitu"/>
        <w:numPr>
          <w:ilvl w:val="0"/>
          <w:numId w:val="7"/>
        </w:numPr>
      </w:pPr>
      <w:r>
        <w:t>R</w:t>
      </w:r>
      <w:r w:rsidR="00B7746B">
        <w:t>yzyko</w:t>
      </w:r>
    </w:p>
    <w:p w14:paraId="110C78B6" w14:textId="6B385A05" w:rsidR="00B7746B" w:rsidRDefault="006B1088" w:rsidP="005D4C2D">
      <w:pPr>
        <w:pStyle w:val="TreAkapitu"/>
        <w:numPr>
          <w:ilvl w:val="0"/>
          <w:numId w:val="7"/>
        </w:numPr>
      </w:pPr>
      <w:r>
        <w:t>Z</w:t>
      </w:r>
      <w:r w:rsidR="00B7746B">
        <w:t>miana</w:t>
      </w:r>
    </w:p>
    <w:p w14:paraId="7D439800" w14:textId="754F775B" w:rsidR="00D62564" w:rsidRDefault="006B1088" w:rsidP="005D4C2D">
      <w:pPr>
        <w:pStyle w:val="TreAkapitu"/>
        <w:numPr>
          <w:ilvl w:val="0"/>
          <w:numId w:val="7"/>
        </w:numPr>
      </w:pPr>
      <w:r>
        <w:t>P</w:t>
      </w:r>
      <w:r w:rsidR="00B7746B">
        <w:t>ostępy</w:t>
      </w:r>
    </w:p>
    <w:p w14:paraId="04A2C65D" w14:textId="77777777" w:rsidR="00FE72FE" w:rsidRDefault="00FE72FE" w:rsidP="00710897">
      <w:pPr>
        <w:pStyle w:val="TreAkapitu"/>
        <w:ind w:left="360" w:firstLine="0"/>
      </w:pPr>
    </w:p>
    <w:p w14:paraId="506445A8" w14:textId="77777777" w:rsidR="00472912" w:rsidRDefault="00163770" w:rsidP="00CD7E88">
      <w:pPr>
        <w:pStyle w:val="TreAkapitu"/>
        <w:ind w:left="-567" w:firstLine="0"/>
      </w:pPr>
      <w:r>
        <w:t>Główną częścią metodyki stanowią procesy. Zapewniają one prowadzenie projektu od początku do końca w sposób kontrolowany</w:t>
      </w:r>
      <w:r w:rsidR="00472912">
        <w:t>. Opisywana metodyka składa się z 7 procesów, które następnie dzielą się na podprocesy:</w:t>
      </w:r>
    </w:p>
    <w:p w14:paraId="6A840FF2" w14:textId="21F57F81" w:rsidR="00472912" w:rsidRPr="00472912" w:rsidRDefault="00472912" w:rsidP="005D4C2D">
      <w:pPr>
        <w:pStyle w:val="TreAkapitu"/>
        <w:numPr>
          <w:ilvl w:val="0"/>
          <w:numId w:val="8"/>
        </w:numPr>
      </w:pPr>
      <w:r w:rsidRPr="00472912">
        <w:t xml:space="preserve">Strategiczne zarządzanie projektem </w:t>
      </w:r>
    </w:p>
    <w:p w14:paraId="6764A402" w14:textId="609BF634" w:rsidR="00472912" w:rsidRPr="00472912" w:rsidRDefault="00472912" w:rsidP="005D4C2D">
      <w:pPr>
        <w:pStyle w:val="TreAkapitu"/>
        <w:numPr>
          <w:ilvl w:val="0"/>
          <w:numId w:val="8"/>
        </w:numPr>
      </w:pPr>
      <w:r w:rsidRPr="00472912">
        <w:t xml:space="preserve">Uruchamianie </w:t>
      </w:r>
      <w:r w:rsidR="004C3672">
        <w:t>p</w:t>
      </w:r>
      <w:r w:rsidRPr="00472912">
        <w:t>rojektu/</w:t>
      </w:r>
      <w:r w:rsidR="004C3672">
        <w:t>p</w:t>
      </w:r>
      <w:r w:rsidRPr="00472912">
        <w:t xml:space="preserve">rzygotowanie </w:t>
      </w:r>
      <w:r w:rsidR="004C3672">
        <w:t>z</w:t>
      </w:r>
      <w:r w:rsidRPr="00472912">
        <w:t xml:space="preserve">ałożeń </w:t>
      </w:r>
      <w:r w:rsidR="004C3672">
        <w:t>p</w:t>
      </w:r>
      <w:r w:rsidRPr="00472912">
        <w:t>rojektu</w:t>
      </w:r>
    </w:p>
    <w:p w14:paraId="1AF4CC8D" w14:textId="47DBD974" w:rsidR="00472912" w:rsidRPr="00472912" w:rsidRDefault="00472912" w:rsidP="005D4C2D">
      <w:pPr>
        <w:pStyle w:val="TreAkapitu"/>
        <w:numPr>
          <w:ilvl w:val="0"/>
          <w:numId w:val="8"/>
        </w:numPr>
        <w:rPr>
          <w:lang w:val="en-US"/>
        </w:rPr>
      </w:pPr>
      <w:proofErr w:type="spellStart"/>
      <w:r w:rsidRPr="00472912">
        <w:rPr>
          <w:lang w:val="en-US"/>
        </w:rPr>
        <w:t>Inicjowanie</w:t>
      </w:r>
      <w:proofErr w:type="spellEnd"/>
      <w:r w:rsidRPr="00472912">
        <w:rPr>
          <w:lang w:val="en-US"/>
        </w:rPr>
        <w:t xml:space="preserve"> </w:t>
      </w:r>
      <w:proofErr w:type="spellStart"/>
      <w:r w:rsidRPr="00472912">
        <w:rPr>
          <w:lang w:val="en-US"/>
        </w:rPr>
        <w:t>projektu</w:t>
      </w:r>
      <w:proofErr w:type="spellEnd"/>
      <w:r w:rsidRPr="00472912">
        <w:rPr>
          <w:lang w:val="en-US"/>
        </w:rPr>
        <w:t xml:space="preserve"> </w:t>
      </w:r>
    </w:p>
    <w:p w14:paraId="3C57FF4F" w14:textId="1214F2CD" w:rsidR="00472912" w:rsidRPr="00472912" w:rsidRDefault="00472912" w:rsidP="005D4C2D">
      <w:pPr>
        <w:pStyle w:val="TreAkapitu"/>
        <w:numPr>
          <w:ilvl w:val="0"/>
          <w:numId w:val="8"/>
        </w:numPr>
        <w:rPr>
          <w:lang w:val="en-US"/>
        </w:rPr>
      </w:pPr>
      <w:proofErr w:type="spellStart"/>
      <w:r w:rsidRPr="00472912">
        <w:rPr>
          <w:lang w:val="en-US"/>
        </w:rPr>
        <w:t>Sterowanie</w:t>
      </w:r>
      <w:proofErr w:type="spellEnd"/>
      <w:r w:rsidRPr="00472912">
        <w:rPr>
          <w:lang w:val="en-US"/>
        </w:rPr>
        <w:t xml:space="preserve"> </w:t>
      </w:r>
      <w:proofErr w:type="spellStart"/>
      <w:r w:rsidR="004C3672">
        <w:rPr>
          <w:lang w:val="en-US"/>
        </w:rPr>
        <w:t>e</w:t>
      </w:r>
      <w:r w:rsidRPr="00472912">
        <w:rPr>
          <w:lang w:val="en-US"/>
        </w:rPr>
        <w:t>tapem</w:t>
      </w:r>
      <w:proofErr w:type="spellEnd"/>
    </w:p>
    <w:p w14:paraId="16EA5B7C" w14:textId="4943E880" w:rsidR="00472912" w:rsidRPr="00472912" w:rsidRDefault="00472912" w:rsidP="005D4C2D">
      <w:pPr>
        <w:pStyle w:val="TreAkapitu"/>
        <w:numPr>
          <w:ilvl w:val="0"/>
          <w:numId w:val="8"/>
        </w:numPr>
      </w:pPr>
      <w:r w:rsidRPr="00472912">
        <w:lastRenderedPageBreak/>
        <w:t xml:space="preserve">Zarządzanie </w:t>
      </w:r>
      <w:r w:rsidR="004C3672">
        <w:t>w</w:t>
      </w:r>
      <w:r w:rsidRPr="00472912">
        <w:t xml:space="preserve">ytwarzaniem </w:t>
      </w:r>
      <w:r w:rsidR="004C3672">
        <w:t>p</w:t>
      </w:r>
      <w:r w:rsidRPr="00472912">
        <w:t>roduktów</w:t>
      </w:r>
    </w:p>
    <w:p w14:paraId="37C45919" w14:textId="7538A5C9" w:rsidR="00472912" w:rsidRPr="00472912" w:rsidRDefault="00472912" w:rsidP="005D4C2D">
      <w:pPr>
        <w:pStyle w:val="TreAkapitu"/>
        <w:numPr>
          <w:ilvl w:val="0"/>
          <w:numId w:val="8"/>
        </w:numPr>
      </w:pPr>
      <w:r w:rsidRPr="00472912">
        <w:t xml:space="preserve">Zarządzanie </w:t>
      </w:r>
      <w:r w:rsidR="004C3672">
        <w:t>z</w:t>
      </w:r>
      <w:r w:rsidRPr="00472912">
        <w:t xml:space="preserve">akresem </w:t>
      </w:r>
      <w:r w:rsidR="004C3672">
        <w:t>e</w:t>
      </w:r>
      <w:r w:rsidRPr="00472912">
        <w:t>tapu</w:t>
      </w:r>
    </w:p>
    <w:p w14:paraId="029ADEA4" w14:textId="56B28BBB" w:rsidR="00472912" w:rsidRPr="00472912" w:rsidRDefault="00472912" w:rsidP="005D4C2D">
      <w:pPr>
        <w:pStyle w:val="TreAkapitu"/>
        <w:numPr>
          <w:ilvl w:val="0"/>
          <w:numId w:val="8"/>
        </w:numPr>
      </w:pPr>
      <w:r w:rsidRPr="00472912">
        <w:t xml:space="preserve">Zamykanie </w:t>
      </w:r>
      <w:r w:rsidR="004C3672">
        <w:t>p</w:t>
      </w:r>
      <w:r w:rsidRPr="00472912">
        <w:t>rojektu</w:t>
      </w:r>
    </w:p>
    <w:p w14:paraId="03BC4FCD" w14:textId="3FFB8B04" w:rsidR="00D62564" w:rsidRDefault="004C2060" w:rsidP="00CD7E88">
      <w:pPr>
        <w:pStyle w:val="TreAkapitu"/>
        <w:ind w:left="-567" w:firstLine="0"/>
      </w:pPr>
      <w:r>
        <w:t xml:space="preserve">Ostatnim elementem metodyki jest dostosowanie </w:t>
      </w:r>
      <w:r w:rsidR="007204FE">
        <w:t>PRINCE2 do środowiska projektu. Aby nadmiernie nie przeciążać projektu czynnościami zarządczymi należy odpowiednio dostosować metodykę. Ma to na celu zachowanie odpowiedniego planowania oraz kontroli, zgodnie ze ska</w:t>
      </w:r>
      <w:r w:rsidR="007355E3">
        <w:t>lą</w:t>
      </w:r>
      <w:r w:rsidR="007204FE">
        <w:t xml:space="preserve"> oraz poziomem złożoności według ustalonych potrzeb. </w:t>
      </w:r>
    </w:p>
    <w:p w14:paraId="3E4A3CB9" w14:textId="3E276B38" w:rsidR="00081F14" w:rsidRDefault="00081F14" w:rsidP="00C91155">
      <w:pPr>
        <w:pStyle w:val="TreAkapitu"/>
        <w:ind w:firstLine="0"/>
      </w:pPr>
    </w:p>
    <w:p w14:paraId="363A00F5" w14:textId="461ED3D2" w:rsidR="00406336" w:rsidRDefault="00406336" w:rsidP="00406336">
      <w:pPr>
        <w:pStyle w:val="Legenda"/>
      </w:pPr>
      <w:bookmarkStart w:id="48" w:name="_Toc91667868"/>
      <w:r>
        <w:t xml:space="preserve">Rysunek </w:t>
      </w:r>
      <w:fldSimple w:instr=" SEQ Rysunek \* ARABIC ">
        <w:r w:rsidR="00300C49">
          <w:rPr>
            <w:noProof/>
          </w:rPr>
          <w:t>9</w:t>
        </w:r>
      </w:fldSimple>
      <w:r>
        <w:t xml:space="preserve">. </w:t>
      </w:r>
      <w:r w:rsidRPr="00406336">
        <w:t>Struktura metodyki PRINCE2</w:t>
      </w:r>
      <w:bookmarkEnd w:id="48"/>
    </w:p>
    <w:p w14:paraId="3FB7D582" w14:textId="77777777" w:rsidR="00D21B19" w:rsidRPr="00D21B19" w:rsidRDefault="00D21B19" w:rsidP="00D21B19"/>
    <w:p w14:paraId="29B6497E" w14:textId="3AB3A027" w:rsidR="00081F14" w:rsidRDefault="00081F14" w:rsidP="00081F14">
      <w:pPr>
        <w:pStyle w:val="TreAkapitu"/>
        <w:keepNext/>
        <w:ind w:firstLine="0"/>
        <w:jc w:val="center"/>
      </w:pPr>
      <w:r>
        <w:rPr>
          <w:noProof/>
        </w:rPr>
        <w:drawing>
          <wp:inline distT="0" distB="0" distL="0" distR="0" wp14:anchorId="73872182" wp14:editId="2EFF48C2">
            <wp:extent cx="3931920" cy="2099073"/>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31920" cy="2099073"/>
                    </a:xfrm>
                    <a:prstGeom prst="rect">
                      <a:avLst/>
                    </a:prstGeom>
                    <a:noFill/>
                    <a:ln>
                      <a:noFill/>
                    </a:ln>
                  </pic:spPr>
                </pic:pic>
              </a:graphicData>
            </a:graphic>
          </wp:inline>
        </w:drawing>
      </w:r>
      <w:r w:rsidR="00AF2114">
        <w:tab/>
      </w:r>
    </w:p>
    <w:p w14:paraId="1877C6B3" w14:textId="09490B5A" w:rsidR="003D1F8D" w:rsidRPr="00D62564" w:rsidRDefault="00406336" w:rsidP="003D1F8D">
      <w:pPr>
        <w:pStyle w:val="TreAkapitu"/>
        <w:ind w:firstLine="0"/>
        <w:rPr>
          <w:sz w:val="20"/>
          <w:lang w:val="en-US"/>
        </w:rPr>
      </w:pPr>
      <w:proofErr w:type="spellStart"/>
      <w:r w:rsidRPr="00D62564">
        <w:rPr>
          <w:sz w:val="20"/>
          <w:lang w:val="en-US"/>
        </w:rPr>
        <w:t>Źródło</w:t>
      </w:r>
      <w:proofErr w:type="spellEnd"/>
      <w:r w:rsidRPr="00D62564">
        <w:rPr>
          <w:sz w:val="20"/>
          <w:lang w:val="en-US"/>
        </w:rPr>
        <w:t xml:space="preserve">: </w:t>
      </w:r>
      <w:r w:rsidR="00BD29DC" w:rsidRPr="00D62564">
        <w:rPr>
          <w:sz w:val="20"/>
          <w:lang w:val="en-US"/>
        </w:rPr>
        <w:t>Managing Successful Projects with PRINCE2 by OGC.</w:t>
      </w:r>
    </w:p>
    <w:p w14:paraId="14E4AF87" w14:textId="77777777" w:rsidR="0008264E" w:rsidRDefault="0008264E" w:rsidP="003D1F8D">
      <w:pPr>
        <w:pStyle w:val="TreAkapitu"/>
        <w:ind w:firstLine="0"/>
        <w:rPr>
          <w:lang w:val="en-US"/>
        </w:rPr>
      </w:pPr>
    </w:p>
    <w:p w14:paraId="07C2CE81" w14:textId="7DCAA120" w:rsidR="00FF7D1A" w:rsidRPr="0008264E" w:rsidRDefault="0008264E" w:rsidP="003D1F8D">
      <w:pPr>
        <w:pStyle w:val="TreAkapitu"/>
        <w:ind w:firstLine="0"/>
      </w:pPr>
      <w:r>
        <w:rPr>
          <w:lang w:val="en-US"/>
        </w:rPr>
        <w:tab/>
      </w:r>
      <w:r w:rsidRPr="0008264E">
        <w:t>Metodyka PRINCE2 została wybrana d</w:t>
      </w:r>
      <w:r>
        <w:t xml:space="preserve">o zarządzania procesem wytwórczym systemu z racji tego, że opiera się na </w:t>
      </w:r>
      <w:r w:rsidR="009E0D11">
        <w:t xml:space="preserve">zbiorze </w:t>
      </w:r>
      <w:r>
        <w:t xml:space="preserve">najlepszych praktyk, co </w:t>
      </w:r>
      <w:r w:rsidR="000F570C">
        <w:t>skutkuje</w:t>
      </w:r>
      <w:r w:rsidR="009E0D11">
        <w:t xml:space="preserve"> mniejsz</w:t>
      </w:r>
      <w:r w:rsidR="000F570C">
        <w:t>ym</w:t>
      </w:r>
      <w:r w:rsidR="009E0D11">
        <w:t xml:space="preserve"> prawdopodobieństw</w:t>
      </w:r>
      <w:r w:rsidR="000F570C">
        <w:t>em</w:t>
      </w:r>
      <w:r w:rsidR="009E0D11">
        <w:t xml:space="preserve"> popełnienia błędów</w:t>
      </w:r>
      <w:r>
        <w:t>. Jest skupiona na poprawnym zaplanowaniu czynności oraz monitorowaniu całego przebiegu wytwarzania produktu w każdym z etapów.</w:t>
      </w:r>
      <w:r w:rsidR="00D809F8">
        <w:t xml:space="preserve"> Dzięki dostarczeniu kompletnego zestawu procesów zarządzania pozwala na spójną kontrolę nad pracą. </w:t>
      </w:r>
      <w:r w:rsidR="009E0D11">
        <w:t>Możliwość dostosowania metodyki do środowiska projektów świadczy o wysokim poziomie elastyczności.</w:t>
      </w:r>
    </w:p>
    <w:p w14:paraId="1FCD6961" w14:textId="77777777" w:rsidR="002F453E" w:rsidRDefault="004C20C3" w:rsidP="00D340D5">
      <w:pPr>
        <w:pStyle w:val="Nagwek3"/>
      </w:pPr>
      <w:bookmarkStart w:id="49" w:name="_Toc8601558"/>
      <w:bookmarkStart w:id="50" w:name="_Toc91668265"/>
      <w:r>
        <w:t>M</w:t>
      </w:r>
      <w:r w:rsidR="00664DE6" w:rsidRPr="00664DE6">
        <w:t>etodyk</w:t>
      </w:r>
      <w:r>
        <w:t xml:space="preserve">a </w:t>
      </w:r>
      <w:r w:rsidR="0068577F" w:rsidRPr="0068577F">
        <w:t>wytwarzania systemu informatycznego</w:t>
      </w:r>
      <w:bookmarkEnd w:id="49"/>
      <w:bookmarkEnd w:id="50"/>
    </w:p>
    <w:p w14:paraId="2A371974" w14:textId="441C5C50" w:rsidR="00FA3CB2" w:rsidRDefault="00912EE5" w:rsidP="00B969CB">
      <w:pPr>
        <w:pStyle w:val="TreAkapitu"/>
      </w:pPr>
      <w:r w:rsidRPr="00912EE5">
        <w:rPr>
          <w:i/>
          <w:iCs/>
        </w:rPr>
        <w:t xml:space="preserve">Agile </w:t>
      </w:r>
      <w:proofErr w:type="spellStart"/>
      <w:r w:rsidRPr="00912EE5">
        <w:rPr>
          <w:i/>
          <w:iCs/>
        </w:rPr>
        <w:t>Unified</w:t>
      </w:r>
      <w:proofErr w:type="spellEnd"/>
      <w:r w:rsidRPr="00912EE5">
        <w:rPr>
          <w:i/>
          <w:iCs/>
        </w:rPr>
        <w:t xml:space="preserve"> </w:t>
      </w:r>
      <w:proofErr w:type="spellStart"/>
      <w:r w:rsidRPr="00912EE5">
        <w:rPr>
          <w:i/>
          <w:iCs/>
        </w:rPr>
        <w:t>Process</w:t>
      </w:r>
      <w:proofErr w:type="spellEnd"/>
      <w:r w:rsidRPr="00912EE5">
        <w:rPr>
          <w:i/>
          <w:iCs/>
        </w:rPr>
        <w:t xml:space="preserve"> </w:t>
      </w:r>
      <w:r w:rsidRPr="00912EE5">
        <w:t>w skrócie AUP w</w:t>
      </w:r>
      <w:r>
        <w:t xml:space="preserve">ywodzi się od </w:t>
      </w:r>
      <w:proofErr w:type="spellStart"/>
      <w:r w:rsidRPr="00912EE5">
        <w:rPr>
          <w:i/>
          <w:iCs/>
        </w:rPr>
        <w:t>Rational</w:t>
      </w:r>
      <w:proofErr w:type="spellEnd"/>
      <w:r w:rsidRPr="00912EE5">
        <w:rPr>
          <w:i/>
          <w:iCs/>
        </w:rPr>
        <w:t xml:space="preserve"> </w:t>
      </w:r>
      <w:proofErr w:type="spellStart"/>
      <w:r w:rsidRPr="00912EE5">
        <w:rPr>
          <w:i/>
          <w:iCs/>
        </w:rPr>
        <w:t>Unified</w:t>
      </w:r>
      <w:proofErr w:type="spellEnd"/>
      <w:r w:rsidRPr="00912EE5">
        <w:rPr>
          <w:i/>
          <w:iCs/>
        </w:rPr>
        <w:t xml:space="preserve"> </w:t>
      </w:r>
      <w:proofErr w:type="spellStart"/>
      <w:r w:rsidRPr="00912EE5">
        <w:rPr>
          <w:i/>
          <w:iCs/>
        </w:rPr>
        <w:t>Process</w:t>
      </w:r>
      <w:proofErr w:type="spellEnd"/>
      <w:r>
        <w:t xml:space="preserve"> i jest jej uproszczoną lekką wersją. Jest to zwinna metodyka wytwarzania systemu informatycznego, </w:t>
      </w:r>
      <w:r w:rsidR="0033266D">
        <w:t>która trzyma się koncepcji RUP. Przedstawia ona proste do zrozumienia podejście do wytwarzania oprogramowania.</w:t>
      </w:r>
      <w:r w:rsidR="001500E3">
        <w:t xml:space="preserve"> W przeciwieństwie do RUP, </w:t>
      </w:r>
      <w:r w:rsidR="00863C17">
        <w:t xml:space="preserve">w </w:t>
      </w:r>
      <w:r w:rsidR="001500E3">
        <w:t>metody</w:t>
      </w:r>
      <w:r w:rsidR="00863C17">
        <w:t>ce</w:t>
      </w:r>
      <w:r w:rsidR="001500E3">
        <w:t xml:space="preserve"> AUP </w:t>
      </w:r>
      <w:r w:rsidR="00863C17">
        <w:t>wyróżniamy</w:t>
      </w:r>
      <w:r w:rsidR="001500E3">
        <w:t xml:space="preserve"> siedem dyscyplin.</w:t>
      </w:r>
    </w:p>
    <w:p w14:paraId="7A0D56C0" w14:textId="0832E416" w:rsidR="00863C17" w:rsidRDefault="00863C17" w:rsidP="005D4C2D">
      <w:pPr>
        <w:pStyle w:val="TreAkapitu"/>
        <w:numPr>
          <w:ilvl w:val="0"/>
          <w:numId w:val="10"/>
        </w:numPr>
        <w:jc w:val="left"/>
      </w:pPr>
      <w:r>
        <w:lastRenderedPageBreak/>
        <w:t>Modelowanie</w:t>
      </w:r>
    </w:p>
    <w:p w14:paraId="2364CF33" w14:textId="15D4F0DC" w:rsidR="00863C17" w:rsidRDefault="00863C17" w:rsidP="005D4C2D">
      <w:pPr>
        <w:pStyle w:val="TreAkapitu"/>
        <w:numPr>
          <w:ilvl w:val="0"/>
          <w:numId w:val="10"/>
        </w:numPr>
        <w:jc w:val="left"/>
      </w:pPr>
      <w:r>
        <w:t>Implementacja</w:t>
      </w:r>
    </w:p>
    <w:p w14:paraId="2528DE66" w14:textId="0C7F6FC9" w:rsidR="00863C17" w:rsidRDefault="00863C17" w:rsidP="005D4C2D">
      <w:pPr>
        <w:pStyle w:val="TreAkapitu"/>
        <w:numPr>
          <w:ilvl w:val="0"/>
          <w:numId w:val="10"/>
        </w:numPr>
        <w:jc w:val="left"/>
      </w:pPr>
      <w:r>
        <w:t>Testowanie</w:t>
      </w:r>
    </w:p>
    <w:p w14:paraId="0FF03C94" w14:textId="0FE94ED2" w:rsidR="00863C17" w:rsidRDefault="00863C17" w:rsidP="005D4C2D">
      <w:pPr>
        <w:pStyle w:val="TreAkapitu"/>
        <w:numPr>
          <w:ilvl w:val="0"/>
          <w:numId w:val="10"/>
        </w:numPr>
        <w:jc w:val="left"/>
      </w:pPr>
      <w:r>
        <w:t>Wdrażanie</w:t>
      </w:r>
    </w:p>
    <w:p w14:paraId="0481916E" w14:textId="01B80DE8" w:rsidR="00863C17" w:rsidRDefault="00863C17" w:rsidP="005D4C2D">
      <w:pPr>
        <w:pStyle w:val="TreAkapitu"/>
        <w:numPr>
          <w:ilvl w:val="0"/>
          <w:numId w:val="10"/>
        </w:numPr>
        <w:jc w:val="left"/>
      </w:pPr>
      <w:r>
        <w:t>Zarządzanie konfiguracją</w:t>
      </w:r>
    </w:p>
    <w:p w14:paraId="0CFA36E8" w14:textId="7ED56506" w:rsidR="00863C17" w:rsidRDefault="00863C17" w:rsidP="005D4C2D">
      <w:pPr>
        <w:pStyle w:val="TreAkapitu"/>
        <w:numPr>
          <w:ilvl w:val="0"/>
          <w:numId w:val="10"/>
        </w:numPr>
        <w:jc w:val="left"/>
      </w:pPr>
      <w:r>
        <w:t>Zarządzanie projektem</w:t>
      </w:r>
    </w:p>
    <w:p w14:paraId="6E750DA2" w14:textId="73AF8B34" w:rsidR="00163D31" w:rsidRDefault="00863C17" w:rsidP="005D4C2D">
      <w:pPr>
        <w:pStyle w:val="TreAkapitu"/>
        <w:numPr>
          <w:ilvl w:val="0"/>
          <w:numId w:val="10"/>
        </w:numPr>
        <w:jc w:val="left"/>
      </w:pPr>
      <w:r>
        <w:t>Środowisko</w:t>
      </w:r>
      <w:r w:rsidR="00163D31">
        <w:br/>
      </w:r>
    </w:p>
    <w:p w14:paraId="1EA776B9" w14:textId="316E4F7A" w:rsidR="00EE17C7" w:rsidRPr="001F796A" w:rsidRDefault="00EE17C7" w:rsidP="00EE17C7">
      <w:pPr>
        <w:pStyle w:val="Legenda"/>
        <w:rPr>
          <w:b w:val="0"/>
          <w:bCs w:val="0"/>
          <w:i/>
          <w:iCs/>
          <w:lang w:val="en-US"/>
        </w:rPr>
      </w:pPr>
      <w:bookmarkStart w:id="51" w:name="_Toc91667869"/>
      <w:proofErr w:type="spellStart"/>
      <w:r w:rsidRPr="001F796A">
        <w:rPr>
          <w:b w:val="0"/>
          <w:bCs w:val="0"/>
          <w:lang w:val="en-US"/>
        </w:rPr>
        <w:t>Rysunek</w:t>
      </w:r>
      <w:proofErr w:type="spellEnd"/>
      <w:r w:rsidRPr="001F796A">
        <w:rPr>
          <w:b w:val="0"/>
          <w:bCs w:val="0"/>
          <w:lang w:val="en-US"/>
        </w:rPr>
        <w:t xml:space="preserve"> </w:t>
      </w:r>
      <w:r w:rsidR="00914E7C">
        <w:rPr>
          <w:b w:val="0"/>
          <w:bCs w:val="0"/>
          <w:lang w:val="en-US"/>
        </w:rPr>
        <w:fldChar w:fldCharType="begin"/>
      </w:r>
      <w:r w:rsidR="00914E7C">
        <w:rPr>
          <w:b w:val="0"/>
          <w:bCs w:val="0"/>
          <w:lang w:val="en-US"/>
        </w:rPr>
        <w:instrText xml:space="preserve"> SEQ Rysunek \* ARABIC </w:instrText>
      </w:r>
      <w:r w:rsidR="00914E7C">
        <w:rPr>
          <w:b w:val="0"/>
          <w:bCs w:val="0"/>
          <w:lang w:val="en-US"/>
        </w:rPr>
        <w:fldChar w:fldCharType="separate"/>
      </w:r>
      <w:r w:rsidR="00300C49">
        <w:rPr>
          <w:b w:val="0"/>
          <w:bCs w:val="0"/>
          <w:noProof/>
          <w:lang w:val="en-US"/>
        </w:rPr>
        <w:t>10</w:t>
      </w:r>
      <w:r w:rsidR="00914E7C">
        <w:rPr>
          <w:b w:val="0"/>
          <w:bCs w:val="0"/>
          <w:lang w:val="en-US"/>
        </w:rPr>
        <w:fldChar w:fldCharType="end"/>
      </w:r>
      <w:r w:rsidRPr="001F796A">
        <w:rPr>
          <w:b w:val="0"/>
          <w:bCs w:val="0"/>
          <w:lang w:val="en-US"/>
        </w:rPr>
        <w:t xml:space="preserve">. </w:t>
      </w:r>
      <w:proofErr w:type="spellStart"/>
      <w:r w:rsidRPr="001F796A">
        <w:rPr>
          <w:b w:val="0"/>
          <w:bCs w:val="0"/>
          <w:lang w:val="en-US"/>
        </w:rPr>
        <w:t>Fazy</w:t>
      </w:r>
      <w:proofErr w:type="spellEnd"/>
      <w:r w:rsidRPr="001F796A">
        <w:rPr>
          <w:b w:val="0"/>
          <w:bCs w:val="0"/>
          <w:lang w:val="en-US"/>
        </w:rPr>
        <w:t xml:space="preserve"> </w:t>
      </w:r>
      <w:r w:rsidRPr="001F796A">
        <w:rPr>
          <w:b w:val="0"/>
          <w:bCs w:val="0"/>
          <w:i/>
          <w:iCs/>
          <w:lang w:val="en-US"/>
        </w:rPr>
        <w:t>Agile Unified Process</w:t>
      </w:r>
      <w:bookmarkEnd w:id="51"/>
    </w:p>
    <w:p w14:paraId="307C41A1" w14:textId="0981E34B" w:rsidR="00EE17C7" w:rsidRDefault="00EE17C7" w:rsidP="00EE17C7">
      <w:pPr>
        <w:pStyle w:val="TreAkapitu"/>
        <w:ind w:left="142" w:firstLine="0"/>
        <w:jc w:val="center"/>
      </w:pPr>
      <w:r>
        <w:rPr>
          <w:noProof/>
        </w:rPr>
        <w:drawing>
          <wp:inline distT="0" distB="0" distL="0" distR="0" wp14:anchorId="56F97761" wp14:editId="12970F99">
            <wp:extent cx="4807471" cy="2406650"/>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pic:cNvPicPr/>
                  </pic:nvPicPr>
                  <pic:blipFill>
                    <a:blip r:embed="rId29">
                      <a:extLst>
                        <a:ext uri="{28A0092B-C50C-407E-A947-70E740481C1C}">
                          <a14:useLocalDpi xmlns:a14="http://schemas.microsoft.com/office/drawing/2010/main" val="0"/>
                        </a:ext>
                      </a:extLst>
                    </a:blip>
                    <a:stretch>
                      <a:fillRect/>
                    </a:stretch>
                  </pic:blipFill>
                  <pic:spPr>
                    <a:xfrm>
                      <a:off x="0" y="0"/>
                      <a:ext cx="4843307" cy="2424590"/>
                    </a:xfrm>
                    <a:prstGeom prst="rect">
                      <a:avLst/>
                    </a:prstGeom>
                  </pic:spPr>
                </pic:pic>
              </a:graphicData>
            </a:graphic>
          </wp:inline>
        </w:drawing>
      </w:r>
    </w:p>
    <w:p w14:paraId="5A59176C" w14:textId="46372EB6" w:rsidR="00EE17C7" w:rsidRDefault="00EE17C7" w:rsidP="00EE17C7">
      <w:pPr>
        <w:pStyle w:val="TreAkapitu"/>
        <w:ind w:left="142" w:firstLine="0"/>
        <w:jc w:val="left"/>
        <w:rPr>
          <w:sz w:val="20"/>
        </w:rPr>
      </w:pPr>
      <w:r w:rsidRPr="00EE17C7">
        <w:rPr>
          <w:sz w:val="20"/>
        </w:rPr>
        <w:t xml:space="preserve">Źródło: Scott W. </w:t>
      </w:r>
      <w:proofErr w:type="spellStart"/>
      <w:r w:rsidRPr="00EE17C7">
        <w:rPr>
          <w:sz w:val="20"/>
        </w:rPr>
        <w:t>Ambler</w:t>
      </w:r>
      <w:proofErr w:type="spellEnd"/>
      <w:r w:rsidRPr="00EE17C7">
        <w:rPr>
          <w:sz w:val="20"/>
        </w:rPr>
        <w:t>, 2005</w:t>
      </w:r>
    </w:p>
    <w:p w14:paraId="4E07DF06" w14:textId="77777777" w:rsidR="005D68A8" w:rsidRPr="00EE17C7" w:rsidRDefault="005D68A8" w:rsidP="00EE17C7">
      <w:pPr>
        <w:pStyle w:val="TreAkapitu"/>
        <w:ind w:left="142" w:firstLine="0"/>
        <w:jc w:val="left"/>
        <w:rPr>
          <w:sz w:val="20"/>
        </w:rPr>
      </w:pPr>
    </w:p>
    <w:p w14:paraId="197E6093" w14:textId="3B61C0E1" w:rsidR="00163D31" w:rsidRDefault="00163D31" w:rsidP="00163D31">
      <w:pPr>
        <w:pStyle w:val="TreAkapitu"/>
        <w:ind w:left="-567" w:firstLine="0"/>
        <w:jc w:val="left"/>
      </w:pPr>
      <w:r w:rsidRPr="00163D31">
        <w:t>Tworząc oprogramowanie według AUP opieramy się na następujących filozofiach.</w:t>
      </w:r>
    </w:p>
    <w:p w14:paraId="3031473D" w14:textId="3A6D80B1" w:rsidR="00163D31" w:rsidRDefault="00163D31" w:rsidP="005D4C2D">
      <w:pPr>
        <w:pStyle w:val="TreAkapitu"/>
        <w:numPr>
          <w:ilvl w:val="0"/>
          <w:numId w:val="9"/>
        </w:numPr>
        <w:jc w:val="left"/>
      </w:pPr>
      <w:r w:rsidRPr="00163D31">
        <w:t>Twoi pracownicy wiedzą, co robią</w:t>
      </w:r>
    </w:p>
    <w:p w14:paraId="15EED67A" w14:textId="67A11CED" w:rsidR="00163D31" w:rsidRDefault="00163D31" w:rsidP="005D4C2D">
      <w:pPr>
        <w:pStyle w:val="TreAkapitu"/>
        <w:numPr>
          <w:ilvl w:val="0"/>
          <w:numId w:val="9"/>
        </w:numPr>
        <w:jc w:val="left"/>
      </w:pPr>
      <w:r>
        <w:t>Prostota</w:t>
      </w:r>
    </w:p>
    <w:p w14:paraId="2ADF8BD0" w14:textId="1A84E0D8" w:rsidR="00163D31" w:rsidRDefault="00163D31" w:rsidP="00AE6BF3">
      <w:pPr>
        <w:pStyle w:val="TreAkapitu"/>
        <w:numPr>
          <w:ilvl w:val="0"/>
          <w:numId w:val="9"/>
        </w:numPr>
        <w:ind w:left="142" w:hanging="349"/>
        <w:jc w:val="left"/>
      </w:pPr>
      <w:r>
        <w:t>Zwinność</w:t>
      </w:r>
    </w:p>
    <w:p w14:paraId="76B286FF" w14:textId="7B0F68E6" w:rsidR="00163D31" w:rsidRDefault="00163D31" w:rsidP="005D4C2D">
      <w:pPr>
        <w:pStyle w:val="TreAkapitu"/>
        <w:numPr>
          <w:ilvl w:val="0"/>
          <w:numId w:val="9"/>
        </w:numPr>
        <w:jc w:val="left"/>
      </w:pPr>
      <w:r w:rsidRPr="00163D31">
        <w:t>Skoncentruj się na działaniach o wysokiej wartości </w:t>
      </w:r>
    </w:p>
    <w:p w14:paraId="19383F89" w14:textId="14BA7104" w:rsidR="00163D31" w:rsidRDefault="00163D31" w:rsidP="005D4C2D">
      <w:pPr>
        <w:pStyle w:val="TreAkapitu"/>
        <w:numPr>
          <w:ilvl w:val="0"/>
          <w:numId w:val="9"/>
        </w:numPr>
        <w:jc w:val="left"/>
      </w:pPr>
      <w:r>
        <w:t>Niezależność narzędziowa</w:t>
      </w:r>
    </w:p>
    <w:p w14:paraId="11DA85FA" w14:textId="7EB5E4B5" w:rsidR="00163D31" w:rsidRDefault="00163D31" w:rsidP="00895128">
      <w:pPr>
        <w:pStyle w:val="TreAkapitu"/>
        <w:numPr>
          <w:ilvl w:val="0"/>
          <w:numId w:val="9"/>
        </w:numPr>
        <w:jc w:val="left"/>
      </w:pPr>
      <w:r>
        <w:t>Dostosowanie produktu do własnych potrzeb</w:t>
      </w:r>
    </w:p>
    <w:p w14:paraId="2313F24F" w14:textId="77777777" w:rsidR="00895128" w:rsidRDefault="00895128" w:rsidP="00895128">
      <w:pPr>
        <w:pStyle w:val="TreAkapitu"/>
        <w:ind w:left="153" w:firstLine="0"/>
        <w:jc w:val="left"/>
      </w:pPr>
    </w:p>
    <w:p w14:paraId="76702643" w14:textId="63DEEA91" w:rsidR="00163D31" w:rsidRDefault="00163D31" w:rsidP="00245C98">
      <w:pPr>
        <w:pStyle w:val="TreAkapitu"/>
        <w:ind w:left="-567" w:firstLine="360"/>
        <w:jc w:val="left"/>
      </w:pPr>
      <w:r>
        <w:t xml:space="preserve">Stosując się do powyższych wytycznych </w:t>
      </w:r>
      <w:r w:rsidR="00EE17C7">
        <w:t xml:space="preserve">nie skupiamy się na szczegółowej </w:t>
      </w:r>
      <w:r w:rsidR="00245C98">
        <w:t>opisywaniu, a następnie czytaniu</w:t>
      </w:r>
      <w:r w:rsidR="00EE17C7">
        <w:t xml:space="preserve"> dokumentacji</w:t>
      </w:r>
      <w:r w:rsidR="00245C98">
        <w:t xml:space="preserve">. Wszystko opisane jest prosto i zwięźle. AUP jest metodyką zwinną, a zatem oparta jest na iteracyjno-przyrostowej metodzie wytwarzania oprogramowania. Podczas tworzenia systemu koncentruje się na ważnych działaniach, odrzucając te mało istotne. Pozwala na użycie dowolnego zestawu narzędzi dając swobodę w procesie tworzenia systemu. </w:t>
      </w:r>
    </w:p>
    <w:p w14:paraId="79D99B9B" w14:textId="1CDA9006" w:rsidR="00245C98" w:rsidRDefault="00245C98" w:rsidP="00245C98">
      <w:pPr>
        <w:pStyle w:val="TreAkapitu"/>
        <w:ind w:left="-567" w:firstLine="360"/>
        <w:jc w:val="left"/>
      </w:pPr>
      <w:r>
        <w:lastRenderedPageBreak/>
        <w:t>Wybierając AUP decydujemy się na wybór pomiędzy tradycyjną, ciężką metodyką</w:t>
      </w:r>
      <w:r w:rsidR="00A96A8E">
        <w:t>,</w:t>
      </w:r>
      <w:r>
        <w:t xml:space="preserve"> jaką jest RUP oraz metodykami zwinnymi, </w:t>
      </w:r>
      <w:r w:rsidR="00596DDF">
        <w:t>zachowując</w:t>
      </w:r>
      <w:r>
        <w:t xml:space="preserve"> ich poszczególne zalety. </w:t>
      </w:r>
    </w:p>
    <w:p w14:paraId="19DED7F4" w14:textId="77777777" w:rsidR="00785AB1" w:rsidRPr="00163D31" w:rsidRDefault="00785AB1" w:rsidP="00245C98">
      <w:pPr>
        <w:pStyle w:val="TreAkapitu"/>
        <w:ind w:left="-567" w:firstLine="360"/>
        <w:jc w:val="left"/>
      </w:pPr>
    </w:p>
    <w:p w14:paraId="77062107" w14:textId="77777777" w:rsidR="00DA1408" w:rsidRDefault="004C20C3" w:rsidP="00D340D5">
      <w:pPr>
        <w:pStyle w:val="Nagwek3"/>
      </w:pPr>
      <w:bookmarkStart w:id="52" w:name="_Toc8601559"/>
      <w:bookmarkStart w:id="53" w:name="_Toc91668266"/>
      <w:r>
        <w:t>M</w:t>
      </w:r>
      <w:r w:rsidR="00A72771">
        <w:t>etody</w:t>
      </w:r>
      <w:r>
        <w:t>, n</w:t>
      </w:r>
      <w:r w:rsidR="00A72771">
        <w:t>arzędzia</w:t>
      </w:r>
      <w:r>
        <w:t xml:space="preserve"> i t</w:t>
      </w:r>
      <w:r w:rsidR="00A72771">
        <w:t>echniki</w:t>
      </w:r>
      <w:r>
        <w:t xml:space="preserve"> </w:t>
      </w:r>
      <w:r w:rsidR="00BE3992">
        <w:t>inżynierii systemów</w:t>
      </w:r>
      <w:bookmarkEnd w:id="52"/>
      <w:bookmarkEnd w:id="53"/>
    </w:p>
    <w:p w14:paraId="412DEE79" w14:textId="4483E0C6" w:rsidR="003C614A" w:rsidRDefault="003C614A" w:rsidP="003C614A">
      <w:pPr>
        <w:pStyle w:val="TreAkapitu"/>
      </w:pPr>
      <w:r w:rsidRPr="003C614A">
        <w:rPr>
          <w:highlight w:val="yellow"/>
        </w:rPr>
        <w:t>Jakie informatyczne lub ilościowe metody / techniki / narzędzia dyplomant zamierza wykorzystać/zastosować w procesie rozwiązywania zidentyfikowanych problemów inżynierskich?</w:t>
      </w:r>
      <w:r w:rsidR="0089765E" w:rsidRPr="0089765E">
        <w:rPr>
          <w:highlight w:val="yellow"/>
        </w:rPr>
        <w:t xml:space="preserve"> </w:t>
      </w:r>
      <w:r w:rsidR="0089765E" w:rsidRPr="0093080F">
        <w:rPr>
          <w:highlight w:val="yellow"/>
        </w:rPr>
        <w:t>I dlaczego dobrano tak</w:t>
      </w:r>
      <w:r w:rsidR="0089765E">
        <w:rPr>
          <w:highlight w:val="yellow"/>
        </w:rPr>
        <w:t>ie</w:t>
      </w:r>
      <w:r w:rsidR="0089765E" w:rsidRPr="0093080F">
        <w:rPr>
          <w:highlight w:val="yellow"/>
        </w:rPr>
        <w:t xml:space="preserve"> a nie inn</w:t>
      </w:r>
      <w:r w:rsidR="0089765E">
        <w:rPr>
          <w:highlight w:val="yellow"/>
        </w:rPr>
        <w:t>e</w:t>
      </w:r>
      <w:r w:rsidR="0089765E" w:rsidRPr="0093080F">
        <w:rPr>
          <w:highlight w:val="yellow"/>
        </w:rPr>
        <w:t>?</w:t>
      </w:r>
    </w:p>
    <w:p w14:paraId="4BEEC034" w14:textId="77777777" w:rsidR="00462676" w:rsidRPr="00462676" w:rsidRDefault="00462676" w:rsidP="00462676">
      <w:pPr>
        <w:pStyle w:val="TreAkapitu"/>
        <w:rPr>
          <w:b/>
          <w:bCs/>
          <w:szCs w:val="24"/>
          <w:lang w:eastAsia="en-US"/>
        </w:rPr>
      </w:pPr>
      <w:r w:rsidRPr="00462676">
        <w:rPr>
          <w:b/>
          <w:bCs/>
          <w:szCs w:val="24"/>
          <w:lang w:eastAsia="en-US"/>
        </w:rPr>
        <w:t xml:space="preserve">IDE: </w:t>
      </w:r>
      <w:r w:rsidRPr="00462676">
        <w:rPr>
          <w:szCs w:val="24"/>
          <w:lang w:eastAsia="en-US"/>
        </w:rPr>
        <w:t xml:space="preserve">Visual Studio </w:t>
      </w:r>
      <w:proofErr w:type="spellStart"/>
      <w:r w:rsidRPr="00462676">
        <w:rPr>
          <w:szCs w:val="24"/>
          <w:lang w:eastAsia="en-US"/>
        </w:rPr>
        <w:t>Code</w:t>
      </w:r>
      <w:proofErr w:type="spellEnd"/>
    </w:p>
    <w:p w14:paraId="21506076" w14:textId="77777777" w:rsidR="00462676" w:rsidRPr="00462676" w:rsidRDefault="00462676" w:rsidP="00462676">
      <w:pPr>
        <w:pStyle w:val="TreAkapitu"/>
        <w:rPr>
          <w:b/>
          <w:bCs/>
          <w:szCs w:val="24"/>
          <w:lang w:eastAsia="en-US"/>
        </w:rPr>
      </w:pPr>
      <w:r w:rsidRPr="00462676">
        <w:rPr>
          <w:b/>
          <w:bCs/>
          <w:szCs w:val="24"/>
          <w:lang w:eastAsia="en-US"/>
        </w:rPr>
        <w:t xml:space="preserve">Warstwa logiki biznesowej aplikacji: </w:t>
      </w:r>
      <w:r w:rsidRPr="00462676">
        <w:rPr>
          <w:szCs w:val="24"/>
          <w:lang w:eastAsia="en-US"/>
        </w:rPr>
        <w:t xml:space="preserve">Java, </w:t>
      </w:r>
      <w:proofErr w:type="spellStart"/>
      <w:r w:rsidRPr="00462676">
        <w:rPr>
          <w:szCs w:val="24"/>
          <w:lang w:eastAsia="en-US"/>
        </w:rPr>
        <w:t>Gradle</w:t>
      </w:r>
      <w:proofErr w:type="spellEnd"/>
      <w:r w:rsidRPr="00462676">
        <w:rPr>
          <w:szCs w:val="24"/>
          <w:lang w:eastAsia="en-US"/>
        </w:rPr>
        <w:t xml:space="preserve"> (</w:t>
      </w:r>
      <w:proofErr w:type="spellStart"/>
      <w:r w:rsidRPr="00462676">
        <w:rPr>
          <w:szCs w:val="24"/>
          <w:lang w:eastAsia="en-US"/>
        </w:rPr>
        <w:t>Maven</w:t>
      </w:r>
      <w:proofErr w:type="spellEnd"/>
      <w:r w:rsidRPr="00462676">
        <w:rPr>
          <w:szCs w:val="24"/>
          <w:lang w:eastAsia="en-US"/>
        </w:rPr>
        <w:t>)</w:t>
      </w:r>
    </w:p>
    <w:p w14:paraId="239152FB" w14:textId="77777777" w:rsidR="00462676" w:rsidRPr="00462676" w:rsidRDefault="00462676" w:rsidP="00462676">
      <w:pPr>
        <w:pStyle w:val="TreAkapitu"/>
        <w:rPr>
          <w:b/>
          <w:bCs/>
          <w:szCs w:val="24"/>
          <w:lang w:eastAsia="en-US"/>
        </w:rPr>
      </w:pPr>
      <w:r w:rsidRPr="00462676">
        <w:rPr>
          <w:b/>
          <w:bCs/>
          <w:szCs w:val="24"/>
          <w:lang w:eastAsia="en-US"/>
        </w:rPr>
        <w:t xml:space="preserve">Warstwa prezentacji: </w:t>
      </w:r>
      <w:r w:rsidRPr="00462676">
        <w:rPr>
          <w:szCs w:val="24"/>
          <w:lang w:eastAsia="en-US"/>
        </w:rPr>
        <w:t>HTML, CSS, JavaScript(</w:t>
      </w:r>
      <w:proofErr w:type="spellStart"/>
      <w:r w:rsidRPr="00462676">
        <w:rPr>
          <w:szCs w:val="24"/>
          <w:lang w:eastAsia="en-US"/>
        </w:rPr>
        <w:t>React</w:t>
      </w:r>
      <w:proofErr w:type="spellEnd"/>
      <w:r w:rsidRPr="00462676">
        <w:rPr>
          <w:szCs w:val="24"/>
          <w:lang w:eastAsia="en-US"/>
        </w:rPr>
        <w:t xml:space="preserve">, </w:t>
      </w:r>
      <w:proofErr w:type="spellStart"/>
      <w:r w:rsidRPr="00462676">
        <w:rPr>
          <w:szCs w:val="24"/>
          <w:lang w:eastAsia="en-US"/>
        </w:rPr>
        <w:t>Angular</w:t>
      </w:r>
      <w:proofErr w:type="spellEnd"/>
      <w:r w:rsidRPr="00462676">
        <w:rPr>
          <w:szCs w:val="24"/>
          <w:lang w:eastAsia="en-US"/>
        </w:rPr>
        <w:t>)</w:t>
      </w:r>
    </w:p>
    <w:p w14:paraId="19291EEF" w14:textId="77777777" w:rsidR="00462676" w:rsidRPr="00462676" w:rsidRDefault="00462676" w:rsidP="00462676">
      <w:pPr>
        <w:pStyle w:val="TreAkapitu"/>
        <w:rPr>
          <w:b/>
          <w:bCs/>
          <w:szCs w:val="24"/>
          <w:lang w:eastAsia="en-US"/>
        </w:rPr>
      </w:pPr>
      <w:r w:rsidRPr="00462676">
        <w:rPr>
          <w:b/>
          <w:bCs/>
          <w:szCs w:val="24"/>
          <w:lang w:eastAsia="en-US"/>
        </w:rPr>
        <w:t xml:space="preserve">Blockchain: </w:t>
      </w:r>
      <w:r w:rsidRPr="00462676">
        <w:rPr>
          <w:szCs w:val="24"/>
          <w:lang w:eastAsia="en-US"/>
        </w:rPr>
        <w:t xml:space="preserve">Hyperledger </w:t>
      </w:r>
      <w:proofErr w:type="spellStart"/>
      <w:r w:rsidRPr="00462676">
        <w:rPr>
          <w:szCs w:val="24"/>
          <w:lang w:eastAsia="en-US"/>
        </w:rPr>
        <w:t>Fabric</w:t>
      </w:r>
      <w:proofErr w:type="spellEnd"/>
      <w:r w:rsidRPr="00462676">
        <w:rPr>
          <w:szCs w:val="24"/>
          <w:lang w:eastAsia="en-US"/>
        </w:rPr>
        <w:t>, IBM Blockchain Platform</w:t>
      </w:r>
      <w:r w:rsidRPr="00462676">
        <w:rPr>
          <w:b/>
          <w:bCs/>
          <w:szCs w:val="24"/>
          <w:lang w:eastAsia="en-US"/>
        </w:rPr>
        <w:t xml:space="preserve"> </w:t>
      </w:r>
    </w:p>
    <w:p w14:paraId="59946FB2" w14:textId="77777777" w:rsidR="00462676" w:rsidRPr="00462676" w:rsidRDefault="00462676" w:rsidP="00462676">
      <w:pPr>
        <w:pStyle w:val="TreAkapitu"/>
        <w:rPr>
          <w:b/>
          <w:bCs/>
          <w:szCs w:val="24"/>
          <w:lang w:eastAsia="en-US"/>
        </w:rPr>
      </w:pPr>
      <w:r w:rsidRPr="00462676">
        <w:rPr>
          <w:b/>
          <w:bCs/>
          <w:szCs w:val="24"/>
          <w:lang w:eastAsia="en-US"/>
        </w:rPr>
        <w:t xml:space="preserve">Wirtualizacja i rozproszenie: </w:t>
      </w:r>
      <w:r w:rsidRPr="00462676">
        <w:rPr>
          <w:szCs w:val="24"/>
          <w:lang w:eastAsia="en-US"/>
        </w:rPr>
        <w:t>Docker</w:t>
      </w:r>
    </w:p>
    <w:p w14:paraId="2E8DD456" w14:textId="77777777" w:rsidR="00462676" w:rsidRPr="00462676" w:rsidRDefault="00462676" w:rsidP="00462676">
      <w:pPr>
        <w:pStyle w:val="TreAkapitu"/>
        <w:rPr>
          <w:b/>
          <w:bCs/>
          <w:szCs w:val="24"/>
          <w:lang w:eastAsia="en-US"/>
        </w:rPr>
      </w:pPr>
      <w:r w:rsidRPr="00462676">
        <w:rPr>
          <w:b/>
          <w:bCs/>
          <w:szCs w:val="24"/>
          <w:lang w:eastAsia="en-US"/>
        </w:rPr>
        <w:t xml:space="preserve">System kontroli wersji: </w:t>
      </w:r>
      <w:r w:rsidRPr="00462676">
        <w:rPr>
          <w:szCs w:val="24"/>
          <w:lang w:eastAsia="en-US"/>
        </w:rPr>
        <w:t>Git</w:t>
      </w:r>
    </w:p>
    <w:p w14:paraId="7EA0A520" w14:textId="77777777" w:rsidR="00462676" w:rsidRDefault="00462676" w:rsidP="00462676">
      <w:pPr>
        <w:pStyle w:val="TreAkapitu"/>
        <w:rPr>
          <w:b/>
          <w:bCs/>
          <w:szCs w:val="24"/>
          <w:lang w:eastAsia="en-US"/>
        </w:rPr>
      </w:pPr>
      <w:r w:rsidRPr="00462676">
        <w:rPr>
          <w:b/>
          <w:bCs/>
          <w:szCs w:val="24"/>
          <w:lang w:eastAsia="en-US"/>
        </w:rPr>
        <w:t xml:space="preserve">Integracja z mediami społecznościowymi: </w:t>
      </w:r>
      <w:r w:rsidRPr="00462676">
        <w:rPr>
          <w:szCs w:val="24"/>
          <w:lang w:eastAsia="en-US"/>
        </w:rPr>
        <w:t>Meta for Developers</w:t>
      </w:r>
    </w:p>
    <w:p w14:paraId="62DB0052" w14:textId="300D05B4" w:rsidR="00D972E4" w:rsidRPr="00D972E4" w:rsidRDefault="00D972E4" w:rsidP="00462676">
      <w:pPr>
        <w:pStyle w:val="TreAkapitu"/>
        <w:rPr>
          <w:lang w:eastAsia="en-US"/>
        </w:rPr>
      </w:pPr>
      <w:r w:rsidRPr="00D972E4">
        <w:rPr>
          <w:b/>
          <w:bCs/>
          <w:lang w:eastAsia="en-US"/>
        </w:rPr>
        <w:t>NARZĘDZIE DO MODELOWANIA</w:t>
      </w:r>
      <w:r>
        <w:rPr>
          <w:lang w:eastAsia="en-US"/>
        </w:rPr>
        <w:t>: Enterprise Architect</w:t>
      </w:r>
    </w:p>
    <w:p w14:paraId="1252E3F9" w14:textId="77777777" w:rsidR="00A13C8D" w:rsidRDefault="00A13C8D" w:rsidP="003C614A">
      <w:pPr>
        <w:pStyle w:val="TreAkapitu"/>
      </w:pPr>
    </w:p>
    <w:p w14:paraId="1A226536" w14:textId="77777777" w:rsidR="00BF6A9F" w:rsidRDefault="00BF6A9F" w:rsidP="00D340D5">
      <w:pPr>
        <w:pStyle w:val="Nagwek3"/>
      </w:pPr>
      <w:bookmarkStart w:id="54" w:name="_Toc8601560"/>
      <w:bookmarkStart w:id="55" w:name="_Toc91668267"/>
      <w:r>
        <w:t>Metamodel zawartości repozytorium projektowego</w:t>
      </w:r>
      <w:bookmarkEnd w:id="54"/>
      <w:bookmarkEnd w:id="55"/>
    </w:p>
    <w:p w14:paraId="34918682" w14:textId="77777777" w:rsidR="00BF6A9F" w:rsidRPr="003C614A" w:rsidRDefault="00BF6A9F" w:rsidP="003C614A">
      <w:pPr>
        <w:pStyle w:val="TreAkapitu"/>
      </w:pPr>
      <w:r w:rsidRPr="00BF6A9F">
        <w:rPr>
          <w:highlight w:val="yellow"/>
        </w:rPr>
        <w:t>Metamodel połączeń i relacji pomiędzy strukturami i elementami tworzącymi całość projektu inżynierskiego na linii połączenia: analizy biznesowej - analizy systemowej - projektu systemu - implementacji systemu - ewaluacji systemu.</w:t>
      </w:r>
    </w:p>
    <w:p w14:paraId="4DE2046A" w14:textId="77777777" w:rsidR="00DB2C58" w:rsidRDefault="00DA1408" w:rsidP="00D340D5">
      <w:pPr>
        <w:pStyle w:val="Nagwek2"/>
      </w:pPr>
      <w:bookmarkStart w:id="56" w:name="_Toc490182395"/>
      <w:bookmarkStart w:id="57" w:name="_Toc8601561"/>
      <w:bookmarkStart w:id="58" w:name="_Toc91668268"/>
      <w:r>
        <w:t>Ocena piśmiennictwa</w:t>
      </w:r>
      <w:bookmarkEnd w:id="56"/>
      <w:bookmarkEnd w:id="57"/>
      <w:bookmarkEnd w:id="58"/>
    </w:p>
    <w:p w14:paraId="72D03284" w14:textId="77777777" w:rsidR="003829AF" w:rsidRPr="003829AF" w:rsidRDefault="0008799A" w:rsidP="0008799A">
      <w:pPr>
        <w:pStyle w:val="TreAkapitu"/>
        <w:rPr>
          <w:highlight w:val="yellow"/>
        </w:rPr>
      </w:pPr>
      <w:r w:rsidRPr="003829AF">
        <w:rPr>
          <w:highlight w:val="yellow"/>
        </w:rPr>
        <w:t xml:space="preserve">Przedstawiamy tu </w:t>
      </w:r>
      <w:r w:rsidR="003829AF" w:rsidRPr="003829AF">
        <w:rPr>
          <w:highlight w:val="yellow"/>
        </w:rPr>
        <w:t xml:space="preserve">charakterystykę wykorzystanych w pracy rodzajów źródeł literaturowych oraz </w:t>
      </w:r>
      <w:r w:rsidRPr="003829AF">
        <w:rPr>
          <w:highlight w:val="yellow"/>
        </w:rPr>
        <w:t>konkluzje z oceny</w:t>
      </w:r>
      <w:r w:rsidR="003829AF" w:rsidRPr="003829AF">
        <w:rPr>
          <w:highlight w:val="yellow"/>
        </w:rPr>
        <w:t xml:space="preserve"> (analiza krytyczna)</w:t>
      </w:r>
      <w:r w:rsidRPr="003829AF">
        <w:rPr>
          <w:highlight w:val="yellow"/>
        </w:rPr>
        <w:t xml:space="preserve"> specjalistycznej literatury dotyczącej wiedzy dziedzinowej dla danego problemu oraz wiedzy dotyczącej nauki (metodologii) oraz rzemiosła (praktyki inżynierskiej = metodyki, metody, narzędzia). </w:t>
      </w:r>
    </w:p>
    <w:p w14:paraId="382EF441" w14:textId="7E5E27C5" w:rsidR="0008799A" w:rsidRDefault="00981C3C" w:rsidP="0008799A">
      <w:pPr>
        <w:pStyle w:val="TreAkapitu"/>
      </w:pPr>
      <w:r w:rsidRPr="003829AF">
        <w:rPr>
          <w:highlight w:val="yellow"/>
        </w:rPr>
        <w:t>W pracy inżynierskiej n</w:t>
      </w:r>
      <w:r w:rsidR="0008799A" w:rsidRPr="003829AF">
        <w:rPr>
          <w:highlight w:val="yellow"/>
        </w:rPr>
        <w:t>ależy wykorzystać kilkanaście pozycji literaturowych</w:t>
      </w:r>
      <w:r w:rsidRPr="003829AF">
        <w:rPr>
          <w:highlight w:val="yellow"/>
        </w:rPr>
        <w:t xml:space="preserve"> (nie więcej niż ok. 25 - 30)</w:t>
      </w:r>
      <w:r w:rsidR="0008799A" w:rsidRPr="003829AF">
        <w:rPr>
          <w:highlight w:val="yellow"/>
        </w:rPr>
        <w:t xml:space="preserve"> z przewagą źródeł książkowych, normatywnych i naukowych (czasopism naukowych - przy czym nie jest to </w:t>
      </w:r>
      <w:proofErr w:type="spellStart"/>
      <w:r w:rsidR="0008799A" w:rsidRPr="003829AF">
        <w:rPr>
          <w:highlight w:val="yellow"/>
        </w:rPr>
        <w:t>computer</w:t>
      </w:r>
      <w:proofErr w:type="spellEnd"/>
      <w:r w:rsidR="0008799A" w:rsidRPr="003829AF">
        <w:rPr>
          <w:highlight w:val="yellow"/>
        </w:rPr>
        <w:t xml:space="preserve"> </w:t>
      </w:r>
      <w:proofErr w:type="spellStart"/>
      <w:r w:rsidR="0008799A" w:rsidRPr="003829AF">
        <w:rPr>
          <w:highlight w:val="yellow"/>
        </w:rPr>
        <w:t>world</w:t>
      </w:r>
      <w:proofErr w:type="spellEnd"/>
      <w:r w:rsidR="0008799A" w:rsidRPr="003829AF">
        <w:rPr>
          <w:highlight w:val="yellow"/>
        </w:rPr>
        <w:t xml:space="preserve">, </w:t>
      </w:r>
      <w:proofErr w:type="spellStart"/>
      <w:r w:rsidR="0008799A" w:rsidRPr="003829AF">
        <w:rPr>
          <w:highlight w:val="yellow"/>
        </w:rPr>
        <w:t>harvard</w:t>
      </w:r>
      <w:proofErr w:type="spellEnd"/>
      <w:r w:rsidR="0008799A" w:rsidRPr="003829AF">
        <w:rPr>
          <w:highlight w:val="yellow"/>
        </w:rPr>
        <w:t xml:space="preserve"> business </w:t>
      </w:r>
      <w:proofErr w:type="spellStart"/>
      <w:r w:rsidR="0008799A" w:rsidRPr="003829AF">
        <w:rPr>
          <w:highlight w:val="yellow"/>
        </w:rPr>
        <w:t>review</w:t>
      </w:r>
      <w:proofErr w:type="spellEnd"/>
      <w:r w:rsidR="0008799A" w:rsidRPr="003829AF">
        <w:rPr>
          <w:highlight w:val="yellow"/>
        </w:rPr>
        <w:t xml:space="preserve"> itp. - za to bogate zbiory dostępne za darmo dla studentów WAT znajdują się w e-Źródłach BG WAT -</w:t>
      </w:r>
      <w:r w:rsidR="00CF5F32" w:rsidRPr="003829AF">
        <w:rPr>
          <w:highlight w:val="yellow"/>
        </w:rPr>
        <w:t xml:space="preserve"> są to bazy publikacji m.in.:</w:t>
      </w:r>
      <w:r w:rsidR="0008799A" w:rsidRPr="003829AF">
        <w:rPr>
          <w:highlight w:val="yellow"/>
        </w:rPr>
        <w:t xml:space="preserve"> IEEE, Springer, </w:t>
      </w:r>
      <w:proofErr w:type="spellStart"/>
      <w:r w:rsidR="0008799A" w:rsidRPr="003829AF">
        <w:rPr>
          <w:highlight w:val="yellow"/>
        </w:rPr>
        <w:t>Wiley</w:t>
      </w:r>
      <w:proofErr w:type="spellEnd"/>
      <w:r w:rsidR="0008799A" w:rsidRPr="003829AF">
        <w:rPr>
          <w:highlight w:val="yellow"/>
        </w:rPr>
        <w:t>).</w:t>
      </w:r>
    </w:p>
    <w:p w14:paraId="7C5D36A7" w14:textId="1A792897" w:rsidR="003829AF" w:rsidRPr="00620200" w:rsidRDefault="00A13C8D" w:rsidP="007F5D7F">
      <w:pPr>
        <w:pStyle w:val="TreAkapitu"/>
      </w:pPr>
      <w:r w:rsidRPr="00A13C8D">
        <w:lastRenderedPageBreak/>
        <w:t>Wykorzystane w pracy źródła literatur</w:t>
      </w:r>
      <w:r>
        <w:t>y</w:t>
      </w:r>
      <w:r w:rsidRPr="00A13C8D">
        <w:t xml:space="preserve"> </w:t>
      </w:r>
      <w:r>
        <w:t>dotyczą</w:t>
      </w:r>
      <w:r w:rsidRPr="00A13C8D">
        <w:t xml:space="preserve"> taki</w:t>
      </w:r>
      <w:r>
        <w:t>ch</w:t>
      </w:r>
      <w:r w:rsidRPr="00A13C8D">
        <w:t xml:space="preserve"> dziedzin jak technologia </w:t>
      </w:r>
      <w:r w:rsidRPr="00A13C8D">
        <w:rPr>
          <w:i/>
          <w:iCs/>
        </w:rPr>
        <w:t xml:space="preserve">blockchain, crowdfunding, </w:t>
      </w:r>
      <w:proofErr w:type="spellStart"/>
      <w:r w:rsidRPr="00A13C8D">
        <w:rPr>
          <w:i/>
          <w:iCs/>
        </w:rPr>
        <w:t>social</w:t>
      </w:r>
      <w:proofErr w:type="spellEnd"/>
      <w:r w:rsidRPr="00A13C8D">
        <w:rPr>
          <w:i/>
          <w:iCs/>
        </w:rPr>
        <w:t xml:space="preserve"> media</w:t>
      </w:r>
      <w:r w:rsidRPr="00A13C8D">
        <w:t xml:space="preserve">. </w:t>
      </w:r>
      <w:r w:rsidR="00567684">
        <w:t xml:space="preserve">Każda z nich została sklasyfikowana według swojej dziedziny problemowej. </w:t>
      </w:r>
      <w:r>
        <w:t>Ich zakres obejmuje podstawowe definicje</w:t>
      </w:r>
      <w:r w:rsidR="0040760D">
        <w:t xml:space="preserve"> i pojęcia</w:t>
      </w:r>
      <w:r>
        <w:t>, istot</w:t>
      </w:r>
      <w:r w:rsidR="002337E7">
        <w:t>ę</w:t>
      </w:r>
      <w:r>
        <w:t xml:space="preserve"> działania, właściwości, funkcje oraz klasyfikacje.</w:t>
      </w:r>
      <w:r w:rsidR="0040760D">
        <w:t xml:space="preserve"> Bez znajomości literatury specjalistycznej dotyczącej wiedzy dziedzinowej nie byłoby możliwe sformułowanie problemów</w:t>
      </w:r>
      <w:r w:rsidR="001B1D47">
        <w:t xml:space="preserve">. </w:t>
      </w:r>
      <w:r w:rsidR="00567684">
        <w:t xml:space="preserve">Ponadto skorzystano z literatury dotyczącej metodologii, która </w:t>
      </w:r>
      <w:r w:rsidR="00EE0357">
        <w:t xml:space="preserve">skupiona jest na </w:t>
      </w:r>
      <w:r w:rsidR="00941569">
        <w:t>prakt</w:t>
      </w:r>
      <w:r w:rsidR="00EE0357">
        <w:t>yce</w:t>
      </w:r>
      <w:r w:rsidR="00941569">
        <w:t xml:space="preserve"> inżynierskiej.</w:t>
      </w:r>
    </w:p>
    <w:p w14:paraId="5D54A983" w14:textId="77777777" w:rsidR="005A1C49" w:rsidRPr="00620200" w:rsidRDefault="005A1C49" w:rsidP="0008799A">
      <w:pPr>
        <w:pStyle w:val="TreAkapitu"/>
      </w:pPr>
    </w:p>
    <w:p w14:paraId="1F06AB17" w14:textId="77777777" w:rsidR="00DB2C58" w:rsidRDefault="00DA1408" w:rsidP="00D340D5">
      <w:pPr>
        <w:pStyle w:val="Nagwek2"/>
      </w:pPr>
      <w:bookmarkStart w:id="59" w:name="_Toc490182396"/>
      <w:bookmarkStart w:id="60" w:name="_Toc496365790"/>
      <w:bookmarkStart w:id="61" w:name="_Toc490182398"/>
      <w:bookmarkStart w:id="62" w:name="_Toc496365792"/>
      <w:bookmarkStart w:id="63" w:name="_Toc490182399"/>
      <w:bookmarkStart w:id="64" w:name="_Toc8601562"/>
      <w:bookmarkStart w:id="65" w:name="_Toc91668269"/>
      <w:bookmarkEnd w:id="59"/>
      <w:bookmarkEnd w:id="60"/>
      <w:bookmarkEnd w:id="61"/>
      <w:bookmarkEnd w:id="62"/>
      <w:r w:rsidRPr="00D2709B">
        <w:t>Wnioski</w:t>
      </w:r>
      <w:bookmarkEnd w:id="63"/>
      <w:bookmarkEnd w:id="64"/>
      <w:bookmarkEnd w:id="65"/>
    </w:p>
    <w:p w14:paraId="021621A0" w14:textId="4D908336" w:rsidR="00C23022" w:rsidRPr="003B6A0C" w:rsidRDefault="00C23022" w:rsidP="00CF71B9">
      <w:pPr>
        <w:pStyle w:val="TreAkapitu"/>
      </w:pPr>
      <w:r>
        <w:t xml:space="preserve">Rozwiązanie zaproponowane w poniższej pracy inżynierskiej dzięki zastosowaniu technologii </w:t>
      </w:r>
      <w:r w:rsidRPr="006836CE">
        <w:rPr>
          <w:i/>
          <w:iCs/>
        </w:rPr>
        <w:t>blockchain</w:t>
      </w:r>
      <w:r>
        <w:t xml:space="preserve"> niweluje zagrożenia oraz problemy związane z procesem obsługi mikropożyczek. Wykorzystanie łańcucha bloków, jako rozproszonego rejestru daje możliwość pominięcia banków oraz wszelkich pośredników, gwarantując transparentność, nieodwracalność </w:t>
      </w:r>
      <w:r w:rsidR="00435DCA">
        <w:t xml:space="preserve">i szybkość </w:t>
      </w:r>
      <w:r>
        <w:t>transakcji oraz jej automatyczne rozliczenie.</w:t>
      </w:r>
      <w:r w:rsidR="005C1A3D">
        <w:t xml:space="preserve"> Za </w:t>
      </w:r>
      <w:r w:rsidR="005C1A3D" w:rsidRPr="005C1A3D">
        <w:rPr>
          <w:i/>
          <w:iCs/>
        </w:rPr>
        <w:t xml:space="preserve">sprawą smart </w:t>
      </w:r>
      <w:proofErr w:type="spellStart"/>
      <w:r w:rsidR="005C1A3D" w:rsidRPr="005C1A3D">
        <w:rPr>
          <w:i/>
          <w:iCs/>
        </w:rPr>
        <w:t>contracts</w:t>
      </w:r>
      <w:proofErr w:type="spellEnd"/>
      <w:r w:rsidR="005C1A3D">
        <w:rPr>
          <w:i/>
          <w:iCs/>
        </w:rPr>
        <w:t xml:space="preserve"> </w:t>
      </w:r>
      <w:r w:rsidR="009E5815">
        <w:t>zapewniono wiarygodność oraz bezpiecz</w:t>
      </w:r>
      <w:r w:rsidR="00F26C01">
        <w:t>e</w:t>
      </w:r>
      <w:r w:rsidR="009E5815">
        <w:t>ństwo</w:t>
      </w:r>
      <w:r w:rsidR="003B6A0C">
        <w:t>, gdyż transakcje mają charakter warunkowy. Oznacza to, że operacje wykonują się po spełnieniu wcześniej ustalonych warunków.</w:t>
      </w:r>
      <w:r w:rsidR="006836CE">
        <w:t xml:space="preserve"> Cechy jakie oferuje technologia </w:t>
      </w:r>
      <w:r w:rsidR="006836CE" w:rsidRPr="006836CE">
        <w:rPr>
          <w:i/>
          <w:iCs/>
        </w:rPr>
        <w:t>blockchain</w:t>
      </w:r>
      <w:r w:rsidR="006836CE">
        <w:rPr>
          <w:i/>
          <w:iCs/>
        </w:rPr>
        <w:t xml:space="preserve"> </w:t>
      </w:r>
      <w:r w:rsidR="006836CE">
        <w:t xml:space="preserve">idealnie wpasowuje się w koncepcje modelu finansowania społecznościowego. </w:t>
      </w:r>
      <w:r w:rsidR="003C7901">
        <w:t>W tradycyjnych umowach procedury są c</w:t>
      </w:r>
      <w:r w:rsidR="00A90176">
        <w:t>zasochłonne oraz kosztowne, przekładające się na dużą ilość papierowej dokumentacji</w:t>
      </w:r>
      <w:r w:rsidR="00F963FB">
        <w:t>, co</w:t>
      </w:r>
      <w:r w:rsidR="00A90176">
        <w:t xml:space="preserve"> często prowadz</w:t>
      </w:r>
      <w:r w:rsidR="00DF7AA6">
        <w:t>i</w:t>
      </w:r>
      <w:r w:rsidR="00A90176">
        <w:t xml:space="preserve"> do rezygnacji z usług przez klienta. W koncepcji, która została nakreślona nie ma na to miejsca.  </w:t>
      </w:r>
    </w:p>
    <w:p w14:paraId="68348090" w14:textId="77777777" w:rsidR="00F15572" w:rsidRDefault="00F15572">
      <w:pPr>
        <w:rPr>
          <w:rFonts w:eastAsia="Calibri" w:cs="Times New Roman"/>
          <w:b/>
          <w:caps/>
          <w:sz w:val="28"/>
          <w:lang w:eastAsia="pl-PL"/>
        </w:rPr>
      </w:pPr>
      <w:bookmarkStart w:id="66" w:name="Organizacja_Ucząca_Się"/>
      <w:bookmarkStart w:id="67" w:name="Organizacja_Sieciowa"/>
      <w:bookmarkStart w:id="68" w:name="Organizacja_Wirtualna"/>
      <w:bookmarkStart w:id="69" w:name="_Ref452807592"/>
      <w:bookmarkStart w:id="70" w:name="_Ref478499769"/>
      <w:bookmarkStart w:id="71" w:name="_Toc490182400"/>
      <w:bookmarkEnd w:id="66"/>
      <w:bookmarkEnd w:id="67"/>
      <w:bookmarkEnd w:id="68"/>
      <w:r>
        <w:br w:type="page"/>
      </w:r>
    </w:p>
    <w:p w14:paraId="413515CA" w14:textId="77777777" w:rsidR="005F0347" w:rsidRDefault="001F5219" w:rsidP="00D340D5">
      <w:pPr>
        <w:pStyle w:val="Nagwek1"/>
      </w:pPr>
      <w:bookmarkStart w:id="72" w:name="_Toc8601563"/>
      <w:bookmarkStart w:id="73" w:name="_Toc91668270"/>
      <w:bookmarkEnd w:id="69"/>
      <w:bookmarkEnd w:id="70"/>
      <w:bookmarkEnd w:id="71"/>
      <w:r>
        <w:lastRenderedPageBreak/>
        <w:t>a</w:t>
      </w:r>
      <w:r w:rsidR="00B60A24">
        <w:t>NALIZA</w:t>
      </w:r>
      <w:r w:rsidR="005C1147">
        <w:t xml:space="preserve"> BIZNESOWA</w:t>
      </w:r>
      <w:bookmarkEnd w:id="72"/>
      <w:bookmarkEnd w:id="73"/>
    </w:p>
    <w:p w14:paraId="2C91BB6E" w14:textId="13CC698E" w:rsidR="004F12BA" w:rsidRDefault="00BB0AE0" w:rsidP="00D340D5">
      <w:pPr>
        <w:pStyle w:val="Nagwek2"/>
      </w:pPr>
      <w:bookmarkStart w:id="74" w:name="_Toc490182401"/>
      <w:bookmarkStart w:id="75" w:name="_Toc496365795"/>
      <w:bookmarkStart w:id="76" w:name="_Toc490182402"/>
      <w:bookmarkStart w:id="77" w:name="_Toc8601564"/>
      <w:bookmarkStart w:id="78" w:name="_Toc91668271"/>
      <w:bookmarkEnd w:id="74"/>
      <w:bookmarkEnd w:id="75"/>
      <w:r w:rsidRPr="00327C91">
        <w:t>Wprowadzenie</w:t>
      </w:r>
      <w:bookmarkEnd w:id="76"/>
      <w:bookmarkEnd w:id="77"/>
      <w:bookmarkEnd w:id="78"/>
    </w:p>
    <w:p w14:paraId="23FA24A2" w14:textId="03B02609" w:rsidR="00CB05B4" w:rsidRDefault="004412E7" w:rsidP="00CB05B4">
      <w:pPr>
        <w:pStyle w:val="TreAkapitu"/>
      </w:pPr>
      <w:r w:rsidRPr="004412E7">
        <w:t xml:space="preserve">Powołując się na formalną definicję </w:t>
      </w:r>
      <w:r w:rsidRPr="004412E7">
        <w:rPr>
          <w:i/>
          <w:iCs/>
        </w:rPr>
        <w:t xml:space="preserve">International </w:t>
      </w:r>
      <w:proofErr w:type="spellStart"/>
      <w:r w:rsidRPr="004412E7">
        <w:rPr>
          <w:i/>
          <w:iCs/>
        </w:rPr>
        <w:t>Institute</w:t>
      </w:r>
      <w:proofErr w:type="spellEnd"/>
      <w:r w:rsidRPr="004412E7">
        <w:rPr>
          <w:i/>
          <w:iCs/>
        </w:rPr>
        <w:t xml:space="preserve"> of Business Analysis </w:t>
      </w:r>
      <w:r w:rsidRPr="004412E7">
        <w:t xml:space="preserve">analiza biznesowa </w:t>
      </w:r>
      <w:r>
        <w:t>jest do dyscyplina zajmująca się</w:t>
      </w:r>
      <w:r w:rsidR="0084208B">
        <w:t xml:space="preserve"> </w:t>
      </w:r>
      <w:r w:rsidRPr="004412E7">
        <w:t>“o</w:t>
      </w:r>
      <w:r>
        <w:t>kreślaniem potrzeb i rekomendowaniem rozwiązań, które przynoszą wartość interesariuszom”. Analiza biznesowa umożliwia wyartykułowanie potrzeb oraz ich uzasadnienie. Prowadzi się ją w celu stworzenia modelu, pozwalającego na lepsze zrozumienie zasad jej działania oraz funkcjonowania.</w:t>
      </w:r>
    </w:p>
    <w:p w14:paraId="482BDFF5" w14:textId="77777777" w:rsidR="001F796A" w:rsidRDefault="001F796A" w:rsidP="00CB05B4">
      <w:pPr>
        <w:pStyle w:val="TreAkapitu"/>
      </w:pPr>
    </w:p>
    <w:p w14:paraId="72F96191" w14:textId="6BD18E52" w:rsidR="001F796A" w:rsidRPr="001F796A" w:rsidRDefault="001F796A" w:rsidP="001F796A">
      <w:pPr>
        <w:pStyle w:val="Legenda"/>
        <w:jc w:val="both"/>
        <w:rPr>
          <w:b w:val="0"/>
          <w:bCs w:val="0"/>
        </w:rPr>
      </w:pPr>
      <w:bookmarkStart w:id="79" w:name="_Toc91667870"/>
      <w:r w:rsidRPr="001F796A">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11</w:t>
      </w:r>
      <w:r w:rsidR="00914E7C">
        <w:rPr>
          <w:b w:val="0"/>
          <w:bCs w:val="0"/>
        </w:rPr>
        <w:fldChar w:fldCharType="end"/>
      </w:r>
      <w:r w:rsidRPr="001F796A">
        <w:rPr>
          <w:b w:val="0"/>
          <w:bCs w:val="0"/>
          <w:noProof/>
        </w:rPr>
        <w:t xml:space="preserve">. </w:t>
      </w:r>
      <w:r>
        <w:rPr>
          <w:b w:val="0"/>
          <w:bCs w:val="0"/>
          <w:noProof/>
        </w:rPr>
        <w:t>Podstawowy m</w:t>
      </w:r>
      <w:r w:rsidRPr="001F796A">
        <w:rPr>
          <w:b w:val="0"/>
          <w:bCs w:val="0"/>
          <w:noProof/>
        </w:rPr>
        <w:t>odel konceptualny analizy biznesowej (The Business Analysis Core Concept Model™)</w:t>
      </w:r>
      <w:bookmarkEnd w:id="79"/>
    </w:p>
    <w:p w14:paraId="53CA3A47" w14:textId="695355A2" w:rsidR="001F796A" w:rsidRDefault="001F796A" w:rsidP="003F2AB6">
      <w:pPr>
        <w:pStyle w:val="TreAkapitu"/>
        <w:jc w:val="center"/>
      </w:pPr>
      <w:r>
        <w:rPr>
          <w:noProof/>
        </w:rPr>
        <w:drawing>
          <wp:inline distT="0" distB="0" distL="0" distR="0" wp14:anchorId="0B25249C" wp14:editId="483E213F">
            <wp:extent cx="4549140" cy="4713634"/>
            <wp:effectExtent l="0" t="0" r="0" b="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65965" cy="4731067"/>
                    </a:xfrm>
                    <a:prstGeom prst="rect">
                      <a:avLst/>
                    </a:prstGeom>
                  </pic:spPr>
                </pic:pic>
              </a:graphicData>
            </a:graphic>
          </wp:inline>
        </w:drawing>
      </w:r>
    </w:p>
    <w:p w14:paraId="3D090E47" w14:textId="5B5F3698" w:rsidR="001F796A" w:rsidRDefault="001F796A" w:rsidP="001F796A">
      <w:pPr>
        <w:pStyle w:val="TreAkapitu"/>
        <w:jc w:val="left"/>
        <w:rPr>
          <w:sz w:val="20"/>
          <w:lang w:val="en-US"/>
        </w:rPr>
      </w:pPr>
      <w:bookmarkStart w:id="80" w:name="_Hlk76463199"/>
      <w:proofErr w:type="spellStart"/>
      <w:r w:rsidRPr="00B544F6">
        <w:rPr>
          <w:sz w:val="20"/>
          <w:lang w:val="en-US"/>
        </w:rPr>
        <w:t>Źródło</w:t>
      </w:r>
      <w:proofErr w:type="spellEnd"/>
      <w:r w:rsidRPr="00B544F6">
        <w:rPr>
          <w:sz w:val="20"/>
          <w:lang w:val="en-US"/>
        </w:rPr>
        <w:t xml:space="preserve">: </w:t>
      </w:r>
      <w:r w:rsidR="00B544F6" w:rsidRPr="00B544F6">
        <w:rPr>
          <w:sz w:val="20"/>
          <w:lang w:val="en-US"/>
        </w:rPr>
        <w:t>A Guide to the Business Analysis Body of Knowledge®</w:t>
      </w:r>
    </w:p>
    <w:bookmarkEnd w:id="80"/>
    <w:p w14:paraId="6EBE4F51" w14:textId="15F5B80F" w:rsidR="00B544F6" w:rsidRDefault="00B544F6" w:rsidP="001F796A">
      <w:pPr>
        <w:pStyle w:val="TreAkapitu"/>
        <w:jc w:val="left"/>
        <w:rPr>
          <w:sz w:val="20"/>
          <w:lang w:val="en-US"/>
        </w:rPr>
      </w:pPr>
    </w:p>
    <w:p w14:paraId="0EA2E501" w14:textId="1A380AC4" w:rsidR="00B544F6" w:rsidRDefault="00B544F6" w:rsidP="001F796A">
      <w:pPr>
        <w:pStyle w:val="TreAkapitu"/>
        <w:jc w:val="left"/>
        <w:rPr>
          <w:sz w:val="20"/>
          <w:lang w:val="en-US"/>
        </w:rPr>
      </w:pPr>
    </w:p>
    <w:p w14:paraId="7301CBE7" w14:textId="26F860CB" w:rsidR="00B544F6" w:rsidRDefault="00B544F6" w:rsidP="001F796A">
      <w:pPr>
        <w:pStyle w:val="TreAkapitu"/>
        <w:jc w:val="left"/>
        <w:rPr>
          <w:sz w:val="20"/>
          <w:lang w:val="en-US"/>
        </w:rPr>
      </w:pPr>
    </w:p>
    <w:p w14:paraId="21A61999" w14:textId="7C30D1DA" w:rsidR="00B544F6" w:rsidRDefault="00B544F6" w:rsidP="001F796A">
      <w:pPr>
        <w:pStyle w:val="TreAkapitu"/>
        <w:jc w:val="left"/>
        <w:rPr>
          <w:sz w:val="20"/>
          <w:lang w:val="en-US"/>
        </w:rPr>
      </w:pPr>
    </w:p>
    <w:p w14:paraId="77EF9F23" w14:textId="77777777" w:rsidR="00B544F6" w:rsidRPr="00B544F6" w:rsidRDefault="00B544F6" w:rsidP="001F796A">
      <w:pPr>
        <w:pStyle w:val="TreAkapitu"/>
        <w:jc w:val="left"/>
        <w:rPr>
          <w:sz w:val="20"/>
          <w:lang w:val="en-US"/>
        </w:rPr>
      </w:pPr>
    </w:p>
    <w:p w14:paraId="69C9A283" w14:textId="346EBB17" w:rsidR="00B544F6" w:rsidRDefault="00B544F6" w:rsidP="00B544F6">
      <w:pPr>
        <w:pStyle w:val="TreAkapitu"/>
      </w:pPr>
      <w:r w:rsidRPr="00B544F6">
        <w:lastRenderedPageBreak/>
        <w:t xml:space="preserve">Poniższy rysunek przedstawia jak obszary wiedzy wspierają </w:t>
      </w:r>
      <w:r w:rsidR="00304C18">
        <w:t xml:space="preserve">dostarczanie </w:t>
      </w:r>
      <w:r w:rsidRPr="00B544F6">
        <w:t>wartości biznesow</w:t>
      </w:r>
      <w:r w:rsidR="000156DF">
        <w:t>ych</w:t>
      </w:r>
      <w:r w:rsidRPr="00B544F6">
        <w:t xml:space="preserve"> </w:t>
      </w:r>
      <w:r>
        <w:t>w poszczególnych etapach cyklu projektu.</w:t>
      </w:r>
    </w:p>
    <w:p w14:paraId="73FD3583" w14:textId="77777777" w:rsidR="00A07A00" w:rsidRDefault="00A07A00" w:rsidP="00B544F6">
      <w:pPr>
        <w:pStyle w:val="TreAkapitu"/>
      </w:pPr>
    </w:p>
    <w:p w14:paraId="23E44A30" w14:textId="62549429" w:rsidR="005640EB" w:rsidRPr="005640EB" w:rsidRDefault="005640EB" w:rsidP="005640EB">
      <w:pPr>
        <w:pStyle w:val="Legenda"/>
        <w:jc w:val="both"/>
        <w:rPr>
          <w:b w:val="0"/>
          <w:bCs w:val="0"/>
          <w:lang w:val="en-US"/>
        </w:rPr>
      </w:pPr>
      <w:bookmarkStart w:id="81" w:name="_Toc91667871"/>
      <w:proofErr w:type="spellStart"/>
      <w:r w:rsidRPr="005640EB">
        <w:rPr>
          <w:b w:val="0"/>
          <w:bCs w:val="0"/>
          <w:lang w:val="en-US"/>
        </w:rPr>
        <w:t>Rysunek</w:t>
      </w:r>
      <w:proofErr w:type="spellEnd"/>
      <w:r w:rsidRPr="005640EB">
        <w:rPr>
          <w:b w:val="0"/>
          <w:bCs w:val="0"/>
          <w:lang w:val="en-US"/>
        </w:rPr>
        <w:t xml:space="preserve"> </w:t>
      </w:r>
      <w:r w:rsidR="00914E7C">
        <w:rPr>
          <w:b w:val="0"/>
          <w:bCs w:val="0"/>
          <w:lang w:val="en-US"/>
        </w:rPr>
        <w:fldChar w:fldCharType="begin"/>
      </w:r>
      <w:r w:rsidR="00914E7C">
        <w:rPr>
          <w:b w:val="0"/>
          <w:bCs w:val="0"/>
          <w:lang w:val="en-US"/>
        </w:rPr>
        <w:instrText xml:space="preserve"> SEQ Rysunek \* ARABIC </w:instrText>
      </w:r>
      <w:r w:rsidR="00914E7C">
        <w:rPr>
          <w:b w:val="0"/>
          <w:bCs w:val="0"/>
          <w:lang w:val="en-US"/>
        </w:rPr>
        <w:fldChar w:fldCharType="separate"/>
      </w:r>
      <w:r w:rsidR="00300C49">
        <w:rPr>
          <w:b w:val="0"/>
          <w:bCs w:val="0"/>
          <w:noProof/>
          <w:lang w:val="en-US"/>
        </w:rPr>
        <w:t>12</w:t>
      </w:r>
      <w:r w:rsidR="00914E7C">
        <w:rPr>
          <w:b w:val="0"/>
          <w:bCs w:val="0"/>
          <w:lang w:val="en-US"/>
        </w:rPr>
        <w:fldChar w:fldCharType="end"/>
      </w:r>
      <w:r w:rsidRPr="005640EB">
        <w:rPr>
          <w:b w:val="0"/>
          <w:bCs w:val="0"/>
          <w:lang w:val="en-US"/>
        </w:rPr>
        <w:t xml:space="preserve">. </w:t>
      </w:r>
      <w:proofErr w:type="spellStart"/>
      <w:r w:rsidRPr="005640EB">
        <w:rPr>
          <w:b w:val="0"/>
          <w:bCs w:val="0"/>
          <w:lang w:val="en-US"/>
        </w:rPr>
        <w:t>Analiza</w:t>
      </w:r>
      <w:proofErr w:type="spellEnd"/>
      <w:r w:rsidRPr="005640EB">
        <w:rPr>
          <w:b w:val="0"/>
          <w:bCs w:val="0"/>
          <w:lang w:val="en-US"/>
        </w:rPr>
        <w:t xml:space="preserve"> </w:t>
      </w:r>
      <w:proofErr w:type="spellStart"/>
      <w:r w:rsidRPr="005640EB">
        <w:rPr>
          <w:b w:val="0"/>
          <w:bCs w:val="0"/>
          <w:lang w:val="en-US"/>
        </w:rPr>
        <w:t>biznesowa</w:t>
      </w:r>
      <w:proofErr w:type="spellEnd"/>
      <w:r w:rsidRPr="005640EB">
        <w:rPr>
          <w:b w:val="0"/>
          <w:bCs w:val="0"/>
          <w:lang w:val="en-US"/>
        </w:rPr>
        <w:t xml:space="preserve"> </w:t>
      </w:r>
      <w:r>
        <w:rPr>
          <w:b w:val="0"/>
          <w:bCs w:val="0"/>
          <w:lang w:val="en-US"/>
        </w:rPr>
        <w:t>(</w:t>
      </w:r>
      <w:r w:rsidRPr="005640EB">
        <w:rPr>
          <w:b w:val="0"/>
          <w:bCs w:val="0"/>
          <w:i/>
          <w:iCs/>
          <w:lang w:val="en-US"/>
        </w:rPr>
        <w:t>Business Analysis Beyond Projects</w:t>
      </w:r>
      <w:r>
        <w:rPr>
          <w:b w:val="0"/>
          <w:bCs w:val="0"/>
          <w:i/>
          <w:iCs/>
          <w:lang w:val="en-US"/>
        </w:rPr>
        <w:t>)</w:t>
      </w:r>
      <w:r w:rsidR="00E90339">
        <w:rPr>
          <w:b w:val="0"/>
          <w:bCs w:val="0"/>
          <w:i/>
          <w:iCs/>
          <w:lang w:val="en-US"/>
        </w:rPr>
        <w:t xml:space="preserve"> </w:t>
      </w:r>
      <w:proofErr w:type="spellStart"/>
      <w:r w:rsidR="00E90339" w:rsidRPr="00E90339">
        <w:rPr>
          <w:b w:val="0"/>
          <w:bCs w:val="0"/>
          <w:lang w:val="en-US"/>
        </w:rPr>
        <w:t>w</w:t>
      </w:r>
      <w:r w:rsidR="0084208B">
        <w:rPr>
          <w:b w:val="0"/>
          <w:bCs w:val="0"/>
          <w:lang w:val="en-US"/>
        </w:rPr>
        <w:t>edłu</w:t>
      </w:r>
      <w:r w:rsidR="00E90339" w:rsidRPr="00E90339">
        <w:rPr>
          <w:b w:val="0"/>
          <w:bCs w:val="0"/>
          <w:lang w:val="en-US"/>
        </w:rPr>
        <w:t>g</w:t>
      </w:r>
      <w:proofErr w:type="spellEnd"/>
      <w:r w:rsidR="00E90339" w:rsidRPr="00E90339">
        <w:rPr>
          <w:b w:val="0"/>
          <w:bCs w:val="0"/>
          <w:lang w:val="en-US"/>
        </w:rPr>
        <w:t xml:space="preserve"> BABOK®</w:t>
      </w:r>
      <w:bookmarkEnd w:id="81"/>
    </w:p>
    <w:p w14:paraId="14EFB91C" w14:textId="556C0B68" w:rsidR="00B544F6" w:rsidRDefault="00B544F6" w:rsidP="00B544F6">
      <w:pPr>
        <w:pStyle w:val="TreAkapitu"/>
      </w:pPr>
      <w:r>
        <w:rPr>
          <w:noProof/>
        </w:rPr>
        <w:drawing>
          <wp:inline distT="0" distB="0" distL="0" distR="0" wp14:anchorId="6CF12A35" wp14:editId="128E3E5D">
            <wp:extent cx="5276307" cy="2887980"/>
            <wp:effectExtent l="0" t="0" r="0" b="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83023" cy="2891656"/>
                    </a:xfrm>
                    <a:prstGeom prst="rect">
                      <a:avLst/>
                    </a:prstGeom>
                  </pic:spPr>
                </pic:pic>
              </a:graphicData>
            </a:graphic>
          </wp:inline>
        </w:drawing>
      </w:r>
    </w:p>
    <w:p w14:paraId="4B01BC39" w14:textId="5AC4F13F" w:rsidR="001F796A" w:rsidRDefault="005640EB" w:rsidP="005640EB">
      <w:pPr>
        <w:pStyle w:val="TreAkapitu"/>
        <w:jc w:val="left"/>
        <w:rPr>
          <w:sz w:val="20"/>
          <w:lang w:val="en-US"/>
        </w:rPr>
      </w:pPr>
      <w:proofErr w:type="spellStart"/>
      <w:r w:rsidRPr="00B544F6">
        <w:rPr>
          <w:sz w:val="20"/>
          <w:lang w:val="en-US"/>
        </w:rPr>
        <w:t>Źródło</w:t>
      </w:r>
      <w:proofErr w:type="spellEnd"/>
      <w:r w:rsidRPr="00B544F6">
        <w:rPr>
          <w:sz w:val="20"/>
          <w:lang w:val="en-US"/>
        </w:rPr>
        <w:t>: A Guide to the Business Analysis Body of Knowledge®</w:t>
      </w:r>
    </w:p>
    <w:p w14:paraId="5067EC08" w14:textId="77777777" w:rsidR="005640EB" w:rsidRPr="005640EB" w:rsidRDefault="005640EB" w:rsidP="005640EB">
      <w:pPr>
        <w:pStyle w:val="TreAkapitu"/>
        <w:jc w:val="left"/>
        <w:rPr>
          <w:sz w:val="20"/>
          <w:lang w:val="en-US"/>
        </w:rPr>
      </w:pPr>
    </w:p>
    <w:p w14:paraId="750D11AC" w14:textId="2B718E9C" w:rsidR="004412E7" w:rsidRDefault="004412E7" w:rsidP="006D4A5E">
      <w:pPr>
        <w:pStyle w:val="TreAkapitu"/>
      </w:pPr>
      <w:r>
        <w:t xml:space="preserve">W niniejszym rozdziale zostanie opracowana analiza biznesowa </w:t>
      </w:r>
      <w:r w:rsidR="00A059D6">
        <w:t xml:space="preserve">uszczegóławiając analizę organizacji oraz interesariuszy. Zostanie </w:t>
      </w:r>
      <w:r w:rsidR="00CD7373">
        <w:t>określone</w:t>
      </w:r>
      <w:r w:rsidR="00A059D6">
        <w:t xml:space="preserve"> otoczenie organizacji, czyli zbiór zewnętrznych podmiotów, oddziałujących na organizacje. Aby </w:t>
      </w:r>
      <w:r w:rsidR="00F73C7A">
        <w:t xml:space="preserve">ustalić w jaki sposób ma działać organizacja zostaną zamodelowane procesy biznesowe oraz zdefiniowani aktorzy biznesowi i ich role. </w:t>
      </w:r>
    </w:p>
    <w:p w14:paraId="6DD024A7" w14:textId="0281E206" w:rsidR="008D1865" w:rsidRDefault="008D1865" w:rsidP="00D340D5">
      <w:pPr>
        <w:pStyle w:val="Nagwek2"/>
      </w:pPr>
      <w:bookmarkStart w:id="82" w:name="_Toc8601565"/>
      <w:bookmarkStart w:id="83" w:name="_Toc91668272"/>
      <w:r>
        <w:t>Analiza organizacji</w:t>
      </w:r>
      <w:bookmarkEnd w:id="82"/>
      <w:bookmarkEnd w:id="83"/>
    </w:p>
    <w:p w14:paraId="0D1D0573" w14:textId="77777777" w:rsidR="003E6524" w:rsidRDefault="009B3094" w:rsidP="009B3094">
      <w:pPr>
        <w:pStyle w:val="TreAkapitu"/>
      </w:pPr>
      <w:r>
        <w:t>Celem tego podrozdziału jest</w:t>
      </w:r>
      <w:r w:rsidR="00F77F16">
        <w:t xml:space="preserve"> </w:t>
      </w:r>
      <w:r w:rsidR="00F77F16" w:rsidRPr="00F77F16">
        <w:t>zdefiniowanie</w:t>
      </w:r>
      <w:r w:rsidR="00F77F16">
        <w:t xml:space="preserve"> i</w:t>
      </w:r>
      <w:r>
        <w:t xml:space="preserve"> przeanalizowanie organizacji, dla której zostanie stworzony system. Poniż</w:t>
      </w:r>
      <w:r w:rsidR="00F77F16">
        <w:t>sze podpunkty zawierają</w:t>
      </w:r>
      <w:r w:rsidR="003E6524">
        <w:t xml:space="preserve">: </w:t>
      </w:r>
    </w:p>
    <w:p w14:paraId="174A5FF8" w14:textId="5EA42539" w:rsidR="003E6524" w:rsidRDefault="00F77F16" w:rsidP="00A55904">
      <w:pPr>
        <w:pStyle w:val="TreAkapitu"/>
        <w:numPr>
          <w:ilvl w:val="0"/>
          <w:numId w:val="11"/>
        </w:numPr>
      </w:pPr>
      <w:r>
        <w:t>przeznaczeni</w:t>
      </w:r>
      <w:r w:rsidR="00640946">
        <w:t>e</w:t>
      </w:r>
      <w:r>
        <w:t xml:space="preserve"> systemu,  </w:t>
      </w:r>
    </w:p>
    <w:p w14:paraId="790DCABF" w14:textId="77777777" w:rsidR="003E6524" w:rsidRDefault="00F77F16" w:rsidP="00A55904">
      <w:pPr>
        <w:pStyle w:val="TreAkapitu"/>
        <w:numPr>
          <w:ilvl w:val="0"/>
          <w:numId w:val="11"/>
        </w:numPr>
      </w:pPr>
      <w:r>
        <w:t>charakterystykę</w:t>
      </w:r>
      <w:r w:rsidR="009F3E74">
        <w:t xml:space="preserve"> organizacji, </w:t>
      </w:r>
    </w:p>
    <w:p w14:paraId="22E82A0B" w14:textId="53DC6A33" w:rsidR="003E6524" w:rsidRDefault="00F77F16" w:rsidP="00A55904">
      <w:pPr>
        <w:pStyle w:val="TreAkapitu"/>
        <w:numPr>
          <w:ilvl w:val="0"/>
          <w:numId w:val="11"/>
        </w:numPr>
      </w:pPr>
      <w:r>
        <w:t>dziedzin</w:t>
      </w:r>
      <w:r w:rsidR="009F3E74">
        <w:t>ę</w:t>
      </w:r>
      <w:r>
        <w:t xml:space="preserve"> działalności</w:t>
      </w:r>
      <w:r w:rsidR="003E6524">
        <w:t>,</w:t>
      </w:r>
      <w:r>
        <w:t xml:space="preserve"> </w:t>
      </w:r>
    </w:p>
    <w:p w14:paraId="1FD582A3" w14:textId="08FFAEAA" w:rsidR="009B3094" w:rsidRPr="009B3094" w:rsidRDefault="003E6524" w:rsidP="00A55904">
      <w:pPr>
        <w:pStyle w:val="TreAkapitu"/>
        <w:numPr>
          <w:ilvl w:val="0"/>
          <w:numId w:val="11"/>
        </w:numPr>
      </w:pPr>
      <w:r>
        <w:t>otoczenie organizacji</w:t>
      </w:r>
    </w:p>
    <w:p w14:paraId="651B15A0" w14:textId="6A7152B5" w:rsidR="00070C76" w:rsidRDefault="005C1147" w:rsidP="00D340D5">
      <w:pPr>
        <w:pStyle w:val="Nagwek3"/>
      </w:pPr>
      <w:bookmarkStart w:id="84" w:name="_Toc8601566"/>
      <w:bookmarkStart w:id="85" w:name="_Toc91668273"/>
      <w:r>
        <w:t>Charakterystyka organizacji/przedsięwzięcia</w:t>
      </w:r>
      <w:bookmarkEnd w:id="84"/>
      <w:bookmarkEnd w:id="85"/>
    </w:p>
    <w:p w14:paraId="187EE95C" w14:textId="7946ED1D" w:rsidR="009B3094" w:rsidRPr="009B3094" w:rsidRDefault="009B3094" w:rsidP="009B3094">
      <w:pPr>
        <w:pStyle w:val="TreAkapitu"/>
      </w:pPr>
      <w:r>
        <w:t>Tworzony system przeznaczony jest dla rzeczywistej organizacji</w:t>
      </w:r>
      <w:r w:rsidR="00130944">
        <w:t xml:space="preserve"> społecznej</w:t>
      </w:r>
      <w:r w:rsidR="002F1A13">
        <w:t>, zrzeszającej</w:t>
      </w:r>
      <w:r>
        <w:t xml:space="preserve"> społecznoś</w:t>
      </w:r>
      <w:r w:rsidR="002F1A13">
        <w:t>ć</w:t>
      </w:r>
      <w:r>
        <w:t xml:space="preserve"> </w:t>
      </w:r>
      <w:r w:rsidR="00687F59">
        <w:t>studencką</w:t>
      </w:r>
      <w:r>
        <w:t>. Jest to organizacja</w:t>
      </w:r>
      <w:r w:rsidR="00130944">
        <w:t xml:space="preserve"> </w:t>
      </w:r>
      <w:r>
        <w:t xml:space="preserve">obejmująca cały obszar kraju. </w:t>
      </w:r>
      <w:r w:rsidR="00474BAF">
        <w:lastRenderedPageBreak/>
        <w:t>Organizacja prowadzi działalność o charakterze dydaktycznym i naukowo-badawczym. Głównym c</w:t>
      </w:r>
      <w:r>
        <w:t xml:space="preserve">elem organizacji jest </w:t>
      </w:r>
      <w:r w:rsidR="00DB4ACE">
        <w:t>nauka</w:t>
      </w:r>
      <w:r>
        <w:t xml:space="preserve"> –</w:t>
      </w:r>
      <w:r w:rsidR="00474BAF">
        <w:t xml:space="preserve"> </w:t>
      </w:r>
      <w:r w:rsidR="00E94FB0">
        <w:t xml:space="preserve">a dokładnie </w:t>
      </w:r>
      <w:r>
        <w:t>zdobycie wykształcenia wyższego.</w:t>
      </w:r>
      <w:r w:rsidR="00474BAF">
        <w:t xml:space="preserve"> </w:t>
      </w:r>
    </w:p>
    <w:p w14:paraId="5B1977CF" w14:textId="450FE16D" w:rsidR="00DC4381" w:rsidRDefault="00CF6E05" w:rsidP="00D340D5">
      <w:pPr>
        <w:pStyle w:val="Nagwek3"/>
      </w:pPr>
      <w:bookmarkStart w:id="86" w:name="_Toc8601567"/>
      <w:bookmarkStart w:id="87" w:name="_Toc91668274"/>
      <w:r>
        <w:t>D</w:t>
      </w:r>
      <w:r w:rsidR="00070C76" w:rsidRPr="00070C76">
        <w:t>ziedzin</w:t>
      </w:r>
      <w:r>
        <w:t>a</w:t>
      </w:r>
      <w:r w:rsidR="00070C76" w:rsidRPr="00070C76">
        <w:t xml:space="preserve"> </w:t>
      </w:r>
      <w:r w:rsidR="00070C76">
        <w:t>działalności organizacji</w:t>
      </w:r>
      <w:bookmarkEnd w:id="86"/>
      <w:bookmarkEnd w:id="87"/>
    </w:p>
    <w:p w14:paraId="5EFB0182" w14:textId="6A69AFA2" w:rsidR="002C207F" w:rsidRPr="007B5551" w:rsidRDefault="009B3094" w:rsidP="00685353">
      <w:pPr>
        <w:pStyle w:val="TreAkapitu"/>
      </w:pPr>
      <w:r>
        <w:t xml:space="preserve">Dziedziną rozpatrywanej organizacji jest </w:t>
      </w:r>
      <w:r w:rsidR="00DB4ACE">
        <w:t>edukacja</w:t>
      </w:r>
      <w:r>
        <w:t>.</w:t>
      </w:r>
      <w:r w:rsidR="00EA5022">
        <w:t xml:space="preserve"> Skupia się ona na zdobywaniu oraz poszerzaniu wiedzy z różnych dziedzin nauki.</w:t>
      </w:r>
      <w:r w:rsidR="00DB4ACE">
        <w:t xml:space="preserve"> Ma za zadanie wyposażenie studenta w wiedzę teoretyczną oraz praktyczną, która pozwoli na uzyskanie zatrudnienia zgodnego z posiadanymi kwalifikacjami lub też kontynuację nauki.</w:t>
      </w:r>
    </w:p>
    <w:p w14:paraId="402334C4" w14:textId="3A1C4736" w:rsidR="00BA67BB" w:rsidRDefault="00B703F8" w:rsidP="00D340D5">
      <w:pPr>
        <w:pStyle w:val="Nagwek3"/>
      </w:pPr>
      <w:bookmarkStart w:id="88" w:name="_Toc8601574"/>
      <w:bookmarkStart w:id="89" w:name="_Toc91668275"/>
      <w:r>
        <w:t>Otoczenie organizacji</w:t>
      </w:r>
      <w:bookmarkEnd w:id="88"/>
      <w:bookmarkEnd w:id="89"/>
    </w:p>
    <w:p w14:paraId="69E4B2DD" w14:textId="4672321C" w:rsidR="007B5551" w:rsidRDefault="00C6045C" w:rsidP="00C6045C">
      <w:pPr>
        <w:pStyle w:val="TreAkapitu"/>
      </w:pPr>
      <w:r>
        <w:t>O</w:t>
      </w:r>
      <w:r w:rsidRPr="00C6045C">
        <w:t>toczenie</w:t>
      </w:r>
      <w:r>
        <w:rPr>
          <w:rStyle w:val="Odwoanieprzypisudolnego"/>
        </w:rPr>
        <w:footnoteReference w:id="2"/>
      </w:r>
      <w:r>
        <w:t xml:space="preserve"> </w:t>
      </w:r>
      <w:r w:rsidRPr="00C6045C">
        <w:t>to zbiór różnego rodzaju uwarunkowań społeczno-politycznych, ekonomiczno-prawnych, organizacyjnych, techniczno-technologicznych, kulturowych oraz demograficznych, o charakterze krajowym i międzynarodowym, oddziaływujących w sposób bezpośredni i pośredni na zachowanie się podmiotów gospodarczych stwarzających z jednej strony szanse ich rozwoju, z drugiej zaś – narzucających pewne ograniczenia</w:t>
      </w:r>
    </w:p>
    <w:p w14:paraId="25F9303E" w14:textId="0DC0C8ED" w:rsidR="00366942" w:rsidRDefault="00366942" w:rsidP="00C6045C">
      <w:pPr>
        <w:pStyle w:val="TreAkapitu"/>
      </w:pPr>
      <w:r>
        <w:t>Organizacje zawierają otoczenie wewnętrzne jak i zewnętrzne, które</w:t>
      </w:r>
      <w:r w:rsidR="00242B53">
        <w:t xml:space="preserve"> następnie</w:t>
      </w:r>
      <w:r>
        <w:t xml:space="preserve"> </w:t>
      </w:r>
      <w:r w:rsidR="00242B53">
        <w:t xml:space="preserve">dzieli </w:t>
      </w:r>
      <w:r>
        <w:t xml:space="preserve"> się </w:t>
      </w:r>
      <w:r w:rsidR="00242B53">
        <w:t>na dwie</w:t>
      </w:r>
      <w:r>
        <w:t xml:space="preserve"> warstw</w:t>
      </w:r>
      <w:r w:rsidR="00242B53">
        <w:t>y</w:t>
      </w:r>
      <w:r>
        <w:t xml:space="preserve">: </w:t>
      </w:r>
    </w:p>
    <w:p w14:paraId="09F8CE08" w14:textId="51BD1977" w:rsidR="00366942" w:rsidRDefault="00366942" w:rsidP="00A55904">
      <w:pPr>
        <w:pStyle w:val="TreAkapitu"/>
        <w:numPr>
          <w:ilvl w:val="0"/>
          <w:numId w:val="12"/>
        </w:numPr>
      </w:pPr>
      <w:r>
        <w:t xml:space="preserve">otoczenia ogólnego </w:t>
      </w:r>
    </w:p>
    <w:p w14:paraId="6C6E5E46" w14:textId="7383C226" w:rsidR="00366942" w:rsidRDefault="00366942" w:rsidP="00A55904">
      <w:pPr>
        <w:pStyle w:val="TreAkapitu"/>
        <w:numPr>
          <w:ilvl w:val="0"/>
          <w:numId w:val="12"/>
        </w:numPr>
      </w:pPr>
      <w:r>
        <w:t>otoczenia celowego</w:t>
      </w:r>
    </w:p>
    <w:p w14:paraId="20BC2604" w14:textId="77777777" w:rsidR="00685353" w:rsidRDefault="00685353" w:rsidP="00685353">
      <w:pPr>
        <w:pStyle w:val="TreAkapitu"/>
        <w:ind w:left="1429" w:firstLine="0"/>
      </w:pPr>
    </w:p>
    <w:p w14:paraId="0F0222E2" w14:textId="404F0175" w:rsidR="000F15FD" w:rsidRDefault="000F15FD" w:rsidP="00C6045C">
      <w:pPr>
        <w:pStyle w:val="TreAkapitu"/>
      </w:pPr>
    </w:p>
    <w:p w14:paraId="0D3426D8" w14:textId="38F24B21" w:rsidR="00685353" w:rsidRDefault="00685353" w:rsidP="009B6741">
      <w:pPr>
        <w:pStyle w:val="TreAkapitu"/>
        <w:ind w:firstLine="0"/>
      </w:pPr>
    </w:p>
    <w:p w14:paraId="4238F28D" w14:textId="1DBDE297" w:rsidR="00E22413" w:rsidRDefault="00E22413" w:rsidP="009B6741">
      <w:pPr>
        <w:pStyle w:val="TreAkapitu"/>
        <w:ind w:firstLine="0"/>
      </w:pPr>
    </w:p>
    <w:p w14:paraId="18AA8CC1" w14:textId="61E6900B" w:rsidR="00E22413" w:rsidRDefault="00E22413" w:rsidP="009B6741">
      <w:pPr>
        <w:pStyle w:val="TreAkapitu"/>
        <w:ind w:firstLine="0"/>
      </w:pPr>
    </w:p>
    <w:p w14:paraId="6530DE38" w14:textId="1EC9FD96" w:rsidR="00E22413" w:rsidRDefault="00E22413" w:rsidP="009B6741">
      <w:pPr>
        <w:pStyle w:val="TreAkapitu"/>
        <w:ind w:firstLine="0"/>
      </w:pPr>
    </w:p>
    <w:p w14:paraId="461224E8" w14:textId="411EA1B6" w:rsidR="00E22413" w:rsidRDefault="00E22413" w:rsidP="009B6741">
      <w:pPr>
        <w:pStyle w:val="TreAkapitu"/>
        <w:ind w:firstLine="0"/>
      </w:pPr>
    </w:p>
    <w:p w14:paraId="4F2E9D41" w14:textId="4A53B428" w:rsidR="00E22413" w:rsidRDefault="00E22413" w:rsidP="009B6741">
      <w:pPr>
        <w:pStyle w:val="TreAkapitu"/>
        <w:ind w:firstLine="0"/>
      </w:pPr>
    </w:p>
    <w:p w14:paraId="083351CE" w14:textId="33D5F533" w:rsidR="00E22413" w:rsidRDefault="00E22413" w:rsidP="009B6741">
      <w:pPr>
        <w:pStyle w:val="TreAkapitu"/>
        <w:ind w:firstLine="0"/>
      </w:pPr>
    </w:p>
    <w:p w14:paraId="322C6332" w14:textId="6BE63B72" w:rsidR="00E22413" w:rsidRDefault="00E22413" w:rsidP="009B6741">
      <w:pPr>
        <w:pStyle w:val="TreAkapitu"/>
        <w:ind w:firstLine="0"/>
      </w:pPr>
    </w:p>
    <w:p w14:paraId="7A836CC9" w14:textId="1EF15C46" w:rsidR="00E22413" w:rsidRDefault="00E22413" w:rsidP="009B6741">
      <w:pPr>
        <w:pStyle w:val="TreAkapitu"/>
        <w:ind w:firstLine="0"/>
      </w:pPr>
    </w:p>
    <w:p w14:paraId="2C6DA9A5" w14:textId="77777777" w:rsidR="00E22413" w:rsidRPr="007B5551" w:rsidRDefault="00E22413" w:rsidP="009B6741">
      <w:pPr>
        <w:pStyle w:val="TreAkapitu"/>
        <w:ind w:firstLine="0"/>
      </w:pPr>
    </w:p>
    <w:p w14:paraId="6C266ADB" w14:textId="1BD02E29" w:rsidR="00EA59A0" w:rsidRDefault="00EA59A0" w:rsidP="00EA59A0">
      <w:pPr>
        <w:pStyle w:val="Legenda"/>
        <w:rPr>
          <w:b w:val="0"/>
          <w:bCs w:val="0"/>
        </w:rPr>
      </w:pPr>
      <w:bookmarkStart w:id="90" w:name="_Toc91667872"/>
      <w:r w:rsidRPr="00EA59A0">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13</w:t>
      </w:r>
      <w:r w:rsidR="00914E7C">
        <w:rPr>
          <w:b w:val="0"/>
          <w:bCs w:val="0"/>
        </w:rPr>
        <w:fldChar w:fldCharType="end"/>
      </w:r>
      <w:r w:rsidRPr="00EA59A0">
        <w:rPr>
          <w:b w:val="0"/>
          <w:bCs w:val="0"/>
        </w:rPr>
        <w:t xml:space="preserve">. </w:t>
      </w:r>
      <w:r w:rsidR="006D4A5E">
        <w:rPr>
          <w:b w:val="0"/>
          <w:bCs w:val="0"/>
        </w:rPr>
        <w:t>Elementy o</w:t>
      </w:r>
      <w:r w:rsidRPr="00EA59A0">
        <w:rPr>
          <w:b w:val="0"/>
          <w:bCs w:val="0"/>
        </w:rPr>
        <w:t>toczeni</w:t>
      </w:r>
      <w:r w:rsidR="006D4A5E">
        <w:rPr>
          <w:b w:val="0"/>
          <w:bCs w:val="0"/>
        </w:rPr>
        <w:t>a</w:t>
      </w:r>
      <w:r w:rsidRPr="00EA59A0">
        <w:rPr>
          <w:b w:val="0"/>
          <w:bCs w:val="0"/>
        </w:rPr>
        <w:t xml:space="preserve"> organizacji</w:t>
      </w:r>
      <w:bookmarkEnd w:id="90"/>
    </w:p>
    <w:p w14:paraId="1409F01C" w14:textId="5E1428E8" w:rsidR="000C7027" w:rsidRPr="000C7027" w:rsidRDefault="000C7027" w:rsidP="000C7027"/>
    <w:p w14:paraId="76EB776B" w14:textId="67614170" w:rsidR="007B5551" w:rsidRDefault="00E522A0" w:rsidP="007B5551">
      <w:pPr>
        <w:pStyle w:val="TreAkapitu"/>
        <w:jc w:val="center"/>
      </w:pPr>
      <w:r>
        <w:rPr>
          <w:noProof/>
        </w:rPr>
        <w:drawing>
          <wp:inline distT="0" distB="0" distL="0" distR="0" wp14:anchorId="2258F273" wp14:editId="75FB2C68">
            <wp:extent cx="4032250" cy="3926452"/>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82601" cy="3975482"/>
                    </a:xfrm>
                    <a:prstGeom prst="rect">
                      <a:avLst/>
                    </a:prstGeom>
                  </pic:spPr>
                </pic:pic>
              </a:graphicData>
            </a:graphic>
          </wp:inline>
        </w:drawing>
      </w:r>
    </w:p>
    <w:p w14:paraId="3D2F11FC" w14:textId="56FEE6C2" w:rsidR="00EA59A0" w:rsidRDefault="00EA59A0" w:rsidP="00EA59A0">
      <w:pPr>
        <w:pStyle w:val="TreAkapitu"/>
        <w:jc w:val="left"/>
        <w:rPr>
          <w:i/>
          <w:iCs/>
          <w:sz w:val="20"/>
        </w:rPr>
      </w:pPr>
      <w:proofErr w:type="spellStart"/>
      <w:r>
        <w:rPr>
          <w:sz w:val="20"/>
        </w:rPr>
        <w:t>Żródło</w:t>
      </w:r>
      <w:proofErr w:type="spellEnd"/>
      <w:r>
        <w:rPr>
          <w:sz w:val="20"/>
        </w:rPr>
        <w:t>:</w:t>
      </w:r>
      <w:r w:rsidR="006D4A5E">
        <w:rPr>
          <w:sz w:val="20"/>
        </w:rPr>
        <w:t xml:space="preserve"> </w:t>
      </w:r>
      <w:proofErr w:type="spellStart"/>
      <w:r w:rsidR="006D4A5E" w:rsidRPr="006D4A5E">
        <w:rPr>
          <w:sz w:val="20"/>
        </w:rPr>
        <w:t>R.W.Griffin</w:t>
      </w:r>
      <w:proofErr w:type="spellEnd"/>
      <w:r w:rsidR="006D4A5E">
        <w:rPr>
          <w:sz w:val="20"/>
        </w:rPr>
        <w:t xml:space="preserve">, </w:t>
      </w:r>
      <w:r w:rsidR="00ED710B">
        <w:rPr>
          <w:sz w:val="20"/>
        </w:rPr>
        <w:t>Podstawy zarządzania organizacjami</w:t>
      </w:r>
      <w:r w:rsidR="00B70498">
        <w:rPr>
          <w:sz w:val="20"/>
        </w:rPr>
        <w:t>,</w:t>
      </w:r>
      <w:r w:rsidR="00E522A0">
        <w:rPr>
          <w:sz w:val="20"/>
        </w:rPr>
        <w:t xml:space="preserve"> str. 46</w:t>
      </w:r>
    </w:p>
    <w:p w14:paraId="636ED804" w14:textId="2E6202E5" w:rsidR="00130944" w:rsidRPr="00242B53" w:rsidRDefault="00130944" w:rsidP="00EA59A0">
      <w:pPr>
        <w:pStyle w:val="TreAkapitu"/>
        <w:jc w:val="left"/>
        <w:rPr>
          <w:sz w:val="20"/>
        </w:rPr>
      </w:pPr>
    </w:p>
    <w:p w14:paraId="2BCCB015" w14:textId="27075C8B" w:rsidR="00EF5773" w:rsidRDefault="00EF5773" w:rsidP="00EF5773">
      <w:pPr>
        <w:pStyle w:val="TreAkapitu"/>
        <w:rPr>
          <w:szCs w:val="24"/>
        </w:rPr>
      </w:pPr>
      <w:r>
        <w:rPr>
          <w:szCs w:val="24"/>
        </w:rPr>
        <w:t xml:space="preserve">Do zbadania </w:t>
      </w:r>
      <w:proofErr w:type="spellStart"/>
      <w:r>
        <w:rPr>
          <w:szCs w:val="24"/>
        </w:rPr>
        <w:t>makrootoczenia</w:t>
      </w:r>
      <w:proofErr w:type="spellEnd"/>
      <w:r>
        <w:rPr>
          <w:szCs w:val="24"/>
        </w:rPr>
        <w:t xml:space="preserve"> przedsiębiorstwa zostanie zastosowana analiza PEST, która zestawia ze sobą </w:t>
      </w:r>
      <w:r w:rsidRPr="00EF5773">
        <w:rPr>
          <w:szCs w:val="24"/>
        </w:rPr>
        <w:t>zewnętrzne</w:t>
      </w:r>
      <w:r>
        <w:rPr>
          <w:szCs w:val="24"/>
        </w:rPr>
        <w:t xml:space="preserve"> czynniki organizacji:</w:t>
      </w:r>
    </w:p>
    <w:p w14:paraId="38913287" w14:textId="77919393" w:rsidR="00EF5773" w:rsidRPr="00EF5773" w:rsidRDefault="00EF5773" w:rsidP="00A55904">
      <w:pPr>
        <w:pStyle w:val="TreAkapitu"/>
        <w:numPr>
          <w:ilvl w:val="0"/>
          <w:numId w:val="14"/>
        </w:numPr>
        <w:rPr>
          <w:szCs w:val="24"/>
        </w:rPr>
      </w:pPr>
      <w:r w:rsidRPr="00EF5773">
        <w:rPr>
          <w:szCs w:val="24"/>
        </w:rPr>
        <w:t>polityczn</w:t>
      </w:r>
      <w:r w:rsidR="00111BA6">
        <w:rPr>
          <w:szCs w:val="24"/>
        </w:rPr>
        <w:t>o-prawne</w:t>
      </w:r>
    </w:p>
    <w:p w14:paraId="354C2FF9" w14:textId="7CC102CF" w:rsidR="00EF5773" w:rsidRPr="00EF5773" w:rsidRDefault="00EF5773" w:rsidP="00A55904">
      <w:pPr>
        <w:pStyle w:val="TreAkapitu"/>
        <w:numPr>
          <w:ilvl w:val="0"/>
          <w:numId w:val="13"/>
        </w:numPr>
        <w:rPr>
          <w:szCs w:val="24"/>
        </w:rPr>
      </w:pPr>
      <w:r w:rsidRPr="00EF5773">
        <w:rPr>
          <w:szCs w:val="24"/>
        </w:rPr>
        <w:t>ekonomiczne</w:t>
      </w:r>
    </w:p>
    <w:p w14:paraId="46D92F82" w14:textId="0C3A1D72" w:rsidR="00EF5773" w:rsidRPr="00EF5773" w:rsidRDefault="00EF5773" w:rsidP="00A55904">
      <w:pPr>
        <w:pStyle w:val="TreAkapitu"/>
        <w:numPr>
          <w:ilvl w:val="0"/>
          <w:numId w:val="13"/>
        </w:numPr>
        <w:rPr>
          <w:szCs w:val="24"/>
        </w:rPr>
      </w:pPr>
      <w:r w:rsidRPr="00EF5773">
        <w:rPr>
          <w:szCs w:val="24"/>
        </w:rPr>
        <w:t>społeczno-kulturowe</w:t>
      </w:r>
    </w:p>
    <w:p w14:paraId="0D8E8EA0" w14:textId="373155BF" w:rsidR="00EF5773" w:rsidRDefault="00EF5773" w:rsidP="00A55904">
      <w:pPr>
        <w:pStyle w:val="TreAkapitu"/>
        <w:numPr>
          <w:ilvl w:val="0"/>
          <w:numId w:val="13"/>
        </w:numPr>
        <w:jc w:val="left"/>
        <w:rPr>
          <w:szCs w:val="24"/>
        </w:rPr>
      </w:pPr>
      <w:r w:rsidRPr="00EF5773">
        <w:rPr>
          <w:szCs w:val="24"/>
        </w:rPr>
        <w:t>technologiczne</w:t>
      </w:r>
    </w:p>
    <w:p w14:paraId="7AB35B59" w14:textId="1AB55E05" w:rsidR="00EF5773" w:rsidRDefault="00EF5773" w:rsidP="006A2FA8">
      <w:pPr>
        <w:pStyle w:val="TreAkapitu"/>
        <w:jc w:val="left"/>
        <w:rPr>
          <w:szCs w:val="24"/>
        </w:rPr>
      </w:pPr>
      <w:r>
        <w:rPr>
          <w:szCs w:val="24"/>
        </w:rPr>
        <w:t>Celem badania jest określenie podstawowych obszarów otoczenia, które mają</w:t>
      </w:r>
      <w:r w:rsidR="006A2FA8">
        <w:rPr>
          <w:szCs w:val="24"/>
        </w:rPr>
        <w:t xml:space="preserve"> </w:t>
      </w:r>
      <w:r>
        <w:rPr>
          <w:szCs w:val="24"/>
        </w:rPr>
        <w:t xml:space="preserve">kluczowy wpływ na funkcjonowanie organizacji. </w:t>
      </w:r>
      <w:r w:rsidR="007C4641">
        <w:rPr>
          <w:szCs w:val="24"/>
        </w:rPr>
        <w:t xml:space="preserve">Ponadto dzięki przeprowadzonej analizie PEST ułatwia ona ułożenie </w:t>
      </w:r>
      <w:r w:rsidR="00361EBF">
        <w:rPr>
          <w:szCs w:val="24"/>
        </w:rPr>
        <w:t xml:space="preserve">przyszłej </w:t>
      </w:r>
      <w:r w:rsidR="007C4641">
        <w:rPr>
          <w:szCs w:val="24"/>
        </w:rPr>
        <w:t>strategii działania</w:t>
      </w:r>
      <w:r w:rsidR="005E36C7">
        <w:rPr>
          <w:szCs w:val="24"/>
        </w:rPr>
        <w:t>, która z kolei może zapobiec wielu porażkom oraz uzmysłowić wszelkie zagrożenia</w:t>
      </w:r>
      <w:r w:rsidR="007C4641">
        <w:rPr>
          <w:szCs w:val="24"/>
        </w:rPr>
        <w:t xml:space="preserve">. </w:t>
      </w:r>
      <w:r w:rsidR="00361EBF">
        <w:rPr>
          <w:szCs w:val="24"/>
        </w:rPr>
        <w:t>S</w:t>
      </w:r>
      <w:r>
        <w:rPr>
          <w:szCs w:val="24"/>
        </w:rPr>
        <w:t>kłada się z trzech etapów</w:t>
      </w:r>
      <w:r w:rsidR="006A2FA8">
        <w:rPr>
          <w:szCs w:val="24"/>
        </w:rPr>
        <w:t>:</w:t>
      </w:r>
    </w:p>
    <w:p w14:paraId="7174D72B" w14:textId="292A84D6" w:rsidR="006A2FA8" w:rsidRPr="006A2FA8" w:rsidRDefault="006A2FA8" w:rsidP="006A2FA8">
      <w:pPr>
        <w:pStyle w:val="TreAkapitu"/>
        <w:ind w:firstLine="426"/>
        <w:jc w:val="left"/>
        <w:rPr>
          <w:szCs w:val="24"/>
        </w:rPr>
      </w:pPr>
      <w:r w:rsidRPr="006A2FA8">
        <w:rPr>
          <w:szCs w:val="24"/>
        </w:rPr>
        <w:t>1. Wyróżnienie istotnych czynników dotyczących poszczególnych segmentów</w:t>
      </w:r>
      <w:r>
        <w:rPr>
          <w:szCs w:val="24"/>
        </w:rPr>
        <w:t xml:space="preserve"> </w:t>
      </w:r>
      <w:r w:rsidRPr="006A2FA8">
        <w:rPr>
          <w:szCs w:val="24"/>
        </w:rPr>
        <w:t>otoczenia</w:t>
      </w:r>
    </w:p>
    <w:p w14:paraId="2A6F900C" w14:textId="77777777" w:rsidR="006A2FA8" w:rsidRPr="006A2FA8" w:rsidRDefault="006A2FA8" w:rsidP="006A2FA8">
      <w:pPr>
        <w:pStyle w:val="TreAkapitu"/>
        <w:ind w:firstLine="426"/>
        <w:jc w:val="left"/>
        <w:rPr>
          <w:szCs w:val="24"/>
        </w:rPr>
      </w:pPr>
      <w:r w:rsidRPr="006A2FA8">
        <w:rPr>
          <w:szCs w:val="24"/>
        </w:rPr>
        <w:t>2. Ustalenie wpływu każdego z czynników na funkcjonowanie organizacji</w:t>
      </w:r>
    </w:p>
    <w:p w14:paraId="0CBE66A2" w14:textId="2EF9BBA6" w:rsidR="006A2FA8" w:rsidRDefault="006A2FA8" w:rsidP="006A2FA8">
      <w:pPr>
        <w:pStyle w:val="TreAkapitu"/>
        <w:ind w:firstLine="426"/>
        <w:jc w:val="left"/>
        <w:rPr>
          <w:szCs w:val="24"/>
        </w:rPr>
      </w:pPr>
      <w:r w:rsidRPr="006A2FA8">
        <w:rPr>
          <w:szCs w:val="24"/>
        </w:rPr>
        <w:t xml:space="preserve">3. Określenie relacji między organizacją a </w:t>
      </w:r>
      <w:proofErr w:type="spellStart"/>
      <w:r w:rsidRPr="006A2FA8">
        <w:rPr>
          <w:szCs w:val="24"/>
        </w:rPr>
        <w:t>makrootoczniem</w:t>
      </w:r>
      <w:proofErr w:type="spellEnd"/>
      <w:r w:rsidRPr="006A2FA8">
        <w:rPr>
          <w:szCs w:val="24"/>
        </w:rPr>
        <w:t>.</w:t>
      </w:r>
    </w:p>
    <w:p w14:paraId="3DA0A6BF" w14:textId="2967F866" w:rsidR="00E9684D" w:rsidRDefault="00E9684D" w:rsidP="006A2FA8">
      <w:pPr>
        <w:pStyle w:val="TreAkapitu"/>
        <w:ind w:firstLine="426"/>
        <w:jc w:val="left"/>
        <w:rPr>
          <w:szCs w:val="24"/>
        </w:rPr>
      </w:pPr>
    </w:p>
    <w:p w14:paraId="0918403C" w14:textId="0051FF78" w:rsidR="00A207C3" w:rsidRPr="00A207C3" w:rsidRDefault="00A207C3" w:rsidP="00A207C3">
      <w:pPr>
        <w:pStyle w:val="Legenda"/>
        <w:rPr>
          <w:b w:val="0"/>
          <w:bCs w:val="0"/>
        </w:rPr>
      </w:pPr>
      <w:r w:rsidRPr="00A207C3">
        <w:rPr>
          <w:b w:val="0"/>
          <w:bCs w:val="0"/>
        </w:rPr>
        <w:lastRenderedPageBreak/>
        <w:t xml:space="preserve">Tabela </w:t>
      </w:r>
      <w:r w:rsidRPr="00A207C3">
        <w:rPr>
          <w:b w:val="0"/>
          <w:bCs w:val="0"/>
        </w:rPr>
        <w:fldChar w:fldCharType="begin"/>
      </w:r>
      <w:r w:rsidRPr="00A207C3">
        <w:rPr>
          <w:b w:val="0"/>
          <w:bCs w:val="0"/>
        </w:rPr>
        <w:instrText xml:space="preserve"> SEQ Tabela \* ARABIC </w:instrText>
      </w:r>
      <w:r w:rsidRPr="00A207C3">
        <w:rPr>
          <w:b w:val="0"/>
          <w:bCs w:val="0"/>
        </w:rPr>
        <w:fldChar w:fldCharType="separate"/>
      </w:r>
      <w:r w:rsidR="00B14963">
        <w:rPr>
          <w:b w:val="0"/>
          <w:bCs w:val="0"/>
          <w:noProof/>
        </w:rPr>
        <w:t>3</w:t>
      </w:r>
      <w:r w:rsidRPr="00A207C3">
        <w:rPr>
          <w:b w:val="0"/>
          <w:bCs w:val="0"/>
        </w:rPr>
        <w:fldChar w:fldCharType="end"/>
      </w:r>
      <w:r w:rsidRPr="00A207C3">
        <w:rPr>
          <w:b w:val="0"/>
          <w:bCs w:val="0"/>
        </w:rPr>
        <w:t>. Czynniki analizy PEST</w:t>
      </w: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31"/>
        <w:gridCol w:w="4531"/>
      </w:tblGrid>
      <w:tr w:rsidR="00933BDE" w:rsidRPr="00933BDE" w14:paraId="29A58508" w14:textId="77777777" w:rsidTr="00740148">
        <w:tc>
          <w:tcPr>
            <w:tcW w:w="4531" w:type="dxa"/>
          </w:tcPr>
          <w:p w14:paraId="7C44DA22" w14:textId="77777777" w:rsidR="00933BDE" w:rsidRPr="00933BDE" w:rsidRDefault="00933BDE" w:rsidP="00933BDE">
            <w:pPr>
              <w:pStyle w:val="TreAkapitu"/>
              <w:ind w:firstLine="426"/>
              <w:jc w:val="left"/>
              <w:rPr>
                <w:b/>
                <w:szCs w:val="24"/>
              </w:rPr>
            </w:pPr>
            <w:r w:rsidRPr="00933BDE">
              <w:rPr>
                <w:b/>
                <w:szCs w:val="24"/>
              </w:rPr>
              <w:t>Polityczno-prawne</w:t>
            </w:r>
          </w:p>
        </w:tc>
        <w:tc>
          <w:tcPr>
            <w:tcW w:w="4531" w:type="dxa"/>
          </w:tcPr>
          <w:p w14:paraId="78713259" w14:textId="77777777" w:rsidR="00933BDE" w:rsidRPr="00933BDE" w:rsidRDefault="00933BDE" w:rsidP="00933BDE">
            <w:pPr>
              <w:pStyle w:val="TreAkapitu"/>
              <w:ind w:firstLine="426"/>
              <w:jc w:val="left"/>
              <w:rPr>
                <w:b/>
                <w:szCs w:val="24"/>
              </w:rPr>
            </w:pPr>
            <w:r w:rsidRPr="00933BDE">
              <w:rPr>
                <w:b/>
                <w:szCs w:val="24"/>
              </w:rPr>
              <w:t>Ekonomiczne</w:t>
            </w:r>
          </w:p>
        </w:tc>
      </w:tr>
      <w:tr w:rsidR="00933BDE" w:rsidRPr="00933BDE" w14:paraId="4ED6F776" w14:textId="77777777" w:rsidTr="00740148">
        <w:tc>
          <w:tcPr>
            <w:tcW w:w="4531" w:type="dxa"/>
          </w:tcPr>
          <w:p w14:paraId="4E9ED870" w14:textId="77A35A1D" w:rsidR="00A207C3" w:rsidRDefault="00A207C3" w:rsidP="00A55904">
            <w:pPr>
              <w:pStyle w:val="TreAkapitu"/>
              <w:numPr>
                <w:ilvl w:val="0"/>
                <w:numId w:val="15"/>
              </w:numPr>
              <w:jc w:val="left"/>
              <w:rPr>
                <w:szCs w:val="24"/>
              </w:rPr>
            </w:pPr>
            <w:r w:rsidRPr="00A207C3">
              <w:rPr>
                <w:szCs w:val="24"/>
              </w:rPr>
              <w:t>Kodeks cywilny</w:t>
            </w:r>
          </w:p>
          <w:p w14:paraId="331C3AA4" w14:textId="77777777" w:rsidR="00683198" w:rsidRPr="00683198" w:rsidRDefault="00683198" w:rsidP="00A55904">
            <w:pPr>
              <w:pStyle w:val="TreAkapitu"/>
              <w:numPr>
                <w:ilvl w:val="0"/>
                <w:numId w:val="15"/>
              </w:numPr>
              <w:rPr>
                <w:szCs w:val="24"/>
              </w:rPr>
            </w:pPr>
            <w:r w:rsidRPr="00683198">
              <w:rPr>
                <w:szCs w:val="24"/>
              </w:rPr>
              <w:t>Prawo bankowe</w:t>
            </w:r>
          </w:p>
          <w:p w14:paraId="50C50C9C" w14:textId="59E55841" w:rsidR="00683198" w:rsidRDefault="00683198" w:rsidP="00A55904">
            <w:pPr>
              <w:pStyle w:val="TreAkapitu"/>
              <w:numPr>
                <w:ilvl w:val="0"/>
                <w:numId w:val="15"/>
              </w:numPr>
              <w:rPr>
                <w:szCs w:val="24"/>
              </w:rPr>
            </w:pPr>
            <w:r w:rsidRPr="00683198">
              <w:rPr>
                <w:szCs w:val="24"/>
              </w:rPr>
              <w:t>Prawo finansowe</w:t>
            </w:r>
          </w:p>
          <w:p w14:paraId="61AB3804" w14:textId="77777777" w:rsidR="00683198" w:rsidRPr="00683198" w:rsidRDefault="00683198" w:rsidP="00A55904">
            <w:pPr>
              <w:pStyle w:val="TreAkapitu"/>
              <w:numPr>
                <w:ilvl w:val="0"/>
                <w:numId w:val="15"/>
              </w:numPr>
              <w:rPr>
                <w:szCs w:val="24"/>
              </w:rPr>
            </w:pPr>
            <w:r w:rsidRPr="00683198">
              <w:rPr>
                <w:szCs w:val="24"/>
              </w:rPr>
              <w:t>Umowa pożyczki</w:t>
            </w:r>
          </w:p>
          <w:p w14:paraId="4E77A9FA" w14:textId="44A4193C" w:rsidR="00683198" w:rsidRDefault="00683198" w:rsidP="00A55904">
            <w:pPr>
              <w:pStyle w:val="TreAkapitu"/>
              <w:numPr>
                <w:ilvl w:val="0"/>
                <w:numId w:val="15"/>
              </w:numPr>
              <w:rPr>
                <w:szCs w:val="24"/>
              </w:rPr>
            </w:pPr>
            <w:r w:rsidRPr="00683198">
              <w:rPr>
                <w:szCs w:val="24"/>
              </w:rPr>
              <w:t>Ochrona konsumenta</w:t>
            </w:r>
          </w:p>
          <w:p w14:paraId="6668DA80" w14:textId="03BC0629" w:rsidR="00DA40D6" w:rsidRPr="00DA40D6" w:rsidRDefault="00DA40D6" w:rsidP="00A55904">
            <w:pPr>
              <w:pStyle w:val="TreAkapitu"/>
              <w:numPr>
                <w:ilvl w:val="0"/>
                <w:numId w:val="15"/>
              </w:numPr>
              <w:rPr>
                <w:szCs w:val="24"/>
              </w:rPr>
            </w:pPr>
            <w:r w:rsidRPr="00DA40D6">
              <w:rPr>
                <w:szCs w:val="24"/>
              </w:rPr>
              <w:t>Rozporządzenie o ochronie danych osobowych</w:t>
            </w:r>
          </w:p>
          <w:p w14:paraId="347B2E74" w14:textId="26F3500C" w:rsidR="00933BDE" w:rsidRDefault="00A207C3" w:rsidP="00A55904">
            <w:pPr>
              <w:pStyle w:val="TreAkapitu"/>
              <w:numPr>
                <w:ilvl w:val="0"/>
                <w:numId w:val="15"/>
              </w:numPr>
              <w:jc w:val="left"/>
              <w:rPr>
                <w:szCs w:val="24"/>
              </w:rPr>
            </w:pPr>
            <w:r>
              <w:rPr>
                <w:szCs w:val="24"/>
              </w:rPr>
              <w:t>P</w:t>
            </w:r>
            <w:r w:rsidR="00933BDE" w:rsidRPr="00933BDE">
              <w:rPr>
                <w:szCs w:val="24"/>
              </w:rPr>
              <w:t>olityka prywatności</w:t>
            </w:r>
          </w:p>
          <w:p w14:paraId="10A06803" w14:textId="43D43FAD" w:rsidR="00411588" w:rsidRDefault="00411588" w:rsidP="00A55904">
            <w:pPr>
              <w:pStyle w:val="TreAkapitu"/>
              <w:numPr>
                <w:ilvl w:val="0"/>
                <w:numId w:val="15"/>
              </w:numPr>
              <w:jc w:val="left"/>
              <w:rPr>
                <w:szCs w:val="24"/>
              </w:rPr>
            </w:pPr>
            <w:r>
              <w:rPr>
                <w:szCs w:val="24"/>
              </w:rPr>
              <w:t>P</w:t>
            </w:r>
            <w:r w:rsidRPr="00411588">
              <w:rPr>
                <w:szCs w:val="24"/>
              </w:rPr>
              <w:t>olityka podatkowa</w:t>
            </w:r>
          </w:p>
          <w:p w14:paraId="1713AC5D" w14:textId="77777777" w:rsidR="00683198" w:rsidRPr="00683198" w:rsidRDefault="00683198" w:rsidP="00A55904">
            <w:pPr>
              <w:pStyle w:val="TreAkapitu"/>
              <w:numPr>
                <w:ilvl w:val="0"/>
                <w:numId w:val="15"/>
              </w:numPr>
              <w:rPr>
                <w:szCs w:val="24"/>
              </w:rPr>
            </w:pPr>
            <w:r w:rsidRPr="00683198">
              <w:rPr>
                <w:szCs w:val="24"/>
              </w:rPr>
              <w:t>Ustawa o prawie autorskim</w:t>
            </w:r>
          </w:p>
          <w:p w14:paraId="409BBB25" w14:textId="77777777" w:rsidR="00683198" w:rsidRDefault="00683198" w:rsidP="00683198">
            <w:pPr>
              <w:pStyle w:val="TreAkapitu"/>
              <w:ind w:left="360" w:firstLine="0"/>
              <w:jc w:val="left"/>
              <w:rPr>
                <w:szCs w:val="24"/>
              </w:rPr>
            </w:pPr>
          </w:p>
          <w:p w14:paraId="1DB1AD1A" w14:textId="63C2EEC4" w:rsidR="00933BDE" w:rsidRPr="00933BDE" w:rsidRDefault="00933BDE" w:rsidP="00411588">
            <w:pPr>
              <w:pStyle w:val="TreAkapitu"/>
              <w:ind w:firstLine="0"/>
              <w:jc w:val="left"/>
              <w:rPr>
                <w:szCs w:val="24"/>
              </w:rPr>
            </w:pPr>
          </w:p>
        </w:tc>
        <w:tc>
          <w:tcPr>
            <w:tcW w:w="4531" w:type="dxa"/>
          </w:tcPr>
          <w:p w14:paraId="7AAA523E" w14:textId="51A4AA1B" w:rsidR="00933BDE" w:rsidRDefault="00933BDE" w:rsidP="00A55904">
            <w:pPr>
              <w:pStyle w:val="TreAkapitu"/>
              <w:numPr>
                <w:ilvl w:val="0"/>
                <w:numId w:val="15"/>
              </w:numPr>
              <w:jc w:val="left"/>
              <w:rPr>
                <w:szCs w:val="24"/>
              </w:rPr>
            </w:pPr>
            <w:r>
              <w:rPr>
                <w:szCs w:val="24"/>
              </w:rPr>
              <w:t>Poziom inflacji</w:t>
            </w:r>
          </w:p>
          <w:p w14:paraId="351EA63A" w14:textId="0A9402EA" w:rsidR="00933BDE" w:rsidRPr="00933BDE" w:rsidRDefault="00933BDE" w:rsidP="00A55904">
            <w:pPr>
              <w:pStyle w:val="TreAkapitu"/>
              <w:numPr>
                <w:ilvl w:val="0"/>
                <w:numId w:val="15"/>
              </w:numPr>
              <w:rPr>
                <w:szCs w:val="24"/>
              </w:rPr>
            </w:pPr>
            <w:r w:rsidRPr="00933BDE">
              <w:rPr>
                <w:szCs w:val="24"/>
              </w:rPr>
              <w:t>Poziom nakładów na naukę, kulturę i oświatę</w:t>
            </w:r>
          </w:p>
          <w:p w14:paraId="6EB7F525" w14:textId="1DBCDF8F" w:rsidR="00933BDE" w:rsidRDefault="00933BDE" w:rsidP="00A55904">
            <w:pPr>
              <w:pStyle w:val="TreAkapitu"/>
              <w:numPr>
                <w:ilvl w:val="0"/>
                <w:numId w:val="15"/>
              </w:numPr>
              <w:jc w:val="left"/>
              <w:rPr>
                <w:szCs w:val="24"/>
              </w:rPr>
            </w:pPr>
            <w:r>
              <w:rPr>
                <w:szCs w:val="24"/>
              </w:rPr>
              <w:t>Stopa bezrobocia</w:t>
            </w:r>
          </w:p>
          <w:p w14:paraId="71D944CB" w14:textId="4650E939" w:rsidR="00831863" w:rsidRPr="00933BDE" w:rsidRDefault="00831863" w:rsidP="00A55904">
            <w:pPr>
              <w:pStyle w:val="TreAkapitu"/>
              <w:numPr>
                <w:ilvl w:val="0"/>
                <w:numId w:val="15"/>
              </w:numPr>
              <w:jc w:val="left"/>
              <w:rPr>
                <w:szCs w:val="24"/>
              </w:rPr>
            </w:pPr>
            <w:r>
              <w:rPr>
                <w:szCs w:val="24"/>
              </w:rPr>
              <w:t xml:space="preserve">Stopy procentowe </w:t>
            </w:r>
          </w:p>
          <w:p w14:paraId="1946669C" w14:textId="41351566" w:rsidR="00933BDE" w:rsidRPr="00933BDE" w:rsidRDefault="00933BDE" w:rsidP="00A55904">
            <w:pPr>
              <w:pStyle w:val="TreAkapitu"/>
              <w:numPr>
                <w:ilvl w:val="0"/>
                <w:numId w:val="15"/>
              </w:numPr>
              <w:jc w:val="left"/>
              <w:rPr>
                <w:szCs w:val="24"/>
              </w:rPr>
            </w:pPr>
            <w:r>
              <w:rPr>
                <w:szCs w:val="24"/>
              </w:rPr>
              <w:t>Zdolność kredytowa</w:t>
            </w:r>
          </w:p>
          <w:p w14:paraId="3CDB39D3" w14:textId="50DDD8D6" w:rsidR="00933BDE" w:rsidRPr="00933BDE" w:rsidRDefault="00FE50A0" w:rsidP="00A55904">
            <w:pPr>
              <w:pStyle w:val="TreAkapitu"/>
              <w:numPr>
                <w:ilvl w:val="0"/>
                <w:numId w:val="15"/>
              </w:numPr>
              <w:jc w:val="left"/>
              <w:rPr>
                <w:szCs w:val="24"/>
              </w:rPr>
            </w:pPr>
            <w:r>
              <w:rPr>
                <w:szCs w:val="24"/>
              </w:rPr>
              <w:t>Średnie wynagrodzenie</w:t>
            </w:r>
          </w:p>
          <w:p w14:paraId="4146349C" w14:textId="77777777" w:rsidR="00933BDE" w:rsidRPr="00933BDE" w:rsidRDefault="00933BDE" w:rsidP="00A55904">
            <w:pPr>
              <w:pStyle w:val="TreAkapitu"/>
              <w:numPr>
                <w:ilvl w:val="0"/>
                <w:numId w:val="15"/>
              </w:numPr>
              <w:jc w:val="left"/>
              <w:rPr>
                <w:szCs w:val="24"/>
              </w:rPr>
            </w:pPr>
            <w:r w:rsidRPr="00933BDE">
              <w:rPr>
                <w:szCs w:val="24"/>
              </w:rPr>
              <w:t>Inwestycje</w:t>
            </w:r>
          </w:p>
          <w:p w14:paraId="3D5D2029" w14:textId="2F4AD752" w:rsidR="00933BDE" w:rsidRDefault="00933BDE" w:rsidP="00A55904">
            <w:pPr>
              <w:pStyle w:val="TreAkapitu"/>
              <w:numPr>
                <w:ilvl w:val="0"/>
                <w:numId w:val="15"/>
              </w:numPr>
              <w:jc w:val="left"/>
              <w:rPr>
                <w:szCs w:val="24"/>
              </w:rPr>
            </w:pPr>
            <w:r w:rsidRPr="00933BDE">
              <w:rPr>
                <w:szCs w:val="24"/>
              </w:rPr>
              <w:t>Oszczędności</w:t>
            </w:r>
          </w:p>
          <w:p w14:paraId="65332201" w14:textId="31DD9C2B" w:rsidR="00831863" w:rsidRPr="00831863" w:rsidRDefault="00831863" w:rsidP="00A55904">
            <w:pPr>
              <w:pStyle w:val="TreAkapitu"/>
              <w:numPr>
                <w:ilvl w:val="0"/>
                <w:numId w:val="15"/>
              </w:numPr>
              <w:rPr>
                <w:szCs w:val="24"/>
              </w:rPr>
            </w:pPr>
            <w:r w:rsidRPr="00831863">
              <w:rPr>
                <w:szCs w:val="24"/>
              </w:rPr>
              <w:t>PKB</w:t>
            </w:r>
          </w:p>
          <w:p w14:paraId="248CF670" w14:textId="03A243C8" w:rsidR="00933BDE" w:rsidRPr="00933BDE" w:rsidRDefault="00933BDE" w:rsidP="00A55904">
            <w:pPr>
              <w:pStyle w:val="TreAkapitu"/>
              <w:numPr>
                <w:ilvl w:val="0"/>
                <w:numId w:val="15"/>
              </w:numPr>
              <w:jc w:val="left"/>
              <w:rPr>
                <w:szCs w:val="24"/>
              </w:rPr>
            </w:pPr>
            <w:r w:rsidRPr="00933BDE">
              <w:rPr>
                <w:szCs w:val="24"/>
              </w:rPr>
              <w:t xml:space="preserve">Ceny </w:t>
            </w:r>
            <w:r>
              <w:rPr>
                <w:szCs w:val="24"/>
              </w:rPr>
              <w:t>produktów</w:t>
            </w:r>
          </w:p>
        </w:tc>
      </w:tr>
      <w:tr w:rsidR="00933BDE" w:rsidRPr="00933BDE" w14:paraId="0CFCCDB5" w14:textId="77777777" w:rsidTr="00740148">
        <w:tc>
          <w:tcPr>
            <w:tcW w:w="4531" w:type="dxa"/>
          </w:tcPr>
          <w:p w14:paraId="27E03C5D" w14:textId="77777777" w:rsidR="00933BDE" w:rsidRPr="00933BDE" w:rsidRDefault="00933BDE" w:rsidP="00933BDE">
            <w:pPr>
              <w:pStyle w:val="TreAkapitu"/>
              <w:ind w:firstLine="426"/>
              <w:jc w:val="left"/>
              <w:rPr>
                <w:b/>
                <w:szCs w:val="24"/>
              </w:rPr>
            </w:pPr>
            <w:r w:rsidRPr="00933BDE">
              <w:rPr>
                <w:b/>
                <w:szCs w:val="24"/>
              </w:rPr>
              <w:t>Społeczno-kulturowe</w:t>
            </w:r>
          </w:p>
        </w:tc>
        <w:tc>
          <w:tcPr>
            <w:tcW w:w="4531" w:type="dxa"/>
          </w:tcPr>
          <w:p w14:paraId="60789519" w14:textId="77777777" w:rsidR="00933BDE" w:rsidRPr="00933BDE" w:rsidRDefault="00933BDE" w:rsidP="00933BDE">
            <w:pPr>
              <w:pStyle w:val="TreAkapitu"/>
              <w:ind w:firstLine="426"/>
              <w:jc w:val="left"/>
              <w:rPr>
                <w:b/>
                <w:szCs w:val="24"/>
              </w:rPr>
            </w:pPr>
            <w:r w:rsidRPr="00933BDE">
              <w:rPr>
                <w:b/>
                <w:szCs w:val="24"/>
              </w:rPr>
              <w:t>Technologiczne</w:t>
            </w:r>
          </w:p>
        </w:tc>
      </w:tr>
      <w:tr w:rsidR="00933BDE" w:rsidRPr="00933BDE" w14:paraId="73BD78F9" w14:textId="77777777" w:rsidTr="00740148">
        <w:tc>
          <w:tcPr>
            <w:tcW w:w="4531" w:type="dxa"/>
          </w:tcPr>
          <w:p w14:paraId="4EB6013C" w14:textId="496E9D35" w:rsidR="00FE50A0" w:rsidRPr="00933BDE" w:rsidRDefault="00FE50A0" w:rsidP="00A55904">
            <w:pPr>
              <w:pStyle w:val="TreAkapitu"/>
              <w:numPr>
                <w:ilvl w:val="0"/>
                <w:numId w:val="15"/>
              </w:numPr>
              <w:jc w:val="left"/>
              <w:rPr>
                <w:szCs w:val="24"/>
              </w:rPr>
            </w:pPr>
            <w:r>
              <w:rPr>
                <w:szCs w:val="24"/>
              </w:rPr>
              <w:t>Konsumpcja</w:t>
            </w:r>
          </w:p>
          <w:p w14:paraId="2936F64F" w14:textId="77777777" w:rsidR="00933BDE" w:rsidRPr="00933BDE" w:rsidRDefault="00933BDE" w:rsidP="00A55904">
            <w:pPr>
              <w:pStyle w:val="TreAkapitu"/>
              <w:numPr>
                <w:ilvl w:val="0"/>
                <w:numId w:val="15"/>
              </w:numPr>
              <w:jc w:val="left"/>
              <w:rPr>
                <w:szCs w:val="24"/>
              </w:rPr>
            </w:pPr>
            <w:r w:rsidRPr="00933BDE">
              <w:rPr>
                <w:szCs w:val="24"/>
              </w:rPr>
              <w:t>Postęp cywilizacyjny</w:t>
            </w:r>
          </w:p>
          <w:p w14:paraId="3C93F2BE" w14:textId="77777777" w:rsidR="00933BDE" w:rsidRPr="00933BDE" w:rsidRDefault="00933BDE" w:rsidP="00A55904">
            <w:pPr>
              <w:pStyle w:val="TreAkapitu"/>
              <w:numPr>
                <w:ilvl w:val="0"/>
                <w:numId w:val="15"/>
              </w:numPr>
              <w:jc w:val="left"/>
              <w:rPr>
                <w:szCs w:val="24"/>
              </w:rPr>
            </w:pPr>
            <w:r w:rsidRPr="00933BDE">
              <w:rPr>
                <w:szCs w:val="24"/>
              </w:rPr>
              <w:t>Poziom wykształcenia</w:t>
            </w:r>
          </w:p>
          <w:p w14:paraId="12D425CA" w14:textId="77777777" w:rsidR="00933BDE" w:rsidRPr="00933BDE" w:rsidRDefault="00933BDE" w:rsidP="00A55904">
            <w:pPr>
              <w:pStyle w:val="TreAkapitu"/>
              <w:numPr>
                <w:ilvl w:val="0"/>
                <w:numId w:val="15"/>
              </w:numPr>
              <w:jc w:val="left"/>
              <w:rPr>
                <w:szCs w:val="24"/>
              </w:rPr>
            </w:pPr>
            <w:r w:rsidRPr="00933BDE">
              <w:rPr>
                <w:szCs w:val="24"/>
              </w:rPr>
              <w:t>Mobilność społeczna</w:t>
            </w:r>
          </w:p>
          <w:p w14:paraId="6FBA63C9" w14:textId="57BEAAE7" w:rsidR="00933BDE" w:rsidRDefault="00933BDE" w:rsidP="00A55904">
            <w:pPr>
              <w:pStyle w:val="TreAkapitu"/>
              <w:numPr>
                <w:ilvl w:val="0"/>
                <w:numId w:val="15"/>
              </w:numPr>
              <w:jc w:val="left"/>
              <w:rPr>
                <w:szCs w:val="24"/>
              </w:rPr>
            </w:pPr>
            <w:r w:rsidRPr="00933BDE">
              <w:rPr>
                <w:szCs w:val="24"/>
              </w:rPr>
              <w:t>Styl życia</w:t>
            </w:r>
            <w:r w:rsidR="009D1E0C">
              <w:rPr>
                <w:szCs w:val="24"/>
              </w:rPr>
              <w:t xml:space="preserve"> społeczeństwa</w:t>
            </w:r>
          </w:p>
          <w:p w14:paraId="48AF5781" w14:textId="21E31334" w:rsidR="009D1E0C" w:rsidRPr="00933BDE" w:rsidRDefault="009D1E0C" w:rsidP="00A55904">
            <w:pPr>
              <w:pStyle w:val="TreAkapitu"/>
              <w:numPr>
                <w:ilvl w:val="0"/>
                <w:numId w:val="15"/>
              </w:numPr>
              <w:jc w:val="left"/>
              <w:rPr>
                <w:szCs w:val="24"/>
              </w:rPr>
            </w:pPr>
            <w:r>
              <w:rPr>
                <w:szCs w:val="24"/>
              </w:rPr>
              <w:t>Faza rozwoju demograficznego społeczeństwa</w:t>
            </w:r>
          </w:p>
          <w:p w14:paraId="1235958B" w14:textId="77777777" w:rsidR="00933BDE" w:rsidRPr="00933BDE" w:rsidRDefault="00933BDE" w:rsidP="00A55904">
            <w:pPr>
              <w:pStyle w:val="TreAkapitu"/>
              <w:numPr>
                <w:ilvl w:val="0"/>
                <w:numId w:val="15"/>
              </w:numPr>
              <w:jc w:val="left"/>
              <w:rPr>
                <w:szCs w:val="24"/>
              </w:rPr>
            </w:pPr>
            <w:r w:rsidRPr="00933BDE">
              <w:rPr>
                <w:szCs w:val="24"/>
              </w:rPr>
              <w:t>Wymagania i oczekiwania konsumentów</w:t>
            </w:r>
          </w:p>
          <w:p w14:paraId="2CB6AC58" w14:textId="77777777" w:rsidR="00933BDE" w:rsidRPr="00933BDE" w:rsidRDefault="00933BDE" w:rsidP="00A55904">
            <w:pPr>
              <w:pStyle w:val="TreAkapitu"/>
              <w:numPr>
                <w:ilvl w:val="0"/>
                <w:numId w:val="15"/>
              </w:numPr>
              <w:jc w:val="left"/>
              <w:rPr>
                <w:szCs w:val="24"/>
              </w:rPr>
            </w:pPr>
            <w:r w:rsidRPr="00933BDE">
              <w:rPr>
                <w:szCs w:val="24"/>
              </w:rPr>
              <w:t>Poziom nauki, kultury i sztuki</w:t>
            </w:r>
          </w:p>
          <w:p w14:paraId="76FE844E" w14:textId="6A656DEA" w:rsidR="007F78C0" w:rsidRPr="00933BDE" w:rsidRDefault="007F78C0" w:rsidP="00A55904">
            <w:pPr>
              <w:pStyle w:val="TreAkapitu"/>
              <w:numPr>
                <w:ilvl w:val="0"/>
                <w:numId w:val="15"/>
              </w:numPr>
              <w:jc w:val="left"/>
              <w:rPr>
                <w:szCs w:val="24"/>
              </w:rPr>
            </w:pPr>
            <w:r>
              <w:rPr>
                <w:szCs w:val="24"/>
              </w:rPr>
              <w:t>Etyka pracy</w:t>
            </w:r>
          </w:p>
          <w:p w14:paraId="1D26AA76" w14:textId="29E64C09" w:rsidR="00933BDE" w:rsidRPr="00933BDE" w:rsidRDefault="00933BDE" w:rsidP="007F78C0">
            <w:pPr>
              <w:pStyle w:val="TreAkapitu"/>
              <w:ind w:left="720" w:firstLine="0"/>
              <w:jc w:val="left"/>
              <w:rPr>
                <w:szCs w:val="24"/>
              </w:rPr>
            </w:pPr>
          </w:p>
        </w:tc>
        <w:tc>
          <w:tcPr>
            <w:tcW w:w="4531" w:type="dxa"/>
          </w:tcPr>
          <w:p w14:paraId="6F6629BC" w14:textId="77777777" w:rsidR="00933BDE" w:rsidRPr="00933BDE" w:rsidRDefault="00933BDE" w:rsidP="00A55904">
            <w:pPr>
              <w:pStyle w:val="TreAkapitu"/>
              <w:numPr>
                <w:ilvl w:val="0"/>
                <w:numId w:val="15"/>
              </w:numPr>
              <w:jc w:val="left"/>
              <w:rPr>
                <w:szCs w:val="24"/>
              </w:rPr>
            </w:pPr>
            <w:r w:rsidRPr="00933BDE">
              <w:rPr>
                <w:szCs w:val="24"/>
              </w:rPr>
              <w:t>Poziom technologiczny</w:t>
            </w:r>
          </w:p>
          <w:p w14:paraId="3D5C0C54" w14:textId="77777777" w:rsidR="00933BDE" w:rsidRPr="00933BDE" w:rsidRDefault="00933BDE" w:rsidP="00A55904">
            <w:pPr>
              <w:pStyle w:val="TreAkapitu"/>
              <w:numPr>
                <w:ilvl w:val="0"/>
                <w:numId w:val="15"/>
              </w:numPr>
              <w:jc w:val="left"/>
              <w:rPr>
                <w:szCs w:val="24"/>
              </w:rPr>
            </w:pPr>
            <w:r w:rsidRPr="00933BDE">
              <w:rPr>
                <w:szCs w:val="24"/>
              </w:rPr>
              <w:t>Zgodność z normami jakości</w:t>
            </w:r>
          </w:p>
          <w:p w14:paraId="0F51D640" w14:textId="77777777" w:rsidR="00933BDE" w:rsidRPr="00933BDE" w:rsidRDefault="00933BDE" w:rsidP="00A55904">
            <w:pPr>
              <w:pStyle w:val="TreAkapitu"/>
              <w:numPr>
                <w:ilvl w:val="0"/>
                <w:numId w:val="15"/>
              </w:numPr>
              <w:jc w:val="left"/>
              <w:rPr>
                <w:szCs w:val="24"/>
              </w:rPr>
            </w:pPr>
            <w:r w:rsidRPr="00933BDE">
              <w:rPr>
                <w:szCs w:val="24"/>
              </w:rPr>
              <w:t>Innowacyjność i nowoczesność</w:t>
            </w:r>
          </w:p>
          <w:p w14:paraId="5194FFA9" w14:textId="77777777" w:rsidR="00933BDE" w:rsidRPr="00933BDE" w:rsidRDefault="00933BDE" w:rsidP="00A55904">
            <w:pPr>
              <w:pStyle w:val="TreAkapitu"/>
              <w:numPr>
                <w:ilvl w:val="0"/>
                <w:numId w:val="15"/>
              </w:numPr>
              <w:jc w:val="left"/>
              <w:rPr>
                <w:szCs w:val="24"/>
              </w:rPr>
            </w:pPr>
            <w:r w:rsidRPr="00933BDE">
              <w:rPr>
                <w:szCs w:val="24"/>
              </w:rPr>
              <w:t>Nakłady państwa na badania i rozwój</w:t>
            </w:r>
          </w:p>
          <w:p w14:paraId="5C20C8E4" w14:textId="77777777" w:rsidR="00933BDE" w:rsidRPr="00933BDE" w:rsidRDefault="00933BDE" w:rsidP="00A55904">
            <w:pPr>
              <w:pStyle w:val="TreAkapitu"/>
              <w:numPr>
                <w:ilvl w:val="0"/>
                <w:numId w:val="15"/>
              </w:numPr>
              <w:jc w:val="left"/>
              <w:rPr>
                <w:szCs w:val="24"/>
              </w:rPr>
            </w:pPr>
            <w:r w:rsidRPr="00933BDE">
              <w:rPr>
                <w:szCs w:val="24"/>
              </w:rPr>
              <w:t>Szybkość transferu nowoczesnych technologii</w:t>
            </w:r>
          </w:p>
          <w:p w14:paraId="70C7AC24" w14:textId="77777777" w:rsidR="00933BDE" w:rsidRPr="00933BDE" w:rsidRDefault="00933BDE" w:rsidP="00A55904">
            <w:pPr>
              <w:pStyle w:val="TreAkapitu"/>
              <w:numPr>
                <w:ilvl w:val="0"/>
                <w:numId w:val="15"/>
              </w:numPr>
              <w:jc w:val="left"/>
              <w:rPr>
                <w:szCs w:val="24"/>
              </w:rPr>
            </w:pPr>
            <w:r w:rsidRPr="00933BDE">
              <w:rPr>
                <w:szCs w:val="24"/>
              </w:rPr>
              <w:t>Poziom rozwoju transportu</w:t>
            </w:r>
          </w:p>
          <w:p w14:paraId="3723CEB3" w14:textId="77777777" w:rsidR="00933BDE" w:rsidRPr="00933BDE" w:rsidRDefault="00933BDE" w:rsidP="00A55904">
            <w:pPr>
              <w:pStyle w:val="TreAkapitu"/>
              <w:numPr>
                <w:ilvl w:val="0"/>
                <w:numId w:val="15"/>
              </w:numPr>
              <w:jc w:val="left"/>
              <w:rPr>
                <w:szCs w:val="24"/>
              </w:rPr>
            </w:pPr>
            <w:r w:rsidRPr="00933BDE">
              <w:rPr>
                <w:szCs w:val="24"/>
              </w:rPr>
              <w:t>Funkcjonowanie standardów jakościowych, dotyczących bezpieczeństwa i ochrony zdrowia</w:t>
            </w:r>
          </w:p>
        </w:tc>
      </w:tr>
    </w:tbl>
    <w:p w14:paraId="36227054" w14:textId="623C0408" w:rsidR="00676797" w:rsidRDefault="00676797" w:rsidP="00676797">
      <w:pPr>
        <w:pStyle w:val="TreAkapitu"/>
        <w:ind w:firstLine="0"/>
        <w:jc w:val="left"/>
        <w:rPr>
          <w:szCs w:val="24"/>
        </w:rPr>
      </w:pPr>
    </w:p>
    <w:p w14:paraId="3373859E" w14:textId="6F15AD71" w:rsidR="00676797" w:rsidRPr="00676797" w:rsidRDefault="00676797" w:rsidP="00A55904">
      <w:pPr>
        <w:pStyle w:val="TreAkapitu"/>
        <w:numPr>
          <w:ilvl w:val="0"/>
          <w:numId w:val="16"/>
        </w:numPr>
        <w:ind w:left="284" w:hanging="284"/>
        <w:jc w:val="left"/>
        <w:rPr>
          <w:b/>
          <w:bCs/>
          <w:szCs w:val="24"/>
        </w:rPr>
      </w:pPr>
      <w:r w:rsidRPr="00676797">
        <w:rPr>
          <w:b/>
          <w:bCs/>
          <w:szCs w:val="24"/>
        </w:rPr>
        <w:t>Czynniki polityczno-prawne:</w:t>
      </w:r>
    </w:p>
    <w:p w14:paraId="21421427" w14:textId="665DC383" w:rsidR="00054CE1" w:rsidRDefault="00054CE1" w:rsidP="00054CE1">
      <w:pPr>
        <w:pStyle w:val="TreAkapitu"/>
        <w:jc w:val="left"/>
        <w:rPr>
          <w:szCs w:val="24"/>
        </w:rPr>
      </w:pPr>
      <w:r w:rsidRPr="00054CE1">
        <w:rPr>
          <w:szCs w:val="24"/>
        </w:rPr>
        <w:t xml:space="preserve">Tworzony system nie jest </w:t>
      </w:r>
      <w:r w:rsidR="00B0787F">
        <w:rPr>
          <w:szCs w:val="24"/>
        </w:rPr>
        <w:t xml:space="preserve">przeznaczony dla </w:t>
      </w:r>
      <w:r w:rsidRPr="00054CE1">
        <w:rPr>
          <w:szCs w:val="24"/>
        </w:rPr>
        <w:t>instytucj</w:t>
      </w:r>
      <w:r w:rsidR="00B0787F">
        <w:rPr>
          <w:szCs w:val="24"/>
        </w:rPr>
        <w:t>i</w:t>
      </w:r>
      <w:r w:rsidRPr="00054CE1">
        <w:rPr>
          <w:szCs w:val="24"/>
        </w:rPr>
        <w:t xml:space="preserve"> bank</w:t>
      </w:r>
      <w:r w:rsidR="00B0787F">
        <w:rPr>
          <w:szCs w:val="24"/>
        </w:rPr>
        <w:t>owej</w:t>
      </w:r>
      <w:r w:rsidRPr="00054CE1">
        <w:rPr>
          <w:szCs w:val="24"/>
        </w:rPr>
        <w:t xml:space="preserve">, a co za tym idzie nie podlega nadzorowi KNF - Komisji Nadzoru Finansowego. Na chwilę obecną nie ma żadnych regulacji prawnych, które opisują zasady funkcjonowania pożyczek społecznościowych. Pożyczki społecznościowe różnią się od tych tradycyjnych udzielanych przez banki tym, że w przypadku </w:t>
      </w:r>
      <w:proofErr w:type="spellStart"/>
      <w:r w:rsidRPr="00054CE1">
        <w:rPr>
          <w:i/>
          <w:iCs/>
          <w:szCs w:val="24"/>
        </w:rPr>
        <w:t>social</w:t>
      </w:r>
      <w:proofErr w:type="spellEnd"/>
      <w:r w:rsidRPr="00054CE1">
        <w:rPr>
          <w:i/>
          <w:iCs/>
          <w:szCs w:val="24"/>
        </w:rPr>
        <w:t xml:space="preserve"> </w:t>
      </w:r>
      <w:proofErr w:type="spellStart"/>
      <w:r w:rsidRPr="00054CE1">
        <w:rPr>
          <w:i/>
          <w:iCs/>
          <w:szCs w:val="24"/>
        </w:rPr>
        <w:t>lending</w:t>
      </w:r>
      <w:proofErr w:type="spellEnd"/>
      <w:r w:rsidRPr="00054CE1">
        <w:rPr>
          <w:szCs w:val="24"/>
        </w:rPr>
        <w:t xml:space="preserve"> obowiązują przepisy Kodeksu cywilnego, a co za tym idzie nie </w:t>
      </w:r>
      <w:r w:rsidRPr="00054CE1">
        <w:rPr>
          <w:szCs w:val="24"/>
        </w:rPr>
        <w:lastRenderedPageBreak/>
        <w:t xml:space="preserve">podlegają pod przepisy Prawa bankowego oraz rekomendacje KNF dotyczące instytucji finansowych. </w:t>
      </w:r>
      <w:r w:rsidR="00090E43">
        <w:rPr>
          <w:szCs w:val="24"/>
        </w:rPr>
        <w:t>Jednakże trzeba mieć na uwadze to, że w przyszłości mogą zostać wprowadzone przepisy regulujące pożyczki społecznościowe, które będą podlegały pod prawo bankowe czy też finansowe.</w:t>
      </w:r>
    </w:p>
    <w:p w14:paraId="54C5B380" w14:textId="77777777" w:rsidR="00067274" w:rsidRPr="00067274" w:rsidRDefault="00067274" w:rsidP="00067274">
      <w:pPr>
        <w:pStyle w:val="TreAkapitu"/>
        <w:rPr>
          <w:szCs w:val="24"/>
        </w:rPr>
      </w:pPr>
      <w:r w:rsidRPr="00067274">
        <w:rPr>
          <w:szCs w:val="24"/>
        </w:rPr>
        <w:t xml:space="preserve">Decydująca rolę odgrywa szereg praw oraz rozporządzeń dotyczących wykorzystania oraz ochrony danych. Najważniejsze z nich stanowi </w:t>
      </w:r>
      <w:r w:rsidRPr="00067274">
        <w:rPr>
          <w:b/>
          <w:bCs/>
          <w:szCs w:val="24"/>
        </w:rPr>
        <w:t>rozporządzenie o ochronie danych osobowych</w:t>
      </w:r>
      <w:r w:rsidRPr="00067274">
        <w:rPr>
          <w:szCs w:val="24"/>
        </w:rPr>
        <w:t xml:space="preserve"> – RODO. Zawiera ono szczegółowe wymogi dla organizacji, które dotyczą przechowywania oraz zarządzania danymi osobowymi w Unii Europejskiej. Ponadto rozporządzenie obejmuje wymagania dotyczące analizy ryzyka związanego z przetwarzaniem danych oraz uwzględnia prawa osób, których przetwarzane dane dotyczą. </w:t>
      </w:r>
    </w:p>
    <w:p w14:paraId="3F840825" w14:textId="77777777" w:rsidR="00067274" w:rsidRPr="00067274" w:rsidRDefault="00067274" w:rsidP="00067274">
      <w:pPr>
        <w:pStyle w:val="TreAkapitu"/>
        <w:rPr>
          <w:szCs w:val="24"/>
        </w:rPr>
      </w:pPr>
      <w:r w:rsidRPr="00067274">
        <w:rPr>
          <w:szCs w:val="24"/>
        </w:rPr>
        <w:t>W przypadku systemu dane osobowe gromadzone są na skutek procesu obsługi pożyczki. RODO narzuca wytyczne związane z koniecznością informowania klientów o sposobie przetwarzania ich danych osobowych. Dodatkowo istnieje obowiązek prowadzenia rejestru czynności przetwarzania, zawierający informacje na temat administratorów i innych osób, zajmujących się przetwarzaniem danych osobowych, sposoby zabezpieczenia danych osobowych oraz cel ich przetwarzania.</w:t>
      </w:r>
    </w:p>
    <w:p w14:paraId="47395AB1" w14:textId="5C67BB37" w:rsidR="00067274" w:rsidRPr="00067274" w:rsidRDefault="00067274" w:rsidP="00067274">
      <w:pPr>
        <w:pStyle w:val="TreAkapitu"/>
        <w:rPr>
          <w:szCs w:val="24"/>
        </w:rPr>
      </w:pPr>
      <w:r w:rsidRPr="00067274">
        <w:rPr>
          <w:szCs w:val="24"/>
        </w:rPr>
        <w:t xml:space="preserve">Skutkiem nieprzestrzegania postanowień zawartych </w:t>
      </w:r>
      <w:r w:rsidR="00172AF2">
        <w:rPr>
          <w:szCs w:val="24"/>
        </w:rPr>
        <w:t xml:space="preserve">w </w:t>
      </w:r>
      <w:r w:rsidRPr="00067274">
        <w:rPr>
          <w:szCs w:val="24"/>
        </w:rPr>
        <w:t>rozporządzeni</w:t>
      </w:r>
      <w:r w:rsidR="00172AF2">
        <w:rPr>
          <w:szCs w:val="24"/>
        </w:rPr>
        <w:t>u</w:t>
      </w:r>
      <w:r w:rsidRPr="00067274">
        <w:rPr>
          <w:szCs w:val="24"/>
        </w:rPr>
        <w:t xml:space="preserve"> o ochronie danych osobowych są kary pieniężne. Dodatkowo organ ochrony danych może nakazać zaprzestania przetwarzania danych osobowych, co uniemożliwia działanie systemu. </w:t>
      </w:r>
    </w:p>
    <w:p w14:paraId="7531B049" w14:textId="07903966" w:rsidR="00256FC4" w:rsidRDefault="0075396D" w:rsidP="004E0835">
      <w:pPr>
        <w:pStyle w:val="TreAkapitu"/>
        <w:ind w:firstLine="284"/>
        <w:jc w:val="left"/>
        <w:rPr>
          <w:szCs w:val="24"/>
        </w:rPr>
      </w:pPr>
      <w:r>
        <w:rPr>
          <w:szCs w:val="24"/>
        </w:rPr>
        <w:t xml:space="preserve">Czynnikiem prawnym, które ma wpływ na funkcjonowanie organizacji stanowi prawo autorskie. </w:t>
      </w:r>
      <w:r w:rsidR="008C4247">
        <w:rPr>
          <w:szCs w:val="24"/>
        </w:rPr>
        <w:t>Oprogramowanie podlega ochronie jak utwory literackie. Warunkiem jest aby program komputerowy posiadał indywidualne, wyróżniające go cechy, świadczące o charakterze twórczym. Ma to pozytywny wpływ</w:t>
      </w:r>
      <w:r w:rsidR="0094629F">
        <w:rPr>
          <w:szCs w:val="24"/>
        </w:rPr>
        <w:t xml:space="preserve">, ponieważ </w:t>
      </w:r>
      <w:r w:rsidR="00170068">
        <w:rPr>
          <w:szCs w:val="24"/>
        </w:rPr>
        <w:t>chroni własność intelektualną twórc</w:t>
      </w:r>
      <w:r w:rsidR="0027577F">
        <w:rPr>
          <w:szCs w:val="24"/>
        </w:rPr>
        <w:t>y</w:t>
      </w:r>
      <w:r w:rsidR="00170068">
        <w:rPr>
          <w:szCs w:val="24"/>
        </w:rPr>
        <w:t xml:space="preserve"> przez co </w:t>
      </w:r>
      <w:r w:rsidR="0094629F">
        <w:rPr>
          <w:szCs w:val="24"/>
        </w:rPr>
        <w:t>pozwala na uniknięcie problemów</w:t>
      </w:r>
      <w:r w:rsidR="00170068">
        <w:rPr>
          <w:szCs w:val="24"/>
        </w:rPr>
        <w:t xml:space="preserve"> związanych z naruszeniami praw autorskich oraz przywłaszczeniami autorstwa. </w:t>
      </w:r>
    </w:p>
    <w:p w14:paraId="42F6B1AE" w14:textId="77777777" w:rsidR="004E0835" w:rsidRDefault="004E0835" w:rsidP="004E0835">
      <w:pPr>
        <w:pStyle w:val="TreAkapitu"/>
        <w:ind w:firstLine="284"/>
        <w:jc w:val="left"/>
        <w:rPr>
          <w:szCs w:val="24"/>
        </w:rPr>
      </w:pPr>
    </w:p>
    <w:p w14:paraId="06C68449" w14:textId="66777789" w:rsidR="00676797" w:rsidRPr="00676797" w:rsidRDefault="00676797" w:rsidP="00A55904">
      <w:pPr>
        <w:pStyle w:val="TreAkapitu"/>
        <w:numPr>
          <w:ilvl w:val="0"/>
          <w:numId w:val="16"/>
        </w:numPr>
        <w:ind w:left="284" w:hanging="284"/>
        <w:jc w:val="left"/>
        <w:rPr>
          <w:b/>
          <w:bCs/>
          <w:szCs w:val="24"/>
        </w:rPr>
      </w:pPr>
      <w:r w:rsidRPr="00676797">
        <w:rPr>
          <w:b/>
          <w:bCs/>
          <w:szCs w:val="24"/>
        </w:rPr>
        <w:t>Czynniki ekonomiczne</w:t>
      </w:r>
    </w:p>
    <w:p w14:paraId="46205831" w14:textId="2B235D68" w:rsidR="000B1015" w:rsidRDefault="00256FC4" w:rsidP="00054CE1">
      <w:pPr>
        <w:pStyle w:val="TreAkapitu"/>
        <w:jc w:val="left"/>
        <w:rPr>
          <w:szCs w:val="24"/>
        </w:rPr>
      </w:pPr>
      <w:r>
        <w:rPr>
          <w:szCs w:val="24"/>
        </w:rPr>
        <w:t xml:space="preserve">Obszar ekonomiczny </w:t>
      </w:r>
      <w:proofErr w:type="spellStart"/>
      <w:r>
        <w:rPr>
          <w:szCs w:val="24"/>
        </w:rPr>
        <w:t>makrootoczenia</w:t>
      </w:r>
      <w:proofErr w:type="spellEnd"/>
      <w:r>
        <w:rPr>
          <w:szCs w:val="24"/>
        </w:rPr>
        <w:t xml:space="preserve"> ma znaczący wpływ</w:t>
      </w:r>
      <w:r w:rsidR="0094629F">
        <w:rPr>
          <w:szCs w:val="24"/>
        </w:rPr>
        <w:t xml:space="preserve"> </w:t>
      </w:r>
      <w:r>
        <w:rPr>
          <w:szCs w:val="24"/>
        </w:rPr>
        <w:t>na funkcjonowanie organizacji, ponieważ czynniki</w:t>
      </w:r>
      <w:r w:rsidR="00235091">
        <w:rPr>
          <w:szCs w:val="24"/>
        </w:rPr>
        <w:t xml:space="preserve"> z tej strefy</w:t>
      </w:r>
      <w:r>
        <w:rPr>
          <w:szCs w:val="24"/>
        </w:rPr>
        <w:t xml:space="preserve"> decydują o </w:t>
      </w:r>
      <w:r w:rsidR="00920FFA">
        <w:rPr>
          <w:szCs w:val="24"/>
        </w:rPr>
        <w:t>warunkach</w:t>
      </w:r>
      <w:r>
        <w:rPr>
          <w:szCs w:val="24"/>
        </w:rPr>
        <w:t xml:space="preserve"> zaciągnięci</w:t>
      </w:r>
      <w:r w:rsidR="00920FFA">
        <w:rPr>
          <w:szCs w:val="24"/>
        </w:rPr>
        <w:t>a</w:t>
      </w:r>
      <w:r>
        <w:rPr>
          <w:szCs w:val="24"/>
        </w:rPr>
        <w:t xml:space="preserve"> pożyczki.</w:t>
      </w:r>
      <w:r w:rsidR="000B1015">
        <w:rPr>
          <w:szCs w:val="24"/>
        </w:rPr>
        <w:t xml:space="preserve"> Jest on powiązany z sytuacją gospodarczą kraju. Zawiera informacj</w:t>
      </w:r>
      <w:r w:rsidR="00831863">
        <w:rPr>
          <w:szCs w:val="24"/>
        </w:rPr>
        <w:t>e</w:t>
      </w:r>
      <w:r w:rsidR="000B1015">
        <w:rPr>
          <w:szCs w:val="24"/>
        </w:rPr>
        <w:t xml:space="preserve"> dotyczące między innymi </w:t>
      </w:r>
      <w:r w:rsidR="00E9463E">
        <w:rPr>
          <w:szCs w:val="24"/>
        </w:rPr>
        <w:t xml:space="preserve">średniego wynagrodzenia, </w:t>
      </w:r>
      <w:r w:rsidR="000B1015">
        <w:rPr>
          <w:szCs w:val="24"/>
        </w:rPr>
        <w:t>poziomu inflacji, stopy bezrobocia</w:t>
      </w:r>
      <w:r w:rsidR="0047269F">
        <w:rPr>
          <w:szCs w:val="24"/>
        </w:rPr>
        <w:t xml:space="preserve"> oraz </w:t>
      </w:r>
      <w:r w:rsidR="00F04CE4">
        <w:rPr>
          <w:szCs w:val="24"/>
        </w:rPr>
        <w:t xml:space="preserve">stopy </w:t>
      </w:r>
      <w:r w:rsidR="0047269F">
        <w:rPr>
          <w:szCs w:val="24"/>
        </w:rPr>
        <w:t>procentowej</w:t>
      </w:r>
      <w:r w:rsidR="00F04CE4">
        <w:rPr>
          <w:szCs w:val="24"/>
        </w:rPr>
        <w:t xml:space="preserve"> banku centralnego</w:t>
      </w:r>
      <w:r w:rsidR="000B1015">
        <w:rPr>
          <w:szCs w:val="24"/>
        </w:rPr>
        <w:t>.</w:t>
      </w:r>
    </w:p>
    <w:p w14:paraId="39C63B43" w14:textId="380B464C" w:rsidR="00EB0A85" w:rsidRDefault="00F96D37" w:rsidP="00622F07">
      <w:pPr>
        <w:pStyle w:val="TreAkapitu"/>
        <w:jc w:val="left"/>
        <w:rPr>
          <w:szCs w:val="24"/>
        </w:rPr>
      </w:pPr>
      <w:r>
        <w:rPr>
          <w:szCs w:val="24"/>
        </w:rPr>
        <w:t xml:space="preserve">Do inflacji dochodzi w momencie, gdy </w:t>
      </w:r>
      <w:r w:rsidR="00622F07">
        <w:rPr>
          <w:szCs w:val="24"/>
        </w:rPr>
        <w:t xml:space="preserve">na rynku szybciej wzrasta ilość pieniędzy w stosunku co do produkcji, a co za tym idzie </w:t>
      </w:r>
      <w:r>
        <w:rPr>
          <w:szCs w:val="24"/>
        </w:rPr>
        <w:t xml:space="preserve">następuje wzrost cen w gospodarce, prowadzący </w:t>
      </w:r>
      <w:r>
        <w:rPr>
          <w:szCs w:val="24"/>
        </w:rPr>
        <w:lastRenderedPageBreak/>
        <w:t xml:space="preserve">do spadku siły nabywczej pieniądza. Ma to </w:t>
      </w:r>
      <w:r w:rsidR="00622F07">
        <w:rPr>
          <w:szCs w:val="24"/>
        </w:rPr>
        <w:t xml:space="preserve">przełożenie na portfel konsumenta, gdyż za te samą </w:t>
      </w:r>
      <w:r w:rsidR="007F0531">
        <w:rPr>
          <w:szCs w:val="24"/>
        </w:rPr>
        <w:t>sumę</w:t>
      </w:r>
      <w:r w:rsidR="00622F07">
        <w:rPr>
          <w:szCs w:val="24"/>
        </w:rPr>
        <w:t xml:space="preserve"> pieniędzy jesteśmy w stanie kupić coraz mniej produktów. </w:t>
      </w:r>
    </w:p>
    <w:p w14:paraId="60438EEB" w14:textId="77777777" w:rsidR="007D5C73" w:rsidRDefault="007D5C73" w:rsidP="00D85950">
      <w:pPr>
        <w:pStyle w:val="TreAkapitu"/>
        <w:ind w:firstLine="0"/>
        <w:jc w:val="left"/>
        <w:rPr>
          <w:szCs w:val="24"/>
        </w:rPr>
      </w:pPr>
    </w:p>
    <w:p w14:paraId="67BB5F51" w14:textId="447ABDE8" w:rsidR="007D5C73" w:rsidRPr="00C226B3" w:rsidRDefault="007D5C73" w:rsidP="007D5C73">
      <w:pPr>
        <w:pStyle w:val="Legenda"/>
        <w:rPr>
          <w:b w:val="0"/>
          <w:bCs w:val="0"/>
        </w:rPr>
      </w:pPr>
      <w:bookmarkStart w:id="91" w:name="_Toc91667873"/>
      <w:r w:rsidRPr="00C226B3">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14</w:t>
      </w:r>
      <w:r w:rsidR="00914E7C">
        <w:rPr>
          <w:b w:val="0"/>
          <w:bCs w:val="0"/>
        </w:rPr>
        <w:fldChar w:fldCharType="end"/>
      </w:r>
      <w:r w:rsidRPr="00C226B3">
        <w:rPr>
          <w:b w:val="0"/>
          <w:bCs w:val="0"/>
        </w:rPr>
        <w:t>. Poziom inflacji r/r</w:t>
      </w:r>
      <w:r w:rsidRPr="00C226B3">
        <w:rPr>
          <w:b w:val="0"/>
          <w:bCs w:val="0"/>
          <w:noProof/>
        </w:rPr>
        <w:t xml:space="preserve"> w Polsce w latach 2014-2021</w:t>
      </w:r>
      <w:bookmarkEnd w:id="91"/>
    </w:p>
    <w:p w14:paraId="4EF37D9F" w14:textId="1ACEA484" w:rsidR="00F96D37" w:rsidRDefault="00EB0A85" w:rsidP="00B579AB">
      <w:pPr>
        <w:pStyle w:val="TreAkapitu"/>
        <w:jc w:val="center"/>
        <w:rPr>
          <w:szCs w:val="24"/>
        </w:rPr>
      </w:pPr>
      <w:r>
        <w:rPr>
          <w:noProof/>
        </w:rPr>
        <w:drawing>
          <wp:inline distT="0" distB="0" distL="0" distR="0" wp14:anchorId="7B233E4F" wp14:editId="3FE37B95">
            <wp:extent cx="5151120" cy="2654209"/>
            <wp:effectExtent l="0" t="0" r="0" b="0"/>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73286" cy="2665630"/>
                    </a:xfrm>
                    <a:prstGeom prst="rect">
                      <a:avLst/>
                    </a:prstGeom>
                  </pic:spPr>
                </pic:pic>
              </a:graphicData>
            </a:graphic>
          </wp:inline>
        </w:drawing>
      </w:r>
    </w:p>
    <w:p w14:paraId="048A18F3" w14:textId="7C8689D2" w:rsidR="007D5C73" w:rsidRDefault="008F4BEE" w:rsidP="00B579AB">
      <w:pPr>
        <w:pStyle w:val="TreAkapitu"/>
        <w:jc w:val="center"/>
        <w:rPr>
          <w:sz w:val="22"/>
          <w:szCs w:val="22"/>
        </w:rPr>
      </w:pPr>
      <w:r>
        <w:rPr>
          <w:sz w:val="22"/>
          <w:szCs w:val="22"/>
        </w:rPr>
        <w:t>Ź</w:t>
      </w:r>
      <w:r w:rsidR="007D5C73" w:rsidRPr="007D5C73">
        <w:rPr>
          <w:sz w:val="22"/>
          <w:szCs w:val="22"/>
        </w:rPr>
        <w:t xml:space="preserve">ródło: </w:t>
      </w:r>
      <w:hyperlink r:id="rId34" w:history="1">
        <w:r w:rsidR="005678BC" w:rsidRPr="0080097E">
          <w:rPr>
            <w:rStyle w:val="Hipercze"/>
            <w:sz w:val="22"/>
            <w:szCs w:val="22"/>
          </w:rPr>
          <w:t>https://www.bankier.pl/gospodarka/wskazniki-makroekonomiczne/inflacja-rdr-pol</w:t>
        </w:r>
      </w:hyperlink>
    </w:p>
    <w:p w14:paraId="28BEDFAC" w14:textId="3D978427" w:rsidR="00E9208B" w:rsidRDefault="00E9208B" w:rsidP="00B579AB">
      <w:pPr>
        <w:pStyle w:val="TreAkapitu"/>
        <w:jc w:val="center"/>
        <w:rPr>
          <w:sz w:val="22"/>
          <w:szCs w:val="22"/>
        </w:rPr>
      </w:pPr>
    </w:p>
    <w:p w14:paraId="1C35AD87" w14:textId="77777777" w:rsidR="00E9208B" w:rsidRPr="00E9208B" w:rsidRDefault="00E9208B" w:rsidP="00E9208B">
      <w:pPr>
        <w:pStyle w:val="TreAkapitu"/>
        <w:jc w:val="left"/>
        <w:rPr>
          <w:szCs w:val="24"/>
        </w:rPr>
      </w:pPr>
      <w:r w:rsidRPr="00E9208B">
        <w:rPr>
          <w:szCs w:val="24"/>
        </w:rPr>
        <w:t xml:space="preserve">Ponadto inflacja może wiązać się z podwyższeniem stóp procentowych, które ustalane są przez banki centralne. Ma to swoje konsekwencje dla ludzi, którzy posiadają aktywne kredyty, ponieważ wzrost stopy procentowej powoduje zwiększenie części odsetkowej raty. </w:t>
      </w:r>
    </w:p>
    <w:p w14:paraId="78B5AE9F" w14:textId="77777777" w:rsidR="00E9208B" w:rsidRDefault="00E9208B" w:rsidP="00E9208B">
      <w:pPr>
        <w:pStyle w:val="TreAkapitu"/>
        <w:jc w:val="left"/>
        <w:rPr>
          <w:sz w:val="22"/>
          <w:szCs w:val="22"/>
        </w:rPr>
      </w:pPr>
    </w:p>
    <w:p w14:paraId="11E73D07" w14:textId="1B10A434" w:rsidR="005678BC" w:rsidRPr="005678BC" w:rsidRDefault="005678BC" w:rsidP="005678BC">
      <w:pPr>
        <w:pStyle w:val="Legenda"/>
        <w:rPr>
          <w:b w:val="0"/>
          <w:bCs w:val="0"/>
        </w:rPr>
      </w:pPr>
      <w:bookmarkStart w:id="92" w:name="_Toc91667874"/>
      <w:r w:rsidRPr="005678BC">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15</w:t>
      </w:r>
      <w:r w:rsidR="00914E7C">
        <w:rPr>
          <w:b w:val="0"/>
          <w:bCs w:val="0"/>
        </w:rPr>
        <w:fldChar w:fldCharType="end"/>
      </w:r>
      <w:r w:rsidRPr="005678BC">
        <w:rPr>
          <w:b w:val="0"/>
          <w:bCs w:val="0"/>
        </w:rPr>
        <w:t>. Zmiana dynamiki kredytów konsumpcyjnych a inflacja (%, r/r)</w:t>
      </w:r>
      <w:bookmarkEnd w:id="92"/>
    </w:p>
    <w:p w14:paraId="005BE306" w14:textId="0BBFE0C0" w:rsidR="005678BC" w:rsidRDefault="005678BC" w:rsidP="00F05A23">
      <w:pPr>
        <w:pStyle w:val="TreAkapitu"/>
        <w:ind w:firstLine="0"/>
        <w:jc w:val="center"/>
        <w:rPr>
          <w:sz w:val="22"/>
          <w:szCs w:val="22"/>
        </w:rPr>
      </w:pPr>
      <w:r>
        <w:rPr>
          <w:noProof/>
        </w:rPr>
        <w:drawing>
          <wp:inline distT="0" distB="0" distL="0" distR="0" wp14:anchorId="591866CC" wp14:editId="1508C8E4">
            <wp:extent cx="5265420" cy="2998170"/>
            <wp:effectExtent l="0" t="0" r="0"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17962" r="253"/>
                    <a:stretch/>
                  </pic:blipFill>
                  <pic:spPr bwMode="auto">
                    <a:xfrm>
                      <a:off x="0" y="0"/>
                      <a:ext cx="5283803" cy="3008637"/>
                    </a:xfrm>
                    <a:prstGeom prst="rect">
                      <a:avLst/>
                    </a:prstGeom>
                    <a:ln>
                      <a:noFill/>
                    </a:ln>
                    <a:extLst>
                      <a:ext uri="{53640926-AAD7-44D8-BBD7-CCE9431645EC}">
                        <a14:shadowObscured xmlns:a14="http://schemas.microsoft.com/office/drawing/2010/main"/>
                      </a:ext>
                    </a:extLst>
                  </pic:spPr>
                </pic:pic>
              </a:graphicData>
            </a:graphic>
          </wp:inline>
        </w:drawing>
      </w:r>
    </w:p>
    <w:p w14:paraId="5B1DCCDD" w14:textId="202AE4F4" w:rsidR="005678BC" w:rsidRPr="00F05A23" w:rsidRDefault="005678BC" w:rsidP="00F05A23">
      <w:pPr>
        <w:pStyle w:val="TreAkapitu"/>
        <w:ind w:firstLine="0"/>
        <w:jc w:val="center"/>
        <w:rPr>
          <w:sz w:val="20"/>
        </w:rPr>
      </w:pPr>
      <w:bookmarkStart w:id="93" w:name="_Hlk79659755"/>
      <w:r w:rsidRPr="00F05A23">
        <w:rPr>
          <w:sz w:val="20"/>
        </w:rPr>
        <w:t xml:space="preserve">Źródło: Krzysztof </w:t>
      </w:r>
      <w:proofErr w:type="spellStart"/>
      <w:r w:rsidRPr="00F05A23">
        <w:rPr>
          <w:sz w:val="20"/>
        </w:rPr>
        <w:t>Wołowicz</w:t>
      </w:r>
      <w:proofErr w:type="spellEnd"/>
      <w:r w:rsidRPr="00F05A23">
        <w:rPr>
          <w:sz w:val="20"/>
        </w:rPr>
        <w:t>, „Wpływ sytuacji gospodarczej na korzystanie z pożyczek i kredytów” na podstawie danych GUS, KNF</w:t>
      </w:r>
    </w:p>
    <w:bookmarkEnd w:id="93"/>
    <w:p w14:paraId="449673EF" w14:textId="77777777" w:rsidR="00F05A23" w:rsidRDefault="00F05A23" w:rsidP="00D85950">
      <w:pPr>
        <w:pStyle w:val="TreAkapitu"/>
        <w:rPr>
          <w:sz w:val="22"/>
        </w:rPr>
      </w:pPr>
    </w:p>
    <w:p w14:paraId="0DB5B23F" w14:textId="7D5A5AA9" w:rsidR="00537E44" w:rsidRDefault="00D85950" w:rsidP="00537E44">
      <w:pPr>
        <w:pStyle w:val="TreAkapitu"/>
        <w:jc w:val="left"/>
        <w:rPr>
          <w:szCs w:val="24"/>
        </w:rPr>
      </w:pPr>
      <w:r w:rsidRPr="00F05A23">
        <w:rPr>
          <w:szCs w:val="24"/>
        </w:rPr>
        <w:t xml:space="preserve">Patrząc na wykres </w:t>
      </w:r>
      <w:r w:rsidR="00967057">
        <w:rPr>
          <w:szCs w:val="24"/>
        </w:rPr>
        <w:t xml:space="preserve">stosunku </w:t>
      </w:r>
      <w:r w:rsidRPr="00F05A23">
        <w:rPr>
          <w:szCs w:val="24"/>
        </w:rPr>
        <w:t xml:space="preserve">dynamiki kredytów konsumpcyjnych </w:t>
      </w:r>
      <w:r w:rsidR="00967057">
        <w:rPr>
          <w:szCs w:val="24"/>
        </w:rPr>
        <w:t>na</w:t>
      </w:r>
      <w:r w:rsidRPr="00F05A23">
        <w:rPr>
          <w:szCs w:val="24"/>
        </w:rPr>
        <w:t xml:space="preserve"> poziom inflacji możemy zauważyć, iż wzrost inflacji oddziałuje negatywnie na poziom zaciągniętych kredytów konsumpcyjnych. Wynika to z wyżej wspomnianej przy</w:t>
      </w:r>
      <w:r w:rsidR="00F05A23" w:rsidRPr="00F05A23">
        <w:rPr>
          <w:szCs w:val="24"/>
        </w:rPr>
        <w:t>czyny, jaką jest wzrost stopy procentowej spowodowany inflacją, co z kolei przekłada się na w</w:t>
      </w:r>
      <w:r w:rsidR="00F05A23">
        <w:rPr>
          <w:szCs w:val="24"/>
        </w:rPr>
        <w:t xml:space="preserve">yższe </w:t>
      </w:r>
      <w:r w:rsidR="00F05A23" w:rsidRPr="00F05A23">
        <w:rPr>
          <w:szCs w:val="24"/>
        </w:rPr>
        <w:t>oprocentowanie, a zatem mniejszy popyt na kredyty</w:t>
      </w:r>
      <w:r w:rsidR="00F05A23">
        <w:rPr>
          <w:szCs w:val="24"/>
        </w:rPr>
        <w:t>.</w:t>
      </w:r>
      <w:r w:rsidR="00832ED4">
        <w:rPr>
          <w:szCs w:val="24"/>
        </w:rPr>
        <w:t xml:space="preserve"> </w:t>
      </w:r>
      <w:r w:rsidR="00DB24F6">
        <w:rPr>
          <w:szCs w:val="24"/>
        </w:rPr>
        <w:t>Na skutek spadku</w:t>
      </w:r>
      <w:r w:rsidR="00832ED4">
        <w:rPr>
          <w:szCs w:val="24"/>
        </w:rPr>
        <w:t xml:space="preserve"> inflacj</w:t>
      </w:r>
      <w:r w:rsidR="00DB24F6">
        <w:rPr>
          <w:szCs w:val="24"/>
        </w:rPr>
        <w:t>i</w:t>
      </w:r>
      <w:r w:rsidR="00832ED4">
        <w:rPr>
          <w:szCs w:val="24"/>
        </w:rPr>
        <w:t xml:space="preserve"> </w:t>
      </w:r>
      <w:r w:rsidR="00724EFA">
        <w:rPr>
          <w:szCs w:val="24"/>
        </w:rPr>
        <w:t>stopa procentowa może ulec</w:t>
      </w:r>
      <w:r w:rsidR="00832ED4">
        <w:rPr>
          <w:szCs w:val="24"/>
        </w:rPr>
        <w:t xml:space="preserve"> obniżeni</w:t>
      </w:r>
      <w:r w:rsidR="00724EFA">
        <w:rPr>
          <w:szCs w:val="24"/>
        </w:rPr>
        <w:t>u</w:t>
      </w:r>
      <w:r w:rsidR="00832ED4">
        <w:rPr>
          <w:szCs w:val="24"/>
        </w:rPr>
        <w:t xml:space="preserve">, co </w:t>
      </w:r>
      <w:r w:rsidR="006A1FED">
        <w:rPr>
          <w:szCs w:val="24"/>
        </w:rPr>
        <w:t xml:space="preserve">w konsekwencji </w:t>
      </w:r>
      <w:r w:rsidR="00832ED4">
        <w:rPr>
          <w:szCs w:val="24"/>
        </w:rPr>
        <w:t xml:space="preserve">sprzyja </w:t>
      </w:r>
      <w:r w:rsidR="008F1AB3">
        <w:rPr>
          <w:szCs w:val="24"/>
        </w:rPr>
        <w:t>do zaciągani</w:t>
      </w:r>
      <w:r w:rsidR="006A1FED">
        <w:rPr>
          <w:szCs w:val="24"/>
        </w:rPr>
        <w:t>a</w:t>
      </w:r>
      <w:r w:rsidR="00832ED4">
        <w:rPr>
          <w:szCs w:val="24"/>
        </w:rPr>
        <w:t xml:space="preserve"> zobowiązań finansowych.</w:t>
      </w:r>
      <w:r w:rsidR="00724EFA">
        <w:rPr>
          <w:szCs w:val="24"/>
        </w:rPr>
        <w:t xml:space="preserve"> </w:t>
      </w:r>
    </w:p>
    <w:p w14:paraId="0E5508BF" w14:textId="77777777" w:rsidR="0014613B" w:rsidRDefault="0014613B" w:rsidP="00537E44">
      <w:pPr>
        <w:pStyle w:val="TreAkapitu"/>
        <w:jc w:val="left"/>
        <w:rPr>
          <w:szCs w:val="24"/>
        </w:rPr>
      </w:pPr>
    </w:p>
    <w:p w14:paraId="6FACF3A1" w14:textId="108E2BF5" w:rsidR="00724EFA" w:rsidRPr="00724EFA" w:rsidRDefault="00724EFA" w:rsidP="00724EFA">
      <w:pPr>
        <w:pStyle w:val="Legenda"/>
        <w:ind w:firstLine="709"/>
        <w:jc w:val="left"/>
        <w:rPr>
          <w:b w:val="0"/>
          <w:bCs w:val="0"/>
        </w:rPr>
      </w:pPr>
      <w:bookmarkStart w:id="94" w:name="_Toc91667875"/>
      <w:r w:rsidRPr="00724EFA">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16</w:t>
      </w:r>
      <w:r w:rsidR="00914E7C">
        <w:rPr>
          <w:b w:val="0"/>
          <w:bCs w:val="0"/>
        </w:rPr>
        <w:fldChar w:fldCharType="end"/>
      </w:r>
      <w:r w:rsidRPr="00724EFA">
        <w:rPr>
          <w:b w:val="0"/>
          <w:bCs w:val="0"/>
        </w:rPr>
        <w:t>. Kredyty konsumpcyjne w sektorze bankowym i stopa referencyjna NBP</w:t>
      </w:r>
      <w:bookmarkEnd w:id="94"/>
    </w:p>
    <w:p w14:paraId="4EA4A8BB" w14:textId="31EEC2C8" w:rsidR="008C687E" w:rsidRPr="00F05A23" w:rsidRDefault="00724EFA" w:rsidP="008C687E">
      <w:pPr>
        <w:pStyle w:val="TreAkapitu"/>
        <w:ind w:firstLine="0"/>
        <w:jc w:val="center"/>
        <w:rPr>
          <w:sz w:val="20"/>
        </w:rPr>
      </w:pPr>
      <w:r>
        <w:rPr>
          <w:noProof/>
        </w:rPr>
        <w:drawing>
          <wp:inline distT="0" distB="0" distL="0" distR="0" wp14:anchorId="74D1ECB7" wp14:editId="0D0F8A6E">
            <wp:extent cx="5760085" cy="339661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085" cy="3396615"/>
                    </a:xfrm>
                    <a:prstGeom prst="rect">
                      <a:avLst/>
                    </a:prstGeom>
                  </pic:spPr>
                </pic:pic>
              </a:graphicData>
            </a:graphic>
          </wp:inline>
        </w:drawing>
      </w:r>
      <w:r w:rsidR="008C687E" w:rsidRPr="008C687E">
        <w:rPr>
          <w:sz w:val="20"/>
        </w:rPr>
        <w:t xml:space="preserve"> </w:t>
      </w:r>
      <w:r w:rsidR="008C687E" w:rsidRPr="00F05A23">
        <w:rPr>
          <w:sz w:val="20"/>
        </w:rPr>
        <w:t xml:space="preserve">Źródło: Krzysztof </w:t>
      </w:r>
      <w:proofErr w:type="spellStart"/>
      <w:r w:rsidR="008C687E" w:rsidRPr="00F05A23">
        <w:rPr>
          <w:sz w:val="20"/>
        </w:rPr>
        <w:t>Wołowicz</w:t>
      </w:r>
      <w:proofErr w:type="spellEnd"/>
      <w:r w:rsidR="008C687E" w:rsidRPr="00F05A23">
        <w:rPr>
          <w:sz w:val="20"/>
        </w:rPr>
        <w:t>, „Wpływ sytuacji gospodarczej na korzystanie z pożyczek i kredytów” na podstawie danych GUS, KNF</w:t>
      </w:r>
    </w:p>
    <w:p w14:paraId="3F946982" w14:textId="1DE9EB26" w:rsidR="00724EFA" w:rsidRDefault="00724EFA" w:rsidP="00537E44">
      <w:pPr>
        <w:pStyle w:val="TreAkapitu"/>
        <w:jc w:val="left"/>
        <w:rPr>
          <w:szCs w:val="24"/>
        </w:rPr>
      </w:pPr>
    </w:p>
    <w:p w14:paraId="5D0E25A4" w14:textId="7C5D4E81" w:rsidR="00506DA9" w:rsidRDefault="00537E44" w:rsidP="00537E44">
      <w:pPr>
        <w:pStyle w:val="TreAkapitu"/>
        <w:jc w:val="left"/>
        <w:rPr>
          <w:szCs w:val="24"/>
        </w:rPr>
      </w:pPr>
      <w:r>
        <w:rPr>
          <w:szCs w:val="24"/>
        </w:rPr>
        <w:t>Kolejnym ekonomicznym czynnikiem, mającym wpływ na organizację stanowi stopa bezrobocia. Jest to miara, która mówi jaki procent udziału w ilości ludności czynnej zawodowo stanowią bezrobotni.</w:t>
      </w:r>
      <w:r w:rsidR="00D05A7B">
        <w:rPr>
          <w:szCs w:val="24"/>
        </w:rPr>
        <w:t xml:space="preserve"> </w:t>
      </w:r>
      <w:r w:rsidR="00506DA9">
        <w:rPr>
          <w:szCs w:val="24"/>
        </w:rPr>
        <w:t>W raz ze wzrostem oddziałuje na stan gospodarki kraju, hamując jej rozwój, co za tym idzie wzrasta poziom inflacji.</w:t>
      </w:r>
      <w:r w:rsidR="002F7517">
        <w:rPr>
          <w:szCs w:val="24"/>
        </w:rPr>
        <w:t xml:space="preserve"> </w:t>
      </w:r>
    </w:p>
    <w:p w14:paraId="5A54DC09" w14:textId="048A1E23" w:rsidR="002F7517" w:rsidRDefault="00506DA9" w:rsidP="002F7517">
      <w:pPr>
        <w:pStyle w:val="TreAkapitu"/>
        <w:ind w:firstLine="0"/>
      </w:pPr>
      <w:r>
        <w:br w:type="page"/>
      </w:r>
    </w:p>
    <w:p w14:paraId="3E5527DB" w14:textId="2750A434" w:rsidR="00506DA9" w:rsidRPr="00D421EE" w:rsidRDefault="00506DA9" w:rsidP="00506DA9">
      <w:pPr>
        <w:pStyle w:val="Legenda"/>
        <w:rPr>
          <w:b w:val="0"/>
          <w:bCs w:val="0"/>
        </w:rPr>
      </w:pPr>
      <w:bookmarkStart w:id="95" w:name="_Toc91667876"/>
      <w:r w:rsidRPr="00D421EE">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17</w:t>
      </w:r>
      <w:r w:rsidR="00914E7C">
        <w:rPr>
          <w:b w:val="0"/>
          <w:bCs w:val="0"/>
        </w:rPr>
        <w:fldChar w:fldCharType="end"/>
      </w:r>
      <w:r w:rsidRPr="00D421EE">
        <w:rPr>
          <w:b w:val="0"/>
          <w:bCs w:val="0"/>
        </w:rPr>
        <w:t>. Zmiana dynamiki kredytów konsumpcyjnych a stopa bezrobocia (%, r/r)</w:t>
      </w:r>
      <w:bookmarkEnd w:id="95"/>
    </w:p>
    <w:p w14:paraId="63E6C324" w14:textId="6D2D496C" w:rsidR="00506DA9" w:rsidRDefault="00506DA9" w:rsidP="00506DA9">
      <w:pPr>
        <w:pStyle w:val="TreAkapitu"/>
        <w:jc w:val="center"/>
        <w:rPr>
          <w:sz w:val="22"/>
          <w:szCs w:val="22"/>
        </w:rPr>
      </w:pPr>
      <w:r>
        <w:rPr>
          <w:noProof/>
        </w:rPr>
        <w:drawing>
          <wp:inline distT="0" distB="0" distL="0" distR="0" wp14:anchorId="71C5E30E" wp14:editId="283E48E6">
            <wp:extent cx="5150339" cy="2991887"/>
            <wp:effectExtent l="0" t="0" r="0" b="0"/>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15065" r="-144"/>
                    <a:stretch/>
                  </pic:blipFill>
                  <pic:spPr bwMode="auto">
                    <a:xfrm>
                      <a:off x="0" y="0"/>
                      <a:ext cx="5194167" cy="3017347"/>
                    </a:xfrm>
                    <a:prstGeom prst="rect">
                      <a:avLst/>
                    </a:prstGeom>
                    <a:ln>
                      <a:noFill/>
                    </a:ln>
                    <a:extLst>
                      <a:ext uri="{53640926-AAD7-44D8-BBD7-CCE9431645EC}">
                        <a14:shadowObscured xmlns:a14="http://schemas.microsoft.com/office/drawing/2010/main"/>
                      </a:ext>
                    </a:extLst>
                  </pic:spPr>
                </pic:pic>
              </a:graphicData>
            </a:graphic>
          </wp:inline>
        </w:drawing>
      </w:r>
    </w:p>
    <w:p w14:paraId="37124DED" w14:textId="77777777" w:rsidR="00F643C4" w:rsidRPr="00F05A23" w:rsidRDefault="00F643C4" w:rsidP="00F643C4">
      <w:pPr>
        <w:pStyle w:val="TreAkapitu"/>
        <w:ind w:firstLine="0"/>
        <w:jc w:val="center"/>
        <w:rPr>
          <w:sz w:val="20"/>
        </w:rPr>
      </w:pPr>
      <w:r w:rsidRPr="00F05A23">
        <w:rPr>
          <w:sz w:val="20"/>
        </w:rPr>
        <w:t xml:space="preserve">Źródło: Krzysztof </w:t>
      </w:r>
      <w:proofErr w:type="spellStart"/>
      <w:r w:rsidRPr="00F05A23">
        <w:rPr>
          <w:sz w:val="20"/>
        </w:rPr>
        <w:t>Wołowicz</w:t>
      </w:r>
      <w:proofErr w:type="spellEnd"/>
      <w:r w:rsidRPr="00F05A23">
        <w:rPr>
          <w:sz w:val="20"/>
        </w:rPr>
        <w:t>, „Wpływ sytuacji gospodarczej na korzystanie z pożyczek i kredytów” na podstawie danych GUS, KNF</w:t>
      </w:r>
    </w:p>
    <w:p w14:paraId="7D66B4E2" w14:textId="77777777" w:rsidR="00F643C4" w:rsidRPr="007D5C73" w:rsidRDefault="00F643C4" w:rsidP="00506DA9">
      <w:pPr>
        <w:pStyle w:val="TreAkapitu"/>
        <w:jc w:val="center"/>
        <w:rPr>
          <w:sz w:val="22"/>
          <w:szCs w:val="22"/>
        </w:rPr>
      </w:pPr>
    </w:p>
    <w:p w14:paraId="26D919F7" w14:textId="3383770F" w:rsidR="00506DA9" w:rsidRDefault="00506DA9" w:rsidP="00506DA9">
      <w:pPr>
        <w:pStyle w:val="TreAkapitu"/>
        <w:rPr>
          <w:szCs w:val="24"/>
        </w:rPr>
      </w:pPr>
      <w:r>
        <w:rPr>
          <w:szCs w:val="24"/>
        </w:rPr>
        <w:t xml:space="preserve">Rozpatrując powyższy wykres widzimy pewną zależność pomiędzy stopą bezrobocia, a popytem na kredyty konsumpcyjne. Tak jak w przypadku inflacji, wzrost bezrobocia również oddziałuje niekorzystnie na zainteresowanie kredytami konsumpcyjnymi. </w:t>
      </w:r>
      <w:r w:rsidR="0053597F">
        <w:rPr>
          <w:szCs w:val="24"/>
        </w:rPr>
        <w:t>Nie zawsze status osoby bezrobotnej wiąże się z brakiem generowania jakichkolwiek przychodów, jednakże na ogół borykają się z trudną sytuacją finansową. Występuje wtedy niepokój o przyszłą stabilność dochodów, a zatem</w:t>
      </w:r>
      <w:r w:rsidR="008517BD">
        <w:rPr>
          <w:szCs w:val="24"/>
        </w:rPr>
        <w:t xml:space="preserve"> również</w:t>
      </w:r>
      <w:r w:rsidR="0053597F">
        <w:rPr>
          <w:szCs w:val="24"/>
        </w:rPr>
        <w:t xml:space="preserve"> </w:t>
      </w:r>
      <w:r w:rsidR="00F643C4">
        <w:rPr>
          <w:szCs w:val="24"/>
        </w:rPr>
        <w:t>obawa przed brakiem możliwości spłaty</w:t>
      </w:r>
      <w:r w:rsidR="0053597F">
        <w:rPr>
          <w:szCs w:val="24"/>
        </w:rPr>
        <w:t>.</w:t>
      </w:r>
    </w:p>
    <w:p w14:paraId="557B4287" w14:textId="72889B29" w:rsidR="001257E3" w:rsidRDefault="001257E3" w:rsidP="00506DA9">
      <w:pPr>
        <w:pStyle w:val="TreAkapitu"/>
        <w:rPr>
          <w:szCs w:val="24"/>
        </w:rPr>
      </w:pPr>
      <w:r>
        <w:rPr>
          <w:szCs w:val="24"/>
        </w:rPr>
        <w:t xml:space="preserve">Zestawiając czynniki wchodzące w skład </w:t>
      </w:r>
      <w:proofErr w:type="spellStart"/>
      <w:r>
        <w:rPr>
          <w:szCs w:val="24"/>
        </w:rPr>
        <w:t>makrootoczenia</w:t>
      </w:r>
      <w:proofErr w:type="spellEnd"/>
      <w:r>
        <w:rPr>
          <w:szCs w:val="24"/>
        </w:rPr>
        <w:t xml:space="preserve"> ekonomicznego należy ponadto uwzględnić zdolność kredytową.  </w:t>
      </w:r>
      <w:r w:rsidR="002F7517">
        <w:rPr>
          <w:szCs w:val="24"/>
        </w:rPr>
        <w:t>Jest to zdolność do terminowej spłaty długu wraz z odsetkami i opłatami</w:t>
      </w:r>
      <w:r w:rsidR="00DE2412">
        <w:rPr>
          <w:szCs w:val="24"/>
        </w:rPr>
        <w:t>, określonymi w umowie</w:t>
      </w:r>
      <w:r w:rsidR="002F7517">
        <w:rPr>
          <w:szCs w:val="24"/>
        </w:rPr>
        <w:t>.</w:t>
      </w:r>
      <w:r w:rsidR="00DE2412">
        <w:rPr>
          <w:szCs w:val="24"/>
        </w:rPr>
        <w:t xml:space="preserve"> </w:t>
      </w:r>
      <w:r w:rsidR="002F7517">
        <w:rPr>
          <w:szCs w:val="24"/>
        </w:rPr>
        <w:t>Jej wartość obliczana jest na podstawie wielu czynników takich jak uzyskiwane dochody, miesięczny koszt utrzymania,</w:t>
      </w:r>
      <w:r w:rsidR="00A507E2">
        <w:rPr>
          <w:szCs w:val="24"/>
        </w:rPr>
        <w:t xml:space="preserve"> forma zatrudnienia,</w:t>
      </w:r>
      <w:r w:rsidR="002F7517">
        <w:rPr>
          <w:szCs w:val="24"/>
        </w:rPr>
        <w:t xml:space="preserve"> obecne zadłużenia</w:t>
      </w:r>
      <w:r w:rsidR="003A4AD9">
        <w:rPr>
          <w:szCs w:val="24"/>
        </w:rPr>
        <w:t xml:space="preserve">, wiek, liczba osób na utrzymaniu, status majątkowy czy historia kredytowa. </w:t>
      </w:r>
      <w:r w:rsidR="00A507E2">
        <w:rPr>
          <w:szCs w:val="24"/>
        </w:rPr>
        <w:t xml:space="preserve">Na jej podstawie bank decyduje o </w:t>
      </w:r>
      <w:r w:rsidR="001F750B">
        <w:rPr>
          <w:szCs w:val="24"/>
        </w:rPr>
        <w:t>przyznaniu bądź odmowie</w:t>
      </w:r>
      <w:r w:rsidR="00A507E2">
        <w:rPr>
          <w:szCs w:val="24"/>
        </w:rPr>
        <w:t xml:space="preserve"> pomocy finansowej</w:t>
      </w:r>
      <w:r w:rsidR="00E76C44">
        <w:rPr>
          <w:szCs w:val="24"/>
        </w:rPr>
        <w:t>.</w:t>
      </w:r>
      <w:r w:rsidR="00A507E2">
        <w:rPr>
          <w:szCs w:val="24"/>
        </w:rPr>
        <w:t xml:space="preserve"> </w:t>
      </w:r>
    </w:p>
    <w:p w14:paraId="5A823D09" w14:textId="1E10B8B7" w:rsidR="00537E44" w:rsidRDefault="00780526" w:rsidP="007C6A43">
      <w:pPr>
        <w:pStyle w:val="TreAkapitu"/>
        <w:rPr>
          <w:szCs w:val="24"/>
        </w:rPr>
      </w:pPr>
      <w:r w:rsidRPr="00780526">
        <w:rPr>
          <w:szCs w:val="24"/>
        </w:rPr>
        <w:t xml:space="preserve">Zdolność kredytowa studentów zazwyczaj jest na niskim poziomie. Będąc młodym studentem banki mogą przestrzegać </w:t>
      </w:r>
      <w:r w:rsidR="007C6A43">
        <w:rPr>
          <w:szCs w:val="24"/>
        </w:rPr>
        <w:t>ich</w:t>
      </w:r>
      <w:r w:rsidRPr="00780526">
        <w:rPr>
          <w:szCs w:val="24"/>
        </w:rPr>
        <w:t xml:space="preserve"> jako ryzykownych klientów ze względu na nieukształtowaną sytuację zawodową oraz brak stabilnego zatrudnienia. Ma na to wpływ między innymi to, że większość studentów nie posiada stałej pracy, a jedynie prace dorywcze na umowach cywilno-prawnych (umowy zlecenie, o dzieło). Znaczenie posiadają również cechy osobowe takie jak wiek, stan cywilny czy wiek. Ponadto zazwyczaj studenci nie posiadają żadnej historii kredytowej.</w:t>
      </w:r>
    </w:p>
    <w:p w14:paraId="31C1455D" w14:textId="79F0741B" w:rsidR="008262B8" w:rsidRDefault="00BD5D6F" w:rsidP="00BD5D6F">
      <w:pPr>
        <w:pStyle w:val="TreAkapitu"/>
        <w:rPr>
          <w:szCs w:val="24"/>
        </w:rPr>
      </w:pPr>
      <w:r w:rsidRPr="00BD5D6F">
        <w:rPr>
          <w:szCs w:val="24"/>
        </w:rPr>
        <w:lastRenderedPageBreak/>
        <w:t xml:space="preserve">Zaletą rozwiązania jakim są pożyczki społecznościowe </w:t>
      </w:r>
      <w:r w:rsidR="00BA7EF8">
        <w:rPr>
          <w:szCs w:val="24"/>
        </w:rPr>
        <w:t xml:space="preserve">jest fakt, iż </w:t>
      </w:r>
      <w:r w:rsidRPr="00BD5D6F">
        <w:rPr>
          <w:szCs w:val="24"/>
        </w:rPr>
        <w:t xml:space="preserve">wzrost stopy procentowej nie ma znaczenia, ponieważ oprocentowanie nie jest ustalane przez bank centralny, a pożyczkobiorcę, Natomiast wzrost inflacji ze względu na wyższe ceny dóbr może powodować brak środków do życia, co z kolei przyczynia się do konieczności zaciągnięcia pożyczki. </w:t>
      </w:r>
      <w:r w:rsidR="00BE0DE5">
        <w:rPr>
          <w:szCs w:val="24"/>
        </w:rPr>
        <w:t>Osoby bezrobotne niechętnie będą decydowały się na zobowiązania finansowe, z racji na ich trudną sytuacje finansową. Z drugiej strony nagłe sytuacje mogą wymusić potrzebę zaciągnięcia pomocy finansowej.</w:t>
      </w:r>
      <w:r w:rsidR="008262B8">
        <w:rPr>
          <w:szCs w:val="24"/>
        </w:rPr>
        <w:t xml:space="preserve"> </w:t>
      </w:r>
      <w:r w:rsidR="00C55D66">
        <w:rPr>
          <w:szCs w:val="24"/>
        </w:rPr>
        <w:t>Kolejnym a</w:t>
      </w:r>
      <w:r w:rsidR="007C6A43">
        <w:rPr>
          <w:szCs w:val="24"/>
        </w:rPr>
        <w:t xml:space="preserve">tutem </w:t>
      </w:r>
      <w:r w:rsidR="00D35080">
        <w:rPr>
          <w:szCs w:val="24"/>
        </w:rPr>
        <w:t xml:space="preserve">zaproponowanej koncepcji systemu jest to, że jest dedykowany dla społeczności studenckiej, przez co zdolność kredytowa nie jest wyliczana </w:t>
      </w:r>
      <w:r w:rsidR="00676797">
        <w:rPr>
          <w:szCs w:val="24"/>
        </w:rPr>
        <w:t xml:space="preserve">tak </w:t>
      </w:r>
      <w:r w:rsidR="00D35080">
        <w:rPr>
          <w:szCs w:val="24"/>
        </w:rPr>
        <w:t>jak w przypadku kredytów udzielanych w tradycyjnych bankach, gdzie student ma bardzo niskie szanse na otrzymanie pomocy finansowej.</w:t>
      </w:r>
    </w:p>
    <w:p w14:paraId="18418FCE" w14:textId="26369247" w:rsidR="00676797" w:rsidRDefault="00676797" w:rsidP="00676797">
      <w:pPr>
        <w:pStyle w:val="TreAkapitu"/>
        <w:ind w:firstLine="0"/>
        <w:rPr>
          <w:szCs w:val="24"/>
        </w:rPr>
      </w:pPr>
    </w:p>
    <w:p w14:paraId="1696695D" w14:textId="6EDC7B27" w:rsidR="00676797" w:rsidRPr="00676797" w:rsidRDefault="00676797" w:rsidP="00A55904">
      <w:pPr>
        <w:pStyle w:val="TreAkapitu"/>
        <w:numPr>
          <w:ilvl w:val="0"/>
          <w:numId w:val="16"/>
        </w:numPr>
        <w:rPr>
          <w:szCs w:val="24"/>
        </w:rPr>
      </w:pPr>
      <w:r>
        <w:rPr>
          <w:b/>
          <w:bCs/>
          <w:szCs w:val="24"/>
        </w:rPr>
        <w:t>Czynniki społeczno-kulturowe</w:t>
      </w:r>
    </w:p>
    <w:p w14:paraId="1B6D8773" w14:textId="15AE9FDA" w:rsidR="00676797" w:rsidRDefault="00676797" w:rsidP="00D61712">
      <w:pPr>
        <w:pStyle w:val="TreAkapitu"/>
        <w:rPr>
          <w:szCs w:val="24"/>
        </w:rPr>
      </w:pPr>
      <w:r>
        <w:rPr>
          <w:szCs w:val="24"/>
        </w:rPr>
        <w:t xml:space="preserve">Otoczenie społeczno-kulturowe </w:t>
      </w:r>
      <w:r w:rsidR="00682E54">
        <w:rPr>
          <w:szCs w:val="24"/>
        </w:rPr>
        <w:t>jest powiązane z czynnikiem ludzkim i obejmuje takie</w:t>
      </w:r>
      <w:r w:rsidR="00D61712">
        <w:rPr>
          <w:szCs w:val="24"/>
        </w:rPr>
        <w:t xml:space="preserve"> </w:t>
      </w:r>
      <w:r w:rsidR="00682E54">
        <w:rPr>
          <w:szCs w:val="24"/>
        </w:rPr>
        <w:t xml:space="preserve">aspekty jak </w:t>
      </w:r>
      <w:r w:rsidR="009D1E0C">
        <w:rPr>
          <w:szCs w:val="24"/>
        </w:rPr>
        <w:t xml:space="preserve">faza rozwoju demograficznego społeczeństwa, </w:t>
      </w:r>
      <w:r w:rsidR="00682E54">
        <w:rPr>
          <w:szCs w:val="24"/>
        </w:rPr>
        <w:t>postęp cywilizacyjny, styl życia</w:t>
      </w:r>
      <w:r w:rsidR="00D61712">
        <w:rPr>
          <w:szCs w:val="24"/>
        </w:rPr>
        <w:t xml:space="preserve"> konsumentów</w:t>
      </w:r>
      <w:r w:rsidR="00682E54">
        <w:rPr>
          <w:szCs w:val="24"/>
        </w:rPr>
        <w:t>, konsumpcjonizm, poziom wykształcenia oraz popyt na określone produkty i usługi.</w:t>
      </w:r>
    </w:p>
    <w:p w14:paraId="65EF7BF5" w14:textId="77777777" w:rsidR="00BC625D" w:rsidRDefault="001F3744" w:rsidP="00D61712">
      <w:pPr>
        <w:pStyle w:val="TreAkapitu"/>
        <w:rPr>
          <w:szCs w:val="24"/>
        </w:rPr>
      </w:pPr>
      <w:r>
        <w:rPr>
          <w:szCs w:val="24"/>
        </w:rPr>
        <w:t xml:space="preserve">Spółka YOLO S.A., zajmująca się pożyczkami konsumenckimi przeprowadziła badanie dotyczące kwot pożyczek, celów pożyczkowych oraz udział osób z danej grupy wiekowej. </w:t>
      </w:r>
    </w:p>
    <w:p w14:paraId="35D4D9F1" w14:textId="77777777" w:rsidR="00BC625D" w:rsidRDefault="00BC625D" w:rsidP="00AA1EEF">
      <w:pPr>
        <w:pStyle w:val="TreAkapitu"/>
        <w:jc w:val="center"/>
        <w:rPr>
          <w:szCs w:val="24"/>
        </w:rPr>
      </w:pPr>
      <w:r>
        <w:rPr>
          <w:noProof/>
          <w:szCs w:val="24"/>
        </w:rPr>
        <w:drawing>
          <wp:inline distT="0" distB="0" distL="0" distR="0" wp14:anchorId="79A190D4" wp14:editId="787F5619">
            <wp:extent cx="4053840" cy="2689860"/>
            <wp:effectExtent l="0" t="0" r="0" b="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53840" cy="2689860"/>
                    </a:xfrm>
                    <a:prstGeom prst="rect">
                      <a:avLst/>
                    </a:prstGeom>
                    <a:noFill/>
                    <a:ln>
                      <a:noFill/>
                    </a:ln>
                  </pic:spPr>
                </pic:pic>
              </a:graphicData>
            </a:graphic>
          </wp:inline>
        </w:drawing>
      </w:r>
    </w:p>
    <w:p w14:paraId="67372F3B" w14:textId="6AB3C99F" w:rsidR="00802FB8" w:rsidRDefault="001F3744" w:rsidP="00AA1EEF">
      <w:pPr>
        <w:pStyle w:val="TreAkapitu"/>
        <w:rPr>
          <w:szCs w:val="24"/>
        </w:rPr>
      </w:pPr>
      <w:r>
        <w:rPr>
          <w:szCs w:val="24"/>
        </w:rPr>
        <w:t>Według ankiety kwotą o jaką najczęściej wnioskują pożyczkobiorcy jest to przedział od 2 00</w:t>
      </w:r>
      <w:r w:rsidR="00F91643">
        <w:rPr>
          <w:szCs w:val="24"/>
        </w:rPr>
        <w:t>1</w:t>
      </w:r>
      <w:r>
        <w:rPr>
          <w:szCs w:val="24"/>
        </w:rPr>
        <w:t xml:space="preserve"> do 4 000 zł, który stanowi 37% udziału ankietowanych.</w:t>
      </w:r>
      <w:r w:rsidR="00BC625D">
        <w:rPr>
          <w:szCs w:val="24"/>
        </w:rPr>
        <w:t xml:space="preserve"> </w:t>
      </w:r>
      <w:r w:rsidR="00B517FB">
        <w:rPr>
          <w:szCs w:val="24"/>
        </w:rPr>
        <w:t xml:space="preserve">Rozpatrując powyższy wykres, jednakże uwzględniający </w:t>
      </w:r>
      <w:r w:rsidR="0088479D">
        <w:rPr>
          <w:szCs w:val="24"/>
        </w:rPr>
        <w:t xml:space="preserve">udział </w:t>
      </w:r>
      <w:r w:rsidR="00B517FB">
        <w:rPr>
          <w:szCs w:val="24"/>
        </w:rPr>
        <w:t>grup wiekow</w:t>
      </w:r>
      <w:r w:rsidR="0088479D">
        <w:rPr>
          <w:szCs w:val="24"/>
        </w:rPr>
        <w:t>ych</w:t>
      </w:r>
      <w:r w:rsidR="00B517FB">
        <w:rPr>
          <w:szCs w:val="24"/>
        </w:rPr>
        <w:t xml:space="preserve"> nasuwają się pewne wnioski.</w:t>
      </w:r>
    </w:p>
    <w:p w14:paraId="20ACB9BC" w14:textId="6190D1BD" w:rsidR="00B517FB" w:rsidRDefault="00B517FB" w:rsidP="00B517FB">
      <w:pPr>
        <w:pStyle w:val="TreAkapitu"/>
        <w:jc w:val="center"/>
        <w:rPr>
          <w:szCs w:val="24"/>
        </w:rPr>
      </w:pPr>
      <w:r>
        <w:rPr>
          <w:noProof/>
          <w:szCs w:val="24"/>
        </w:rPr>
        <w:lastRenderedPageBreak/>
        <w:drawing>
          <wp:inline distT="0" distB="0" distL="0" distR="0" wp14:anchorId="1B54DEE6" wp14:editId="48170647">
            <wp:extent cx="5692140" cy="3566160"/>
            <wp:effectExtent l="0" t="0" r="0" b="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92140" cy="3566160"/>
                    </a:xfrm>
                    <a:prstGeom prst="rect">
                      <a:avLst/>
                    </a:prstGeom>
                    <a:noFill/>
                    <a:ln>
                      <a:noFill/>
                    </a:ln>
                  </pic:spPr>
                </pic:pic>
              </a:graphicData>
            </a:graphic>
          </wp:inline>
        </w:drawing>
      </w:r>
    </w:p>
    <w:p w14:paraId="170491E9" w14:textId="255E4FEB" w:rsidR="00676797" w:rsidRDefault="00676797" w:rsidP="00BD5D6F">
      <w:pPr>
        <w:pStyle w:val="TreAkapitu"/>
        <w:rPr>
          <w:szCs w:val="24"/>
        </w:rPr>
      </w:pPr>
    </w:p>
    <w:p w14:paraId="1169F256" w14:textId="6D2130A6" w:rsidR="004E4B92" w:rsidRDefault="00653D84" w:rsidP="00AA1EEF">
      <w:pPr>
        <w:pStyle w:val="TreAkapitu"/>
        <w:rPr>
          <w:szCs w:val="24"/>
        </w:rPr>
      </w:pPr>
      <w:r>
        <w:rPr>
          <w:szCs w:val="24"/>
        </w:rPr>
        <w:t>Dominujący przedział wiekowy stanowi 31-40 lat, gdzie jedynie przy kwocie 4001 zł – 6000 zł uległ on grupie obejmującej przedział 41-50 lat, która stanowiła 41% udziału. W pozostałych przedziałach kwotowych stanowi on największą część. Powodem tego zjawiska może być fakt, iż ludzie w tym wieku zazwyczaj są już stabilni finansowo i nie będą borykać się z problem</w:t>
      </w:r>
      <w:r w:rsidR="004E4B92">
        <w:rPr>
          <w:szCs w:val="24"/>
        </w:rPr>
        <w:t>em</w:t>
      </w:r>
      <w:r>
        <w:rPr>
          <w:szCs w:val="24"/>
        </w:rPr>
        <w:t xml:space="preserve"> uregulowania długu. </w:t>
      </w:r>
    </w:p>
    <w:p w14:paraId="2E2CADA8" w14:textId="28828D15" w:rsidR="00676797" w:rsidRDefault="00653D84" w:rsidP="00AA1EEF">
      <w:pPr>
        <w:pStyle w:val="TreAkapitu"/>
        <w:rPr>
          <w:szCs w:val="24"/>
        </w:rPr>
      </w:pPr>
      <w:r>
        <w:rPr>
          <w:szCs w:val="24"/>
        </w:rPr>
        <w:t xml:space="preserve">Kolejnym wnioskiem wynikającym z przeprowadzonego badania jest </w:t>
      </w:r>
      <w:r w:rsidR="004E4B92">
        <w:rPr>
          <w:szCs w:val="24"/>
        </w:rPr>
        <w:t>to, że młodzi ludzie najchętniej zaciągają pożyczek o niskich kwotach (1000 – 2000 zł). Niekoniecznie wiąże się to z innymi potrzebami konsumenckimi, jednakże w przeciwieństwie do starszych grup wiekowych, brak stabilności finansowej młodego klienta może wiązać się z większym ryzykiem związanym z udzieleniem pożyczki, a zatem udzieleniem mu mniejszej kwoty.</w:t>
      </w:r>
    </w:p>
    <w:p w14:paraId="07D3606A" w14:textId="77777777" w:rsidR="00ED1DD0" w:rsidRDefault="0034660C" w:rsidP="00AA1EEF">
      <w:pPr>
        <w:pStyle w:val="TreAkapitu"/>
        <w:rPr>
          <w:szCs w:val="24"/>
        </w:rPr>
      </w:pPr>
      <w:r>
        <w:rPr>
          <w:szCs w:val="24"/>
        </w:rPr>
        <w:t xml:space="preserve">W przedziałach wiekowych 51-60 lat oraz powyżej 61 lat obserwujemy znaczący spadek aktywności. Może to świadczyć o tym, że ludzie w podeszłym wieku </w:t>
      </w:r>
      <w:r w:rsidR="00B60C27">
        <w:rPr>
          <w:szCs w:val="24"/>
        </w:rPr>
        <w:t>niechętnie</w:t>
      </w:r>
      <w:r w:rsidR="00ED1DD0">
        <w:rPr>
          <w:szCs w:val="24"/>
        </w:rPr>
        <w:t xml:space="preserve"> </w:t>
      </w:r>
      <w:r w:rsidR="00B60C27">
        <w:rPr>
          <w:szCs w:val="24"/>
        </w:rPr>
        <w:t>zaciągają pożyczek, ze względu na brak zaufania do takich usług.</w:t>
      </w:r>
    </w:p>
    <w:p w14:paraId="336B2F2E" w14:textId="53266679" w:rsidR="004E4B92" w:rsidRDefault="00ED1DD0" w:rsidP="00F91643">
      <w:pPr>
        <w:pStyle w:val="TreAkapitu"/>
        <w:jc w:val="left"/>
        <w:rPr>
          <w:szCs w:val="24"/>
        </w:rPr>
      </w:pPr>
      <w:r>
        <w:rPr>
          <w:noProof/>
          <w:szCs w:val="24"/>
        </w:rPr>
        <w:lastRenderedPageBreak/>
        <w:drawing>
          <wp:inline distT="0" distB="0" distL="0" distR="0" wp14:anchorId="6FBAF2A7" wp14:editId="36589BC0">
            <wp:extent cx="5753100" cy="3230880"/>
            <wp:effectExtent l="0" t="0" r="0" b="7620"/>
            <wp:docPr id="21"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3230880"/>
                    </a:xfrm>
                    <a:prstGeom prst="rect">
                      <a:avLst/>
                    </a:prstGeom>
                    <a:noFill/>
                    <a:ln>
                      <a:noFill/>
                    </a:ln>
                  </pic:spPr>
                </pic:pic>
              </a:graphicData>
            </a:graphic>
          </wp:inline>
        </w:drawing>
      </w:r>
    </w:p>
    <w:p w14:paraId="033610FE" w14:textId="0FB821F7" w:rsidR="00ED1DD0" w:rsidRDefault="00ED1DD0" w:rsidP="00AA1EEF">
      <w:pPr>
        <w:pStyle w:val="TreAkapitu"/>
        <w:rPr>
          <w:szCs w:val="24"/>
        </w:rPr>
      </w:pPr>
      <w:r>
        <w:rPr>
          <w:szCs w:val="24"/>
        </w:rPr>
        <w:t xml:space="preserve">Mogłoby się wydawać, że potrzeby pożyczkobiorców mogą diametralnie od siebie odbiegać, jednakże powyższy wykres przedstawiający cele pożyczkowe z uwzględnieniem wieku pokazuje, iż w każdej grupie wiekowej </w:t>
      </w:r>
      <w:r w:rsidR="00AB227A">
        <w:rPr>
          <w:szCs w:val="24"/>
        </w:rPr>
        <w:t xml:space="preserve">jednym z </w:t>
      </w:r>
      <w:r>
        <w:rPr>
          <w:szCs w:val="24"/>
        </w:rPr>
        <w:t>najczęstszy</w:t>
      </w:r>
      <w:r w:rsidR="00AB227A">
        <w:rPr>
          <w:szCs w:val="24"/>
        </w:rPr>
        <w:t>ch</w:t>
      </w:r>
      <w:r>
        <w:rPr>
          <w:szCs w:val="24"/>
        </w:rPr>
        <w:t xml:space="preserve"> powod</w:t>
      </w:r>
      <w:r w:rsidR="00AB227A">
        <w:rPr>
          <w:szCs w:val="24"/>
        </w:rPr>
        <w:t>ów</w:t>
      </w:r>
      <w:r>
        <w:rPr>
          <w:szCs w:val="24"/>
        </w:rPr>
        <w:t xml:space="preserve"> zaciągnięcia pożyczki są bieżące wydatki. </w:t>
      </w:r>
      <w:r w:rsidR="00AB227A">
        <w:rPr>
          <w:szCs w:val="24"/>
        </w:rPr>
        <w:t>Spory udział procentowy również odnotował cel jakim jest remont. Na przyjemności takie jak wakacje, koncerty czy odzież najczęściej zadłużają się młodzi ludzie z przedziału 20-30 lat.  Natomiast wydatki na dzieci odnotowały swój największy udział w grupie 31-40 lat. Jest to spowodowane tym, że ludzie w tym wieku najczęściej posiadają dzieci w wieku szkolnym, co wiąże się z licznymi wydatkami.</w:t>
      </w:r>
    </w:p>
    <w:p w14:paraId="7AEE1620" w14:textId="4CB2AE22" w:rsidR="004A43CB" w:rsidRDefault="00685353" w:rsidP="00D46BAA">
      <w:pPr>
        <w:pStyle w:val="TreAkapitu"/>
        <w:tabs>
          <w:tab w:val="left" w:pos="2116"/>
        </w:tabs>
        <w:rPr>
          <w:szCs w:val="24"/>
        </w:rPr>
      </w:pPr>
      <w:r>
        <w:rPr>
          <w:szCs w:val="24"/>
        </w:rPr>
        <w:t xml:space="preserve">Powyższe badanie przeprowadzone przez spółkę YOLO S.A. brały pod uwagę </w:t>
      </w:r>
      <w:r w:rsidR="00D46BAA">
        <w:rPr>
          <w:szCs w:val="24"/>
        </w:rPr>
        <w:t xml:space="preserve">odpowiedzi przez każdą grupę wiekową oraz nie uwzględniały statusu społecznego. W celu zestawienia ogólnych wyników z wynikami otrzymanymi od studentów zostanie wykorzystane badanie Barometr </w:t>
      </w:r>
      <w:proofErr w:type="spellStart"/>
      <w:r w:rsidR="00D46BAA">
        <w:rPr>
          <w:szCs w:val="24"/>
        </w:rPr>
        <w:t>Providenta</w:t>
      </w:r>
      <w:proofErr w:type="spellEnd"/>
      <w:r w:rsidR="00D46BAA">
        <w:rPr>
          <w:szCs w:val="24"/>
        </w:rPr>
        <w:t xml:space="preserve">, które ma za zadanie lepsze zrozumienie decyzji finansowych konsumentów oraz ich </w:t>
      </w:r>
      <w:proofErr w:type="spellStart"/>
      <w:r w:rsidR="00D46BAA">
        <w:rPr>
          <w:szCs w:val="24"/>
        </w:rPr>
        <w:t>zachowań</w:t>
      </w:r>
      <w:proofErr w:type="spellEnd"/>
      <w:r w:rsidR="00D46BAA">
        <w:rPr>
          <w:szCs w:val="24"/>
        </w:rPr>
        <w:t>.</w:t>
      </w:r>
      <w:r w:rsidR="00B570E3">
        <w:rPr>
          <w:szCs w:val="24"/>
        </w:rPr>
        <w:t xml:space="preserve"> Badanie zostało zrealizowane przez firmę DANAE </w:t>
      </w:r>
      <w:r w:rsidR="00B570E3" w:rsidRPr="00B570E3">
        <w:rPr>
          <w:szCs w:val="24"/>
        </w:rPr>
        <w:t xml:space="preserve">w dniach 11-15.09.2019 na ogólnopolskiej próbie n=920 studentów I </w:t>
      </w:r>
      <w:proofErr w:type="spellStart"/>
      <w:r w:rsidR="00B570E3" w:rsidRPr="00B570E3">
        <w:rPr>
          <w:szCs w:val="24"/>
        </w:rPr>
        <w:t>i</w:t>
      </w:r>
      <w:proofErr w:type="spellEnd"/>
      <w:r w:rsidR="00B570E3" w:rsidRPr="00B570E3">
        <w:rPr>
          <w:szCs w:val="24"/>
        </w:rPr>
        <w:t xml:space="preserve"> II stopnia.</w:t>
      </w:r>
    </w:p>
    <w:p w14:paraId="2E050B57" w14:textId="77777777" w:rsidR="006A4B75" w:rsidRDefault="006A4B75" w:rsidP="006A4B75">
      <w:pPr>
        <w:pStyle w:val="TreAkapitu"/>
        <w:ind w:firstLine="0"/>
        <w:rPr>
          <w:szCs w:val="24"/>
        </w:rPr>
      </w:pPr>
    </w:p>
    <w:p w14:paraId="06363BF5" w14:textId="492510DF" w:rsidR="00EA5997" w:rsidRDefault="00EA5997" w:rsidP="006A4B75">
      <w:pPr>
        <w:pStyle w:val="TreAkapitu"/>
        <w:rPr>
          <w:szCs w:val="24"/>
        </w:rPr>
      </w:pPr>
      <w:r>
        <w:rPr>
          <w:szCs w:val="24"/>
        </w:rPr>
        <w:t>Rozpoczęcie studiów wiąże się najczęściej z koniecznością opuszczenia domu rodzinnego i przeprowadzki do innego miasta. Dla wielu studentów jest to pierwsza styczność samodzielnego zarządzania budżetem</w:t>
      </w:r>
      <w:r w:rsidR="00CC543D">
        <w:rPr>
          <w:szCs w:val="24"/>
        </w:rPr>
        <w:t xml:space="preserve">, który </w:t>
      </w:r>
      <w:r w:rsidR="00D8019D">
        <w:rPr>
          <w:szCs w:val="24"/>
        </w:rPr>
        <w:t>jak</w:t>
      </w:r>
      <w:r w:rsidR="00CC543D">
        <w:rPr>
          <w:szCs w:val="24"/>
        </w:rPr>
        <w:t xml:space="preserve"> wykazało badanie w 59% nie przekracza on 1500 zł netto.</w:t>
      </w:r>
      <w:r w:rsidR="00D91052">
        <w:rPr>
          <w:szCs w:val="24"/>
        </w:rPr>
        <w:t xml:space="preserve"> Średnia dochodów studenckich wynosi 1518, 72 zł. </w:t>
      </w:r>
    </w:p>
    <w:p w14:paraId="5CDD6DED" w14:textId="2E929A1C" w:rsidR="0006653A" w:rsidRPr="0006653A" w:rsidRDefault="0006653A" w:rsidP="0006653A">
      <w:pPr>
        <w:pStyle w:val="Legenda"/>
        <w:rPr>
          <w:b w:val="0"/>
          <w:bCs w:val="0"/>
        </w:rPr>
      </w:pPr>
      <w:bookmarkStart w:id="96" w:name="_Toc91667877"/>
      <w:r w:rsidRPr="0006653A">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18</w:t>
      </w:r>
      <w:r w:rsidR="00914E7C">
        <w:rPr>
          <w:b w:val="0"/>
          <w:bCs w:val="0"/>
        </w:rPr>
        <w:fldChar w:fldCharType="end"/>
      </w:r>
      <w:r w:rsidRPr="0006653A">
        <w:rPr>
          <w:b w:val="0"/>
          <w:bCs w:val="0"/>
        </w:rPr>
        <w:t>. Główne źródła dochodu studentów</w:t>
      </w:r>
      <w:bookmarkEnd w:id="96"/>
      <w:r w:rsidR="00C63212">
        <w:rPr>
          <w:b w:val="0"/>
          <w:bCs w:val="0"/>
        </w:rPr>
        <w:br/>
      </w:r>
    </w:p>
    <w:p w14:paraId="56B76F2B" w14:textId="6735234C" w:rsidR="0006653A" w:rsidRDefault="001423F1" w:rsidP="0006653A">
      <w:pPr>
        <w:pStyle w:val="TreAkapitu"/>
        <w:keepNext/>
        <w:jc w:val="center"/>
      </w:pPr>
      <w:r>
        <w:rPr>
          <w:noProof/>
        </w:rPr>
        <w:drawing>
          <wp:inline distT="0" distB="0" distL="0" distR="0" wp14:anchorId="18058128" wp14:editId="005BD2F2">
            <wp:extent cx="5402580" cy="2804160"/>
            <wp:effectExtent l="0" t="0" r="0" b="0"/>
            <wp:docPr id="24" name="Wykres 24">
              <a:extLst xmlns:a="http://schemas.openxmlformats.org/drawingml/2006/main">
                <a:ext uri="{FF2B5EF4-FFF2-40B4-BE49-F238E27FC236}">
                  <a16:creationId xmlns:a16="http://schemas.microsoft.com/office/drawing/2014/main" id="{1F7D90E0-2E4E-4FCA-8350-77AE4514DC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A1BB245" w14:textId="3A82722D" w:rsidR="00054DBB" w:rsidRPr="002B1062" w:rsidRDefault="0006653A" w:rsidP="002B1062">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77254835" w14:textId="77777777" w:rsidR="001423F1" w:rsidRDefault="001423F1" w:rsidP="00054DBB">
      <w:pPr>
        <w:pStyle w:val="TreAkapitu"/>
        <w:jc w:val="center"/>
        <w:rPr>
          <w:szCs w:val="24"/>
        </w:rPr>
      </w:pPr>
    </w:p>
    <w:p w14:paraId="2E1CC834" w14:textId="6FEB049B" w:rsidR="006624C1" w:rsidRDefault="006624C1" w:rsidP="006624C1">
      <w:pPr>
        <w:pStyle w:val="TreAkapitu"/>
        <w:rPr>
          <w:szCs w:val="24"/>
        </w:rPr>
      </w:pPr>
      <w:r>
        <w:rPr>
          <w:szCs w:val="24"/>
        </w:rPr>
        <w:t>Według przeprowadzonego badania najczęstszym źródłem dochodu u studentów jest praca dorywcza. Podejmuje się</w:t>
      </w:r>
      <w:r w:rsidR="00974138">
        <w:rPr>
          <w:szCs w:val="24"/>
        </w:rPr>
        <w:t xml:space="preserve"> jej</w:t>
      </w:r>
      <w:r>
        <w:rPr>
          <w:szCs w:val="24"/>
        </w:rPr>
        <w:t xml:space="preserve"> ponad </w:t>
      </w:r>
      <w:r w:rsidR="005B170C">
        <w:rPr>
          <w:szCs w:val="24"/>
        </w:rPr>
        <w:t>połowa</w:t>
      </w:r>
      <w:r>
        <w:rPr>
          <w:szCs w:val="24"/>
        </w:rPr>
        <w:t xml:space="preserve"> badanych – 53%</w:t>
      </w:r>
      <w:r w:rsidR="007B6534">
        <w:rPr>
          <w:szCs w:val="24"/>
        </w:rPr>
        <w:t xml:space="preserve">. </w:t>
      </w:r>
      <w:r>
        <w:rPr>
          <w:szCs w:val="24"/>
        </w:rPr>
        <w:t>Następne z kolei źródło dochodów stanowi wsparcie od rodziny</w:t>
      </w:r>
      <w:r w:rsidR="005B170C">
        <w:rPr>
          <w:szCs w:val="24"/>
        </w:rPr>
        <w:t xml:space="preserve">, które otrzymuje 45% studentów. </w:t>
      </w:r>
      <w:r w:rsidR="007B6534">
        <w:rPr>
          <w:szCs w:val="24"/>
        </w:rPr>
        <w:t>Natomiast stałą pracę posiada 26% badanych. Forma zatrudnienia najczęściej zależy od trybu studiów. Studenci dzienni częściej podejmują się prac dorywczych, zaś studenci zaoczeni preferują stabilne wynagrodzenie.</w:t>
      </w:r>
      <w:r w:rsidR="00125F6D">
        <w:rPr>
          <w:szCs w:val="24"/>
        </w:rPr>
        <w:t xml:space="preserve"> Badanie wykazało, że jednym z głównych źródeł dochodów jest również stypendium naukowe. Otrzymuje je 24%</w:t>
      </w:r>
      <w:r w:rsidR="00A145FD">
        <w:rPr>
          <w:szCs w:val="24"/>
        </w:rPr>
        <w:t xml:space="preserve"> wyróżniających się</w:t>
      </w:r>
      <w:r w:rsidR="00125F6D">
        <w:rPr>
          <w:szCs w:val="24"/>
        </w:rPr>
        <w:t xml:space="preserve"> studentów, którzy osiągają </w:t>
      </w:r>
      <w:r w:rsidR="00230109">
        <w:rPr>
          <w:szCs w:val="24"/>
        </w:rPr>
        <w:t>szczególne</w:t>
      </w:r>
      <w:r w:rsidR="00CE4DBD">
        <w:rPr>
          <w:szCs w:val="24"/>
        </w:rPr>
        <w:t xml:space="preserve"> </w:t>
      </w:r>
      <w:r w:rsidR="00A145FD">
        <w:rPr>
          <w:szCs w:val="24"/>
        </w:rPr>
        <w:t xml:space="preserve"> wyniki w nauce.</w:t>
      </w:r>
      <w:r w:rsidR="00B249E3">
        <w:rPr>
          <w:szCs w:val="24"/>
        </w:rPr>
        <w:t xml:space="preserve"> Suma procentowa </w:t>
      </w:r>
      <w:r w:rsidR="00EA3DF9">
        <w:rPr>
          <w:szCs w:val="24"/>
        </w:rPr>
        <w:t xml:space="preserve">odpowiedzi przekracza 100%, ponieważ spora część studentów wskazała w odpowiedzi więcej niż jedno źródło dochodu. </w:t>
      </w:r>
    </w:p>
    <w:p w14:paraId="261CAFA4" w14:textId="611B9D5B" w:rsidR="00330200" w:rsidRDefault="00330200" w:rsidP="006624C1">
      <w:pPr>
        <w:pStyle w:val="TreAkapitu"/>
        <w:rPr>
          <w:szCs w:val="24"/>
        </w:rPr>
      </w:pPr>
      <w:r>
        <w:rPr>
          <w:szCs w:val="24"/>
        </w:rPr>
        <w:t>W pytaniu odnośnie najważniejszych wydatków</w:t>
      </w:r>
      <w:r w:rsidR="00343955">
        <w:rPr>
          <w:szCs w:val="24"/>
        </w:rPr>
        <w:t xml:space="preserve">, jakimi są obciążeni </w:t>
      </w:r>
      <w:r>
        <w:rPr>
          <w:szCs w:val="24"/>
        </w:rPr>
        <w:t>studenci wskazywali najczęściej na koszty związane z wyżywieniem (</w:t>
      </w:r>
      <w:r w:rsidR="00361563">
        <w:rPr>
          <w:szCs w:val="24"/>
        </w:rPr>
        <w:t xml:space="preserve">średnio </w:t>
      </w:r>
      <w:r>
        <w:rPr>
          <w:szCs w:val="24"/>
        </w:rPr>
        <w:t>804,60 zł), zakwaterowaniem (</w:t>
      </w:r>
      <w:r w:rsidR="00361563">
        <w:rPr>
          <w:szCs w:val="24"/>
        </w:rPr>
        <w:t xml:space="preserve">średnio </w:t>
      </w:r>
      <w:r>
        <w:rPr>
          <w:szCs w:val="24"/>
        </w:rPr>
        <w:t>544,50 zł) oraz rachunkami (</w:t>
      </w:r>
      <w:r w:rsidR="00361563">
        <w:rPr>
          <w:szCs w:val="24"/>
        </w:rPr>
        <w:t xml:space="preserve">średnio </w:t>
      </w:r>
      <w:r>
        <w:rPr>
          <w:szCs w:val="24"/>
        </w:rPr>
        <w:t>492,30 zł)</w:t>
      </w:r>
      <w:r w:rsidR="00CB1FFB">
        <w:rPr>
          <w:szCs w:val="24"/>
        </w:rPr>
        <w:t xml:space="preserve">. </w:t>
      </w:r>
    </w:p>
    <w:p w14:paraId="724854AE" w14:textId="77777777" w:rsidR="00B249E3" w:rsidRDefault="00B249E3" w:rsidP="00012142">
      <w:pPr>
        <w:pStyle w:val="TreAkapitu"/>
        <w:jc w:val="center"/>
        <w:rPr>
          <w:noProof/>
          <w:szCs w:val="24"/>
        </w:rPr>
      </w:pPr>
    </w:p>
    <w:p w14:paraId="0B0F2ECC" w14:textId="1179832C" w:rsidR="00371542" w:rsidRPr="00FE42D3" w:rsidRDefault="00371542" w:rsidP="00371542">
      <w:pPr>
        <w:pStyle w:val="Legenda"/>
        <w:rPr>
          <w:b w:val="0"/>
          <w:bCs w:val="0"/>
        </w:rPr>
      </w:pPr>
      <w:bookmarkStart w:id="97" w:name="_Toc91667878"/>
      <w:r w:rsidRPr="00FE42D3">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19</w:t>
      </w:r>
      <w:r w:rsidR="00914E7C">
        <w:rPr>
          <w:b w:val="0"/>
          <w:bCs w:val="0"/>
        </w:rPr>
        <w:fldChar w:fldCharType="end"/>
      </w:r>
      <w:r w:rsidRPr="00FE42D3">
        <w:rPr>
          <w:b w:val="0"/>
          <w:bCs w:val="0"/>
        </w:rPr>
        <w:t>. Najważniejsze wydatki studentów</w:t>
      </w:r>
      <w:bookmarkEnd w:id="97"/>
    </w:p>
    <w:p w14:paraId="4C47AF5F" w14:textId="6082F630" w:rsidR="00371542" w:rsidRPr="00371542" w:rsidRDefault="00371542" w:rsidP="00371542">
      <w:pPr>
        <w:pStyle w:val="Legenda"/>
        <w:rPr>
          <w:b w:val="0"/>
          <w:bCs w:val="0"/>
        </w:rPr>
      </w:pPr>
    </w:p>
    <w:p w14:paraId="6A7F73F1" w14:textId="37EAE686" w:rsidR="00BF1698" w:rsidRDefault="00B249E3" w:rsidP="00012142">
      <w:pPr>
        <w:pStyle w:val="TreAkapitu"/>
        <w:jc w:val="center"/>
        <w:rPr>
          <w:szCs w:val="24"/>
        </w:rPr>
      </w:pPr>
      <w:r>
        <w:rPr>
          <w:noProof/>
        </w:rPr>
        <w:drawing>
          <wp:inline distT="0" distB="0" distL="0" distR="0" wp14:anchorId="5F02AB88" wp14:editId="5DB8383F">
            <wp:extent cx="4322618" cy="3131128"/>
            <wp:effectExtent l="0" t="0" r="0" b="0"/>
            <wp:docPr id="57" name="Wykres 57">
              <a:extLst xmlns:a="http://schemas.openxmlformats.org/drawingml/2006/main">
                <a:ext uri="{FF2B5EF4-FFF2-40B4-BE49-F238E27FC236}">
                  <a16:creationId xmlns:a16="http://schemas.microsoft.com/office/drawing/2014/main" id="{C99940A5-E83A-4E27-A5D5-3F346318BD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7430501" w14:textId="77777777" w:rsidR="00196A53" w:rsidRPr="0006653A" w:rsidRDefault="00196A53" w:rsidP="00196A53">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541CC12D" w14:textId="77777777" w:rsidR="00196A53" w:rsidRDefault="00196A53" w:rsidP="00196A53">
      <w:pPr>
        <w:pStyle w:val="TreAkapitu"/>
        <w:rPr>
          <w:szCs w:val="24"/>
        </w:rPr>
      </w:pPr>
    </w:p>
    <w:p w14:paraId="7B708991" w14:textId="0423D030" w:rsidR="00196A53" w:rsidRDefault="00196A53" w:rsidP="00196A53">
      <w:pPr>
        <w:pStyle w:val="TreAkapitu"/>
        <w:rPr>
          <w:szCs w:val="24"/>
        </w:rPr>
      </w:pPr>
      <w:r>
        <w:rPr>
          <w:szCs w:val="24"/>
        </w:rPr>
        <w:t>Ponadto dodatkowymi wydatkami na jakie wydają pieniądze</w:t>
      </w:r>
      <w:r w:rsidR="003B3080">
        <w:rPr>
          <w:szCs w:val="24"/>
        </w:rPr>
        <w:t xml:space="preserve"> studenci najczę</w:t>
      </w:r>
      <w:r w:rsidR="00371542">
        <w:rPr>
          <w:szCs w:val="24"/>
        </w:rPr>
        <w:t>ś</w:t>
      </w:r>
      <w:r w:rsidR="003B3080">
        <w:rPr>
          <w:szCs w:val="24"/>
        </w:rPr>
        <w:t>ciej</w:t>
      </w:r>
      <w:r>
        <w:rPr>
          <w:szCs w:val="24"/>
        </w:rPr>
        <w:t xml:space="preserve"> typowali samochód i jego utrzymanie, edukację, rozrywkę oraz ubrania. </w:t>
      </w:r>
    </w:p>
    <w:p w14:paraId="499A8091" w14:textId="77777777" w:rsidR="00196A53" w:rsidRDefault="00196A53" w:rsidP="00012142">
      <w:pPr>
        <w:pStyle w:val="TreAkapitu"/>
        <w:jc w:val="center"/>
        <w:rPr>
          <w:szCs w:val="24"/>
        </w:rPr>
      </w:pPr>
    </w:p>
    <w:p w14:paraId="35BCF5BB" w14:textId="75BE12ED" w:rsidR="00371542" w:rsidRPr="00371542" w:rsidRDefault="00371542" w:rsidP="00371542">
      <w:pPr>
        <w:pStyle w:val="Legenda"/>
        <w:rPr>
          <w:b w:val="0"/>
          <w:bCs w:val="0"/>
        </w:rPr>
      </w:pPr>
      <w:bookmarkStart w:id="98" w:name="_Toc91667879"/>
      <w:r w:rsidRPr="00371542">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0</w:t>
      </w:r>
      <w:r w:rsidR="00914E7C">
        <w:rPr>
          <w:b w:val="0"/>
          <w:bCs w:val="0"/>
        </w:rPr>
        <w:fldChar w:fldCharType="end"/>
      </w:r>
      <w:r w:rsidRPr="00371542">
        <w:rPr>
          <w:b w:val="0"/>
          <w:bCs w:val="0"/>
        </w:rPr>
        <w:t xml:space="preserve">. </w:t>
      </w:r>
      <w:r>
        <w:rPr>
          <w:b w:val="0"/>
          <w:bCs w:val="0"/>
        </w:rPr>
        <w:t>N</w:t>
      </w:r>
      <w:r w:rsidRPr="00371542">
        <w:rPr>
          <w:b w:val="0"/>
          <w:bCs w:val="0"/>
        </w:rPr>
        <w:t>ajczęściej wskazywane przez studentów dodatkowe wydatki</w:t>
      </w:r>
      <w:bookmarkEnd w:id="98"/>
      <w:r w:rsidRPr="00371542">
        <w:rPr>
          <w:b w:val="0"/>
          <w:bCs w:val="0"/>
        </w:rPr>
        <w:t xml:space="preserve"> </w:t>
      </w:r>
      <w:r w:rsidR="00FE42D3">
        <w:rPr>
          <w:b w:val="0"/>
          <w:bCs w:val="0"/>
        </w:rPr>
        <w:br/>
      </w:r>
    </w:p>
    <w:p w14:paraId="07317D27" w14:textId="77777777" w:rsidR="00196A53" w:rsidRDefault="00BF1698" w:rsidP="00012142">
      <w:pPr>
        <w:pStyle w:val="TreAkapitu"/>
        <w:jc w:val="center"/>
        <w:rPr>
          <w:noProof/>
          <w:szCs w:val="24"/>
        </w:rPr>
      </w:pPr>
      <w:r>
        <w:rPr>
          <w:noProof/>
        </w:rPr>
        <w:drawing>
          <wp:inline distT="0" distB="0" distL="0" distR="0" wp14:anchorId="4D665724" wp14:editId="7F52BAC7">
            <wp:extent cx="4474845" cy="2923310"/>
            <wp:effectExtent l="0" t="0" r="0" b="0"/>
            <wp:docPr id="201" name="Wykres 201">
              <a:extLst xmlns:a="http://schemas.openxmlformats.org/drawingml/2006/main">
                <a:ext uri="{FF2B5EF4-FFF2-40B4-BE49-F238E27FC236}">
                  <a16:creationId xmlns:a16="http://schemas.microsoft.com/office/drawing/2014/main" id="{2E0F2AB5-6745-4F63-A733-76307996C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Pr>
          <w:noProof/>
          <w:szCs w:val="24"/>
        </w:rPr>
        <w:t xml:space="preserve"> </w:t>
      </w:r>
    </w:p>
    <w:p w14:paraId="109AE85C" w14:textId="77777777" w:rsidR="00196A53" w:rsidRPr="0006653A" w:rsidRDefault="00196A53" w:rsidP="00196A53">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0ADBAA11" w14:textId="77777777" w:rsidR="00EC1558" w:rsidRPr="005478B5" w:rsidRDefault="00EC1558" w:rsidP="00B302DA">
      <w:pPr>
        <w:pStyle w:val="TreAkapitu"/>
        <w:ind w:firstLine="0"/>
        <w:jc w:val="left"/>
        <w:rPr>
          <w:szCs w:val="24"/>
        </w:rPr>
      </w:pPr>
    </w:p>
    <w:p w14:paraId="5410CCA1" w14:textId="698A0F30" w:rsidR="00EC1558" w:rsidRDefault="00EC1558" w:rsidP="00A55904">
      <w:pPr>
        <w:pStyle w:val="TreAkapitu"/>
        <w:numPr>
          <w:ilvl w:val="0"/>
          <w:numId w:val="16"/>
        </w:numPr>
        <w:jc w:val="left"/>
        <w:rPr>
          <w:b/>
          <w:bCs/>
          <w:szCs w:val="24"/>
        </w:rPr>
      </w:pPr>
      <w:r w:rsidRPr="00EC1558">
        <w:rPr>
          <w:b/>
          <w:bCs/>
          <w:szCs w:val="24"/>
        </w:rPr>
        <w:t>Czynniki technologiczne</w:t>
      </w:r>
    </w:p>
    <w:p w14:paraId="20AB6C4E" w14:textId="77777777" w:rsidR="00795BD7" w:rsidRDefault="007C72BC" w:rsidP="00AA1EEF">
      <w:pPr>
        <w:pStyle w:val="TreAkapitu"/>
        <w:rPr>
          <w:szCs w:val="24"/>
        </w:rPr>
      </w:pPr>
      <w:r>
        <w:rPr>
          <w:szCs w:val="24"/>
        </w:rPr>
        <w:t xml:space="preserve">Są to czynniki, które są narzucane przez współczesne innowacje. Mają na celu ułatwienie i </w:t>
      </w:r>
      <w:r w:rsidR="00795BD7">
        <w:rPr>
          <w:szCs w:val="24"/>
        </w:rPr>
        <w:t xml:space="preserve">usprawnienie pracy w przedsiębiorstwach. Postępujące zmiany technologiczne mogą przyczynić się zarówno do rozwoju nowych branż, jak i upadku. </w:t>
      </w:r>
      <w:r w:rsidR="00795BD7" w:rsidRPr="00795BD7">
        <w:rPr>
          <w:szCs w:val="24"/>
        </w:rPr>
        <w:t xml:space="preserve">Technika stwarza kolejne możliwości, przez co determinuje do przeznaczania budżetu na jej rozwój i badania. </w:t>
      </w:r>
      <w:r w:rsidR="00795BD7">
        <w:rPr>
          <w:szCs w:val="24"/>
        </w:rPr>
        <w:t>W ciągu ostatnich lat mogliśmy zauważyć znaczący rozwój gospodarki opartej na technologiach cyfrowych.</w:t>
      </w:r>
    </w:p>
    <w:p w14:paraId="70759175" w14:textId="2FAB5318" w:rsidR="007C72BC" w:rsidRPr="007C72BC" w:rsidRDefault="000C36B4" w:rsidP="00AA1EEF">
      <w:pPr>
        <w:pStyle w:val="TreAkapitu"/>
        <w:rPr>
          <w:szCs w:val="24"/>
        </w:rPr>
      </w:pPr>
      <w:r>
        <w:rPr>
          <w:szCs w:val="24"/>
        </w:rPr>
        <w:t>Olbrzymią rolę w kształtowaniu historii pożyczek odegrał Internet. Niegdyś</w:t>
      </w:r>
      <w:r w:rsidR="00795BD7">
        <w:rPr>
          <w:szCs w:val="24"/>
        </w:rPr>
        <w:t xml:space="preserve"> </w:t>
      </w:r>
      <w:r>
        <w:rPr>
          <w:szCs w:val="24"/>
        </w:rPr>
        <w:t xml:space="preserve">aby otrzymać pomoc finansową była konieczność fizycznego stawiennictwa w instytucji finansowej. W dzisiejszych czasach dzięki rozwoju technologii </w:t>
      </w:r>
      <w:r w:rsidR="00AA1EEF">
        <w:rPr>
          <w:szCs w:val="24"/>
        </w:rPr>
        <w:t xml:space="preserve">możemy ubiegać się o dodatkowe pieniądze bez wychodzenia z domu. Zaletą takiego rozwiązania jest szybszy czas realizacji pożyczki oraz wygoda, przez co klienci cenią sobie komfort usługi. </w:t>
      </w:r>
    </w:p>
    <w:p w14:paraId="5A83AA95" w14:textId="258500E0" w:rsidR="00884B9A" w:rsidRDefault="00884B9A" w:rsidP="008C687E">
      <w:pPr>
        <w:pStyle w:val="TreAkapitu"/>
        <w:rPr>
          <w:szCs w:val="24"/>
        </w:rPr>
      </w:pPr>
    </w:p>
    <w:p w14:paraId="21AC2549" w14:textId="6C061B00" w:rsidR="000E3576" w:rsidRDefault="000E3576" w:rsidP="00D340D5">
      <w:pPr>
        <w:pStyle w:val="Nagwek2"/>
      </w:pPr>
      <w:bookmarkStart w:id="99" w:name="_Toc8601575"/>
      <w:bookmarkStart w:id="100" w:name="_Toc91668276"/>
      <w:r>
        <w:t>Analiza interesariuszy</w:t>
      </w:r>
      <w:bookmarkEnd w:id="99"/>
      <w:bookmarkEnd w:id="100"/>
    </w:p>
    <w:p w14:paraId="38D0864F" w14:textId="50651888" w:rsidR="00F4495C" w:rsidRPr="00373038" w:rsidRDefault="00F4495C" w:rsidP="00F4495C">
      <w:pPr>
        <w:spacing w:after="0" w:line="360" w:lineRule="auto"/>
        <w:ind w:firstLine="709"/>
        <w:jc w:val="both"/>
        <w:rPr>
          <w:rFonts w:cs="Times New Roman"/>
        </w:rPr>
      </w:pPr>
      <w:r w:rsidRPr="00373038">
        <w:rPr>
          <w:rFonts w:cs="Times New Roman"/>
        </w:rPr>
        <w:t xml:space="preserve">Wnikliwe poznanie oraz zinterpretowanie otoczenia biznesowego wiążą się z dokonaniem odpowiedniej analizy przedsiębiorstwa. Jednym z wielu sposobów badania </w:t>
      </w:r>
      <w:proofErr w:type="spellStart"/>
      <w:r w:rsidRPr="00373038">
        <w:rPr>
          <w:rFonts w:cs="Times New Roman"/>
        </w:rPr>
        <w:t>makrootoczenia</w:t>
      </w:r>
      <w:proofErr w:type="spellEnd"/>
      <w:r w:rsidRPr="00373038">
        <w:rPr>
          <w:rFonts w:cs="Times New Roman"/>
        </w:rPr>
        <w:t xml:space="preserve"> jest przeprowadzenie prawidłowej analizy interesariuszy, która przedstawia poziom wpływów na dany projekt oraz w jakim stopniu wywierana jest zależność osób zintegrowanych z daną jednostką. Kształtowanie strategii przedsiębiorstwa powiązane jest z odpowiedni</w:t>
      </w:r>
      <w:r w:rsidR="00A31AA0">
        <w:rPr>
          <w:rFonts w:cs="Times New Roman"/>
        </w:rPr>
        <w:t>ą</w:t>
      </w:r>
      <w:r w:rsidRPr="00373038">
        <w:rPr>
          <w:rFonts w:cs="Times New Roman"/>
        </w:rPr>
        <w:t xml:space="preserve"> analizą poszczególnych grup interesariuszy.</w:t>
      </w:r>
      <w:r>
        <w:rPr>
          <w:rFonts w:cs="Times New Roman"/>
        </w:rPr>
        <w:t xml:space="preserve"> Jednym z głównych celów jest zdefiniowanie potencjalnych zagrożeń dla danego rynku oraz ich eliminacja.</w:t>
      </w:r>
      <w:r w:rsidRPr="00373038">
        <w:rPr>
          <w:rFonts w:cs="Times New Roman"/>
        </w:rPr>
        <w:t xml:space="preserve"> </w:t>
      </w:r>
    </w:p>
    <w:p w14:paraId="14AF4EA9" w14:textId="707A7933" w:rsidR="00C0048E" w:rsidRDefault="00F4495C" w:rsidP="004614DF">
      <w:pPr>
        <w:spacing w:after="0" w:line="360" w:lineRule="auto"/>
        <w:ind w:firstLine="709"/>
        <w:jc w:val="both"/>
        <w:rPr>
          <w:rFonts w:cs="Times New Roman"/>
        </w:rPr>
      </w:pPr>
      <w:r w:rsidRPr="00373038">
        <w:rPr>
          <w:rFonts w:cs="Times New Roman"/>
        </w:rPr>
        <w:t xml:space="preserve">Interesariusze – </w:t>
      </w:r>
      <w:proofErr w:type="spellStart"/>
      <w:r w:rsidRPr="00373038">
        <w:rPr>
          <w:rFonts w:cs="Times New Roman"/>
          <w:i/>
          <w:iCs/>
        </w:rPr>
        <w:t>stakeholders</w:t>
      </w:r>
      <w:proofErr w:type="spellEnd"/>
      <w:r w:rsidRPr="00373038">
        <w:rPr>
          <w:rFonts w:cs="Times New Roman"/>
        </w:rPr>
        <w:t xml:space="preserve"> – są to osoby, których interesy są w znacznym stopniu powiązane z przedsięwzięciem jednocześnie posiadając możliwość oddziaływania na główne procesy. </w:t>
      </w:r>
      <w:r>
        <w:rPr>
          <w:rFonts w:cs="Times New Roman"/>
        </w:rPr>
        <w:t xml:space="preserve">Podstawowym podziałem są grupy interesariuszy zewnętrznych oraz wewnętrznych. </w:t>
      </w:r>
      <w:r w:rsidRPr="00373038">
        <w:rPr>
          <w:rFonts w:cs="Times New Roman"/>
        </w:rPr>
        <w:t xml:space="preserve">Wyróżnia się </w:t>
      </w:r>
      <w:r>
        <w:rPr>
          <w:rFonts w:cs="Times New Roman"/>
        </w:rPr>
        <w:t xml:space="preserve">również </w:t>
      </w:r>
      <w:r w:rsidRPr="00373038">
        <w:rPr>
          <w:rFonts w:cs="Times New Roman"/>
        </w:rPr>
        <w:t>oddziaływanie pozytywne, które ma na celu popierać dany projekt jak i negatywne, które skutkuje uniemożliwieniem realizacji założeń. Zarządzanie projektem zależy od stopnia zaangażowania interesariuszy w projekt.</w:t>
      </w:r>
    </w:p>
    <w:p w14:paraId="25889F34" w14:textId="77777777" w:rsidR="004614DF" w:rsidRPr="004614DF" w:rsidRDefault="004614DF" w:rsidP="004614DF">
      <w:pPr>
        <w:pStyle w:val="TreAkapitu"/>
        <w:rPr>
          <w:lang w:eastAsia="en-US"/>
        </w:rPr>
      </w:pPr>
    </w:p>
    <w:p w14:paraId="2039451C" w14:textId="5DA37FE8" w:rsidR="00AC0E72" w:rsidRPr="00373405" w:rsidRDefault="00AC0E72" w:rsidP="00AC0E72">
      <w:pPr>
        <w:pStyle w:val="Legenda"/>
        <w:rPr>
          <w:b w:val="0"/>
          <w:bCs w:val="0"/>
        </w:rPr>
      </w:pPr>
      <w:bookmarkStart w:id="101" w:name="_Toc91667880"/>
      <w:r w:rsidRPr="00373405">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1</w:t>
      </w:r>
      <w:r w:rsidR="00914E7C">
        <w:rPr>
          <w:b w:val="0"/>
          <w:bCs w:val="0"/>
        </w:rPr>
        <w:fldChar w:fldCharType="end"/>
      </w:r>
      <w:r w:rsidRPr="00373405">
        <w:rPr>
          <w:b w:val="0"/>
          <w:bCs w:val="0"/>
        </w:rPr>
        <w:t>. Diagram interesariuszy</w:t>
      </w:r>
      <w:bookmarkEnd w:id="101"/>
    </w:p>
    <w:p w14:paraId="28B068A9" w14:textId="447D424F" w:rsidR="00AC0E72" w:rsidRDefault="00C0048E" w:rsidP="003B3ED2">
      <w:pPr>
        <w:pStyle w:val="TreAkapitu"/>
        <w:jc w:val="center"/>
        <w:rPr>
          <w:lang w:eastAsia="en-US"/>
        </w:rPr>
      </w:pPr>
      <w:r>
        <w:rPr>
          <w:noProof/>
        </w:rPr>
        <w:drawing>
          <wp:anchor distT="0" distB="0" distL="114300" distR="114300" simplePos="0" relativeHeight="251554304" behindDoc="1" locked="0" layoutInCell="1" allowOverlap="1" wp14:anchorId="2DBC1EE6" wp14:editId="23D4501E">
            <wp:simplePos x="0" y="0"/>
            <wp:positionH relativeFrom="column">
              <wp:posOffset>-252095</wp:posOffset>
            </wp:positionH>
            <wp:positionV relativeFrom="paragraph">
              <wp:posOffset>318770</wp:posOffset>
            </wp:positionV>
            <wp:extent cx="6252210" cy="4168140"/>
            <wp:effectExtent l="0" t="0" r="0" b="0"/>
            <wp:wrapTight wrapText="bothSides">
              <wp:wrapPolygon edited="0">
                <wp:start x="0" y="0"/>
                <wp:lineTo x="0" y="21521"/>
                <wp:lineTo x="21521" y="21521"/>
                <wp:lineTo x="21521" y="0"/>
                <wp:lineTo x="0" y="0"/>
              </wp:wrapPolygon>
            </wp:wrapTight>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6252210" cy="4168140"/>
                    </a:xfrm>
                    <a:prstGeom prst="rect">
                      <a:avLst/>
                    </a:prstGeom>
                  </pic:spPr>
                </pic:pic>
              </a:graphicData>
            </a:graphic>
          </wp:anchor>
        </w:drawing>
      </w:r>
    </w:p>
    <w:p w14:paraId="579CE380" w14:textId="3B0EDE91" w:rsidR="00F4495C" w:rsidRDefault="00AC0E72" w:rsidP="00033E4D">
      <w:pPr>
        <w:pStyle w:val="TreAkapitu"/>
        <w:jc w:val="left"/>
        <w:rPr>
          <w:i/>
          <w:iCs/>
          <w:sz w:val="20"/>
          <w:lang w:eastAsia="en-US"/>
        </w:rPr>
      </w:pPr>
      <w:r w:rsidRPr="00AC0E72">
        <w:rPr>
          <w:i/>
          <w:iCs/>
          <w:sz w:val="20"/>
          <w:lang w:eastAsia="en-US"/>
        </w:rPr>
        <w:t>Źródło: BABOK® Guide, wersja 2.0</w:t>
      </w:r>
    </w:p>
    <w:p w14:paraId="00AFEDC0" w14:textId="77777777" w:rsidR="00714C98" w:rsidRDefault="00714C98" w:rsidP="00033E4D">
      <w:pPr>
        <w:pStyle w:val="TreAkapitu"/>
        <w:jc w:val="left"/>
        <w:rPr>
          <w:sz w:val="20"/>
          <w:lang w:eastAsia="en-US"/>
        </w:rPr>
      </w:pPr>
    </w:p>
    <w:p w14:paraId="3EAF9DA8" w14:textId="77777777" w:rsidR="00944D0B" w:rsidRDefault="00944D0B" w:rsidP="00714C98">
      <w:pPr>
        <w:pStyle w:val="TreAkapitu"/>
        <w:rPr>
          <w:szCs w:val="24"/>
          <w:lang w:eastAsia="en-US"/>
        </w:rPr>
      </w:pPr>
    </w:p>
    <w:p w14:paraId="3656309B" w14:textId="77777777" w:rsidR="00795E3F" w:rsidRDefault="00944D0B" w:rsidP="00714C98">
      <w:pPr>
        <w:pStyle w:val="TreAkapitu"/>
        <w:rPr>
          <w:szCs w:val="24"/>
          <w:lang w:eastAsia="en-US"/>
        </w:rPr>
      </w:pPr>
      <w:r>
        <w:rPr>
          <w:szCs w:val="24"/>
          <w:lang w:eastAsia="en-US"/>
        </w:rPr>
        <w:t xml:space="preserve">W pierwszej kolejności określeni zostają interesariuszy wewnętrzni, którzy stanowią zespól projektowy i osoby zaangażowane w opracowywanie rozwiązania. </w:t>
      </w:r>
      <w:r w:rsidR="00615160">
        <w:rPr>
          <w:szCs w:val="24"/>
          <w:lang w:eastAsia="en-US"/>
        </w:rPr>
        <w:t xml:space="preserve">Z racji </w:t>
      </w:r>
      <w:r w:rsidR="00775172">
        <w:rPr>
          <w:szCs w:val="24"/>
          <w:lang w:eastAsia="en-US"/>
        </w:rPr>
        <w:t>tego</w:t>
      </w:r>
      <w:r w:rsidR="00615160">
        <w:rPr>
          <w:szCs w:val="24"/>
          <w:lang w:eastAsia="en-US"/>
        </w:rPr>
        <w:t>,</w:t>
      </w:r>
      <w:r w:rsidR="00775172">
        <w:rPr>
          <w:szCs w:val="24"/>
          <w:lang w:eastAsia="en-US"/>
        </w:rPr>
        <w:t xml:space="preserve"> że</w:t>
      </w:r>
      <w:r w:rsidR="00615160">
        <w:rPr>
          <w:szCs w:val="24"/>
          <w:lang w:eastAsia="en-US"/>
        </w:rPr>
        <w:t xml:space="preserve"> s</w:t>
      </w:r>
      <w:r w:rsidR="00033E4D">
        <w:rPr>
          <w:szCs w:val="24"/>
          <w:lang w:eastAsia="en-US"/>
        </w:rPr>
        <w:t>ystem tworzony jest w ramach pracy inżynierskiej</w:t>
      </w:r>
      <w:r w:rsidR="00775172">
        <w:rPr>
          <w:szCs w:val="24"/>
          <w:lang w:eastAsia="en-US"/>
        </w:rPr>
        <w:t xml:space="preserve">, </w:t>
      </w:r>
      <w:r w:rsidR="00033E4D">
        <w:rPr>
          <w:szCs w:val="24"/>
          <w:lang w:eastAsia="en-US"/>
        </w:rPr>
        <w:t xml:space="preserve">zespół projektowy </w:t>
      </w:r>
      <w:r w:rsidR="003B3ED2">
        <w:rPr>
          <w:szCs w:val="24"/>
          <w:lang w:eastAsia="en-US"/>
        </w:rPr>
        <w:t xml:space="preserve">składa się z </w:t>
      </w:r>
      <w:r w:rsidR="00033E4D">
        <w:rPr>
          <w:szCs w:val="24"/>
          <w:lang w:eastAsia="en-US"/>
        </w:rPr>
        <w:t xml:space="preserve"> jedn</w:t>
      </w:r>
      <w:r w:rsidR="003B3ED2">
        <w:rPr>
          <w:szCs w:val="24"/>
          <w:lang w:eastAsia="en-US"/>
        </w:rPr>
        <w:t>ej</w:t>
      </w:r>
      <w:r w:rsidR="00033E4D">
        <w:rPr>
          <w:szCs w:val="24"/>
          <w:lang w:eastAsia="en-US"/>
        </w:rPr>
        <w:t xml:space="preserve"> osob</w:t>
      </w:r>
      <w:r w:rsidR="003B3ED2">
        <w:rPr>
          <w:szCs w:val="24"/>
          <w:lang w:eastAsia="en-US"/>
        </w:rPr>
        <w:t>y</w:t>
      </w:r>
      <w:r w:rsidR="00661692">
        <w:rPr>
          <w:szCs w:val="24"/>
          <w:lang w:eastAsia="en-US"/>
        </w:rPr>
        <w:t xml:space="preserve"> – autor</w:t>
      </w:r>
      <w:r w:rsidR="003B3ED2">
        <w:rPr>
          <w:szCs w:val="24"/>
          <w:lang w:eastAsia="en-US"/>
        </w:rPr>
        <w:t>a</w:t>
      </w:r>
      <w:r w:rsidR="00661692">
        <w:rPr>
          <w:szCs w:val="24"/>
          <w:lang w:eastAsia="en-US"/>
        </w:rPr>
        <w:t xml:space="preserve"> pracy</w:t>
      </w:r>
      <w:r w:rsidR="00033E4D">
        <w:rPr>
          <w:szCs w:val="24"/>
          <w:lang w:eastAsia="en-US"/>
        </w:rPr>
        <w:t>, któr</w:t>
      </w:r>
      <w:r w:rsidR="00661692">
        <w:rPr>
          <w:szCs w:val="24"/>
          <w:lang w:eastAsia="en-US"/>
        </w:rPr>
        <w:t>y</w:t>
      </w:r>
      <w:r w:rsidR="00033E4D">
        <w:rPr>
          <w:szCs w:val="24"/>
          <w:lang w:eastAsia="en-US"/>
        </w:rPr>
        <w:t xml:space="preserve"> </w:t>
      </w:r>
      <w:r w:rsidR="00D71E98">
        <w:rPr>
          <w:szCs w:val="24"/>
          <w:lang w:eastAsia="en-US"/>
        </w:rPr>
        <w:t>sprawuje w nim wszystkie role</w:t>
      </w:r>
      <w:r w:rsidR="00033E4D">
        <w:rPr>
          <w:szCs w:val="24"/>
          <w:lang w:eastAsia="en-US"/>
        </w:rPr>
        <w:t xml:space="preserve">. </w:t>
      </w:r>
    </w:p>
    <w:p w14:paraId="1079B9C2" w14:textId="2F3BAC23" w:rsidR="008E71C6" w:rsidRDefault="003B3ED2" w:rsidP="00714C98">
      <w:pPr>
        <w:pStyle w:val="TreAkapitu"/>
        <w:rPr>
          <w:szCs w:val="24"/>
          <w:lang w:eastAsia="en-US"/>
        </w:rPr>
      </w:pPr>
      <w:r>
        <w:rPr>
          <w:szCs w:val="24"/>
          <w:lang w:eastAsia="en-US"/>
        </w:rPr>
        <w:t>Przechodząc do ogółu, dotknięta jednostką organizacyjną stanowi społeczność studencka, ponieważ użytkownikami końcowymi są studenci zaciągający pomocy finansowej dla zaspokajania własnych potrzeb. Swój udział w ramach organizacji mogą odgrywać rolę samorządy studenckie</w:t>
      </w:r>
      <w:r w:rsidR="004F540E">
        <w:rPr>
          <w:szCs w:val="24"/>
          <w:lang w:eastAsia="en-US"/>
        </w:rPr>
        <w:t>, reprezentujące poszczególne uczelnie.</w:t>
      </w:r>
      <w:r w:rsidR="000E3289">
        <w:rPr>
          <w:szCs w:val="24"/>
          <w:lang w:eastAsia="en-US"/>
        </w:rPr>
        <w:t xml:space="preserve"> </w:t>
      </w:r>
      <w:r w:rsidR="004F540E">
        <w:rPr>
          <w:szCs w:val="24"/>
          <w:lang w:eastAsia="en-US"/>
        </w:rPr>
        <w:t>Z ich strony istnieje możliwość pomocy</w:t>
      </w:r>
      <w:r w:rsidR="00CE4BE5">
        <w:rPr>
          <w:szCs w:val="24"/>
          <w:lang w:eastAsia="en-US"/>
        </w:rPr>
        <w:t xml:space="preserve"> </w:t>
      </w:r>
      <w:r w:rsidR="004F540E">
        <w:rPr>
          <w:szCs w:val="24"/>
          <w:lang w:eastAsia="en-US"/>
        </w:rPr>
        <w:t xml:space="preserve">rozwoju systemu poprzez rozpowszechnianie </w:t>
      </w:r>
      <w:r w:rsidR="000E3289">
        <w:rPr>
          <w:szCs w:val="24"/>
          <w:lang w:eastAsia="en-US"/>
        </w:rPr>
        <w:t xml:space="preserve">wniosków dla </w:t>
      </w:r>
      <w:r w:rsidR="00764D5A">
        <w:rPr>
          <w:szCs w:val="24"/>
          <w:lang w:eastAsia="en-US"/>
        </w:rPr>
        <w:t xml:space="preserve">najbardziej potrzebujących </w:t>
      </w:r>
      <w:r w:rsidR="000E3289">
        <w:rPr>
          <w:szCs w:val="24"/>
          <w:lang w:eastAsia="en-US"/>
        </w:rPr>
        <w:t>wsparcia</w:t>
      </w:r>
      <w:r w:rsidR="004F540E">
        <w:rPr>
          <w:szCs w:val="24"/>
          <w:lang w:eastAsia="en-US"/>
        </w:rPr>
        <w:t xml:space="preserve">. Ponadto </w:t>
      </w:r>
      <w:r w:rsidR="006D4A0B">
        <w:rPr>
          <w:szCs w:val="24"/>
          <w:lang w:eastAsia="en-US"/>
        </w:rPr>
        <w:t>P</w:t>
      </w:r>
      <w:r w:rsidR="000E3289">
        <w:rPr>
          <w:szCs w:val="24"/>
          <w:lang w:eastAsia="en-US"/>
        </w:rPr>
        <w:t xml:space="preserve">aństwo udziela uczelniom dotacji finansowej na pomoc materialną dla studentów.  Decyzję do kogo trafią środki podejmuje rektor uczelni w porozumieniu z samorządem, zatem to też może mieć istotny wpływ na przyznawanie </w:t>
      </w:r>
      <w:r w:rsidR="004F5C3B">
        <w:rPr>
          <w:szCs w:val="24"/>
          <w:lang w:eastAsia="en-US"/>
        </w:rPr>
        <w:t>pożyczek w ramach systemu</w:t>
      </w:r>
      <w:r w:rsidR="000E3289">
        <w:rPr>
          <w:szCs w:val="24"/>
          <w:lang w:eastAsia="en-US"/>
        </w:rPr>
        <w:t>.</w:t>
      </w:r>
    </w:p>
    <w:p w14:paraId="5FF5B4B6" w14:textId="49BD048D" w:rsidR="00C72FE7" w:rsidRPr="00C3038C" w:rsidRDefault="008E71C6" w:rsidP="00C3038C">
      <w:pPr>
        <w:pStyle w:val="TreAkapitu"/>
        <w:rPr>
          <w:szCs w:val="24"/>
          <w:lang w:eastAsia="en-US"/>
        </w:rPr>
      </w:pPr>
      <w:r>
        <w:rPr>
          <w:szCs w:val="24"/>
          <w:lang w:eastAsia="en-US"/>
        </w:rPr>
        <w:lastRenderedPageBreak/>
        <w:t xml:space="preserve">Z kolei interesariuszami zewnętrznymi będą instytucje finansowe, które stanowią konkurencję. </w:t>
      </w:r>
      <w:r w:rsidR="00D1323F">
        <w:rPr>
          <w:szCs w:val="24"/>
          <w:lang w:eastAsia="en-US"/>
        </w:rPr>
        <w:t xml:space="preserve">Mogą oddziaływać negatywnie poprzez próby przedstawiania korzystniejszej oferty. W następnej kolejności występują organy regulacyjne. Istnieje ryzyko wprowadzenia nowych kwestii prawnych, które będą uniemożliwiały </w:t>
      </w:r>
      <w:r w:rsidR="00396627">
        <w:rPr>
          <w:szCs w:val="24"/>
          <w:lang w:eastAsia="en-US"/>
        </w:rPr>
        <w:t xml:space="preserve">proces obsługi pożyczki, jaki założony był pierwotnie. Spowoduje to konieczność zmian, które mogą niekorzystnie wpłynąć na działanie systemu. </w:t>
      </w:r>
    </w:p>
    <w:p w14:paraId="5415DB1E" w14:textId="136DCE8E" w:rsidR="006C6B56" w:rsidRDefault="006C6B56" w:rsidP="00D340D5">
      <w:pPr>
        <w:pStyle w:val="Nagwek2"/>
      </w:pPr>
      <w:bookmarkStart w:id="102" w:name="_Toc8601578"/>
      <w:bookmarkStart w:id="103" w:name="_Toc91668277"/>
      <w:r>
        <w:t>Role biznesowe i a</w:t>
      </w:r>
      <w:r w:rsidR="00484566">
        <w:t>ktorzy biznesowi</w:t>
      </w:r>
      <w:bookmarkEnd w:id="102"/>
      <w:bookmarkEnd w:id="103"/>
    </w:p>
    <w:p w14:paraId="7699E91C" w14:textId="6BA9BAEB" w:rsidR="00A70E73" w:rsidRDefault="00A70E73" w:rsidP="00A70E73">
      <w:pPr>
        <w:pStyle w:val="TreAkapitu"/>
      </w:pPr>
      <w:r>
        <w:t>Aktorem biznesowym nazywamy podmiot, który wchodzi w interakcje z organizacją. Reprezentuje on rolę odgrywaną względem biznesu</w:t>
      </w:r>
      <w:r w:rsidR="009D1D79">
        <w:t xml:space="preserve">, przez co wskazuje jakie byty korzystają z funkcji, które dostarcza organizacja. Z kolei rolą biznesową jest odpowiedzialność za wywoływanie określonego zachowania, do której może być przypisany aktor biznesowy. Pozwala na kategoryzowanie aktorów biznesowych biorąc pod uwagę to, jaką zajmują oni pozycje w procesie biznesowym oraz jakie czynności w nim wykonują. </w:t>
      </w:r>
    </w:p>
    <w:p w14:paraId="56B2E662" w14:textId="77777777" w:rsidR="00926F42" w:rsidRPr="00926F42" w:rsidRDefault="00926F42" w:rsidP="00926F42">
      <w:pPr>
        <w:pStyle w:val="TreAkapitu"/>
      </w:pPr>
    </w:p>
    <w:p w14:paraId="29973AE2" w14:textId="1B55EC2D" w:rsidR="00F11FBB" w:rsidRDefault="006C6B56" w:rsidP="006565FD">
      <w:pPr>
        <w:pStyle w:val="Nagwek3"/>
      </w:pPr>
      <w:bookmarkStart w:id="104" w:name="_Toc8601580"/>
      <w:bookmarkStart w:id="105" w:name="_Toc91668279"/>
      <w:r>
        <w:t>Mapa aktorów biznesowych</w:t>
      </w:r>
      <w:bookmarkEnd w:id="104"/>
      <w:bookmarkEnd w:id="105"/>
    </w:p>
    <w:p w14:paraId="3A9BE6C9" w14:textId="77777777" w:rsidR="00A903B4" w:rsidRPr="009D1D79" w:rsidRDefault="00A903B4" w:rsidP="00A903B4">
      <w:pPr>
        <w:pStyle w:val="TreAkapitu"/>
        <w:rPr>
          <w:szCs w:val="24"/>
        </w:rPr>
      </w:pPr>
      <w:r>
        <w:rPr>
          <w:szCs w:val="24"/>
        </w:rPr>
        <w:t>Opracowywany system obsługi mikropożyczek cechuje się prostotą. Możemy wyróżnić jeden typ aktora biznesowego o nazwie „Student”.  Przypisane zostały do niego dwie role biznesowe – „Pożyczkodawca” oraz „Pożyczkobiorca”. Wynika to z faktu, iż każdy student może pełnić obie role i wykonywać działania, które wchodzą w zakres roli pożyczkodawcy jak i pożyczkobiorcy.</w:t>
      </w:r>
    </w:p>
    <w:p w14:paraId="5201B7CB" w14:textId="77777777" w:rsidR="00A903B4" w:rsidRPr="00A70E73" w:rsidRDefault="00A903B4" w:rsidP="00A903B4">
      <w:pPr>
        <w:pStyle w:val="TreAkapitu"/>
        <w:ind w:firstLine="0"/>
      </w:pPr>
    </w:p>
    <w:p w14:paraId="26F4BAAB" w14:textId="33AE9CE0" w:rsidR="00A903B4" w:rsidRPr="00831802" w:rsidRDefault="00A903B4" w:rsidP="00A903B4">
      <w:pPr>
        <w:pStyle w:val="Legenda"/>
        <w:rPr>
          <w:b w:val="0"/>
          <w:bCs w:val="0"/>
        </w:rPr>
      </w:pPr>
      <w:bookmarkStart w:id="106" w:name="_Toc91667881"/>
      <w:r w:rsidRPr="00831802">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2</w:t>
      </w:r>
      <w:r w:rsidR="00914E7C">
        <w:rPr>
          <w:b w:val="0"/>
          <w:bCs w:val="0"/>
        </w:rPr>
        <w:fldChar w:fldCharType="end"/>
      </w:r>
      <w:r w:rsidRPr="00831802">
        <w:rPr>
          <w:b w:val="0"/>
          <w:bCs w:val="0"/>
        </w:rPr>
        <w:t>. Aktorzy oraz role biznesowe</w:t>
      </w:r>
      <w:bookmarkEnd w:id="106"/>
    </w:p>
    <w:p w14:paraId="15A9F662" w14:textId="77777777" w:rsidR="00A903B4" w:rsidRDefault="00A903B4" w:rsidP="00A903B4">
      <w:pPr>
        <w:pStyle w:val="TreAkapitu"/>
        <w:jc w:val="center"/>
      </w:pPr>
      <w:r>
        <w:rPr>
          <w:noProof/>
        </w:rPr>
        <w:drawing>
          <wp:inline distT="0" distB="0" distL="0" distR="0" wp14:anchorId="49BF6D02" wp14:editId="61A41D32">
            <wp:extent cx="5175606" cy="1821180"/>
            <wp:effectExtent l="0" t="0" r="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a:extLst>
                        <a:ext uri="{28A0092B-C50C-407E-A947-70E740481C1C}">
                          <a14:useLocalDpi xmlns:a14="http://schemas.microsoft.com/office/drawing/2010/main" val="0"/>
                        </a:ext>
                      </a:extLst>
                    </a:blip>
                    <a:srcRect l="1" r="-1972" b="49002"/>
                    <a:stretch/>
                  </pic:blipFill>
                  <pic:spPr bwMode="auto">
                    <a:xfrm>
                      <a:off x="0" y="0"/>
                      <a:ext cx="5195242" cy="1828090"/>
                    </a:xfrm>
                    <a:prstGeom prst="rect">
                      <a:avLst/>
                    </a:prstGeom>
                    <a:noFill/>
                    <a:ln>
                      <a:noFill/>
                    </a:ln>
                    <a:extLst>
                      <a:ext uri="{53640926-AAD7-44D8-BBD7-CCE9431645EC}">
                        <a14:shadowObscured xmlns:a14="http://schemas.microsoft.com/office/drawing/2010/main"/>
                      </a:ext>
                    </a:extLst>
                  </pic:spPr>
                </pic:pic>
              </a:graphicData>
            </a:graphic>
          </wp:inline>
        </w:drawing>
      </w:r>
    </w:p>
    <w:p w14:paraId="345DD349" w14:textId="2C512FA9" w:rsidR="00A903B4" w:rsidRDefault="00A903B4" w:rsidP="00A903B4">
      <w:pPr>
        <w:pStyle w:val="TreAkapitu"/>
        <w:jc w:val="left"/>
        <w:rPr>
          <w:sz w:val="20"/>
        </w:rPr>
      </w:pPr>
      <w:r w:rsidRPr="004614DF">
        <w:rPr>
          <w:sz w:val="20"/>
        </w:rPr>
        <w:t>Źródło: Opracowanie własne</w:t>
      </w:r>
    </w:p>
    <w:p w14:paraId="419E41E2" w14:textId="6F524C9F" w:rsidR="00B711A8" w:rsidRDefault="00B711A8" w:rsidP="00A903B4">
      <w:pPr>
        <w:pStyle w:val="TreAkapitu"/>
        <w:jc w:val="left"/>
        <w:rPr>
          <w:sz w:val="20"/>
        </w:rPr>
      </w:pPr>
    </w:p>
    <w:p w14:paraId="4A76414F" w14:textId="77777777" w:rsidR="00B711A8" w:rsidRDefault="00B711A8" w:rsidP="00B711A8">
      <w:pPr>
        <w:pStyle w:val="Nagwek3"/>
      </w:pPr>
      <w:bookmarkStart w:id="107" w:name="_Toc8601579"/>
      <w:bookmarkStart w:id="108" w:name="_Toc91668278"/>
      <w:r>
        <w:lastRenderedPageBreak/>
        <w:t>Katalog ról biznesowych i odpowiedzialności</w:t>
      </w:r>
      <w:bookmarkEnd w:id="107"/>
      <w:bookmarkEnd w:id="108"/>
    </w:p>
    <w:p w14:paraId="35B445AC" w14:textId="77777777" w:rsidR="00B711A8" w:rsidRPr="00B14963" w:rsidRDefault="00B711A8" w:rsidP="00B711A8">
      <w:pPr>
        <w:pStyle w:val="Legenda"/>
        <w:rPr>
          <w:b w:val="0"/>
          <w:bCs w:val="0"/>
        </w:rPr>
      </w:pPr>
      <w:r w:rsidRPr="00B14963">
        <w:rPr>
          <w:b w:val="0"/>
          <w:bCs w:val="0"/>
        </w:rPr>
        <w:t xml:space="preserve">Tabela </w:t>
      </w:r>
      <w:r w:rsidRPr="00B14963">
        <w:rPr>
          <w:b w:val="0"/>
          <w:bCs w:val="0"/>
        </w:rPr>
        <w:fldChar w:fldCharType="begin"/>
      </w:r>
      <w:r w:rsidRPr="00B14963">
        <w:rPr>
          <w:b w:val="0"/>
          <w:bCs w:val="0"/>
        </w:rPr>
        <w:instrText xml:space="preserve"> SEQ Tabela \* ARABIC </w:instrText>
      </w:r>
      <w:r w:rsidRPr="00B14963">
        <w:rPr>
          <w:b w:val="0"/>
          <w:bCs w:val="0"/>
        </w:rPr>
        <w:fldChar w:fldCharType="separate"/>
      </w:r>
      <w:r w:rsidRPr="00B14963">
        <w:rPr>
          <w:b w:val="0"/>
          <w:bCs w:val="0"/>
          <w:noProof/>
        </w:rPr>
        <w:t>4</w:t>
      </w:r>
      <w:r w:rsidRPr="00B14963">
        <w:rPr>
          <w:b w:val="0"/>
          <w:bCs w:val="0"/>
        </w:rPr>
        <w:fldChar w:fldCharType="end"/>
      </w:r>
      <w:r w:rsidRPr="00B14963">
        <w:rPr>
          <w:b w:val="0"/>
          <w:bCs w:val="0"/>
        </w:rPr>
        <w:t>. Katalog ról biznesowych</w:t>
      </w:r>
    </w:p>
    <w:tbl>
      <w:tblPr>
        <w:tblStyle w:val="Tabela-Siatka"/>
        <w:tblW w:w="0" w:type="auto"/>
        <w:jc w:val="center"/>
        <w:tblLook w:val="04A0" w:firstRow="1" w:lastRow="0" w:firstColumn="1" w:lastColumn="0" w:noHBand="0" w:noVBand="1"/>
      </w:tblPr>
      <w:tblGrid>
        <w:gridCol w:w="1101"/>
        <w:gridCol w:w="1842"/>
        <w:gridCol w:w="4678"/>
      </w:tblGrid>
      <w:tr w:rsidR="00B711A8" w14:paraId="3201CCB2" w14:textId="77777777" w:rsidTr="00CD6647">
        <w:trPr>
          <w:jc w:val="center"/>
        </w:trPr>
        <w:tc>
          <w:tcPr>
            <w:tcW w:w="1101" w:type="dxa"/>
            <w:shd w:val="clear" w:color="auto" w:fill="BFBFBF" w:themeFill="background1" w:themeFillShade="BF"/>
          </w:tcPr>
          <w:p w14:paraId="5FE1A662" w14:textId="77777777" w:rsidR="00B711A8" w:rsidRPr="006F2063" w:rsidRDefault="00B711A8" w:rsidP="00CD6647">
            <w:pPr>
              <w:pStyle w:val="TreAkapitu"/>
              <w:ind w:firstLine="0"/>
              <w:rPr>
                <w:b/>
                <w:bCs/>
              </w:rPr>
            </w:pPr>
            <w:r w:rsidRPr="006F2063">
              <w:rPr>
                <w:b/>
                <w:bCs/>
              </w:rPr>
              <w:t>ID</w:t>
            </w:r>
          </w:p>
        </w:tc>
        <w:tc>
          <w:tcPr>
            <w:tcW w:w="1842" w:type="dxa"/>
            <w:shd w:val="clear" w:color="auto" w:fill="BFBFBF" w:themeFill="background1" w:themeFillShade="BF"/>
          </w:tcPr>
          <w:p w14:paraId="6EB8E1B4" w14:textId="77777777" w:rsidR="00B711A8" w:rsidRPr="006F2063" w:rsidRDefault="00B711A8" w:rsidP="00CD6647">
            <w:pPr>
              <w:pStyle w:val="TreAkapitu"/>
              <w:ind w:firstLine="0"/>
              <w:rPr>
                <w:b/>
                <w:bCs/>
              </w:rPr>
            </w:pPr>
            <w:r w:rsidRPr="006F2063">
              <w:rPr>
                <w:b/>
                <w:bCs/>
              </w:rPr>
              <w:t>Nazwa</w:t>
            </w:r>
          </w:p>
        </w:tc>
        <w:tc>
          <w:tcPr>
            <w:tcW w:w="4678" w:type="dxa"/>
            <w:shd w:val="clear" w:color="auto" w:fill="BFBFBF" w:themeFill="background1" w:themeFillShade="BF"/>
          </w:tcPr>
          <w:p w14:paraId="45B7AA01" w14:textId="77777777" w:rsidR="00B711A8" w:rsidRPr="006F2063" w:rsidRDefault="00B711A8" w:rsidP="00CD6647">
            <w:pPr>
              <w:pStyle w:val="TreAkapitu"/>
              <w:ind w:firstLine="0"/>
              <w:rPr>
                <w:b/>
                <w:bCs/>
              </w:rPr>
            </w:pPr>
            <w:r w:rsidRPr="006F2063">
              <w:rPr>
                <w:b/>
                <w:bCs/>
              </w:rPr>
              <w:t>Opis</w:t>
            </w:r>
          </w:p>
        </w:tc>
      </w:tr>
      <w:tr w:rsidR="00B711A8" w14:paraId="095C8ED0" w14:textId="77777777" w:rsidTr="00CD6647">
        <w:trPr>
          <w:jc w:val="center"/>
        </w:trPr>
        <w:tc>
          <w:tcPr>
            <w:tcW w:w="1101" w:type="dxa"/>
          </w:tcPr>
          <w:p w14:paraId="0A168476" w14:textId="77777777" w:rsidR="00B711A8" w:rsidRDefault="00B711A8" w:rsidP="00CD6647">
            <w:pPr>
              <w:pStyle w:val="TreAkapitu"/>
              <w:ind w:firstLine="0"/>
            </w:pPr>
            <w:r>
              <w:t>ROL001</w:t>
            </w:r>
          </w:p>
        </w:tc>
        <w:tc>
          <w:tcPr>
            <w:tcW w:w="1842" w:type="dxa"/>
          </w:tcPr>
          <w:p w14:paraId="1CE45466" w14:textId="77777777" w:rsidR="00B711A8" w:rsidRDefault="00B711A8" w:rsidP="00CD6647">
            <w:pPr>
              <w:pStyle w:val="TreAkapitu"/>
              <w:ind w:firstLine="0"/>
            </w:pPr>
            <w:r>
              <w:t>Pożyczkodawca</w:t>
            </w:r>
          </w:p>
        </w:tc>
        <w:tc>
          <w:tcPr>
            <w:tcW w:w="4678" w:type="dxa"/>
          </w:tcPr>
          <w:p w14:paraId="7E868300" w14:textId="77777777" w:rsidR="00B711A8" w:rsidRDefault="00B711A8" w:rsidP="00CD6647">
            <w:pPr>
              <w:pStyle w:val="TreAkapitu"/>
              <w:ind w:firstLine="0"/>
            </w:pPr>
            <w:r>
              <w:t>Student upoważniony do udzielania pożyczki</w:t>
            </w:r>
          </w:p>
        </w:tc>
      </w:tr>
      <w:tr w:rsidR="00B711A8" w14:paraId="032FC308" w14:textId="77777777" w:rsidTr="00CD6647">
        <w:trPr>
          <w:jc w:val="center"/>
        </w:trPr>
        <w:tc>
          <w:tcPr>
            <w:tcW w:w="1101" w:type="dxa"/>
          </w:tcPr>
          <w:p w14:paraId="3EDF861F" w14:textId="77777777" w:rsidR="00B711A8" w:rsidRDefault="00B711A8" w:rsidP="00CD6647">
            <w:pPr>
              <w:pStyle w:val="TreAkapitu"/>
              <w:ind w:firstLine="0"/>
            </w:pPr>
            <w:r>
              <w:t>ROL002</w:t>
            </w:r>
          </w:p>
        </w:tc>
        <w:tc>
          <w:tcPr>
            <w:tcW w:w="1842" w:type="dxa"/>
          </w:tcPr>
          <w:p w14:paraId="202934D2" w14:textId="77777777" w:rsidR="00B711A8" w:rsidRDefault="00B711A8" w:rsidP="00CD6647">
            <w:pPr>
              <w:pStyle w:val="TreAkapitu"/>
              <w:ind w:firstLine="0"/>
            </w:pPr>
            <w:r>
              <w:t>Pożyczkobiorca</w:t>
            </w:r>
          </w:p>
        </w:tc>
        <w:tc>
          <w:tcPr>
            <w:tcW w:w="4678" w:type="dxa"/>
          </w:tcPr>
          <w:p w14:paraId="67DC22CB" w14:textId="77777777" w:rsidR="00B711A8" w:rsidRDefault="00B711A8" w:rsidP="00CD6647">
            <w:pPr>
              <w:pStyle w:val="TreAkapitu"/>
              <w:ind w:firstLine="0"/>
            </w:pPr>
            <w:r>
              <w:t>Student upoważniony do zaciągania pożyczki</w:t>
            </w:r>
          </w:p>
        </w:tc>
      </w:tr>
    </w:tbl>
    <w:p w14:paraId="121A343C" w14:textId="6166095F" w:rsidR="00A903B4" w:rsidRPr="00477E52" w:rsidRDefault="00B711A8" w:rsidP="00477E52">
      <w:pPr>
        <w:pStyle w:val="TreAkapitu"/>
        <w:rPr>
          <w:sz w:val="20"/>
          <w:szCs w:val="16"/>
        </w:rPr>
      </w:pPr>
      <w:r w:rsidRPr="00B14963">
        <w:rPr>
          <w:sz w:val="20"/>
          <w:szCs w:val="16"/>
        </w:rPr>
        <w:t>Źródło: opracowanie własne</w:t>
      </w:r>
    </w:p>
    <w:p w14:paraId="0ADC5F50" w14:textId="476B5449" w:rsidR="00AD1C85" w:rsidRDefault="00AD1C85" w:rsidP="00D340D5">
      <w:pPr>
        <w:pStyle w:val="Nagwek2"/>
      </w:pPr>
      <w:bookmarkStart w:id="109" w:name="_Toc8601581"/>
      <w:bookmarkStart w:id="110" w:name="_Toc91668280"/>
      <w:r>
        <w:t>Obiekty / encje biznesowe</w:t>
      </w:r>
      <w:bookmarkEnd w:id="109"/>
      <w:bookmarkEnd w:id="110"/>
    </w:p>
    <w:p w14:paraId="7B8D492F" w14:textId="780A64B0" w:rsidR="00E559A8" w:rsidRPr="00E559A8" w:rsidRDefault="00E559A8" w:rsidP="00E559A8">
      <w:pPr>
        <w:pStyle w:val="TreAkapitu"/>
      </w:pPr>
      <w:r>
        <w:t>W systemie zachodzi potrzeba przechowywania danych o pewnych obiektach, które charakteryzują się pewnymi cechami i właściwościami</w:t>
      </w:r>
      <w:r w:rsidR="00B551BD">
        <w:t xml:space="preserve">. </w:t>
      </w:r>
      <w:r w:rsidR="00C52372">
        <w:t xml:space="preserve">Podstawowym obiektem stanowiącym </w:t>
      </w:r>
      <w:r w:rsidR="00933203">
        <w:t>źródło wszelkich procesów w systemie jest „Student”</w:t>
      </w:r>
      <w:r w:rsidR="002F3CF3">
        <w:t xml:space="preserve">, który </w:t>
      </w:r>
      <w:r w:rsidR="00AA644C">
        <w:t xml:space="preserve">może pełnić rolę „Pożyczkodawca” lub „Pożyczkobiorca” oraz </w:t>
      </w:r>
      <w:r w:rsidR="002F3CF3">
        <w:t xml:space="preserve">posiada dane adresowe zapisane w obiekcie „Adres”. </w:t>
      </w:r>
      <w:r w:rsidR="00AA447F">
        <w:t>System ponadto musi gromadzić dane dotyczące wniosków oraz pożyczek.</w:t>
      </w:r>
    </w:p>
    <w:p w14:paraId="434141DA" w14:textId="1111445D" w:rsidR="00AD1C85" w:rsidRDefault="00AD1C85" w:rsidP="00D340D5">
      <w:pPr>
        <w:pStyle w:val="Nagwek3"/>
      </w:pPr>
      <w:bookmarkStart w:id="111" w:name="_Toc8601582"/>
      <w:bookmarkStart w:id="112" w:name="_Toc91668281"/>
      <w:r>
        <w:t>Model konceptualny</w:t>
      </w:r>
      <w:r w:rsidR="000F5E03">
        <w:t xml:space="preserve"> - diagramy klas poziom konceptualny</w:t>
      </w:r>
      <w:bookmarkEnd w:id="111"/>
      <w:bookmarkEnd w:id="112"/>
    </w:p>
    <w:p w14:paraId="5E784C2C" w14:textId="6890F370" w:rsidR="002924AF" w:rsidRPr="002924AF" w:rsidRDefault="002924AF" w:rsidP="002924AF">
      <w:pPr>
        <w:pStyle w:val="TreAkapitu"/>
      </w:pPr>
      <w:r>
        <w:t xml:space="preserve">Poniższy </w:t>
      </w:r>
      <w:r w:rsidR="00BE5705">
        <w:t xml:space="preserve">diagram </w:t>
      </w:r>
      <w:r>
        <w:t>model</w:t>
      </w:r>
      <w:r w:rsidR="00BE5705">
        <w:t>u konceptualnego</w:t>
      </w:r>
      <w:r>
        <w:t xml:space="preserve"> tworzy podstawę schematu, na której</w:t>
      </w:r>
      <w:r w:rsidR="00C52372">
        <w:t xml:space="preserve"> będzie się</w:t>
      </w:r>
      <w:r>
        <w:t xml:space="preserve"> opierać przetwarzanie danych. Obiekty reprezentowane są w uniwersalnym modelu niezależnym od modelu implementacyjnego.</w:t>
      </w:r>
      <w:r w:rsidR="00E5280C">
        <w:t xml:space="preserve"> Na tym etapie koncepcje biznesowe oraz wymagania są rozważane bez uwzględnienia aspektów technologicznych.</w:t>
      </w:r>
    </w:p>
    <w:p w14:paraId="28F5ED26" w14:textId="3F5B6BB1" w:rsidR="000F59C8" w:rsidRPr="000F59C8" w:rsidRDefault="000F59C8" w:rsidP="000F59C8">
      <w:pPr>
        <w:pStyle w:val="Legenda"/>
        <w:jc w:val="both"/>
        <w:rPr>
          <w:b w:val="0"/>
          <w:bCs w:val="0"/>
        </w:rPr>
      </w:pPr>
      <w:bookmarkStart w:id="113" w:name="_Toc91667882"/>
      <w:r w:rsidRPr="000F59C8">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3</w:t>
      </w:r>
      <w:r w:rsidR="00914E7C">
        <w:rPr>
          <w:b w:val="0"/>
          <w:bCs w:val="0"/>
        </w:rPr>
        <w:fldChar w:fldCharType="end"/>
      </w:r>
      <w:r w:rsidRPr="000F59C8">
        <w:rPr>
          <w:b w:val="0"/>
          <w:bCs w:val="0"/>
        </w:rPr>
        <w:t>. Diagram klas – poziom konceptualny</w:t>
      </w:r>
      <w:bookmarkEnd w:id="113"/>
    </w:p>
    <w:p w14:paraId="11DF9D9B" w14:textId="31E516A0" w:rsidR="00BC4EDD" w:rsidRDefault="00797019" w:rsidP="000F2C75">
      <w:pPr>
        <w:pStyle w:val="TreAkapitu"/>
        <w:jc w:val="left"/>
      </w:pPr>
      <w:r>
        <w:rPr>
          <w:noProof/>
        </w:rPr>
        <w:drawing>
          <wp:inline distT="0" distB="0" distL="0" distR="0" wp14:anchorId="3CA1D32A" wp14:editId="5A72B133">
            <wp:extent cx="4998720" cy="3516048"/>
            <wp:effectExtent l="0" t="0" r="0" b="0"/>
            <wp:docPr id="39"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06477" cy="3521504"/>
                    </a:xfrm>
                    <a:prstGeom prst="rect">
                      <a:avLst/>
                    </a:prstGeom>
                  </pic:spPr>
                </pic:pic>
              </a:graphicData>
            </a:graphic>
          </wp:inline>
        </w:drawing>
      </w:r>
    </w:p>
    <w:p w14:paraId="3D13C017" w14:textId="4A162055" w:rsidR="00F4330B" w:rsidRPr="00F4330B" w:rsidRDefault="00F4330B" w:rsidP="00BC4EDD">
      <w:pPr>
        <w:pStyle w:val="TreAkapitu"/>
        <w:rPr>
          <w:sz w:val="20"/>
          <w:szCs w:val="16"/>
        </w:rPr>
      </w:pPr>
      <w:r w:rsidRPr="00F4330B">
        <w:rPr>
          <w:sz w:val="20"/>
          <w:szCs w:val="16"/>
        </w:rPr>
        <w:t>Źródło: Opracowanie własne</w:t>
      </w:r>
    </w:p>
    <w:p w14:paraId="32984C3B" w14:textId="792C11F2" w:rsidR="008F1523" w:rsidRPr="008F1523" w:rsidRDefault="00AD1C85" w:rsidP="008F1523">
      <w:pPr>
        <w:pStyle w:val="Nagwek3"/>
      </w:pPr>
      <w:bookmarkStart w:id="114" w:name="_Toc91668282"/>
      <w:bookmarkStart w:id="115" w:name="_Toc8601588"/>
      <w:r>
        <w:lastRenderedPageBreak/>
        <w:t>Maszyn</w:t>
      </w:r>
      <w:r w:rsidR="004E71EB">
        <w:t>y</w:t>
      </w:r>
      <w:r>
        <w:t xml:space="preserve"> stanow</w:t>
      </w:r>
      <w:r w:rsidR="004E71EB">
        <w:t>e</w:t>
      </w:r>
      <w:bookmarkEnd w:id="114"/>
    </w:p>
    <w:bookmarkEnd w:id="115"/>
    <w:p w14:paraId="3CA4467D" w14:textId="31B94EEB" w:rsidR="00F351C1" w:rsidRPr="006D48A0" w:rsidRDefault="008F1523" w:rsidP="00C07615">
      <w:pPr>
        <w:pStyle w:val="TreAkapitu"/>
      </w:pPr>
      <w:r w:rsidRPr="008F1523">
        <w:t>Wyróżnione obiekty w systemie mogą być przestrzegane jako automat skończony, czyli inaczej jako maszyna stanowa. Jest to graf skierowany posiadający skończoną liczbę wierzchołków, które informują w jakim stanie aktualnie znajduje się obiekt. Z kolei łuki opisują przejścia pomiędzy stanami, wynikające z wystąpienia pewnych zdarzeń.</w:t>
      </w:r>
      <w:r>
        <w:t xml:space="preserve"> </w:t>
      </w:r>
      <w:r w:rsidR="00F351C1">
        <w:t xml:space="preserve">Na diagramie poniżej przedstawiono maszynę stanową obiektu </w:t>
      </w:r>
      <w:r w:rsidR="00F351C1">
        <w:rPr>
          <w:i/>
          <w:iCs/>
        </w:rPr>
        <w:t>Wniosek</w:t>
      </w:r>
      <w:r w:rsidR="00F351C1">
        <w:t xml:space="preserve">. Zanim rozpocznie się proces składania wniosku o pożyczkę </w:t>
      </w:r>
      <w:r w:rsidR="00F351C1" w:rsidRPr="00F351C1">
        <w:rPr>
          <w:i/>
          <w:iCs/>
        </w:rPr>
        <w:t>Wniosek</w:t>
      </w:r>
      <w:r w:rsidR="00F351C1">
        <w:t xml:space="preserve"> przyjmuje stan</w:t>
      </w:r>
      <w:r w:rsidR="00F351C1" w:rsidRPr="00F351C1">
        <w:rPr>
          <w:i/>
          <w:iCs/>
        </w:rPr>
        <w:t xml:space="preserve"> Niezłożony</w:t>
      </w:r>
      <w:r w:rsidR="00F351C1">
        <w:t xml:space="preserve">. Po dokonaniu złożenia wniosku przechodzi w stan </w:t>
      </w:r>
      <w:r w:rsidR="00F351C1">
        <w:rPr>
          <w:i/>
          <w:iCs/>
        </w:rPr>
        <w:t>Złożony</w:t>
      </w:r>
      <w:r w:rsidR="00F351C1">
        <w:t xml:space="preserve">, a następnie jest on weryfikowany, zatem znajduję się w stanie </w:t>
      </w:r>
      <w:r w:rsidR="00F351C1">
        <w:rPr>
          <w:i/>
          <w:iCs/>
        </w:rPr>
        <w:t>Weryfikowany</w:t>
      </w:r>
      <w:r w:rsidR="00F351C1">
        <w:t xml:space="preserve">. </w:t>
      </w:r>
      <w:r w:rsidR="006D48A0">
        <w:t xml:space="preserve">Następnie umieszczony jest węzeł wyboru, który posiada dwa wyjścia. W przypadku zaakceptowania wniosku przechodzi on w stan </w:t>
      </w:r>
      <w:r w:rsidR="006D48A0">
        <w:rPr>
          <w:i/>
          <w:iCs/>
        </w:rPr>
        <w:t>Zaakceptowany</w:t>
      </w:r>
      <w:r w:rsidR="006D48A0">
        <w:t xml:space="preserve">, natomiast jeśli wniosek został odrzucony przyjmuje stan </w:t>
      </w:r>
      <w:r w:rsidR="006D48A0">
        <w:rPr>
          <w:i/>
          <w:iCs/>
        </w:rPr>
        <w:t>Odrzucony</w:t>
      </w:r>
      <w:r w:rsidR="006D48A0">
        <w:t xml:space="preserve">. Odrzucony wniosek wymaga jego ponownego złożenia, </w:t>
      </w:r>
      <w:r w:rsidR="004975BA">
        <w:t>tym samym</w:t>
      </w:r>
      <w:r w:rsidR="006D48A0">
        <w:t xml:space="preserve"> przechodzi w stan </w:t>
      </w:r>
      <w:r w:rsidR="006D48A0">
        <w:rPr>
          <w:i/>
          <w:iCs/>
        </w:rPr>
        <w:t>Niezłożony</w:t>
      </w:r>
      <w:r w:rsidR="006D48A0">
        <w:t xml:space="preserve">. Zaakceptowany wniosek po chwili pojawia się jako dostępny do udzielenia pożyczki przez pożyczkodawcę i przyjmuje stan </w:t>
      </w:r>
      <w:r w:rsidR="006D48A0">
        <w:rPr>
          <w:i/>
          <w:iCs/>
        </w:rPr>
        <w:t>Wystawiony.</w:t>
      </w:r>
    </w:p>
    <w:p w14:paraId="5F21DBB2" w14:textId="77777777" w:rsidR="00B551BD" w:rsidRPr="00B551BD" w:rsidRDefault="00B551BD" w:rsidP="00B551BD">
      <w:pPr>
        <w:pStyle w:val="TreAkapitu"/>
      </w:pPr>
    </w:p>
    <w:p w14:paraId="1D2A2ABB" w14:textId="6C51D687" w:rsidR="00576078" w:rsidRDefault="00576078" w:rsidP="00576078">
      <w:pPr>
        <w:pStyle w:val="Legenda"/>
        <w:rPr>
          <w:b w:val="0"/>
          <w:bCs w:val="0"/>
          <w:i/>
          <w:iCs/>
        </w:rPr>
      </w:pPr>
      <w:bookmarkStart w:id="116" w:name="_Toc91667883"/>
      <w:r w:rsidRPr="00576078">
        <w:rPr>
          <w:b w:val="0"/>
          <w:bCs w:val="0"/>
        </w:rPr>
        <w:t>R</w:t>
      </w:r>
      <w:r w:rsidR="00082676">
        <w:rPr>
          <w:b w:val="0"/>
          <w:bCs w:val="0"/>
        </w:rPr>
        <w:t>y</w:t>
      </w:r>
      <w:r w:rsidRPr="00576078">
        <w:rPr>
          <w:b w:val="0"/>
          <w:bCs w:val="0"/>
        </w:rPr>
        <w:t xml:space="preserve">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4</w:t>
      </w:r>
      <w:r w:rsidR="00914E7C">
        <w:rPr>
          <w:b w:val="0"/>
          <w:bCs w:val="0"/>
        </w:rPr>
        <w:fldChar w:fldCharType="end"/>
      </w:r>
      <w:r w:rsidRPr="00576078">
        <w:rPr>
          <w:b w:val="0"/>
          <w:bCs w:val="0"/>
        </w:rPr>
        <w:t xml:space="preserve">. Maszyna stanowa obiektu </w:t>
      </w:r>
      <w:r w:rsidRPr="00576078">
        <w:rPr>
          <w:b w:val="0"/>
          <w:bCs w:val="0"/>
          <w:i/>
          <w:iCs/>
        </w:rPr>
        <w:t>Wniosek</w:t>
      </w:r>
      <w:bookmarkEnd w:id="116"/>
    </w:p>
    <w:p w14:paraId="433C6B94" w14:textId="6ACD326A" w:rsidR="00286404" w:rsidRPr="00286404" w:rsidRDefault="00286404" w:rsidP="00286404">
      <w:r>
        <w:rPr>
          <w:noProof/>
        </w:rPr>
        <w:drawing>
          <wp:inline distT="0" distB="0" distL="0" distR="0" wp14:anchorId="5D140477" wp14:editId="2DB49CD2">
            <wp:extent cx="6058241" cy="2103120"/>
            <wp:effectExtent l="0" t="0" r="0" b="0"/>
            <wp:docPr id="51"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058866" cy="2103337"/>
                    </a:xfrm>
                    <a:prstGeom prst="rect">
                      <a:avLst/>
                    </a:prstGeom>
                  </pic:spPr>
                </pic:pic>
              </a:graphicData>
            </a:graphic>
          </wp:inline>
        </w:drawing>
      </w:r>
    </w:p>
    <w:p w14:paraId="69C9D172" w14:textId="2776BFCC" w:rsidR="00576078" w:rsidRDefault="00576078" w:rsidP="00576078">
      <w:pPr>
        <w:pStyle w:val="TreAkapitu"/>
        <w:jc w:val="left"/>
        <w:rPr>
          <w:sz w:val="20"/>
          <w:szCs w:val="16"/>
        </w:rPr>
      </w:pPr>
      <w:r w:rsidRPr="00576078">
        <w:rPr>
          <w:sz w:val="20"/>
          <w:szCs w:val="16"/>
        </w:rPr>
        <w:t>Źródło: opracowanie własne</w:t>
      </w:r>
    </w:p>
    <w:p w14:paraId="11A8B52D" w14:textId="17E45899" w:rsidR="004E71EB" w:rsidRDefault="004E71EB" w:rsidP="00576078">
      <w:pPr>
        <w:pStyle w:val="TreAkapitu"/>
        <w:jc w:val="left"/>
        <w:rPr>
          <w:sz w:val="20"/>
          <w:szCs w:val="16"/>
        </w:rPr>
      </w:pPr>
    </w:p>
    <w:p w14:paraId="2E27A127" w14:textId="5AD8A555" w:rsidR="004E71EB" w:rsidRDefault="00E63349" w:rsidP="00E63349">
      <w:pPr>
        <w:pStyle w:val="TreAkapitu"/>
        <w:rPr>
          <w:i/>
          <w:iCs/>
        </w:rPr>
      </w:pPr>
      <w:r>
        <w:t xml:space="preserve">Druga maszyna stanowa została opracowana dla obiektu </w:t>
      </w:r>
      <w:r>
        <w:rPr>
          <w:i/>
          <w:iCs/>
        </w:rPr>
        <w:t>Pożyczka</w:t>
      </w:r>
      <w:r>
        <w:t>. Po ówczesnym wystawieniu wniosku i wybraniu konkretnej oferty</w:t>
      </w:r>
      <w:r w:rsidR="00D47444">
        <w:t xml:space="preserve"> przez pożyczkodawcę</w:t>
      </w:r>
      <w:r>
        <w:t xml:space="preserve"> </w:t>
      </w:r>
      <w:r>
        <w:rPr>
          <w:i/>
          <w:iCs/>
        </w:rPr>
        <w:t>Pożyczka</w:t>
      </w:r>
      <w:r>
        <w:t xml:space="preserve"> znajduję się w stanie </w:t>
      </w:r>
      <w:r>
        <w:rPr>
          <w:i/>
          <w:iCs/>
        </w:rPr>
        <w:t>Oczekująca na wpłatę</w:t>
      </w:r>
      <w:r>
        <w:t>. Gdy następuje wpłata ustalonej kwoty</w:t>
      </w:r>
      <w:r w:rsidR="00FA1C76">
        <w:t>,</w:t>
      </w:r>
      <w:r>
        <w:t xml:space="preserve"> pożyczkobiorca otrzymuje pożyczkę, dlatego też przechodzi w stan </w:t>
      </w:r>
      <w:r>
        <w:rPr>
          <w:i/>
          <w:iCs/>
        </w:rPr>
        <w:t>Otrzymana</w:t>
      </w:r>
      <w:r>
        <w:t xml:space="preserve">. Każda zawarta pożyczka posiada określony termin zwrotu zawarty w umowie, jednakże może dojść do sytuacji, kiedy pożyczkobiorca nie będzie w stanie spłacić </w:t>
      </w:r>
      <w:r w:rsidR="00255554" w:rsidRPr="00255554">
        <w:t>zobowiązań</w:t>
      </w:r>
      <w:r w:rsidR="00255554">
        <w:t xml:space="preserve"> na czas. W takim wypadku może poprosić pożyczkodawcę o przedłużenie terminu. Jeśli otrzyma na to zgodę, </w:t>
      </w:r>
      <w:r w:rsidR="00255554">
        <w:rPr>
          <w:i/>
          <w:iCs/>
        </w:rPr>
        <w:t>Pożyczka</w:t>
      </w:r>
      <w:r w:rsidR="00255554">
        <w:t xml:space="preserve"> przejdzie </w:t>
      </w:r>
      <w:r w:rsidR="00255554">
        <w:lastRenderedPageBreak/>
        <w:t xml:space="preserve">w stan </w:t>
      </w:r>
      <w:r w:rsidR="00255554">
        <w:rPr>
          <w:i/>
          <w:iCs/>
        </w:rPr>
        <w:t>Przedłużona</w:t>
      </w:r>
      <w:r w:rsidR="00255554">
        <w:t xml:space="preserve">. </w:t>
      </w:r>
      <w:r w:rsidR="00DB2AAF">
        <w:t xml:space="preserve">Po dokonaniu zwrotu </w:t>
      </w:r>
      <w:r w:rsidR="00FA1C76" w:rsidRPr="00FA1C76">
        <w:rPr>
          <w:i/>
          <w:iCs/>
        </w:rPr>
        <w:t>Pożyczka</w:t>
      </w:r>
      <w:r w:rsidR="00FA1C76">
        <w:t xml:space="preserve"> </w:t>
      </w:r>
      <w:r w:rsidR="00DB2AAF" w:rsidRPr="00FA1C76">
        <w:t>znajduje</w:t>
      </w:r>
      <w:r w:rsidR="00DB2AAF">
        <w:t xml:space="preserve"> się w stanie </w:t>
      </w:r>
      <w:r w:rsidR="00DB2AAF">
        <w:rPr>
          <w:i/>
          <w:iCs/>
        </w:rPr>
        <w:t>Zwrócona</w:t>
      </w:r>
      <w:r w:rsidR="00DB2AAF">
        <w:t xml:space="preserve">, a następnie proces jest finalizowany, toteż obiekt występuje w stanie </w:t>
      </w:r>
      <w:r w:rsidR="00DB2AAF">
        <w:rPr>
          <w:i/>
          <w:iCs/>
        </w:rPr>
        <w:t>Zakończona.</w:t>
      </w:r>
    </w:p>
    <w:p w14:paraId="4D8F8917" w14:textId="77777777" w:rsidR="00FA1C76" w:rsidRPr="00DB2AAF" w:rsidRDefault="00FA1C76" w:rsidP="00E63349">
      <w:pPr>
        <w:pStyle w:val="TreAkapitu"/>
        <w:rPr>
          <w:i/>
          <w:iCs/>
        </w:rPr>
      </w:pPr>
    </w:p>
    <w:p w14:paraId="013848CC" w14:textId="5450E769" w:rsidR="00E879D7" w:rsidRPr="004E71EB" w:rsidRDefault="00E879D7" w:rsidP="00E879D7">
      <w:pPr>
        <w:pStyle w:val="Legenda"/>
        <w:rPr>
          <w:b w:val="0"/>
          <w:bCs w:val="0"/>
        </w:rPr>
      </w:pPr>
      <w:bookmarkStart w:id="117" w:name="_Toc91667884"/>
      <w:r w:rsidRPr="004E71EB">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5</w:t>
      </w:r>
      <w:r w:rsidR="00914E7C">
        <w:rPr>
          <w:b w:val="0"/>
          <w:bCs w:val="0"/>
        </w:rPr>
        <w:fldChar w:fldCharType="end"/>
      </w:r>
      <w:r w:rsidRPr="004E71EB">
        <w:rPr>
          <w:b w:val="0"/>
          <w:bCs w:val="0"/>
        </w:rPr>
        <w:t xml:space="preserve">. Maszyna stanowa obiektu </w:t>
      </w:r>
      <w:r w:rsidRPr="004E71EB">
        <w:rPr>
          <w:b w:val="0"/>
          <w:bCs w:val="0"/>
          <w:i/>
          <w:iCs/>
        </w:rPr>
        <w:t>Pożyczka</w:t>
      </w:r>
      <w:bookmarkEnd w:id="117"/>
    </w:p>
    <w:p w14:paraId="05908EA3" w14:textId="4C4B802E" w:rsidR="00E879D7" w:rsidRDefault="00E879D7" w:rsidP="00E879D7">
      <w:pPr>
        <w:pStyle w:val="TreAkapitu"/>
        <w:ind w:firstLine="0"/>
        <w:jc w:val="left"/>
        <w:rPr>
          <w:sz w:val="20"/>
          <w:szCs w:val="16"/>
        </w:rPr>
      </w:pPr>
      <w:r>
        <w:rPr>
          <w:noProof/>
        </w:rPr>
        <w:drawing>
          <wp:inline distT="0" distB="0" distL="0" distR="0" wp14:anchorId="078152DC" wp14:editId="04F0EF39">
            <wp:extent cx="6417160" cy="1432560"/>
            <wp:effectExtent l="0" t="0" r="0" b="0"/>
            <wp:docPr id="35"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6453783" cy="1440736"/>
                    </a:xfrm>
                    <a:prstGeom prst="rect">
                      <a:avLst/>
                    </a:prstGeom>
                  </pic:spPr>
                </pic:pic>
              </a:graphicData>
            </a:graphic>
          </wp:inline>
        </w:drawing>
      </w:r>
    </w:p>
    <w:p w14:paraId="2EBCF931" w14:textId="5931E23E" w:rsidR="004E71EB" w:rsidRPr="00233FBF" w:rsidRDefault="00E879D7" w:rsidP="00233FBF">
      <w:pPr>
        <w:pStyle w:val="TreAkapitu"/>
        <w:ind w:firstLine="0"/>
        <w:jc w:val="left"/>
        <w:rPr>
          <w:sz w:val="20"/>
          <w:szCs w:val="16"/>
        </w:rPr>
      </w:pPr>
      <w:r w:rsidRPr="00576078">
        <w:rPr>
          <w:sz w:val="20"/>
          <w:szCs w:val="16"/>
        </w:rPr>
        <w:t>Źródło: opracowanie własne</w:t>
      </w:r>
    </w:p>
    <w:p w14:paraId="66595A6C" w14:textId="79A57C3B" w:rsidR="007C1D90" w:rsidRDefault="007C1D90" w:rsidP="00D340D5">
      <w:pPr>
        <w:pStyle w:val="Nagwek2"/>
      </w:pPr>
      <w:bookmarkStart w:id="118" w:name="_Toc8601592"/>
      <w:bookmarkStart w:id="119" w:name="_Toc91668283"/>
      <w:r>
        <w:t>P</w:t>
      </w:r>
      <w:r w:rsidR="00423A96">
        <w:t>rocesy biznesowe</w:t>
      </w:r>
      <w:bookmarkEnd w:id="118"/>
      <w:bookmarkEnd w:id="119"/>
    </w:p>
    <w:p w14:paraId="5C9BD519" w14:textId="42E10657" w:rsidR="00CC2294" w:rsidRPr="00CB05FE" w:rsidRDefault="00CB05FE" w:rsidP="00CC2294">
      <w:pPr>
        <w:pStyle w:val="TreAkapitu"/>
        <w:rPr>
          <w:i/>
          <w:iCs/>
        </w:rPr>
      </w:pPr>
      <w:r>
        <w:t xml:space="preserve">Procesy biznesowe stanowią ciąg uporządkowanych oraz powiązanych ze sobą działań realizowanych w organizacji, które prowadzą do osiągnięcia wyznaczonego </w:t>
      </w:r>
      <w:r w:rsidR="00FC664C">
        <w:t>celu biznesowego</w:t>
      </w:r>
      <w:r>
        <w:t>.</w:t>
      </w:r>
      <w:r w:rsidR="00B46F37">
        <w:t xml:space="preserve"> </w:t>
      </w:r>
      <w:r w:rsidR="00827D6C">
        <w:t>W</w:t>
      </w:r>
      <w:r w:rsidR="00827D6C" w:rsidRPr="00827D6C">
        <w:t xml:space="preserve">ynika </w:t>
      </w:r>
      <w:r w:rsidR="00827D6C">
        <w:t xml:space="preserve">on </w:t>
      </w:r>
      <w:r w:rsidR="00827D6C" w:rsidRPr="00827D6C">
        <w:t xml:space="preserve">z potrzeb klientów, a jego </w:t>
      </w:r>
      <w:r w:rsidR="000E51A3">
        <w:t>rezultatem</w:t>
      </w:r>
      <w:r w:rsidR="00827D6C" w:rsidRPr="00827D6C">
        <w:t xml:space="preserve"> jest </w:t>
      </w:r>
      <w:r w:rsidR="009F0121">
        <w:t xml:space="preserve">ich </w:t>
      </w:r>
      <w:r w:rsidR="00827D6C" w:rsidRPr="00827D6C">
        <w:t>zaspokojenie</w:t>
      </w:r>
      <w:r w:rsidR="009F0121">
        <w:t xml:space="preserve">. </w:t>
      </w:r>
      <w:r w:rsidR="00FD31ED">
        <w:t>P</w:t>
      </w:r>
      <w:r w:rsidR="00FD31ED" w:rsidRPr="00FD31ED">
        <w:t xml:space="preserve">roces biznesowy można podzielić na podprocesy o własnych atrybutach, które </w:t>
      </w:r>
      <w:r w:rsidR="00493184">
        <w:t>mają wpływ na wynik</w:t>
      </w:r>
      <w:r w:rsidR="00FD31ED" w:rsidRPr="00FD31ED">
        <w:t xml:space="preserve"> procesu nadrzędnego.</w:t>
      </w:r>
    </w:p>
    <w:p w14:paraId="0CEED035" w14:textId="0E476462" w:rsidR="007775D4" w:rsidRDefault="00423A96" w:rsidP="00D340D5">
      <w:pPr>
        <w:pStyle w:val="Nagwek3"/>
      </w:pPr>
      <w:bookmarkStart w:id="120" w:name="_Toc8601593"/>
      <w:bookmarkStart w:id="121" w:name="_Toc91668284"/>
      <w:r>
        <w:t>Mapa procesów biznesowych</w:t>
      </w:r>
      <w:bookmarkEnd w:id="120"/>
      <w:bookmarkEnd w:id="121"/>
    </w:p>
    <w:p w14:paraId="0E7ECA72" w14:textId="6746B8E4" w:rsidR="00CC2294" w:rsidRPr="000D5DCE" w:rsidRDefault="00CC2294" w:rsidP="00CC2294">
      <w:pPr>
        <w:pStyle w:val="Legenda"/>
        <w:ind w:firstLine="709"/>
        <w:jc w:val="both"/>
        <w:rPr>
          <w:b w:val="0"/>
          <w:bCs w:val="0"/>
        </w:rPr>
      </w:pPr>
      <w:bookmarkStart w:id="122" w:name="_Toc91667885"/>
      <w:r w:rsidRPr="000D5DCE">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6</w:t>
      </w:r>
      <w:r w:rsidR="00914E7C">
        <w:rPr>
          <w:b w:val="0"/>
          <w:bCs w:val="0"/>
        </w:rPr>
        <w:fldChar w:fldCharType="end"/>
      </w:r>
      <w:r w:rsidRPr="000D5DCE">
        <w:rPr>
          <w:b w:val="0"/>
          <w:bCs w:val="0"/>
        </w:rPr>
        <w:t>. Procesy główne</w:t>
      </w:r>
      <w:bookmarkEnd w:id="122"/>
    </w:p>
    <w:p w14:paraId="31293143" w14:textId="77777777" w:rsidR="00CC2294" w:rsidRDefault="00CC2294" w:rsidP="00CC2294">
      <w:pPr>
        <w:pStyle w:val="TreAkapitu"/>
      </w:pPr>
      <w:r>
        <w:rPr>
          <w:noProof/>
        </w:rPr>
        <w:drawing>
          <wp:inline distT="0" distB="0" distL="0" distR="0" wp14:anchorId="654EB698" wp14:editId="17BFD34B">
            <wp:extent cx="3290455" cy="1594079"/>
            <wp:effectExtent l="0" t="0" r="0" b="0"/>
            <wp:docPr id="11" name="Obraz 11"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braz 11" descr="Obraz zawierający tekst&#10;&#10;Opis wygenerowany automatyczni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297402" cy="1597445"/>
                    </a:xfrm>
                    <a:prstGeom prst="rect">
                      <a:avLst/>
                    </a:prstGeom>
                    <a:noFill/>
                    <a:ln>
                      <a:noFill/>
                    </a:ln>
                  </pic:spPr>
                </pic:pic>
              </a:graphicData>
            </a:graphic>
          </wp:inline>
        </w:drawing>
      </w:r>
    </w:p>
    <w:p w14:paraId="14539383" w14:textId="77777777" w:rsidR="00CC2294" w:rsidRPr="00C36D8E" w:rsidRDefault="00CC2294" w:rsidP="00CC2294">
      <w:pPr>
        <w:pStyle w:val="TreAkapitu"/>
        <w:rPr>
          <w:sz w:val="20"/>
          <w:szCs w:val="16"/>
        </w:rPr>
      </w:pPr>
      <w:r w:rsidRPr="00C36D8E">
        <w:rPr>
          <w:sz w:val="20"/>
          <w:szCs w:val="16"/>
        </w:rPr>
        <w:t>Źródło: Opracowanie własne</w:t>
      </w:r>
    </w:p>
    <w:p w14:paraId="63E2CA7B" w14:textId="77777777" w:rsidR="00CC2294" w:rsidRPr="00CC2294" w:rsidRDefault="00CC2294" w:rsidP="00CC2294">
      <w:pPr>
        <w:pStyle w:val="TreAkapitu"/>
      </w:pPr>
    </w:p>
    <w:p w14:paraId="40B6351B" w14:textId="77777777" w:rsidR="0042534A" w:rsidRDefault="007775D4" w:rsidP="00D340D5">
      <w:pPr>
        <w:pStyle w:val="Nagwek3"/>
      </w:pPr>
      <w:bookmarkStart w:id="123" w:name="_Toc8601594"/>
      <w:bookmarkStart w:id="124" w:name="_Toc91668285"/>
      <w:r>
        <w:t>Macierz CRUD dla relacji PROCES-OBIEKT/ENCJA</w:t>
      </w:r>
      <w:bookmarkEnd w:id="123"/>
      <w:bookmarkEnd w:id="124"/>
    </w:p>
    <w:p w14:paraId="6CF0A022" w14:textId="0397E876" w:rsidR="00BC4EDD" w:rsidRDefault="0042534A" w:rsidP="000F6057">
      <w:pPr>
        <w:pStyle w:val="Nagwek3"/>
      </w:pPr>
      <w:bookmarkStart w:id="125" w:name="_Toc8601595"/>
      <w:bookmarkStart w:id="126" w:name="_Toc91668286"/>
      <w:r>
        <w:t>Macierz RACI dla relacji ROLA</w:t>
      </w:r>
      <w:r w:rsidR="00B11C87">
        <w:t xml:space="preserve"> BIZNESOWA</w:t>
      </w:r>
      <w:r>
        <w:t>-PROCES BIZNESOWY</w:t>
      </w:r>
      <w:bookmarkEnd w:id="125"/>
      <w:bookmarkEnd w:id="126"/>
    </w:p>
    <w:p w14:paraId="75BD9F2D" w14:textId="77777777" w:rsidR="00EE50DB" w:rsidRPr="00EE50DB" w:rsidRDefault="00EE50DB" w:rsidP="00EE50DB">
      <w:pPr>
        <w:pStyle w:val="TreAkapitu"/>
      </w:pPr>
    </w:p>
    <w:p w14:paraId="27AF6FEE" w14:textId="694ADE5A" w:rsidR="001B5C6B" w:rsidRDefault="00CF6E05" w:rsidP="001B5C6B">
      <w:pPr>
        <w:pStyle w:val="Nagwek3"/>
        <w:rPr>
          <w:bCs/>
          <w:i/>
          <w:iCs/>
        </w:rPr>
      </w:pPr>
      <w:bookmarkStart w:id="127" w:name="_Toc8601596"/>
      <w:bookmarkStart w:id="128" w:name="_Toc91668287"/>
      <w:r>
        <w:lastRenderedPageBreak/>
        <w:t xml:space="preserve">Proces </w:t>
      </w:r>
      <w:bookmarkEnd w:id="127"/>
      <w:r w:rsidR="009B4869">
        <w:t xml:space="preserve">- </w:t>
      </w:r>
      <w:r w:rsidR="009B4869" w:rsidRPr="009B4869">
        <w:rPr>
          <w:bCs/>
          <w:i/>
          <w:iCs/>
        </w:rPr>
        <w:t>obsługa pożyczki</w:t>
      </w:r>
      <w:bookmarkEnd w:id="128"/>
    </w:p>
    <w:p w14:paraId="78411F13" w14:textId="5D2C9DF5" w:rsidR="001B5C6B" w:rsidRDefault="001B5C6B" w:rsidP="001B5C6B">
      <w:pPr>
        <w:pStyle w:val="TreAkapitu"/>
        <w:rPr>
          <w:bCs/>
          <w:szCs w:val="24"/>
        </w:rPr>
      </w:pPr>
      <w:r w:rsidRPr="002714D8">
        <w:rPr>
          <w:bCs/>
          <w:szCs w:val="24"/>
        </w:rPr>
        <w:t>Poniższy diagram przedstawia jeden z głównych procesów biznesowych występujących w systemie obsługi mikropożyczek. Jest to ogólny, uporządkowany przepływ działań</w:t>
      </w:r>
      <w:r w:rsidR="00253BEB" w:rsidRPr="002714D8">
        <w:rPr>
          <w:bCs/>
          <w:szCs w:val="24"/>
        </w:rPr>
        <w:t xml:space="preserve">, które prowadzą do osiągnięcia określonego celu – zrealizowanie obsługi pożyczki. Proces ten </w:t>
      </w:r>
      <w:r w:rsidR="000A21F8" w:rsidRPr="002714D8">
        <w:rPr>
          <w:bCs/>
          <w:szCs w:val="24"/>
        </w:rPr>
        <w:t>zawiera podprocesy</w:t>
      </w:r>
      <w:r w:rsidR="00253BEB" w:rsidRPr="002714D8">
        <w:rPr>
          <w:bCs/>
          <w:szCs w:val="24"/>
        </w:rPr>
        <w:t>, które zostały zdekomponowane, w celu przedstawienia</w:t>
      </w:r>
      <w:r w:rsidR="00407137" w:rsidRPr="002714D8">
        <w:rPr>
          <w:bCs/>
          <w:szCs w:val="24"/>
        </w:rPr>
        <w:t xml:space="preserve"> </w:t>
      </w:r>
      <w:r w:rsidR="00253BEB" w:rsidRPr="002714D8">
        <w:rPr>
          <w:bCs/>
          <w:szCs w:val="24"/>
        </w:rPr>
        <w:t>szczegółów</w:t>
      </w:r>
      <w:r w:rsidR="00407137" w:rsidRPr="002714D8">
        <w:rPr>
          <w:bCs/>
          <w:szCs w:val="24"/>
        </w:rPr>
        <w:t xml:space="preserve"> realizacj</w:t>
      </w:r>
      <w:r w:rsidR="000A21F8" w:rsidRPr="002714D8">
        <w:rPr>
          <w:bCs/>
          <w:szCs w:val="24"/>
        </w:rPr>
        <w:t>i</w:t>
      </w:r>
      <w:r w:rsidR="00253BEB" w:rsidRPr="002714D8">
        <w:rPr>
          <w:bCs/>
          <w:szCs w:val="24"/>
        </w:rPr>
        <w:t xml:space="preserve"> danych czynności.</w:t>
      </w:r>
    </w:p>
    <w:p w14:paraId="4A4B5446" w14:textId="704520B0" w:rsidR="00430514" w:rsidRPr="00430514" w:rsidRDefault="009258AD" w:rsidP="008E2067">
      <w:pPr>
        <w:pStyle w:val="TreAkapitu"/>
        <w:ind w:firstLine="0"/>
      </w:pPr>
      <w:r>
        <w:rPr>
          <w:noProof/>
        </w:rPr>
        <mc:AlternateContent>
          <mc:Choice Requires="wps">
            <w:drawing>
              <wp:anchor distT="0" distB="0" distL="114300" distR="114300" simplePos="0" relativeHeight="251662336" behindDoc="0" locked="0" layoutInCell="1" allowOverlap="1" wp14:anchorId="268E7FF8" wp14:editId="7A10C43C">
                <wp:simplePos x="0" y="0"/>
                <wp:positionH relativeFrom="column">
                  <wp:posOffset>-841375</wp:posOffset>
                </wp:positionH>
                <wp:positionV relativeFrom="paragraph">
                  <wp:posOffset>166370</wp:posOffset>
                </wp:positionV>
                <wp:extent cx="7107555" cy="193040"/>
                <wp:effectExtent l="0" t="0" r="0" b="0"/>
                <wp:wrapNone/>
                <wp:docPr id="20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7555" cy="193040"/>
                        </a:xfrm>
                        <a:prstGeom prst="rect">
                          <a:avLst/>
                        </a:prstGeom>
                        <a:solidFill>
                          <a:srgbClr val="FFFFFF"/>
                        </a:solidFill>
                        <a:ln>
                          <a:noFill/>
                        </a:ln>
                      </wps:spPr>
                      <wps:txbx>
                        <w:txbxContent>
                          <w:p w14:paraId="233E6C94" w14:textId="3DF40292" w:rsidR="00430514" w:rsidRPr="00430514" w:rsidRDefault="00430514" w:rsidP="00430514">
                            <w:pPr>
                              <w:pStyle w:val="Legenda"/>
                              <w:rPr>
                                <w:b w:val="0"/>
                                <w:bCs w:val="0"/>
                                <w:noProof/>
                                <w:sz w:val="28"/>
                                <w:szCs w:val="22"/>
                              </w:rPr>
                            </w:pPr>
                            <w:bookmarkStart w:id="129" w:name="_Toc91667886"/>
                            <w:r w:rsidRPr="00430514">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7</w:t>
                            </w:r>
                            <w:r w:rsidR="00914E7C">
                              <w:rPr>
                                <w:b w:val="0"/>
                                <w:bCs w:val="0"/>
                              </w:rPr>
                              <w:fldChar w:fldCharType="end"/>
                            </w:r>
                            <w:r w:rsidRPr="00430514">
                              <w:rPr>
                                <w:b w:val="0"/>
                                <w:bCs w:val="0"/>
                              </w:rPr>
                              <w:t xml:space="preserve">. </w:t>
                            </w:r>
                            <w:r w:rsidR="00BC6B53">
                              <w:rPr>
                                <w:b w:val="0"/>
                                <w:bCs w:val="0"/>
                              </w:rPr>
                              <w:t>Diagram p</w:t>
                            </w:r>
                            <w:r w:rsidRPr="00430514">
                              <w:rPr>
                                <w:b w:val="0"/>
                                <w:bCs w:val="0"/>
                              </w:rPr>
                              <w:t>roces</w:t>
                            </w:r>
                            <w:r w:rsidR="00BC6B53">
                              <w:rPr>
                                <w:b w:val="0"/>
                                <w:bCs w:val="0"/>
                              </w:rPr>
                              <w:t xml:space="preserve">u biznesowego - </w:t>
                            </w:r>
                            <w:r w:rsidRPr="00430514">
                              <w:rPr>
                                <w:b w:val="0"/>
                                <w:bCs w:val="0"/>
                              </w:rPr>
                              <w:t xml:space="preserve"> </w:t>
                            </w:r>
                            <w:r w:rsidRPr="00BC6B53">
                              <w:rPr>
                                <w:b w:val="0"/>
                                <w:bCs w:val="0"/>
                                <w:i/>
                                <w:iCs/>
                              </w:rPr>
                              <w:t>obsług</w:t>
                            </w:r>
                            <w:r w:rsidR="00BC6B53" w:rsidRPr="00BC6B53">
                              <w:rPr>
                                <w:b w:val="0"/>
                                <w:bCs w:val="0"/>
                                <w:i/>
                                <w:iCs/>
                              </w:rPr>
                              <w:t>a</w:t>
                            </w:r>
                            <w:r w:rsidRPr="00BC6B53">
                              <w:rPr>
                                <w:b w:val="0"/>
                                <w:bCs w:val="0"/>
                                <w:i/>
                                <w:iCs/>
                              </w:rPr>
                              <w:t xml:space="preserve"> pożyczki</w:t>
                            </w:r>
                            <w:bookmarkEnd w:id="129"/>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8E7FF8" id="Text Box 4" o:spid="_x0000_s1031" type="#_x0000_t202" style="position:absolute;left:0;text-align:left;margin-left:-66.25pt;margin-top:13.1pt;width:559.65pt;height:15.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" stroked="f">
                <v:textbox inset="0,0,0,0">
                  <w:txbxContent>
                    <w:p w14:paraId="233E6C94" w14:textId="3DF40292" w:rsidR="00430514" w:rsidRPr="00430514" w:rsidRDefault="00430514" w:rsidP="00430514">
                      <w:pPr>
                        <w:pStyle w:val="Legenda"/>
                        <w:rPr>
                          <w:b w:val="0"/>
                          <w:bCs w:val="0"/>
                          <w:noProof/>
                          <w:sz w:val="28"/>
                          <w:szCs w:val="22"/>
                        </w:rPr>
                      </w:pPr>
                      <w:bookmarkStart w:id="130" w:name="_Toc91667886"/>
                      <w:r w:rsidRPr="00430514">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7</w:t>
                      </w:r>
                      <w:r w:rsidR="00914E7C">
                        <w:rPr>
                          <w:b w:val="0"/>
                          <w:bCs w:val="0"/>
                        </w:rPr>
                        <w:fldChar w:fldCharType="end"/>
                      </w:r>
                      <w:r w:rsidRPr="00430514">
                        <w:rPr>
                          <w:b w:val="0"/>
                          <w:bCs w:val="0"/>
                        </w:rPr>
                        <w:t xml:space="preserve">. </w:t>
                      </w:r>
                      <w:r w:rsidR="00BC6B53">
                        <w:rPr>
                          <w:b w:val="0"/>
                          <w:bCs w:val="0"/>
                        </w:rPr>
                        <w:t>Diagram p</w:t>
                      </w:r>
                      <w:r w:rsidRPr="00430514">
                        <w:rPr>
                          <w:b w:val="0"/>
                          <w:bCs w:val="0"/>
                        </w:rPr>
                        <w:t>roces</w:t>
                      </w:r>
                      <w:r w:rsidR="00BC6B53">
                        <w:rPr>
                          <w:b w:val="0"/>
                          <w:bCs w:val="0"/>
                        </w:rPr>
                        <w:t xml:space="preserve">u biznesowego - </w:t>
                      </w:r>
                      <w:r w:rsidRPr="00430514">
                        <w:rPr>
                          <w:b w:val="0"/>
                          <w:bCs w:val="0"/>
                        </w:rPr>
                        <w:t xml:space="preserve"> </w:t>
                      </w:r>
                      <w:r w:rsidRPr="00BC6B53">
                        <w:rPr>
                          <w:b w:val="0"/>
                          <w:bCs w:val="0"/>
                          <w:i/>
                          <w:iCs/>
                        </w:rPr>
                        <w:t>obsług</w:t>
                      </w:r>
                      <w:r w:rsidR="00BC6B53" w:rsidRPr="00BC6B53">
                        <w:rPr>
                          <w:b w:val="0"/>
                          <w:bCs w:val="0"/>
                          <w:i/>
                          <w:iCs/>
                        </w:rPr>
                        <w:t>a</w:t>
                      </w:r>
                      <w:r w:rsidRPr="00BC6B53">
                        <w:rPr>
                          <w:b w:val="0"/>
                          <w:bCs w:val="0"/>
                          <w:i/>
                          <w:iCs/>
                        </w:rPr>
                        <w:t xml:space="preserve"> pożyczki</w:t>
                      </w:r>
                      <w:bookmarkEnd w:id="130"/>
                    </w:p>
                  </w:txbxContent>
                </v:textbox>
              </v:shape>
            </w:pict>
          </mc:Fallback>
        </mc:AlternateContent>
      </w:r>
    </w:p>
    <w:p w14:paraId="73F287D4" w14:textId="3E645993" w:rsidR="005F6216" w:rsidRDefault="00A83F46" w:rsidP="00292CC2">
      <w:pPr>
        <w:pStyle w:val="TreAkapitu"/>
      </w:pPr>
      <w:r>
        <w:rPr>
          <w:noProof/>
        </w:rPr>
        <w:drawing>
          <wp:anchor distT="0" distB="0" distL="114300" distR="114300" simplePos="0" relativeHeight="251557376" behindDoc="1" locked="0" layoutInCell="1" allowOverlap="1" wp14:anchorId="259E50D7" wp14:editId="147B670A">
            <wp:simplePos x="0" y="0"/>
            <wp:positionH relativeFrom="column">
              <wp:posOffset>-66675</wp:posOffset>
            </wp:positionH>
            <wp:positionV relativeFrom="paragraph">
              <wp:posOffset>121285</wp:posOffset>
            </wp:positionV>
            <wp:extent cx="6248400" cy="2318385"/>
            <wp:effectExtent l="0" t="0" r="0" b="0"/>
            <wp:wrapTight wrapText="bothSides">
              <wp:wrapPolygon edited="0">
                <wp:start x="0" y="0"/>
                <wp:lineTo x="0" y="21476"/>
                <wp:lineTo x="21534" y="21476"/>
                <wp:lineTo x="21534" y="0"/>
                <wp:lineTo x="0" y="0"/>
              </wp:wrapPolygon>
            </wp:wrapTight>
            <wp:docPr id="5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248400" cy="2318385"/>
                    </a:xfrm>
                    <a:prstGeom prst="rect">
                      <a:avLst/>
                    </a:prstGeom>
                  </pic:spPr>
                </pic:pic>
              </a:graphicData>
            </a:graphic>
            <wp14:sizeRelH relativeFrom="margin">
              <wp14:pctWidth>0</wp14:pctWidth>
            </wp14:sizeRelH>
            <wp14:sizeRelV relativeFrom="margin">
              <wp14:pctHeight>0</wp14:pctHeight>
            </wp14:sizeRelV>
          </wp:anchor>
        </w:drawing>
      </w:r>
    </w:p>
    <w:p w14:paraId="40346244" w14:textId="2ACD363E" w:rsidR="00994E94" w:rsidRPr="00430514" w:rsidRDefault="00430514" w:rsidP="008959AD">
      <w:pPr>
        <w:pStyle w:val="TreAkapitu"/>
        <w:ind w:firstLine="0"/>
        <w:rPr>
          <w:sz w:val="20"/>
        </w:rPr>
      </w:pPr>
      <w:r w:rsidRPr="00430514">
        <w:rPr>
          <w:sz w:val="20"/>
        </w:rPr>
        <w:t>Źródło: Opracowanie własne</w:t>
      </w:r>
    </w:p>
    <w:p w14:paraId="3801CD36" w14:textId="2A1F9389" w:rsidR="003E0759" w:rsidRPr="009B4869" w:rsidRDefault="00571C6D" w:rsidP="003E0759">
      <w:pPr>
        <w:pStyle w:val="Nagwek3"/>
      </w:pPr>
      <w:bookmarkStart w:id="131" w:name="_Toc8601597"/>
      <w:bookmarkStart w:id="132" w:name="_Toc91668288"/>
      <w:r w:rsidRPr="009B4869">
        <w:t>Podp</w:t>
      </w:r>
      <w:r w:rsidR="00CF6E05" w:rsidRPr="009B4869">
        <w:t xml:space="preserve">roces </w:t>
      </w:r>
      <w:bookmarkEnd w:id="131"/>
      <w:r w:rsidR="009B4869" w:rsidRPr="009B4869">
        <w:t xml:space="preserve">– </w:t>
      </w:r>
      <w:r w:rsidR="009B4869" w:rsidRPr="009B4869">
        <w:rPr>
          <w:i/>
          <w:iCs/>
        </w:rPr>
        <w:t>Złożenie wniosku o pożyczkę</w:t>
      </w:r>
      <w:bookmarkEnd w:id="132"/>
    </w:p>
    <w:p w14:paraId="469F7573" w14:textId="26777092" w:rsidR="003E0759" w:rsidRPr="003E0759" w:rsidRDefault="003E0759" w:rsidP="003E0759">
      <w:pPr>
        <w:pStyle w:val="TreAkapitu"/>
      </w:pPr>
      <w:r>
        <w:t xml:space="preserve">Proces obsługi pożyczki został zdekomponowany na podprocesy. Poniżej przedstawiono diagram </w:t>
      </w:r>
      <w:r w:rsidR="00A867FC">
        <w:t>1 poziomu pod</w:t>
      </w:r>
      <w:r>
        <w:t xml:space="preserve">procesu biznesowego - </w:t>
      </w:r>
      <w:r w:rsidRPr="003E0759">
        <w:rPr>
          <w:i/>
          <w:iCs/>
        </w:rPr>
        <w:t>Złożenie wniosku o pożyczkę</w:t>
      </w:r>
    </w:p>
    <w:p w14:paraId="2E5B1AC7" w14:textId="24036C70" w:rsidR="00994E94" w:rsidRPr="00994E94" w:rsidRDefault="00F65468" w:rsidP="00994E94">
      <w:pPr>
        <w:pStyle w:val="Legenda"/>
        <w:rPr>
          <w:b w:val="0"/>
          <w:bCs w:val="0"/>
          <w:i/>
          <w:iCs/>
        </w:rPr>
      </w:pPr>
      <w:bookmarkStart w:id="133" w:name="_Toc91667887"/>
      <w:r>
        <w:rPr>
          <w:noProof/>
        </w:rPr>
        <w:lastRenderedPageBreak/>
        <w:drawing>
          <wp:anchor distT="0" distB="0" distL="114300" distR="114300" simplePos="0" relativeHeight="251584000" behindDoc="1" locked="0" layoutInCell="1" allowOverlap="1" wp14:anchorId="112F9C14" wp14:editId="4AF89B94">
            <wp:simplePos x="0" y="0"/>
            <wp:positionH relativeFrom="column">
              <wp:posOffset>-287655</wp:posOffset>
            </wp:positionH>
            <wp:positionV relativeFrom="paragraph">
              <wp:posOffset>281940</wp:posOffset>
            </wp:positionV>
            <wp:extent cx="6341110" cy="3006725"/>
            <wp:effectExtent l="0" t="0" r="0" b="0"/>
            <wp:wrapTight wrapText="bothSides">
              <wp:wrapPolygon edited="0">
                <wp:start x="0" y="0"/>
                <wp:lineTo x="0" y="21486"/>
                <wp:lineTo x="21544" y="21486"/>
                <wp:lineTo x="21544" y="0"/>
                <wp:lineTo x="0" y="0"/>
              </wp:wrapPolygon>
            </wp:wrapTight>
            <wp:docPr id="54"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6341110" cy="3006725"/>
                    </a:xfrm>
                    <a:prstGeom prst="rect">
                      <a:avLst/>
                    </a:prstGeom>
                  </pic:spPr>
                </pic:pic>
              </a:graphicData>
            </a:graphic>
            <wp14:sizeRelH relativeFrom="margin">
              <wp14:pctWidth>0</wp14:pctWidth>
            </wp14:sizeRelH>
            <wp14:sizeRelV relativeFrom="margin">
              <wp14:pctHeight>0</wp14:pctHeight>
            </wp14:sizeRelV>
          </wp:anchor>
        </w:drawing>
      </w:r>
      <w:r w:rsidR="00BC6B53" w:rsidRPr="00BC6B53">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8</w:t>
      </w:r>
      <w:r w:rsidR="00914E7C">
        <w:rPr>
          <w:b w:val="0"/>
          <w:bCs w:val="0"/>
        </w:rPr>
        <w:fldChar w:fldCharType="end"/>
      </w:r>
      <w:r w:rsidR="00BC6B53" w:rsidRPr="00BC6B53">
        <w:rPr>
          <w:b w:val="0"/>
          <w:bCs w:val="0"/>
        </w:rPr>
        <w:t xml:space="preserve">. Diagram </w:t>
      </w:r>
      <w:r w:rsidR="009B4869">
        <w:rPr>
          <w:b w:val="0"/>
          <w:bCs w:val="0"/>
        </w:rPr>
        <w:t>pod</w:t>
      </w:r>
      <w:r w:rsidR="00BC6B53" w:rsidRPr="00BC6B53">
        <w:rPr>
          <w:b w:val="0"/>
          <w:bCs w:val="0"/>
        </w:rPr>
        <w:t xml:space="preserve">procesu biznesowego – </w:t>
      </w:r>
      <w:bookmarkStart w:id="134" w:name="_Hlk85191410"/>
      <w:r w:rsidR="00BC6B53" w:rsidRPr="00BC6B53">
        <w:rPr>
          <w:b w:val="0"/>
          <w:bCs w:val="0"/>
          <w:i/>
          <w:iCs/>
        </w:rPr>
        <w:t>Złożenie wniosku o pożyczkę</w:t>
      </w:r>
      <w:bookmarkEnd w:id="133"/>
      <w:bookmarkEnd w:id="134"/>
    </w:p>
    <w:p w14:paraId="1D46AF8D" w14:textId="1B9C320D" w:rsidR="00994E94" w:rsidRDefault="00994E94" w:rsidP="00994E94">
      <w:pPr>
        <w:pStyle w:val="TreAkapitu"/>
        <w:jc w:val="left"/>
      </w:pPr>
      <w:r w:rsidRPr="00CF77FA">
        <w:rPr>
          <w:sz w:val="20"/>
          <w:szCs w:val="16"/>
        </w:rPr>
        <w:t>Źródło: Opracowanie własne</w:t>
      </w:r>
    </w:p>
    <w:p w14:paraId="5904DF47" w14:textId="382C8B6C" w:rsidR="006C66F6" w:rsidRDefault="006C66F6" w:rsidP="00D340D5">
      <w:pPr>
        <w:pStyle w:val="Nagwek2"/>
      </w:pPr>
      <w:bookmarkStart w:id="135" w:name="_Toc8601600"/>
      <w:bookmarkStart w:id="136" w:name="_Toc91668289"/>
      <w:r>
        <w:t>R</w:t>
      </w:r>
      <w:r w:rsidR="00372962">
        <w:t>e</w:t>
      </w:r>
      <w:r>
        <w:t>guły biznesowe</w:t>
      </w:r>
      <w:bookmarkEnd w:id="135"/>
      <w:bookmarkEnd w:id="136"/>
    </w:p>
    <w:p w14:paraId="6AFCB37F" w14:textId="09E4C981" w:rsidR="008570A1" w:rsidRDefault="008570A1" w:rsidP="008570A1">
      <w:pPr>
        <w:pStyle w:val="TreAkapitu"/>
      </w:pPr>
      <w:r>
        <w:t>Reguły biznesowe</w:t>
      </w:r>
      <w:r w:rsidR="00E32A12">
        <w:t xml:space="preserve"> (ang. </w:t>
      </w:r>
      <w:r w:rsidR="00E32A12" w:rsidRPr="00E32A12">
        <w:rPr>
          <w:i/>
          <w:iCs/>
        </w:rPr>
        <w:t xml:space="preserve">Business </w:t>
      </w:r>
      <w:proofErr w:type="spellStart"/>
      <w:r w:rsidR="00E32A12" w:rsidRPr="00E32A12">
        <w:rPr>
          <w:i/>
          <w:iCs/>
        </w:rPr>
        <w:t>rule</w:t>
      </w:r>
      <w:r w:rsidR="00E32A12">
        <w:rPr>
          <w:i/>
          <w:iCs/>
        </w:rPr>
        <w:t>s</w:t>
      </w:r>
      <w:proofErr w:type="spellEnd"/>
      <w:r w:rsidR="00E32A12">
        <w:t>)</w:t>
      </w:r>
      <w:r>
        <w:t xml:space="preserve"> stanowią ograniczenia specyficzne, które dotyczą funkcjonowania całego obszaru organizacji. Mają wpływ na zachowanie organizacji poprzez definiowanie lub ograniczanie pewnych aspektów biznesu. </w:t>
      </w:r>
      <w:r w:rsidR="009711B5">
        <w:t>Celem reguł biznesowych jest zdefiniowanie struktury biznesowej lub kontrolowanie wpływu na zachowania bizne</w:t>
      </w:r>
      <w:r w:rsidR="008A48C4">
        <w:t>s</w:t>
      </w:r>
      <w:r w:rsidR="009711B5">
        <w:t>owe.</w:t>
      </w:r>
      <w:r>
        <w:t xml:space="preserve"> </w:t>
      </w:r>
      <w:r w:rsidR="008A48C4">
        <w:t>Ponadto pozwalają zapobiegać niepożądanym przez organizacje sytuacjom praz zapewniają spójność decyzji biznesowych w ramach podjętych działań w organizacji.</w:t>
      </w:r>
    </w:p>
    <w:p w14:paraId="43E2BA16" w14:textId="77777777" w:rsidR="008C13CA" w:rsidRDefault="008C13CA" w:rsidP="00B57417">
      <w:pPr>
        <w:pStyle w:val="TreAkapitu"/>
        <w:ind w:firstLine="0"/>
      </w:pPr>
    </w:p>
    <w:p w14:paraId="49FF71CB" w14:textId="6B961BCD" w:rsidR="00B0111F" w:rsidRPr="00B0111F" w:rsidRDefault="00B0111F" w:rsidP="00B0111F">
      <w:pPr>
        <w:pStyle w:val="Legenda"/>
        <w:rPr>
          <w:b w:val="0"/>
          <w:bCs w:val="0"/>
        </w:rPr>
      </w:pPr>
      <w:r w:rsidRPr="00B0111F">
        <w:rPr>
          <w:b w:val="0"/>
          <w:bCs w:val="0"/>
        </w:rPr>
        <w:t xml:space="preserve">Tabela </w:t>
      </w:r>
      <w:r w:rsidRPr="00B0111F">
        <w:rPr>
          <w:b w:val="0"/>
          <w:bCs w:val="0"/>
        </w:rPr>
        <w:fldChar w:fldCharType="begin"/>
      </w:r>
      <w:r w:rsidRPr="00B0111F">
        <w:rPr>
          <w:b w:val="0"/>
          <w:bCs w:val="0"/>
        </w:rPr>
        <w:instrText xml:space="preserve"> SEQ Tabela \* ARABIC </w:instrText>
      </w:r>
      <w:r w:rsidRPr="00B0111F">
        <w:rPr>
          <w:b w:val="0"/>
          <w:bCs w:val="0"/>
        </w:rPr>
        <w:fldChar w:fldCharType="separate"/>
      </w:r>
      <w:r w:rsidR="00B14963">
        <w:rPr>
          <w:b w:val="0"/>
          <w:bCs w:val="0"/>
          <w:noProof/>
        </w:rPr>
        <w:t>5</w:t>
      </w:r>
      <w:r w:rsidRPr="00B0111F">
        <w:rPr>
          <w:b w:val="0"/>
          <w:bCs w:val="0"/>
        </w:rPr>
        <w:fldChar w:fldCharType="end"/>
      </w:r>
      <w:r w:rsidRPr="00B0111F">
        <w:rPr>
          <w:b w:val="0"/>
          <w:bCs w:val="0"/>
        </w:rPr>
        <w:t>. Reguły biznesow</w:t>
      </w:r>
      <w:r w:rsidR="002919B1">
        <w:rPr>
          <w:b w:val="0"/>
          <w:bCs w:val="0"/>
        </w:rPr>
        <w:t>e</w:t>
      </w:r>
      <w:r w:rsidRPr="00B0111F">
        <w:rPr>
          <w:b w:val="0"/>
          <w:bCs w:val="0"/>
        </w:rPr>
        <w:t xml:space="preserve"> w zakresie polityki obsługi pożyczki</w:t>
      </w:r>
    </w:p>
    <w:tbl>
      <w:tblPr>
        <w:tblStyle w:val="Tabela-Siatka"/>
        <w:tblW w:w="9128" w:type="dxa"/>
        <w:tblInd w:w="259" w:type="dxa"/>
        <w:tblLook w:val="04A0" w:firstRow="1" w:lastRow="0" w:firstColumn="1" w:lastColumn="0" w:noHBand="0" w:noVBand="1"/>
      </w:tblPr>
      <w:tblGrid>
        <w:gridCol w:w="1101"/>
        <w:gridCol w:w="8027"/>
      </w:tblGrid>
      <w:tr w:rsidR="008C13CA" w14:paraId="433DCE5D" w14:textId="77777777" w:rsidTr="00310846">
        <w:trPr>
          <w:trHeight w:val="427"/>
        </w:trPr>
        <w:tc>
          <w:tcPr>
            <w:tcW w:w="9128" w:type="dxa"/>
            <w:gridSpan w:val="2"/>
            <w:shd w:val="clear" w:color="auto" w:fill="BFBFBF" w:themeFill="background1" w:themeFillShade="BF"/>
          </w:tcPr>
          <w:p w14:paraId="009084A8" w14:textId="5F3B1353" w:rsidR="008C13CA" w:rsidRPr="00BF6AE5" w:rsidRDefault="008C13CA" w:rsidP="008C13CA">
            <w:pPr>
              <w:pStyle w:val="TreAkapitu"/>
              <w:ind w:firstLine="0"/>
              <w:jc w:val="center"/>
              <w:rPr>
                <w:b/>
                <w:bCs/>
              </w:rPr>
            </w:pPr>
            <w:r w:rsidRPr="00BF6AE5">
              <w:rPr>
                <w:b/>
                <w:bCs/>
              </w:rPr>
              <w:t>Polityka obsługi pożyczki</w:t>
            </w:r>
          </w:p>
        </w:tc>
      </w:tr>
      <w:tr w:rsidR="008C13CA" w14:paraId="26D40DBA" w14:textId="77777777" w:rsidTr="00310846">
        <w:tc>
          <w:tcPr>
            <w:tcW w:w="1101" w:type="dxa"/>
            <w:shd w:val="clear" w:color="auto" w:fill="BFBFBF" w:themeFill="background1" w:themeFillShade="BF"/>
          </w:tcPr>
          <w:p w14:paraId="35229B81" w14:textId="314EC913" w:rsidR="008C13CA" w:rsidRPr="00CC64E6" w:rsidRDefault="008C13CA" w:rsidP="0036730E">
            <w:pPr>
              <w:pStyle w:val="TreAkapitu"/>
              <w:ind w:firstLine="0"/>
              <w:rPr>
                <w:b/>
                <w:bCs/>
              </w:rPr>
            </w:pPr>
            <w:r w:rsidRPr="00CC64E6">
              <w:rPr>
                <w:b/>
                <w:bCs/>
              </w:rPr>
              <w:t>ID</w:t>
            </w:r>
          </w:p>
        </w:tc>
        <w:tc>
          <w:tcPr>
            <w:tcW w:w="8027" w:type="dxa"/>
            <w:shd w:val="clear" w:color="auto" w:fill="BFBFBF" w:themeFill="background1" w:themeFillShade="BF"/>
          </w:tcPr>
          <w:p w14:paraId="0BB48161" w14:textId="45EFEDD5" w:rsidR="008C13CA" w:rsidRPr="00CC64E6" w:rsidRDefault="008C13CA" w:rsidP="0036730E">
            <w:pPr>
              <w:pStyle w:val="TreAkapitu"/>
              <w:ind w:firstLine="0"/>
              <w:rPr>
                <w:b/>
                <w:bCs/>
              </w:rPr>
            </w:pPr>
            <w:r w:rsidRPr="00CC64E6">
              <w:rPr>
                <w:b/>
                <w:bCs/>
              </w:rPr>
              <w:t>Opis</w:t>
            </w:r>
          </w:p>
        </w:tc>
      </w:tr>
      <w:tr w:rsidR="008C13CA" w14:paraId="028B93BC" w14:textId="77777777" w:rsidTr="00310846">
        <w:tc>
          <w:tcPr>
            <w:tcW w:w="1101" w:type="dxa"/>
          </w:tcPr>
          <w:p w14:paraId="301F67D9" w14:textId="469E42C3" w:rsidR="008C13CA" w:rsidRPr="00BF6AE5" w:rsidRDefault="008C13CA" w:rsidP="008C13CA">
            <w:pPr>
              <w:pStyle w:val="TreAkapitu"/>
              <w:ind w:firstLine="0"/>
            </w:pPr>
            <w:r w:rsidRPr="00BF6AE5">
              <w:t>RB001</w:t>
            </w:r>
          </w:p>
        </w:tc>
        <w:tc>
          <w:tcPr>
            <w:tcW w:w="8027" w:type="dxa"/>
          </w:tcPr>
          <w:p w14:paraId="3FDFAA0D" w14:textId="2B700180" w:rsidR="008C13CA" w:rsidRDefault="008C13CA" w:rsidP="008C13CA">
            <w:pPr>
              <w:pStyle w:val="TreAkapitu"/>
              <w:ind w:firstLine="0"/>
            </w:pPr>
            <w:r w:rsidRPr="00373FAF">
              <w:t>Nadanie uprawnień do zaciągnięcia lub udzielenia pożyczki przez studenta odbywa się po pomyślnej weryfikacji danych</w:t>
            </w:r>
          </w:p>
        </w:tc>
      </w:tr>
      <w:tr w:rsidR="008C13CA" w14:paraId="0E893969" w14:textId="77777777" w:rsidTr="00310846">
        <w:tc>
          <w:tcPr>
            <w:tcW w:w="1101" w:type="dxa"/>
          </w:tcPr>
          <w:p w14:paraId="3FAF5310" w14:textId="2AAE9794" w:rsidR="008C13CA" w:rsidRPr="00BF6AE5" w:rsidRDefault="008C13CA" w:rsidP="008C13CA">
            <w:pPr>
              <w:pStyle w:val="TreAkapitu"/>
              <w:ind w:firstLine="0"/>
            </w:pPr>
            <w:r w:rsidRPr="00BF6AE5">
              <w:t>RB002</w:t>
            </w:r>
          </w:p>
        </w:tc>
        <w:tc>
          <w:tcPr>
            <w:tcW w:w="8027" w:type="dxa"/>
          </w:tcPr>
          <w:p w14:paraId="44125665" w14:textId="02F66292" w:rsidR="008C13CA" w:rsidRDefault="008C13CA" w:rsidP="008C13CA">
            <w:pPr>
              <w:pStyle w:val="TreAkapitu"/>
              <w:ind w:firstLine="0"/>
            </w:pPr>
            <w:r w:rsidRPr="00373FAF">
              <w:t>Pożyczkobiorca wystawiając wniosek o pożyczkę ustala warunki pożyczki – kwotę, czas spłaty, ilość rat, oprocentowanie, opis pożyczki</w:t>
            </w:r>
          </w:p>
        </w:tc>
      </w:tr>
      <w:tr w:rsidR="008C13CA" w14:paraId="4134ED37" w14:textId="77777777" w:rsidTr="00310846">
        <w:tc>
          <w:tcPr>
            <w:tcW w:w="1101" w:type="dxa"/>
          </w:tcPr>
          <w:p w14:paraId="416C2705" w14:textId="3A21155F" w:rsidR="008C13CA" w:rsidRPr="00BF6AE5" w:rsidRDefault="008C13CA" w:rsidP="008C13CA">
            <w:pPr>
              <w:pStyle w:val="TreAkapitu"/>
              <w:ind w:firstLine="0"/>
            </w:pPr>
            <w:r w:rsidRPr="00BF6AE5">
              <w:t>RB003</w:t>
            </w:r>
          </w:p>
        </w:tc>
        <w:tc>
          <w:tcPr>
            <w:tcW w:w="8027" w:type="dxa"/>
          </w:tcPr>
          <w:p w14:paraId="6D21B54B" w14:textId="41303110" w:rsidR="008C13CA" w:rsidRDefault="008C13CA" w:rsidP="008C13CA">
            <w:pPr>
              <w:pStyle w:val="TreAkapitu"/>
              <w:ind w:firstLine="0"/>
            </w:pPr>
            <w:r w:rsidRPr="00373FAF">
              <w:t>Wykonanie operacji wystawienia wniosku o pożyczkę możliwe jest jedynie w przypadku, kiedy student nie posiada zadłużeń</w:t>
            </w:r>
          </w:p>
        </w:tc>
      </w:tr>
      <w:tr w:rsidR="008C13CA" w14:paraId="177F671A" w14:textId="77777777" w:rsidTr="00310846">
        <w:tc>
          <w:tcPr>
            <w:tcW w:w="1101" w:type="dxa"/>
          </w:tcPr>
          <w:p w14:paraId="267D3145" w14:textId="335F7880" w:rsidR="008C13CA" w:rsidRPr="00BF6AE5" w:rsidRDefault="008C13CA" w:rsidP="008C13CA">
            <w:pPr>
              <w:pStyle w:val="TreAkapitu"/>
              <w:ind w:firstLine="0"/>
            </w:pPr>
            <w:r w:rsidRPr="00BF6AE5">
              <w:t>RB004</w:t>
            </w:r>
          </w:p>
        </w:tc>
        <w:tc>
          <w:tcPr>
            <w:tcW w:w="8027" w:type="dxa"/>
          </w:tcPr>
          <w:p w14:paraId="2BD7F930" w14:textId="1DFE73FE" w:rsidR="008C13CA" w:rsidRDefault="008C13CA" w:rsidP="008C13CA">
            <w:pPr>
              <w:pStyle w:val="TreAkapitu"/>
              <w:ind w:firstLine="0"/>
            </w:pPr>
            <w:r w:rsidRPr="00EE33CB">
              <w:t>Pożyczkobiorca może wnioskować o przedłużenie terminu spłaty</w:t>
            </w:r>
          </w:p>
        </w:tc>
      </w:tr>
      <w:tr w:rsidR="008C13CA" w14:paraId="223DF0DC" w14:textId="77777777" w:rsidTr="00310846">
        <w:tc>
          <w:tcPr>
            <w:tcW w:w="1101" w:type="dxa"/>
          </w:tcPr>
          <w:p w14:paraId="0DA320EC" w14:textId="0DED78A3" w:rsidR="008C13CA" w:rsidRPr="00BF6AE5" w:rsidRDefault="008C13CA" w:rsidP="008C13CA">
            <w:pPr>
              <w:pStyle w:val="TreAkapitu"/>
              <w:ind w:firstLine="0"/>
            </w:pPr>
            <w:r w:rsidRPr="00BF6AE5">
              <w:t>RB005</w:t>
            </w:r>
          </w:p>
        </w:tc>
        <w:tc>
          <w:tcPr>
            <w:tcW w:w="8027" w:type="dxa"/>
          </w:tcPr>
          <w:p w14:paraId="4632B45B" w14:textId="45B49CE2" w:rsidR="008C13CA" w:rsidRDefault="008C13CA" w:rsidP="008C13CA">
            <w:pPr>
              <w:pStyle w:val="TreAkapitu"/>
              <w:ind w:firstLine="0"/>
            </w:pPr>
            <w:r w:rsidRPr="00EE33CB">
              <w:t>Rating studenta jest odpowiednio zwiększany po spłacie pożyczki</w:t>
            </w:r>
          </w:p>
        </w:tc>
      </w:tr>
      <w:tr w:rsidR="008C13CA" w14:paraId="3D270B48" w14:textId="77777777" w:rsidTr="00310846">
        <w:tc>
          <w:tcPr>
            <w:tcW w:w="1101" w:type="dxa"/>
          </w:tcPr>
          <w:p w14:paraId="3D4DEDAE" w14:textId="45971724" w:rsidR="008C13CA" w:rsidRPr="00BF6AE5" w:rsidRDefault="008C13CA" w:rsidP="008C13CA">
            <w:pPr>
              <w:pStyle w:val="TreAkapitu"/>
              <w:ind w:firstLine="0"/>
            </w:pPr>
            <w:r w:rsidRPr="00BF6AE5">
              <w:lastRenderedPageBreak/>
              <w:t>RB006</w:t>
            </w:r>
          </w:p>
        </w:tc>
        <w:tc>
          <w:tcPr>
            <w:tcW w:w="8027" w:type="dxa"/>
          </w:tcPr>
          <w:p w14:paraId="71A40A2B" w14:textId="3CF35A20" w:rsidR="008C13CA" w:rsidRDefault="008C13CA" w:rsidP="008C13CA">
            <w:pPr>
              <w:pStyle w:val="TreAkapitu"/>
              <w:ind w:firstLine="0"/>
            </w:pPr>
            <w:r w:rsidRPr="00EE33CB">
              <w:t>Maksymalna kwota pożyczki jest zwiększana wraz ze wzrostem ratingu studenta</w:t>
            </w:r>
          </w:p>
        </w:tc>
      </w:tr>
      <w:tr w:rsidR="008C13CA" w14:paraId="1A8E3A60" w14:textId="77777777" w:rsidTr="00310846">
        <w:trPr>
          <w:trHeight w:val="395"/>
        </w:trPr>
        <w:tc>
          <w:tcPr>
            <w:tcW w:w="1101" w:type="dxa"/>
          </w:tcPr>
          <w:p w14:paraId="28986CBF" w14:textId="76B35795" w:rsidR="008C13CA" w:rsidRPr="00BF6AE5" w:rsidRDefault="008C13CA" w:rsidP="008C13CA">
            <w:pPr>
              <w:pStyle w:val="TreAkapitu"/>
              <w:ind w:firstLine="0"/>
            </w:pPr>
            <w:r w:rsidRPr="00BF6AE5">
              <w:t>RB007</w:t>
            </w:r>
          </w:p>
        </w:tc>
        <w:tc>
          <w:tcPr>
            <w:tcW w:w="8027" w:type="dxa"/>
          </w:tcPr>
          <w:p w14:paraId="1E3C221F" w14:textId="77777777" w:rsidR="008C13CA" w:rsidRDefault="008C13CA" w:rsidP="008C13CA">
            <w:pPr>
              <w:pStyle w:val="TreAkapitu"/>
              <w:ind w:firstLine="0"/>
            </w:pPr>
            <w:r>
              <w:t>W przypadku braku spłaty w wyznaczonym terminie naliczane zostają odsetki</w:t>
            </w:r>
          </w:p>
          <w:p w14:paraId="7A90A81C" w14:textId="77777777" w:rsidR="008C13CA" w:rsidRPr="00EE33CB" w:rsidRDefault="008C13CA" w:rsidP="008C13CA">
            <w:pPr>
              <w:pStyle w:val="TreAkapitu"/>
              <w:ind w:firstLine="0"/>
            </w:pPr>
          </w:p>
        </w:tc>
      </w:tr>
    </w:tbl>
    <w:p w14:paraId="714A1DE9" w14:textId="1586E1D3" w:rsidR="008C13CA" w:rsidRDefault="00B0111F" w:rsidP="0059578A">
      <w:pPr>
        <w:pStyle w:val="TreAkapitu"/>
        <w:ind w:firstLine="0"/>
        <w:rPr>
          <w:sz w:val="20"/>
          <w:szCs w:val="16"/>
        </w:rPr>
      </w:pPr>
      <w:r w:rsidRPr="00B0111F">
        <w:rPr>
          <w:sz w:val="20"/>
          <w:szCs w:val="16"/>
        </w:rPr>
        <w:t>Źródło: opracowanie własne</w:t>
      </w:r>
    </w:p>
    <w:p w14:paraId="72921904" w14:textId="69D6A596" w:rsidR="00B362F5" w:rsidRDefault="00B362F5" w:rsidP="0059578A">
      <w:pPr>
        <w:pStyle w:val="TreAkapitu"/>
        <w:ind w:firstLine="0"/>
        <w:rPr>
          <w:sz w:val="20"/>
          <w:szCs w:val="16"/>
        </w:rPr>
      </w:pPr>
    </w:p>
    <w:p w14:paraId="394A4E7C" w14:textId="48E33703" w:rsidR="00B362F5" w:rsidRDefault="00B362F5" w:rsidP="0059578A">
      <w:pPr>
        <w:pStyle w:val="TreAkapitu"/>
        <w:ind w:firstLine="0"/>
        <w:rPr>
          <w:sz w:val="20"/>
          <w:szCs w:val="16"/>
        </w:rPr>
      </w:pPr>
    </w:p>
    <w:p w14:paraId="10A65757" w14:textId="280D4429" w:rsidR="00B362F5" w:rsidRDefault="00B362F5" w:rsidP="0059578A">
      <w:pPr>
        <w:pStyle w:val="TreAkapitu"/>
        <w:ind w:firstLine="0"/>
        <w:rPr>
          <w:sz w:val="20"/>
          <w:szCs w:val="16"/>
        </w:rPr>
      </w:pPr>
    </w:p>
    <w:p w14:paraId="1FFC9836" w14:textId="386815C0" w:rsidR="00ED0D6F" w:rsidRDefault="00ED0D6F" w:rsidP="0059578A">
      <w:pPr>
        <w:pStyle w:val="TreAkapitu"/>
        <w:ind w:firstLine="0"/>
        <w:rPr>
          <w:sz w:val="20"/>
          <w:szCs w:val="16"/>
        </w:rPr>
      </w:pPr>
    </w:p>
    <w:p w14:paraId="0C174131" w14:textId="732CB17D" w:rsidR="00ED0D6F" w:rsidRDefault="00ED0D6F" w:rsidP="0059578A">
      <w:pPr>
        <w:pStyle w:val="TreAkapitu"/>
        <w:ind w:firstLine="0"/>
        <w:rPr>
          <w:sz w:val="20"/>
          <w:szCs w:val="16"/>
        </w:rPr>
      </w:pPr>
    </w:p>
    <w:p w14:paraId="14A20D90" w14:textId="27EEF840" w:rsidR="00ED0D6F" w:rsidRDefault="00ED0D6F" w:rsidP="0059578A">
      <w:pPr>
        <w:pStyle w:val="TreAkapitu"/>
        <w:ind w:firstLine="0"/>
        <w:rPr>
          <w:sz w:val="20"/>
          <w:szCs w:val="16"/>
        </w:rPr>
      </w:pPr>
    </w:p>
    <w:p w14:paraId="15B665CD" w14:textId="116C25F1" w:rsidR="00ED0D6F" w:rsidRDefault="00ED0D6F" w:rsidP="0059578A">
      <w:pPr>
        <w:pStyle w:val="TreAkapitu"/>
        <w:ind w:firstLine="0"/>
        <w:rPr>
          <w:sz w:val="20"/>
          <w:szCs w:val="16"/>
        </w:rPr>
      </w:pPr>
    </w:p>
    <w:p w14:paraId="7CF8586D" w14:textId="5E65518B" w:rsidR="00ED0D6F" w:rsidRDefault="00ED0D6F" w:rsidP="0059578A">
      <w:pPr>
        <w:pStyle w:val="TreAkapitu"/>
        <w:ind w:firstLine="0"/>
        <w:rPr>
          <w:sz w:val="20"/>
          <w:szCs w:val="16"/>
        </w:rPr>
      </w:pPr>
    </w:p>
    <w:p w14:paraId="6FF63CC0" w14:textId="54858A3C" w:rsidR="00ED0D6F" w:rsidRDefault="00ED0D6F" w:rsidP="0059578A">
      <w:pPr>
        <w:pStyle w:val="TreAkapitu"/>
        <w:ind w:firstLine="0"/>
        <w:rPr>
          <w:sz w:val="20"/>
          <w:szCs w:val="16"/>
        </w:rPr>
      </w:pPr>
    </w:p>
    <w:p w14:paraId="1E014FF1" w14:textId="77777777" w:rsidR="00ED0D6F" w:rsidRPr="00B0111F" w:rsidRDefault="00ED0D6F" w:rsidP="0059578A">
      <w:pPr>
        <w:pStyle w:val="TreAkapitu"/>
        <w:ind w:firstLine="0"/>
        <w:rPr>
          <w:sz w:val="20"/>
          <w:szCs w:val="16"/>
        </w:rPr>
      </w:pPr>
    </w:p>
    <w:p w14:paraId="00E670E7" w14:textId="38E6468F" w:rsidR="0036730E" w:rsidRPr="00E32A12" w:rsidRDefault="00430514" w:rsidP="003655B2">
      <w:pPr>
        <w:pStyle w:val="Legenda"/>
        <w:jc w:val="left"/>
        <w:rPr>
          <w:b w:val="0"/>
          <w:bCs w:val="0"/>
        </w:rPr>
      </w:pPr>
      <w:bookmarkStart w:id="137" w:name="_Toc91667888"/>
      <w:r w:rsidRPr="00430514">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9</w:t>
      </w:r>
      <w:r w:rsidR="00914E7C">
        <w:rPr>
          <w:b w:val="0"/>
          <w:bCs w:val="0"/>
        </w:rPr>
        <w:fldChar w:fldCharType="end"/>
      </w:r>
      <w:r w:rsidRPr="00430514">
        <w:rPr>
          <w:b w:val="0"/>
          <w:bCs w:val="0"/>
        </w:rPr>
        <w:t>. Reguł</w:t>
      </w:r>
      <w:r w:rsidR="00F66792">
        <w:rPr>
          <w:b w:val="0"/>
          <w:bCs w:val="0"/>
        </w:rPr>
        <w:t>y</w:t>
      </w:r>
      <w:r w:rsidRPr="00430514">
        <w:rPr>
          <w:b w:val="0"/>
          <w:bCs w:val="0"/>
        </w:rPr>
        <w:t xml:space="preserve"> biznesow</w:t>
      </w:r>
      <w:r w:rsidR="006956AD">
        <w:rPr>
          <w:b w:val="0"/>
          <w:bCs w:val="0"/>
        </w:rPr>
        <w:t>e</w:t>
      </w:r>
      <w:r w:rsidRPr="00430514">
        <w:rPr>
          <w:b w:val="0"/>
          <w:bCs w:val="0"/>
        </w:rPr>
        <w:t xml:space="preserve"> </w:t>
      </w:r>
      <w:r w:rsidR="006D1C1F">
        <w:rPr>
          <w:b w:val="0"/>
          <w:bCs w:val="0"/>
        </w:rPr>
        <w:t>wchodzące w zakres polityki obsługi pożyczki</w:t>
      </w:r>
      <w:bookmarkEnd w:id="137"/>
      <w:r w:rsidR="006956AD">
        <w:rPr>
          <w:b w:val="0"/>
          <w:bCs w:val="0"/>
        </w:rPr>
        <w:br/>
      </w:r>
    </w:p>
    <w:p w14:paraId="19419BE6" w14:textId="27C9F921" w:rsidR="003655B2" w:rsidRDefault="003655B2" w:rsidP="004855EE">
      <w:pPr>
        <w:pStyle w:val="TreAkapitu"/>
        <w:ind w:left="1134" w:firstLine="0"/>
      </w:pPr>
    </w:p>
    <w:p w14:paraId="66925EE9" w14:textId="0A673AC3" w:rsidR="003655B2" w:rsidRPr="003655B2" w:rsidRDefault="002B64CB" w:rsidP="003655B2">
      <w:pPr>
        <w:rPr>
          <w:lang w:eastAsia="pl-PL"/>
        </w:rPr>
      </w:pPr>
      <w:r>
        <w:rPr>
          <w:noProof/>
          <w:sz w:val="20"/>
          <w:szCs w:val="16"/>
        </w:rPr>
        <w:lastRenderedPageBreak/>
        <w:drawing>
          <wp:anchor distT="0" distB="0" distL="114300" distR="114300" simplePos="0" relativeHeight="251687424" behindDoc="0" locked="0" layoutInCell="1" allowOverlap="1" wp14:anchorId="7FF45A20" wp14:editId="64EBA435">
            <wp:simplePos x="0" y="0"/>
            <wp:positionH relativeFrom="column">
              <wp:posOffset>1756410</wp:posOffset>
            </wp:positionH>
            <wp:positionV relativeFrom="paragraph">
              <wp:posOffset>3810</wp:posOffset>
            </wp:positionV>
            <wp:extent cx="2818765" cy="6012180"/>
            <wp:effectExtent l="0" t="0" r="0" b="0"/>
            <wp:wrapSquare wrapText="bothSides"/>
            <wp:docPr id="46"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18765" cy="60121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C932DD" w14:textId="77777777" w:rsidR="003655B2" w:rsidRPr="003655B2" w:rsidRDefault="003655B2" w:rsidP="003655B2">
      <w:pPr>
        <w:rPr>
          <w:lang w:eastAsia="pl-PL"/>
        </w:rPr>
      </w:pPr>
    </w:p>
    <w:p w14:paraId="0082A24B" w14:textId="77777777" w:rsidR="003655B2" w:rsidRPr="003655B2" w:rsidRDefault="003655B2" w:rsidP="003655B2">
      <w:pPr>
        <w:rPr>
          <w:lang w:eastAsia="pl-PL"/>
        </w:rPr>
      </w:pPr>
    </w:p>
    <w:p w14:paraId="375544FE" w14:textId="77777777" w:rsidR="003655B2" w:rsidRPr="003655B2" w:rsidRDefault="003655B2" w:rsidP="003655B2">
      <w:pPr>
        <w:rPr>
          <w:lang w:eastAsia="pl-PL"/>
        </w:rPr>
      </w:pPr>
    </w:p>
    <w:p w14:paraId="2AED11B2" w14:textId="77777777" w:rsidR="003655B2" w:rsidRPr="003655B2" w:rsidRDefault="003655B2" w:rsidP="003655B2">
      <w:pPr>
        <w:rPr>
          <w:lang w:eastAsia="pl-PL"/>
        </w:rPr>
      </w:pPr>
    </w:p>
    <w:p w14:paraId="3BEA51BF" w14:textId="77777777" w:rsidR="003655B2" w:rsidRPr="003655B2" w:rsidRDefault="003655B2" w:rsidP="003655B2">
      <w:pPr>
        <w:rPr>
          <w:lang w:eastAsia="pl-PL"/>
        </w:rPr>
      </w:pPr>
    </w:p>
    <w:p w14:paraId="1944CC59" w14:textId="77777777" w:rsidR="003655B2" w:rsidRPr="003655B2" w:rsidRDefault="003655B2" w:rsidP="003655B2">
      <w:pPr>
        <w:rPr>
          <w:lang w:eastAsia="pl-PL"/>
        </w:rPr>
      </w:pPr>
    </w:p>
    <w:p w14:paraId="2885B1A1" w14:textId="77777777" w:rsidR="003655B2" w:rsidRPr="003655B2" w:rsidRDefault="003655B2" w:rsidP="003655B2">
      <w:pPr>
        <w:rPr>
          <w:lang w:eastAsia="pl-PL"/>
        </w:rPr>
      </w:pPr>
    </w:p>
    <w:p w14:paraId="05805344" w14:textId="77777777" w:rsidR="003655B2" w:rsidRPr="003655B2" w:rsidRDefault="003655B2" w:rsidP="003655B2">
      <w:pPr>
        <w:rPr>
          <w:lang w:eastAsia="pl-PL"/>
        </w:rPr>
      </w:pPr>
    </w:p>
    <w:p w14:paraId="52228DF4" w14:textId="77777777" w:rsidR="003655B2" w:rsidRPr="003655B2" w:rsidRDefault="003655B2" w:rsidP="003655B2">
      <w:pPr>
        <w:rPr>
          <w:lang w:eastAsia="pl-PL"/>
        </w:rPr>
      </w:pPr>
    </w:p>
    <w:p w14:paraId="0652DCFA" w14:textId="77777777" w:rsidR="003655B2" w:rsidRPr="003655B2" w:rsidRDefault="003655B2" w:rsidP="003655B2">
      <w:pPr>
        <w:rPr>
          <w:lang w:eastAsia="pl-PL"/>
        </w:rPr>
      </w:pPr>
    </w:p>
    <w:p w14:paraId="36756E5E" w14:textId="77777777" w:rsidR="003655B2" w:rsidRPr="003655B2" w:rsidRDefault="003655B2" w:rsidP="003655B2">
      <w:pPr>
        <w:rPr>
          <w:lang w:eastAsia="pl-PL"/>
        </w:rPr>
      </w:pPr>
    </w:p>
    <w:p w14:paraId="7954F2C9" w14:textId="77777777" w:rsidR="003655B2" w:rsidRDefault="003655B2" w:rsidP="004855EE">
      <w:pPr>
        <w:pStyle w:val="TreAkapitu"/>
        <w:ind w:left="1134" w:firstLine="0"/>
      </w:pPr>
    </w:p>
    <w:p w14:paraId="698A57E2" w14:textId="77777777" w:rsidR="003655B2" w:rsidRDefault="003655B2" w:rsidP="004855EE">
      <w:pPr>
        <w:pStyle w:val="TreAkapitu"/>
        <w:ind w:left="1134" w:firstLine="0"/>
      </w:pPr>
    </w:p>
    <w:p w14:paraId="0FFDCDB5" w14:textId="3546012A" w:rsidR="00C54C7D" w:rsidRDefault="003655B2" w:rsidP="008307B5">
      <w:pPr>
        <w:pStyle w:val="TreAkapitu"/>
        <w:ind w:left="1134" w:firstLine="0"/>
        <w:rPr>
          <w:sz w:val="20"/>
          <w:szCs w:val="16"/>
        </w:rPr>
      </w:pPr>
      <w:r>
        <w:br w:type="textWrapping" w:clear="all"/>
      </w:r>
      <w:r w:rsidR="00430514">
        <w:br/>
      </w:r>
      <w:r w:rsidR="00430514" w:rsidRPr="00430514">
        <w:rPr>
          <w:sz w:val="20"/>
          <w:szCs w:val="16"/>
        </w:rPr>
        <w:t>Źródło: Opracowanie własne</w:t>
      </w:r>
    </w:p>
    <w:p w14:paraId="59A7762F" w14:textId="77777777" w:rsidR="002B64CB" w:rsidRPr="008307B5" w:rsidRDefault="002B64CB" w:rsidP="008307B5">
      <w:pPr>
        <w:pStyle w:val="TreAkapitu"/>
        <w:ind w:left="1134" w:firstLine="0"/>
        <w:rPr>
          <w:sz w:val="20"/>
          <w:szCs w:val="16"/>
        </w:rPr>
      </w:pPr>
    </w:p>
    <w:p w14:paraId="2AF6965D" w14:textId="13D396C5" w:rsidR="004117E0" w:rsidRDefault="00977CD5" w:rsidP="00D340D5">
      <w:pPr>
        <w:pStyle w:val="Nagwek2"/>
      </w:pPr>
      <w:bookmarkStart w:id="138" w:name="_Toc8601601"/>
      <w:bookmarkStart w:id="139" w:name="_Toc91668290"/>
      <w:r>
        <w:t>P</w:t>
      </w:r>
      <w:r w:rsidR="00A047B0">
        <w:t>otrzeb</w:t>
      </w:r>
      <w:r>
        <w:t>y</w:t>
      </w:r>
      <w:r w:rsidR="00A047B0">
        <w:t xml:space="preserve"> biznesow</w:t>
      </w:r>
      <w:r w:rsidR="004F01AA">
        <w:t>e</w:t>
      </w:r>
      <w:bookmarkEnd w:id="138"/>
      <w:bookmarkEnd w:id="139"/>
    </w:p>
    <w:p w14:paraId="6FB4C8A3" w14:textId="67B04927" w:rsidR="00854F51" w:rsidRDefault="00E545B2" w:rsidP="00E545B2">
      <w:pPr>
        <w:pStyle w:val="TreAkapitu"/>
      </w:pPr>
      <w:r>
        <w:t>Aby prawidłowo określić i opisać wymagania należy dogłębnie zrozumieć stojące za nimi potrzeby.</w:t>
      </w:r>
      <w:r w:rsidR="003E3318">
        <w:t xml:space="preserve"> </w:t>
      </w:r>
      <w:r w:rsidR="00C34711" w:rsidRPr="00C34711">
        <w:t>Wyrażają cel, który musi być osiągnięty i uzasadniają podjęte czynności.</w:t>
      </w:r>
      <w:r w:rsidR="00936D36">
        <w:t xml:space="preserve"> </w:t>
      </w:r>
      <w:r w:rsidR="00936D36" w:rsidRPr="00936D36">
        <w:t xml:space="preserve">Potrzeby </w:t>
      </w:r>
      <w:r w:rsidR="00741B06">
        <w:t xml:space="preserve">biznesowe </w:t>
      </w:r>
      <w:r w:rsidR="00936D36" w:rsidRPr="00936D36">
        <w:t xml:space="preserve">określają wymagania związane z realizacją celu biznesowego na wysokim poziomie abstrakcji. </w:t>
      </w:r>
      <w:r w:rsidR="00936D36">
        <w:t>M</w:t>
      </w:r>
      <w:r>
        <w:t xml:space="preserve">ogą powodować zmiany poprzez motywowanie interesariuszy do działania. </w:t>
      </w:r>
      <w:r w:rsidR="00B57483">
        <w:t>Specyfikacja potrzeb biznesowych zawiera określenie wymagań, przez co staje się jednym z artefaktów analizy biznesowej.</w:t>
      </w:r>
    </w:p>
    <w:p w14:paraId="23771606" w14:textId="77777777" w:rsidR="00936D36" w:rsidRPr="00E545B2" w:rsidRDefault="00936D36" w:rsidP="00E545B2">
      <w:pPr>
        <w:pStyle w:val="TreAkapitu"/>
      </w:pPr>
    </w:p>
    <w:p w14:paraId="40AB7544" w14:textId="7A9BED72" w:rsidR="00936D36" w:rsidRDefault="00936D36" w:rsidP="00936D36">
      <w:pPr>
        <w:pStyle w:val="Legenda"/>
      </w:pPr>
      <w:bookmarkStart w:id="140" w:name="_Toc91667889"/>
      <w:r>
        <w:t xml:space="preserve">Rysunek </w:t>
      </w:r>
      <w:fldSimple w:instr=" SEQ Rysunek \* ARABIC ">
        <w:r w:rsidR="00300C49">
          <w:rPr>
            <w:noProof/>
          </w:rPr>
          <w:t>30</w:t>
        </w:r>
      </w:fldSimple>
      <w:r>
        <w:t>. Cykl specyfikacji potrzeb biznesowych</w:t>
      </w:r>
      <w:bookmarkEnd w:id="140"/>
    </w:p>
    <w:p w14:paraId="230A222E" w14:textId="226DEF7D" w:rsidR="00010B0E" w:rsidRDefault="00010B0E" w:rsidP="00936D36">
      <w:pPr>
        <w:pStyle w:val="TreAkapitu"/>
        <w:jc w:val="center"/>
      </w:pPr>
      <w:r>
        <w:rPr>
          <w:noProof/>
        </w:rPr>
        <w:drawing>
          <wp:inline distT="0" distB="0" distL="0" distR="0" wp14:anchorId="3CAF2052" wp14:editId="3F07732D">
            <wp:extent cx="4745182" cy="4235813"/>
            <wp:effectExtent l="0" t="0" r="0" b="0"/>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757883" cy="4247151"/>
                    </a:xfrm>
                    <a:prstGeom prst="rect">
                      <a:avLst/>
                    </a:prstGeom>
                  </pic:spPr>
                </pic:pic>
              </a:graphicData>
            </a:graphic>
          </wp:inline>
        </w:drawing>
      </w:r>
    </w:p>
    <w:p w14:paraId="6E895524" w14:textId="5CCB6296" w:rsidR="00936D36" w:rsidRDefault="00936D36" w:rsidP="00936D36">
      <w:pPr>
        <w:pStyle w:val="TreAkapitu"/>
        <w:jc w:val="left"/>
        <w:rPr>
          <w:sz w:val="20"/>
          <w:lang w:val="en-US"/>
        </w:rPr>
      </w:pPr>
      <w:proofErr w:type="spellStart"/>
      <w:r w:rsidRPr="00936D36">
        <w:rPr>
          <w:sz w:val="20"/>
          <w:lang w:val="en-US"/>
        </w:rPr>
        <w:t>Źródło</w:t>
      </w:r>
      <w:proofErr w:type="spellEnd"/>
      <w:r w:rsidRPr="00936D36">
        <w:rPr>
          <w:sz w:val="20"/>
          <w:lang w:val="en-US"/>
        </w:rPr>
        <w:t>: A Guide to the Business Analysis Body of Knowledge®</w:t>
      </w:r>
      <w:r w:rsidR="00A80002">
        <w:rPr>
          <w:sz w:val="20"/>
          <w:lang w:val="en-US"/>
        </w:rPr>
        <w:t xml:space="preserve"> v3</w:t>
      </w:r>
    </w:p>
    <w:p w14:paraId="33EF863F" w14:textId="06FDF79B" w:rsidR="00E32A12" w:rsidRDefault="00E32A12" w:rsidP="00936D36">
      <w:pPr>
        <w:pStyle w:val="TreAkapitu"/>
        <w:jc w:val="left"/>
        <w:rPr>
          <w:sz w:val="20"/>
          <w:lang w:val="en-US"/>
        </w:rPr>
      </w:pPr>
    </w:p>
    <w:p w14:paraId="5810AB2E" w14:textId="53ADDADC" w:rsidR="00E32A12" w:rsidRPr="003B2AAC" w:rsidRDefault="003B2AAC" w:rsidP="00936D36">
      <w:pPr>
        <w:pStyle w:val="TreAkapitu"/>
        <w:jc w:val="left"/>
        <w:rPr>
          <w:szCs w:val="24"/>
        </w:rPr>
      </w:pPr>
      <w:r w:rsidRPr="003B2AAC">
        <w:rPr>
          <w:szCs w:val="24"/>
        </w:rPr>
        <w:t>W tym przypadku potrzebą j</w:t>
      </w:r>
      <w:r>
        <w:rPr>
          <w:szCs w:val="24"/>
        </w:rPr>
        <w:t xml:space="preserve">est utworzenie systemu obsługi mikropożyczek, który będzie wykorzystywał technologie blockchain oraz media społecznościowe. </w:t>
      </w:r>
      <w:r w:rsidR="000F2A71">
        <w:rPr>
          <w:szCs w:val="24"/>
        </w:rPr>
        <w:t xml:space="preserve">Jest to cel nadrzędny projektu, który ma zostać osiągnięty. Mając zdefiniowaną potrzebę możemy wówczas przejść do określania poszczególnych wymagań.  </w:t>
      </w:r>
    </w:p>
    <w:p w14:paraId="3B97C979" w14:textId="15B3C2BA" w:rsidR="00D536E8" w:rsidRDefault="00D536E8" w:rsidP="00D536E8">
      <w:pPr>
        <w:pStyle w:val="TreAkapitu"/>
        <w:ind w:firstLine="0"/>
        <w:jc w:val="left"/>
        <w:rPr>
          <w:sz w:val="20"/>
        </w:rPr>
      </w:pPr>
    </w:p>
    <w:p w14:paraId="2C420448" w14:textId="77777777" w:rsidR="00AF5FEF" w:rsidRPr="003B2AAC" w:rsidRDefault="00AF5FEF" w:rsidP="00D536E8">
      <w:pPr>
        <w:pStyle w:val="TreAkapitu"/>
        <w:ind w:firstLine="0"/>
        <w:jc w:val="left"/>
        <w:rPr>
          <w:sz w:val="20"/>
        </w:rPr>
      </w:pPr>
    </w:p>
    <w:p w14:paraId="50F33305" w14:textId="4901EFBE" w:rsidR="00090F3B" w:rsidRDefault="00D11CAA" w:rsidP="00D340D5">
      <w:pPr>
        <w:pStyle w:val="Nagwek3"/>
      </w:pPr>
      <w:bookmarkStart w:id="141" w:name="_Toc490182404"/>
      <w:bookmarkStart w:id="142" w:name="_Toc496365798"/>
      <w:bookmarkStart w:id="143" w:name="_Toc8601602"/>
      <w:bookmarkStart w:id="144" w:name="_Toc91668291"/>
      <w:bookmarkStart w:id="145" w:name="_Hlk84930011"/>
      <w:bookmarkEnd w:id="141"/>
      <w:bookmarkEnd w:id="142"/>
      <w:r>
        <w:t>Wymagania biznesowe</w:t>
      </w:r>
      <w:bookmarkEnd w:id="143"/>
      <w:bookmarkEnd w:id="144"/>
    </w:p>
    <w:bookmarkEnd w:id="145"/>
    <w:p w14:paraId="6A571873" w14:textId="0D305FAC" w:rsidR="00A41705" w:rsidRPr="00A41705" w:rsidRDefault="002B775C" w:rsidP="002B775C">
      <w:pPr>
        <w:pStyle w:val="TreAkapitu"/>
      </w:pPr>
      <w:r>
        <w:rPr>
          <w:rStyle w:val="Odwoanieprzypisudolnego"/>
        </w:rPr>
        <w:footnoteReference w:id="3"/>
      </w:r>
      <w:r w:rsidR="00A41705" w:rsidRPr="00A41705">
        <w:t xml:space="preserve">Wymagania biznesowe (ang. </w:t>
      </w:r>
      <w:r w:rsidR="001771CE">
        <w:t>B</w:t>
      </w:r>
      <w:r w:rsidR="00A41705" w:rsidRPr="00A41705">
        <w:t xml:space="preserve">usiness </w:t>
      </w:r>
      <w:proofErr w:type="spellStart"/>
      <w:r w:rsidR="00FF3374" w:rsidRPr="00FF3374">
        <w:t>requirements</w:t>
      </w:r>
      <w:proofErr w:type="spellEnd"/>
      <w:r w:rsidR="00A41705">
        <w:t>) definiują oczekiwania i rezultaty, których zrealizowanie prze</w:t>
      </w:r>
      <w:r w:rsidR="00A80002">
        <w:t>kłada</w:t>
      </w:r>
      <w:r w:rsidR="00A41705">
        <w:t xml:space="preserve"> się na osiągnięci</w:t>
      </w:r>
      <w:r w:rsidR="00C25628">
        <w:t>e</w:t>
      </w:r>
      <w:r w:rsidR="00A41705">
        <w:t xml:space="preserve"> celów biznesowych założonych przez organizację.</w:t>
      </w:r>
      <w:r>
        <w:t xml:space="preserve"> </w:t>
      </w:r>
      <w:r w:rsidRPr="002B775C">
        <w:t>Mogą dotyczyć całości</w:t>
      </w:r>
      <w:r>
        <w:t xml:space="preserve"> </w:t>
      </w:r>
      <w:r w:rsidRPr="002B775C">
        <w:t>przedsiębiorstwa, obszaru biznesowego lub konkretnej inicjatywy</w:t>
      </w:r>
      <w:r>
        <w:t>.</w:t>
      </w:r>
    </w:p>
    <w:p w14:paraId="2AAED1B7" w14:textId="354E04E1" w:rsidR="001018C0" w:rsidRDefault="001018C0" w:rsidP="007B607D">
      <w:pPr>
        <w:pStyle w:val="TreAkapitu"/>
        <w:ind w:firstLine="0"/>
      </w:pPr>
      <w:bookmarkStart w:id="146" w:name="_Hlk84929971"/>
      <w:r>
        <w:lastRenderedPageBreak/>
        <w:t xml:space="preserve"> </w:t>
      </w:r>
    </w:p>
    <w:p w14:paraId="76629C13" w14:textId="2912010D" w:rsidR="008F4E10" w:rsidRPr="008F4E10" w:rsidRDefault="008F4E10" w:rsidP="008F4E10">
      <w:pPr>
        <w:pStyle w:val="Legenda"/>
        <w:rPr>
          <w:b w:val="0"/>
          <w:bCs w:val="0"/>
        </w:rPr>
      </w:pPr>
      <w:r w:rsidRPr="008F4E10">
        <w:rPr>
          <w:b w:val="0"/>
          <w:bCs w:val="0"/>
        </w:rPr>
        <w:t xml:space="preserve">Tabela </w:t>
      </w:r>
      <w:r w:rsidRPr="008F4E10">
        <w:rPr>
          <w:b w:val="0"/>
          <w:bCs w:val="0"/>
        </w:rPr>
        <w:fldChar w:fldCharType="begin"/>
      </w:r>
      <w:r w:rsidRPr="008F4E10">
        <w:rPr>
          <w:b w:val="0"/>
          <w:bCs w:val="0"/>
        </w:rPr>
        <w:instrText xml:space="preserve"> SEQ Tabela \* ARABIC </w:instrText>
      </w:r>
      <w:r w:rsidRPr="008F4E10">
        <w:rPr>
          <w:b w:val="0"/>
          <w:bCs w:val="0"/>
        </w:rPr>
        <w:fldChar w:fldCharType="separate"/>
      </w:r>
      <w:r w:rsidR="00B14963">
        <w:rPr>
          <w:b w:val="0"/>
          <w:bCs w:val="0"/>
          <w:noProof/>
        </w:rPr>
        <w:t>6</w:t>
      </w:r>
      <w:r w:rsidRPr="008F4E10">
        <w:rPr>
          <w:b w:val="0"/>
          <w:bCs w:val="0"/>
        </w:rPr>
        <w:fldChar w:fldCharType="end"/>
      </w:r>
      <w:r w:rsidRPr="008F4E10">
        <w:rPr>
          <w:b w:val="0"/>
          <w:bCs w:val="0"/>
        </w:rPr>
        <w:t>. Wymagania biznesowe</w:t>
      </w:r>
    </w:p>
    <w:tbl>
      <w:tblPr>
        <w:tblStyle w:val="Tabelasiatki1jasna"/>
        <w:tblW w:w="7908" w:type="dxa"/>
        <w:jc w:val="center"/>
        <w:tblLook w:val="04A0" w:firstRow="1" w:lastRow="0" w:firstColumn="1" w:lastColumn="0" w:noHBand="0" w:noVBand="1"/>
      </w:tblPr>
      <w:tblGrid>
        <w:gridCol w:w="3089"/>
        <w:gridCol w:w="3685"/>
        <w:gridCol w:w="1134"/>
      </w:tblGrid>
      <w:tr w:rsidR="00B538AD" w14:paraId="33111FFA" w14:textId="77777777" w:rsidTr="00B538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89" w:type="dxa"/>
            <w:shd w:val="clear" w:color="auto" w:fill="BFBFBF" w:themeFill="background1" w:themeFillShade="BF"/>
          </w:tcPr>
          <w:p w14:paraId="53BF810A" w14:textId="77777777" w:rsidR="00B538AD" w:rsidRDefault="00B538AD" w:rsidP="00A35EF9">
            <w:pPr>
              <w:pStyle w:val="TreAkapitu"/>
              <w:ind w:firstLine="0"/>
            </w:pPr>
            <w:r>
              <w:t>Typ</w:t>
            </w:r>
          </w:p>
        </w:tc>
        <w:tc>
          <w:tcPr>
            <w:tcW w:w="3685" w:type="dxa"/>
            <w:shd w:val="clear" w:color="auto" w:fill="BFBFBF" w:themeFill="background1" w:themeFillShade="BF"/>
          </w:tcPr>
          <w:p w14:paraId="74C64BC0" w14:textId="77777777" w:rsidR="00B538AD" w:rsidRDefault="00B538AD"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7654ECE6" w14:textId="77777777" w:rsidR="00B538AD" w:rsidRDefault="00B538AD"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B538AD" w14:paraId="73E0D4DE"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33048D5E" w14:textId="10620BAA" w:rsidR="00B538AD" w:rsidRPr="006075CD" w:rsidRDefault="00B538AD" w:rsidP="00B538AD">
            <w:pPr>
              <w:pStyle w:val="TreAkapitu"/>
              <w:ind w:firstLine="0"/>
            </w:pPr>
            <w:r w:rsidRPr="001828BF">
              <w:t>«Wymaganie biznesowe»</w:t>
            </w:r>
          </w:p>
        </w:tc>
        <w:tc>
          <w:tcPr>
            <w:tcW w:w="3685" w:type="dxa"/>
          </w:tcPr>
          <w:p w14:paraId="50B016EE" w14:textId="7AAB42CF"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1. Ograniczenie czynności związanych z procesem udzielania pożyczki</w:t>
            </w:r>
          </w:p>
        </w:tc>
        <w:tc>
          <w:tcPr>
            <w:tcW w:w="1134" w:type="dxa"/>
          </w:tcPr>
          <w:p w14:paraId="0E6C82C1" w14:textId="7FD4234B"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1</w:t>
            </w:r>
          </w:p>
        </w:tc>
      </w:tr>
      <w:tr w:rsidR="00B538AD" w14:paraId="25831DC5"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3532FAE" w14:textId="15F85444" w:rsidR="00B538AD" w:rsidRPr="006075CD" w:rsidRDefault="00B538AD" w:rsidP="00B538AD">
            <w:pPr>
              <w:pStyle w:val="TreAkapitu"/>
              <w:ind w:firstLine="0"/>
            </w:pPr>
            <w:r w:rsidRPr="001828BF">
              <w:t>«Wymaganie biznesowe»</w:t>
            </w:r>
          </w:p>
        </w:tc>
        <w:tc>
          <w:tcPr>
            <w:tcW w:w="3685" w:type="dxa"/>
          </w:tcPr>
          <w:p w14:paraId="7958D064" w14:textId="7D62AE44"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2. Zapewnienie możliwości zaciągnięcia jak i udzielenia pożyczki, eliminując strony trzecie.</w:t>
            </w:r>
          </w:p>
        </w:tc>
        <w:tc>
          <w:tcPr>
            <w:tcW w:w="1134" w:type="dxa"/>
          </w:tcPr>
          <w:p w14:paraId="5F3F96A5" w14:textId="260FDE21"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2</w:t>
            </w:r>
          </w:p>
        </w:tc>
      </w:tr>
      <w:tr w:rsidR="00B538AD" w14:paraId="7E03E604"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3219E2A3" w14:textId="1BE9AAFD" w:rsidR="00B538AD" w:rsidRPr="006075CD" w:rsidRDefault="00B538AD" w:rsidP="00B538AD">
            <w:pPr>
              <w:pStyle w:val="TreAkapitu"/>
              <w:ind w:firstLine="0"/>
            </w:pPr>
            <w:r w:rsidRPr="001828BF">
              <w:t>«Wymaganie biznesowe»</w:t>
            </w:r>
          </w:p>
        </w:tc>
        <w:tc>
          <w:tcPr>
            <w:tcW w:w="3685" w:type="dxa"/>
          </w:tcPr>
          <w:p w14:paraId="2618596A" w14:textId="0430B2A6"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3. Ograniczenie fizycznego kontaktu z pracownikiem bankowym lub inną osobą fizyczną, będącą pożyczkobiorcą tudzież pożyczkodawcą</w:t>
            </w:r>
          </w:p>
        </w:tc>
        <w:tc>
          <w:tcPr>
            <w:tcW w:w="1134" w:type="dxa"/>
          </w:tcPr>
          <w:p w14:paraId="0F2AF4F4" w14:textId="4AB44227"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3</w:t>
            </w:r>
          </w:p>
        </w:tc>
      </w:tr>
      <w:tr w:rsidR="00B538AD" w14:paraId="19A10683"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769C1C30" w14:textId="420D32EA" w:rsidR="00B538AD" w:rsidRPr="006075CD" w:rsidRDefault="00B538AD" w:rsidP="00B538AD">
            <w:pPr>
              <w:pStyle w:val="TreAkapitu"/>
              <w:ind w:firstLine="0"/>
            </w:pPr>
            <w:r w:rsidRPr="001828BF">
              <w:t>«Wymaganie biznesowe»</w:t>
            </w:r>
          </w:p>
        </w:tc>
        <w:tc>
          <w:tcPr>
            <w:tcW w:w="3685" w:type="dxa"/>
          </w:tcPr>
          <w:p w14:paraId="5DF25DA3" w14:textId="166B9D4A"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4. Ograniczenie czynności związanych z tworzeniem papierowej dokumentacji</w:t>
            </w:r>
          </w:p>
        </w:tc>
        <w:tc>
          <w:tcPr>
            <w:tcW w:w="1134" w:type="dxa"/>
          </w:tcPr>
          <w:p w14:paraId="35FF2E53" w14:textId="30CAC2CE"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4</w:t>
            </w:r>
          </w:p>
        </w:tc>
      </w:tr>
    </w:tbl>
    <w:p w14:paraId="7586E9AD" w14:textId="5C503BFE" w:rsidR="00B538AD" w:rsidRPr="008F4E10" w:rsidRDefault="008F4E10" w:rsidP="008F4E10">
      <w:pPr>
        <w:pStyle w:val="TreAkapitu"/>
        <w:ind w:left="1418" w:firstLine="0"/>
        <w:jc w:val="left"/>
        <w:rPr>
          <w:sz w:val="20"/>
          <w:szCs w:val="16"/>
        </w:rPr>
      </w:pPr>
      <w:r w:rsidRPr="008F4E10">
        <w:rPr>
          <w:sz w:val="20"/>
          <w:szCs w:val="16"/>
        </w:rPr>
        <w:t>Źródło: Opracowanie własne</w:t>
      </w:r>
    </w:p>
    <w:p w14:paraId="4329DA63" w14:textId="47E38604" w:rsidR="00D47349" w:rsidRPr="007A29D9" w:rsidRDefault="00D47349" w:rsidP="001018C0">
      <w:pPr>
        <w:pStyle w:val="TreAkapitu"/>
        <w:ind w:left="1418" w:firstLine="0"/>
      </w:pPr>
    </w:p>
    <w:p w14:paraId="1CF91A5D" w14:textId="44587A2C" w:rsidR="00122EA5" w:rsidRDefault="00D11CAA" w:rsidP="00D340D5">
      <w:pPr>
        <w:pStyle w:val="Nagwek3"/>
      </w:pPr>
      <w:bookmarkStart w:id="147" w:name="_Toc8601603"/>
      <w:bookmarkStart w:id="148" w:name="_Toc91668292"/>
      <w:bookmarkStart w:id="149" w:name="_Hlk84930003"/>
      <w:bookmarkEnd w:id="146"/>
      <w:r>
        <w:t xml:space="preserve">Wymagania </w:t>
      </w:r>
      <w:bookmarkEnd w:id="147"/>
      <w:r w:rsidR="00465C87">
        <w:t>interesariuszy</w:t>
      </w:r>
      <w:bookmarkEnd w:id="148"/>
    </w:p>
    <w:bookmarkEnd w:id="149"/>
    <w:p w14:paraId="34F9F8F0" w14:textId="6B88DE11" w:rsidR="00A34457" w:rsidRPr="001771CE" w:rsidRDefault="001771CE" w:rsidP="002F2871">
      <w:pPr>
        <w:pStyle w:val="TreAkapitu"/>
        <w:ind w:left="709"/>
      </w:pPr>
      <w:r>
        <w:t xml:space="preserve">Wymagania interesariuszy (ang. </w:t>
      </w:r>
      <w:proofErr w:type="spellStart"/>
      <w:r w:rsidRPr="001771CE">
        <w:t>Stakeholder</w:t>
      </w:r>
      <w:proofErr w:type="spellEnd"/>
      <w:r w:rsidRPr="001771CE">
        <w:t xml:space="preserve"> </w:t>
      </w:r>
      <w:proofErr w:type="spellStart"/>
      <w:r w:rsidRPr="001771CE">
        <w:t>requirements</w:t>
      </w:r>
      <w:proofErr w:type="spellEnd"/>
      <w:r w:rsidRPr="001771CE">
        <w:t xml:space="preserve">) opisują potrzeby </w:t>
      </w:r>
      <w:r>
        <w:t>konkretnych grup,</w:t>
      </w:r>
      <w:r w:rsidRPr="001771CE">
        <w:t xml:space="preserve"> któr</w:t>
      </w:r>
      <w:r>
        <w:t xml:space="preserve">e muszą być dostarczone interesariuszom w celu spełnienia wymagań biznesowych. </w:t>
      </w:r>
    </w:p>
    <w:p w14:paraId="62E950C7" w14:textId="0360D062" w:rsidR="00D41814" w:rsidRDefault="00D41814" w:rsidP="007A29D9">
      <w:pPr>
        <w:pStyle w:val="TreAkapitu"/>
        <w:ind w:left="993" w:firstLine="0"/>
      </w:pPr>
      <w:bookmarkStart w:id="150" w:name="_Hlk84929977"/>
    </w:p>
    <w:p w14:paraId="2F37F08A" w14:textId="475ED5E2" w:rsidR="00284577" w:rsidRPr="00284577" w:rsidRDefault="00284577" w:rsidP="00284577">
      <w:pPr>
        <w:pStyle w:val="Legenda"/>
        <w:rPr>
          <w:b w:val="0"/>
          <w:bCs w:val="0"/>
        </w:rPr>
      </w:pPr>
      <w:r w:rsidRPr="00284577">
        <w:rPr>
          <w:b w:val="0"/>
          <w:bCs w:val="0"/>
        </w:rPr>
        <w:t xml:space="preserve">Tabela </w:t>
      </w:r>
      <w:r w:rsidRPr="00284577">
        <w:rPr>
          <w:b w:val="0"/>
          <w:bCs w:val="0"/>
        </w:rPr>
        <w:fldChar w:fldCharType="begin"/>
      </w:r>
      <w:r w:rsidRPr="00284577">
        <w:rPr>
          <w:b w:val="0"/>
          <w:bCs w:val="0"/>
        </w:rPr>
        <w:instrText xml:space="preserve"> SEQ Tabela \* ARABIC </w:instrText>
      </w:r>
      <w:r w:rsidRPr="00284577">
        <w:rPr>
          <w:b w:val="0"/>
          <w:bCs w:val="0"/>
        </w:rPr>
        <w:fldChar w:fldCharType="separate"/>
      </w:r>
      <w:r w:rsidR="00B14963">
        <w:rPr>
          <w:b w:val="0"/>
          <w:bCs w:val="0"/>
          <w:noProof/>
        </w:rPr>
        <w:t>7</w:t>
      </w:r>
      <w:r w:rsidRPr="00284577">
        <w:rPr>
          <w:b w:val="0"/>
          <w:bCs w:val="0"/>
        </w:rPr>
        <w:fldChar w:fldCharType="end"/>
      </w:r>
      <w:r w:rsidRPr="00284577">
        <w:rPr>
          <w:b w:val="0"/>
          <w:bCs w:val="0"/>
        </w:rPr>
        <w:t>. Wymagania interesariuszy</w:t>
      </w:r>
    </w:p>
    <w:tbl>
      <w:tblPr>
        <w:tblStyle w:val="Tabelasiatki1jasna"/>
        <w:tblW w:w="7908" w:type="dxa"/>
        <w:jc w:val="center"/>
        <w:tblLook w:val="04A0" w:firstRow="1" w:lastRow="0" w:firstColumn="1" w:lastColumn="0" w:noHBand="0" w:noVBand="1"/>
      </w:tblPr>
      <w:tblGrid>
        <w:gridCol w:w="3089"/>
        <w:gridCol w:w="3685"/>
        <w:gridCol w:w="1134"/>
      </w:tblGrid>
      <w:tr w:rsidR="00401D4F" w14:paraId="5AA0322D" w14:textId="77777777" w:rsidTr="00401D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89" w:type="dxa"/>
            <w:shd w:val="clear" w:color="auto" w:fill="BFBFBF" w:themeFill="background1" w:themeFillShade="BF"/>
          </w:tcPr>
          <w:p w14:paraId="00AC02BF" w14:textId="5E87E99E" w:rsidR="00401D4F" w:rsidRDefault="00401D4F" w:rsidP="00A35EF9">
            <w:pPr>
              <w:pStyle w:val="TreAkapitu"/>
              <w:ind w:firstLine="0"/>
            </w:pPr>
            <w:r>
              <w:t>Typ</w:t>
            </w:r>
          </w:p>
        </w:tc>
        <w:tc>
          <w:tcPr>
            <w:tcW w:w="3685" w:type="dxa"/>
            <w:shd w:val="clear" w:color="auto" w:fill="BFBFBF" w:themeFill="background1" w:themeFillShade="BF"/>
          </w:tcPr>
          <w:p w14:paraId="61F1FE40" w14:textId="77777777" w:rsidR="00401D4F" w:rsidRDefault="00401D4F"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1BB3C52E" w14:textId="77777777" w:rsidR="00401D4F" w:rsidRDefault="00401D4F"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401D4F" w14:paraId="0070B34B"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7CEF672" w14:textId="5A662CBA" w:rsidR="00401D4F" w:rsidRPr="00C06E72" w:rsidRDefault="00401D4F" w:rsidP="00401D4F">
            <w:pPr>
              <w:pStyle w:val="TreAkapitu"/>
              <w:ind w:firstLine="0"/>
            </w:pPr>
            <w:r w:rsidRPr="00C06E72">
              <w:t>«Wymagani</w:t>
            </w:r>
            <w:r w:rsidR="00284577" w:rsidRPr="00C06E72">
              <w:t>a</w:t>
            </w:r>
            <w:r w:rsidRPr="00C06E72">
              <w:t xml:space="preserve"> interesariuszy»</w:t>
            </w:r>
          </w:p>
        </w:tc>
        <w:tc>
          <w:tcPr>
            <w:tcW w:w="3685" w:type="dxa"/>
          </w:tcPr>
          <w:p w14:paraId="79D121DE" w14:textId="45A0BA4A" w:rsidR="00401D4F" w:rsidRDefault="00401D4F" w:rsidP="00401D4F">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dokonywać weryfikacji w celu sprawdzenia prawidłowości podanych danych osobowych</w:t>
            </w:r>
          </w:p>
        </w:tc>
        <w:tc>
          <w:tcPr>
            <w:tcW w:w="1134" w:type="dxa"/>
          </w:tcPr>
          <w:p w14:paraId="670D332A" w14:textId="60702A31" w:rsidR="00401D4F" w:rsidRDefault="00401D4F" w:rsidP="00401D4F">
            <w:pPr>
              <w:pStyle w:val="TreAkapitu"/>
              <w:ind w:firstLine="0"/>
              <w:cnfStyle w:val="000000000000" w:firstRow="0" w:lastRow="0" w:firstColumn="0" w:lastColumn="0" w:oddVBand="0" w:evenVBand="0" w:oddHBand="0" w:evenHBand="0" w:firstRowFirstColumn="0" w:firstRowLastColumn="0" w:lastRowFirstColumn="0" w:lastRowLastColumn="0"/>
            </w:pPr>
            <w:r>
              <w:t>WI-001</w:t>
            </w:r>
          </w:p>
        </w:tc>
      </w:tr>
      <w:tr w:rsidR="00284577" w14:paraId="4106D838"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B68D703" w14:textId="7AE646C1" w:rsidR="00284577" w:rsidRPr="00C06E72" w:rsidRDefault="00284577" w:rsidP="00284577">
            <w:pPr>
              <w:pStyle w:val="TreAkapitu"/>
              <w:ind w:firstLine="0"/>
            </w:pPr>
            <w:r w:rsidRPr="00C06E72">
              <w:t>«Wymagania interesariuszy»</w:t>
            </w:r>
          </w:p>
        </w:tc>
        <w:tc>
          <w:tcPr>
            <w:tcW w:w="3685" w:type="dxa"/>
          </w:tcPr>
          <w:p w14:paraId="200D3F2C" w14:textId="08FC4BE4"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 xml:space="preserve">Rozwiązanie powinno zapewnić możliwość ponownego wykorzystania danych osobowych </w:t>
            </w:r>
            <w:r w:rsidRPr="002177AC">
              <w:lastRenderedPageBreak/>
              <w:t>studenta gromadzonych w przetwarzanych zbiorach danych</w:t>
            </w:r>
          </w:p>
        </w:tc>
        <w:tc>
          <w:tcPr>
            <w:tcW w:w="1134" w:type="dxa"/>
          </w:tcPr>
          <w:p w14:paraId="373D2D7D" w14:textId="5024519C"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lastRenderedPageBreak/>
              <w:t>WI-002</w:t>
            </w:r>
          </w:p>
        </w:tc>
      </w:tr>
      <w:tr w:rsidR="00284577" w14:paraId="31CCAFC3"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5F0D4144" w14:textId="6C6F2BD3" w:rsidR="00284577" w:rsidRPr="00C06E72" w:rsidRDefault="00284577" w:rsidP="00284577">
            <w:pPr>
              <w:pStyle w:val="TreAkapitu"/>
              <w:ind w:firstLine="0"/>
            </w:pPr>
            <w:r w:rsidRPr="00C06E72">
              <w:t>«Wymagania interesariuszy»</w:t>
            </w:r>
          </w:p>
        </w:tc>
        <w:tc>
          <w:tcPr>
            <w:tcW w:w="3685" w:type="dxa"/>
          </w:tcPr>
          <w:p w14:paraId="1A8DC73D" w14:textId="4D33AF8C"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niemożliwić utworzenie nowego wniosku w przypadku niespełnionych wymagań.</w:t>
            </w:r>
          </w:p>
        </w:tc>
        <w:tc>
          <w:tcPr>
            <w:tcW w:w="1134" w:type="dxa"/>
          </w:tcPr>
          <w:p w14:paraId="4C213A76" w14:textId="02672794"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3</w:t>
            </w:r>
          </w:p>
        </w:tc>
      </w:tr>
      <w:tr w:rsidR="00284577" w14:paraId="4DAC6B27"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7F06E143" w14:textId="651849B8" w:rsidR="00284577" w:rsidRPr="00C06E72" w:rsidRDefault="00284577" w:rsidP="00284577">
            <w:pPr>
              <w:pStyle w:val="TreAkapitu"/>
              <w:ind w:firstLine="0"/>
            </w:pPr>
            <w:r w:rsidRPr="00C06E72">
              <w:t>«Wymagania interesariuszy»</w:t>
            </w:r>
          </w:p>
        </w:tc>
        <w:tc>
          <w:tcPr>
            <w:tcW w:w="3685" w:type="dxa"/>
          </w:tcPr>
          <w:p w14:paraId="45FCB21D" w14:textId="4188E8A3"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eliminować koszty, które poniósłby student korzystając z usług instytucji finansowych</w:t>
            </w:r>
          </w:p>
        </w:tc>
        <w:tc>
          <w:tcPr>
            <w:tcW w:w="1134" w:type="dxa"/>
          </w:tcPr>
          <w:p w14:paraId="0A49D63C" w14:textId="46584A90"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4</w:t>
            </w:r>
          </w:p>
        </w:tc>
      </w:tr>
      <w:tr w:rsidR="00284577" w14:paraId="415200F5"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5277D8D9" w14:textId="3DF716B2" w:rsidR="00284577" w:rsidRPr="00C06E72" w:rsidRDefault="00284577" w:rsidP="00284577">
            <w:pPr>
              <w:pStyle w:val="TreAkapitu"/>
              <w:ind w:firstLine="0"/>
            </w:pPr>
            <w:r w:rsidRPr="00C06E72">
              <w:t>«Wymagania interesariuszy»</w:t>
            </w:r>
          </w:p>
        </w:tc>
        <w:tc>
          <w:tcPr>
            <w:tcW w:w="3685" w:type="dxa"/>
          </w:tcPr>
          <w:p w14:paraId="5AC6DCD0" w14:textId="611C4004"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ć przegląd historii pożyczek innego studenta</w:t>
            </w:r>
          </w:p>
        </w:tc>
        <w:tc>
          <w:tcPr>
            <w:tcW w:w="1134" w:type="dxa"/>
          </w:tcPr>
          <w:p w14:paraId="1A120B8E" w14:textId="31F3E451"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5</w:t>
            </w:r>
          </w:p>
        </w:tc>
      </w:tr>
      <w:tr w:rsidR="00284577" w14:paraId="18F6B982"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280DC161" w14:textId="50E92E31" w:rsidR="00284577" w:rsidRPr="00C06E72" w:rsidRDefault="00284577" w:rsidP="00284577">
            <w:pPr>
              <w:pStyle w:val="TreAkapitu"/>
              <w:ind w:firstLine="0"/>
            </w:pPr>
            <w:r w:rsidRPr="00C06E72">
              <w:t>«Wymagania interesariuszy»</w:t>
            </w:r>
          </w:p>
        </w:tc>
        <w:tc>
          <w:tcPr>
            <w:tcW w:w="3685" w:type="dxa"/>
          </w:tcPr>
          <w:p w14:paraId="32C07092" w14:textId="5CE4A495"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ać przegląd profilu użytkowników</w:t>
            </w:r>
          </w:p>
        </w:tc>
        <w:tc>
          <w:tcPr>
            <w:tcW w:w="1134" w:type="dxa"/>
          </w:tcPr>
          <w:p w14:paraId="1BAB62B7" w14:textId="0AC1E3F1"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6</w:t>
            </w:r>
          </w:p>
        </w:tc>
      </w:tr>
      <w:tr w:rsidR="00284577" w14:paraId="11767763"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07FAF3E6" w14:textId="729DFB4C" w:rsidR="00284577" w:rsidRPr="00C06E72" w:rsidRDefault="00284577" w:rsidP="00284577">
            <w:pPr>
              <w:pStyle w:val="TreAkapitu"/>
              <w:ind w:firstLine="0"/>
            </w:pPr>
            <w:r w:rsidRPr="00C06E72">
              <w:t>«Wymagania interesariuszy»</w:t>
            </w:r>
          </w:p>
        </w:tc>
        <w:tc>
          <w:tcPr>
            <w:tcW w:w="3685" w:type="dxa"/>
          </w:tcPr>
          <w:p w14:paraId="416B642B" w14:textId="5DABDD55"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ć przegląd dostępnych wniosków</w:t>
            </w:r>
          </w:p>
        </w:tc>
        <w:tc>
          <w:tcPr>
            <w:tcW w:w="1134" w:type="dxa"/>
          </w:tcPr>
          <w:p w14:paraId="4FEEA681" w14:textId="2F09818F"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7</w:t>
            </w:r>
          </w:p>
        </w:tc>
      </w:tr>
    </w:tbl>
    <w:p w14:paraId="78535285" w14:textId="26A69931" w:rsidR="00401D4F" w:rsidRDefault="003340E1" w:rsidP="007A29D9">
      <w:pPr>
        <w:pStyle w:val="TreAkapitu"/>
        <w:ind w:left="993" w:firstLine="0"/>
        <w:rPr>
          <w:sz w:val="20"/>
          <w:szCs w:val="16"/>
        </w:rPr>
      </w:pPr>
      <w:r w:rsidRPr="003340E1">
        <w:rPr>
          <w:sz w:val="20"/>
          <w:szCs w:val="16"/>
        </w:rPr>
        <w:t>Źródło: opracowanie własne</w:t>
      </w:r>
    </w:p>
    <w:p w14:paraId="604FBF25" w14:textId="77777777" w:rsidR="009E690F" w:rsidRPr="003340E1" w:rsidRDefault="009E690F" w:rsidP="007A29D9">
      <w:pPr>
        <w:pStyle w:val="TreAkapitu"/>
        <w:ind w:left="993" w:firstLine="0"/>
        <w:rPr>
          <w:sz w:val="20"/>
          <w:szCs w:val="16"/>
        </w:rPr>
      </w:pPr>
    </w:p>
    <w:p w14:paraId="218946A1" w14:textId="042A38A7" w:rsidR="00D06FF9" w:rsidRPr="00D06FF9" w:rsidRDefault="00244440" w:rsidP="003B3080">
      <w:pPr>
        <w:pStyle w:val="Nagwek2"/>
      </w:pPr>
      <w:bookmarkStart w:id="151" w:name="_Toc91668293"/>
      <w:bookmarkEnd w:id="150"/>
      <w:r>
        <w:t>Diagram</w:t>
      </w:r>
      <w:r w:rsidR="00DE49E9">
        <w:t>y</w:t>
      </w:r>
      <w:r>
        <w:t xml:space="preserve"> wymagań</w:t>
      </w:r>
      <w:bookmarkEnd w:id="151"/>
    </w:p>
    <w:p w14:paraId="4BB8BF70" w14:textId="5827C441" w:rsidR="00A45F96" w:rsidRPr="00D47349" w:rsidRDefault="00A45F96" w:rsidP="00A45F96">
      <w:pPr>
        <w:pStyle w:val="Legenda"/>
        <w:rPr>
          <w:b w:val="0"/>
          <w:bCs w:val="0"/>
        </w:rPr>
      </w:pPr>
      <w:bookmarkStart w:id="152" w:name="_Toc91667890"/>
      <w:r w:rsidRPr="00D47349">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31</w:t>
      </w:r>
      <w:r w:rsidR="00914E7C">
        <w:rPr>
          <w:b w:val="0"/>
          <w:bCs w:val="0"/>
        </w:rPr>
        <w:fldChar w:fldCharType="end"/>
      </w:r>
      <w:r w:rsidRPr="00D47349">
        <w:rPr>
          <w:b w:val="0"/>
          <w:bCs w:val="0"/>
        </w:rPr>
        <w:t>. Diagram wymagań biznesowych</w:t>
      </w:r>
      <w:bookmarkEnd w:id="152"/>
    </w:p>
    <w:p w14:paraId="0994FBF0" w14:textId="58E9F7D2" w:rsidR="00A45F96" w:rsidRDefault="00A45F96" w:rsidP="00A45F96">
      <w:pPr>
        <w:pStyle w:val="TreAkapitu"/>
        <w:ind w:left="1418" w:firstLine="0"/>
        <w:jc w:val="left"/>
      </w:pPr>
      <w:r>
        <w:rPr>
          <w:noProof/>
        </w:rPr>
        <w:drawing>
          <wp:inline distT="0" distB="0" distL="0" distR="0" wp14:anchorId="3391EE45" wp14:editId="1BDA4ABC">
            <wp:extent cx="5036185" cy="3924935"/>
            <wp:effectExtent l="0" t="0" r="0" b="0"/>
            <wp:docPr id="47" name="Obraz 4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Obraz 47" descr="Obraz zawierający tekst&#10;&#10;Opis wygenerowany automatycznie"/>
                    <pic:cNvPicPr/>
                  </pic:nvPicPr>
                  <pic:blipFill>
                    <a:blip r:embed="rId54">
                      <a:extLst>
                        <a:ext uri="{28A0092B-C50C-407E-A947-70E740481C1C}">
                          <a14:useLocalDpi xmlns:a14="http://schemas.microsoft.com/office/drawing/2010/main" val="0"/>
                        </a:ext>
                      </a:extLst>
                    </a:blip>
                    <a:stretch>
                      <a:fillRect/>
                    </a:stretch>
                  </pic:blipFill>
                  <pic:spPr>
                    <a:xfrm>
                      <a:off x="0" y="0"/>
                      <a:ext cx="5036185" cy="3924935"/>
                    </a:xfrm>
                    <a:prstGeom prst="rect">
                      <a:avLst/>
                    </a:prstGeom>
                  </pic:spPr>
                </pic:pic>
              </a:graphicData>
            </a:graphic>
          </wp:inline>
        </w:drawing>
      </w:r>
    </w:p>
    <w:p w14:paraId="22D506FC" w14:textId="586F2DE7" w:rsidR="00C41C32" w:rsidRPr="00D06FF9" w:rsidRDefault="00C41C32" w:rsidP="00D06FF9">
      <w:pPr>
        <w:pStyle w:val="TreAkapitu"/>
        <w:ind w:left="1418" w:firstLine="0"/>
        <w:rPr>
          <w:sz w:val="20"/>
          <w:szCs w:val="16"/>
        </w:rPr>
      </w:pPr>
      <w:r w:rsidRPr="00D47349">
        <w:rPr>
          <w:sz w:val="20"/>
          <w:szCs w:val="16"/>
        </w:rPr>
        <w:t>Źródło: Opracowanie własne</w:t>
      </w:r>
    </w:p>
    <w:p w14:paraId="4413EEB0" w14:textId="77777777" w:rsidR="00A45F96" w:rsidRPr="00A45F96" w:rsidRDefault="00A45F96" w:rsidP="00A45F96">
      <w:pPr>
        <w:pStyle w:val="TreAkapitu"/>
      </w:pPr>
    </w:p>
    <w:p w14:paraId="3169FC75" w14:textId="3AE76C5E" w:rsidR="00A45F96" w:rsidRPr="00D47349" w:rsidRDefault="00A45F96" w:rsidP="00A45F96">
      <w:pPr>
        <w:pStyle w:val="Legenda"/>
        <w:rPr>
          <w:b w:val="0"/>
          <w:bCs w:val="0"/>
        </w:rPr>
      </w:pPr>
      <w:bookmarkStart w:id="153" w:name="_Toc91667891"/>
      <w:r w:rsidRPr="00D47349">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32</w:t>
      </w:r>
      <w:r w:rsidR="00914E7C">
        <w:rPr>
          <w:b w:val="0"/>
          <w:bCs w:val="0"/>
        </w:rPr>
        <w:fldChar w:fldCharType="end"/>
      </w:r>
      <w:r w:rsidRPr="00D47349">
        <w:rPr>
          <w:b w:val="0"/>
          <w:bCs w:val="0"/>
        </w:rPr>
        <w:t>. Diagram wymagań interesariuszy</w:t>
      </w:r>
      <w:bookmarkEnd w:id="153"/>
    </w:p>
    <w:p w14:paraId="4A06F310" w14:textId="77777777" w:rsidR="00A45F96" w:rsidRDefault="00A45F96" w:rsidP="00A45F96">
      <w:pPr>
        <w:pStyle w:val="TreAkapitu"/>
        <w:ind w:left="993" w:firstLine="0"/>
        <w:jc w:val="left"/>
      </w:pPr>
      <w:r>
        <w:rPr>
          <w:noProof/>
        </w:rPr>
        <w:drawing>
          <wp:inline distT="0" distB="0" distL="0" distR="0" wp14:anchorId="14D46019" wp14:editId="2071C96B">
            <wp:extent cx="5760085" cy="4587875"/>
            <wp:effectExtent l="0" t="0" r="0" b="0"/>
            <wp:docPr id="45"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085" cy="4587875"/>
                    </a:xfrm>
                    <a:prstGeom prst="rect">
                      <a:avLst/>
                    </a:prstGeom>
                  </pic:spPr>
                </pic:pic>
              </a:graphicData>
            </a:graphic>
          </wp:inline>
        </w:drawing>
      </w:r>
    </w:p>
    <w:p w14:paraId="07A78F7F" w14:textId="77777777" w:rsidR="00A45F96" w:rsidRDefault="00A45F96" w:rsidP="00A45F96">
      <w:pPr>
        <w:pStyle w:val="TreAkapitu"/>
        <w:ind w:left="709"/>
        <w:rPr>
          <w:sz w:val="20"/>
          <w:szCs w:val="16"/>
        </w:rPr>
      </w:pPr>
      <w:r w:rsidRPr="00D47349">
        <w:rPr>
          <w:sz w:val="20"/>
          <w:szCs w:val="16"/>
        </w:rPr>
        <w:t>Źródło: opracowanie własne</w:t>
      </w:r>
    </w:p>
    <w:p w14:paraId="4238B714" w14:textId="77777777" w:rsidR="00A45F96" w:rsidRPr="00A40D0C" w:rsidRDefault="00A45F96" w:rsidP="00A45F96">
      <w:pPr>
        <w:pStyle w:val="TreAkapitu"/>
        <w:tabs>
          <w:tab w:val="left" w:pos="950"/>
        </w:tabs>
        <w:ind w:firstLine="0"/>
        <w:rPr>
          <w:sz w:val="20"/>
          <w:szCs w:val="16"/>
        </w:rPr>
      </w:pPr>
    </w:p>
    <w:p w14:paraId="151067C7" w14:textId="77777777" w:rsidR="00A45F96" w:rsidRPr="00A45F96" w:rsidRDefault="00A45F96" w:rsidP="00A45F96">
      <w:pPr>
        <w:pStyle w:val="TreAkapitu"/>
      </w:pPr>
    </w:p>
    <w:p w14:paraId="3763595A" w14:textId="77777777" w:rsidR="00A45F96" w:rsidRPr="00A45F96" w:rsidRDefault="00A45F96" w:rsidP="00A45F96">
      <w:pPr>
        <w:pStyle w:val="TreAkapitu"/>
      </w:pPr>
    </w:p>
    <w:p w14:paraId="26C728FF" w14:textId="552DA813" w:rsidR="00C11318" w:rsidRDefault="00C11318" w:rsidP="00C11318">
      <w:pPr>
        <w:pStyle w:val="Legenda"/>
        <w:rPr>
          <w:b w:val="0"/>
          <w:bCs w:val="0"/>
        </w:rPr>
      </w:pPr>
      <w:bookmarkStart w:id="154" w:name="_Toc91667892"/>
      <w:r w:rsidRPr="00C11318">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33</w:t>
      </w:r>
      <w:r w:rsidR="00914E7C">
        <w:rPr>
          <w:b w:val="0"/>
          <w:bCs w:val="0"/>
        </w:rPr>
        <w:fldChar w:fldCharType="end"/>
      </w:r>
      <w:r w:rsidRPr="00C11318">
        <w:rPr>
          <w:b w:val="0"/>
          <w:bCs w:val="0"/>
        </w:rPr>
        <w:t xml:space="preserve">. Diagram </w:t>
      </w:r>
      <w:r w:rsidR="00252D47">
        <w:rPr>
          <w:b w:val="0"/>
          <w:bCs w:val="0"/>
        </w:rPr>
        <w:t xml:space="preserve">mapowania </w:t>
      </w:r>
      <w:r w:rsidRPr="00C11318">
        <w:rPr>
          <w:b w:val="0"/>
          <w:bCs w:val="0"/>
        </w:rPr>
        <w:t>wymagań nr 1</w:t>
      </w:r>
      <w:bookmarkEnd w:id="154"/>
    </w:p>
    <w:p w14:paraId="40925621" w14:textId="0BBC6B71" w:rsidR="004406AA" w:rsidRPr="004406AA" w:rsidRDefault="004406AA" w:rsidP="004406AA">
      <w:r>
        <w:rPr>
          <w:noProof/>
        </w:rPr>
        <w:drawing>
          <wp:inline distT="0" distB="0" distL="0" distR="0" wp14:anchorId="56729216" wp14:editId="4848CD69">
            <wp:extent cx="5760085" cy="4811395"/>
            <wp:effectExtent l="0" t="0" r="0" b="0"/>
            <wp:docPr id="42"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085" cy="4811395"/>
                    </a:xfrm>
                    <a:prstGeom prst="rect">
                      <a:avLst/>
                    </a:prstGeom>
                  </pic:spPr>
                </pic:pic>
              </a:graphicData>
            </a:graphic>
          </wp:inline>
        </w:drawing>
      </w:r>
    </w:p>
    <w:p w14:paraId="2685D543" w14:textId="77533ECF" w:rsidR="00C11318" w:rsidRPr="00962547" w:rsidRDefault="00C11318" w:rsidP="003A004F">
      <w:pPr>
        <w:pStyle w:val="TreAkapitu"/>
        <w:ind w:firstLine="0"/>
      </w:pPr>
      <w:r w:rsidRPr="00C11318">
        <w:rPr>
          <w:sz w:val="20"/>
          <w:szCs w:val="16"/>
        </w:rPr>
        <w:t>Źródło: Opracowanie własne</w:t>
      </w:r>
    </w:p>
    <w:p w14:paraId="6C3D4624" w14:textId="3BC897DB" w:rsidR="00C11318" w:rsidRPr="00C11318" w:rsidRDefault="00C11318" w:rsidP="00C11318">
      <w:pPr>
        <w:pStyle w:val="Legenda"/>
        <w:rPr>
          <w:b w:val="0"/>
          <w:bCs w:val="0"/>
        </w:rPr>
      </w:pPr>
      <w:bookmarkStart w:id="155" w:name="_Toc91667893"/>
      <w:r w:rsidRPr="00C11318">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34</w:t>
      </w:r>
      <w:r w:rsidR="00914E7C">
        <w:rPr>
          <w:b w:val="0"/>
          <w:bCs w:val="0"/>
        </w:rPr>
        <w:fldChar w:fldCharType="end"/>
      </w:r>
      <w:r w:rsidRPr="00C11318">
        <w:rPr>
          <w:b w:val="0"/>
          <w:bCs w:val="0"/>
        </w:rPr>
        <w:t xml:space="preserve">. Diagram </w:t>
      </w:r>
      <w:r w:rsidR="00252D47">
        <w:rPr>
          <w:b w:val="0"/>
          <w:bCs w:val="0"/>
        </w:rPr>
        <w:t xml:space="preserve">mapowania </w:t>
      </w:r>
      <w:r w:rsidRPr="00C11318">
        <w:rPr>
          <w:b w:val="0"/>
          <w:bCs w:val="0"/>
        </w:rPr>
        <w:t>wymagań nr 2</w:t>
      </w:r>
      <w:bookmarkEnd w:id="155"/>
    </w:p>
    <w:p w14:paraId="6FA4F9A1" w14:textId="2888E2E1" w:rsidR="00C11318" w:rsidRPr="00244440" w:rsidRDefault="004406AA" w:rsidP="004406AA">
      <w:pPr>
        <w:pStyle w:val="TreAkapitu"/>
        <w:jc w:val="center"/>
      </w:pPr>
      <w:r>
        <w:rPr>
          <w:noProof/>
        </w:rPr>
        <w:drawing>
          <wp:inline distT="0" distB="0" distL="0" distR="0" wp14:anchorId="2674A55C" wp14:editId="2BFD102F">
            <wp:extent cx="3848100" cy="3390900"/>
            <wp:effectExtent l="0" t="0" r="0" b="0"/>
            <wp:docPr id="44"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848100" cy="3390900"/>
                    </a:xfrm>
                    <a:prstGeom prst="rect">
                      <a:avLst/>
                    </a:prstGeom>
                  </pic:spPr>
                </pic:pic>
              </a:graphicData>
            </a:graphic>
          </wp:inline>
        </w:drawing>
      </w:r>
      <w:r w:rsidR="00C11318">
        <w:br/>
      </w:r>
      <w:r w:rsidR="00C11318" w:rsidRPr="00C11318">
        <w:rPr>
          <w:sz w:val="20"/>
          <w:szCs w:val="16"/>
        </w:rPr>
        <w:t>Źródło: Opracowanie własne</w:t>
      </w:r>
    </w:p>
    <w:p w14:paraId="3DFBCDD9" w14:textId="3AB8D95D" w:rsidR="00090F3B" w:rsidRDefault="00566991" w:rsidP="00C958C8">
      <w:pPr>
        <w:pStyle w:val="Nagwek2"/>
      </w:pPr>
      <w:bookmarkStart w:id="156" w:name="_Toc490182427"/>
      <w:bookmarkStart w:id="157" w:name="_Toc496365821"/>
      <w:bookmarkStart w:id="158" w:name="_Toc490182428"/>
      <w:bookmarkStart w:id="159" w:name="_Toc8601604"/>
      <w:bookmarkStart w:id="160" w:name="_Toc91668294"/>
      <w:bookmarkEnd w:id="156"/>
      <w:bookmarkEnd w:id="157"/>
      <w:r w:rsidRPr="00CB1632">
        <w:t>Wnioski</w:t>
      </w:r>
      <w:bookmarkStart w:id="161" w:name="_Ref473452508"/>
      <w:bookmarkStart w:id="162" w:name="_Ref479794691"/>
      <w:bookmarkStart w:id="163" w:name="_Ref479794768"/>
      <w:bookmarkStart w:id="164" w:name="_Toc490182429"/>
      <w:bookmarkEnd w:id="158"/>
      <w:bookmarkEnd w:id="159"/>
      <w:bookmarkEnd w:id="160"/>
    </w:p>
    <w:p w14:paraId="58016482" w14:textId="17AB0A3A" w:rsidR="001F0479" w:rsidRDefault="00457A70" w:rsidP="009F0EE4">
      <w:pPr>
        <w:pStyle w:val="TreAkapitu"/>
      </w:pPr>
      <w:r>
        <w:t xml:space="preserve">Analiza biznesowa jest to obszerna, wieloetapowa oraz wieloaspektowa dziedzina. </w:t>
      </w:r>
      <w:r w:rsidR="00471D23">
        <w:t xml:space="preserve">Dzięki przeprowadzonej analizie biznesowej </w:t>
      </w:r>
      <w:r>
        <w:t>została określona</w:t>
      </w:r>
      <w:r w:rsidR="00471D23">
        <w:t xml:space="preserve"> </w:t>
      </w:r>
      <w:r>
        <w:t>potrzeba</w:t>
      </w:r>
      <w:r w:rsidR="009D5DE9">
        <w:t xml:space="preserve">. </w:t>
      </w:r>
      <w:r>
        <w:t>Mając zdefiniowaną potrzeb</w:t>
      </w:r>
      <w:r w:rsidR="009D5DE9">
        <w:t>ę</w:t>
      </w:r>
      <w:r>
        <w:t xml:space="preserve">, na jej podstawie zostały opracowane wymagania, </w:t>
      </w:r>
      <w:r w:rsidR="009D5DE9">
        <w:t xml:space="preserve">które pozwalają na jej zaspokojenie. Opierając się na analizie otoczenia oraz interesariuszy uzyskano motywację biznesową dla poszczególnych działań organizacji. </w:t>
      </w:r>
      <w:r w:rsidR="00EE0CEB">
        <w:t>Wdrożone zostały</w:t>
      </w:r>
      <w:r w:rsidR="00141E0F">
        <w:t xml:space="preserve"> reguły biznesowe, które wprowadzają pewne ograniczenia oraz zapobiegają niechcianym przez organizacje sytuacjom.</w:t>
      </w:r>
    </w:p>
    <w:p w14:paraId="74F22148" w14:textId="1AF9C0CD" w:rsidR="001F0479" w:rsidRDefault="001F0479" w:rsidP="001603F0">
      <w:pPr>
        <w:pStyle w:val="TreAkapitu"/>
        <w:ind w:firstLine="0"/>
        <w:rPr>
          <w:b/>
          <w:bCs/>
        </w:rPr>
      </w:pPr>
    </w:p>
    <w:p w14:paraId="7A663EAD" w14:textId="62514209" w:rsidR="00DE49E9" w:rsidRDefault="00DE49E9" w:rsidP="001603F0">
      <w:pPr>
        <w:pStyle w:val="TreAkapitu"/>
        <w:ind w:firstLine="0"/>
        <w:rPr>
          <w:b/>
          <w:bCs/>
        </w:rPr>
      </w:pPr>
    </w:p>
    <w:p w14:paraId="625F4755" w14:textId="1DB0A431" w:rsidR="00DE49E9" w:rsidRDefault="00DE49E9" w:rsidP="001603F0">
      <w:pPr>
        <w:pStyle w:val="TreAkapitu"/>
        <w:ind w:firstLine="0"/>
        <w:rPr>
          <w:b/>
          <w:bCs/>
        </w:rPr>
      </w:pPr>
    </w:p>
    <w:p w14:paraId="1C97B994" w14:textId="7AB9C728" w:rsidR="00DE49E9" w:rsidRDefault="00DE49E9" w:rsidP="001603F0">
      <w:pPr>
        <w:pStyle w:val="TreAkapitu"/>
        <w:ind w:firstLine="0"/>
        <w:rPr>
          <w:b/>
          <w:bCs/>
        </w:rPr>
      </w:pPr>
    </w:p>
    <w:p w14:paraId="441A332E" w14:textId="46121305" w:rsidR="00DE49E9" w:rsidRDefault="00DE49E9" w:rsidP="001603F0">
      <w:pPr>
        <w:pStyle w:val="TreAkapitu"/>
        <w:ind w:firstLine="0"/>
        <w:rPr>
          <w:b/>
          <w:bCs/>
        </w:rPr>
      </w:pPr>
    </w:p>
    <w:p w14:paraId="3E708B85" w14:textId="3B946C6F" w:rsidR="00DE49E9" w:rsidRDefault="00DE49E9" w:rsidP="001603F0">
      <w:pPr>
        <w:pStyle w:val="TreAkapitu"/>
        <w:ind w:firstLine="0"/>
        <w:rPr>
          <w:b/>
          <w:bCs/>
        </w:rPr>
      </w:pPr>
    </w:p>
    <w:p w14:paraId="4810AC1A" w14:textId="7E0133C6" w:rsidR="00DE49E9" w:rsidRDefault="00DE49E9" w:rsidP="001603F0">
      <w:pPr>
        <w:pStyle w:val="TreAkapitu"/>
        <w:ind w:firstLine="0"/>
        <w:rPr>
          <w:b/>
          <w:bCs/>
        </w:rPr>
      </w:pPr>
    </w:p>
    <w:p w14:paraId="0F2C1C95" w14:textId="676C5995" w:rsidR="00DE49E9" w:rsidRDefault="00DE49E9" w:rsidP="001603F0">
      <w:pPr>
        <w:pStyle w:val="TreAkapitu"/>
        <w:ind w:firstLine="0"/>
        <w:rPr>
          <w:b/>
          <w:bCs/>
        </w:rPr>
      </w:pPr>
    </w:p>
    <w:p w14:paraId="42B5A9A2" w14:textId="2A443313" w:rsidR="00ED4479" w:rsidRDefault="00ED4479" w:rsidP="001603F0">
      <w:pPr>
        <w:pStyle w:val="TreAkapitu"/>
        <w:ind w:firstLine="0"/>
        <w:rPr>
          <w:b/>
          <w:bCs/>
        </w:rPr>
      </w:pPr>
    </w:p>
    <w:p w14:paraId="15681D92" w14:textId="55D70012" w:rsidR="00ED4479" w:rsidRDefault="00ED4479" w:rsidP="001603F0">
      <w:pPr>
        <w:pStyle w:val="TreAkapitu"/>
        <w:ind w:firstLine="0"/>
        <w:rPr>
          <w:b/>
          <w:bCs/>
        </w:rPr>
      </w:pPr>
    </w:p>
    <w:p w14:paraId="342A9213" w14:textId="77777777" w:rsidR="00ED4479" w:rsidRPr="001603F0" w:rsidRDefault="00ED4479" w:rsidP="001603F0">
      <w:pPr>
        <w:pStyle w:val="TreAkapitu"/>
        <w:ind w:firstLine="0"/>
        <w:rPr>
          <w:b/>
          <w:bCs/>
        </w:rPr>
      </w:pPr>
    </w:p>
    <w:p w14:paraId="0014E4DD" w14:textId="77777777" w:rsidR="002D2259" w:rsidRDefault="002D2259" w:rsidP="00D340D5">
      <w:pPr>
        <w:pStyle w:val="Nagwek1"/>
      </w:pPr>
      <w:bookmarkStart w:id="165" w:name="_Toc8601605"/>
      <w:bookmarkStart w:id="166" w:name="_Toc91668295"/>
      <w:bookmarkStart w:id="167" w:name="_Ref479794748"/>
      <w:bookmarkStart w:id="168" w:name="_Toc490182468"/>
      <w:bookmarkEnd w:id="161"/>
      <w:bookmarkEnd w:id="162"/>
      <w:bookmarkEnd w:id="163"/>
      <w:bookmarkEnd w:id="164"/>
      <w:r>
        <w:lastRenderedPageBreak/>
        <w:t>ANALIZA SYSTEM</w:t>
      </w:r>
      <w:r w:rsidR="004F16B5">
        <w:t>U INFORMATYCZNEGO</w:t>
      </w:r>
      <w:bookmarkEnd w:id="165"/>
      <w:bookmarkEnd w:id="166"/>
    </w:p>
    <w:p w14:paraId="3C9C9C65" w14:textId="1AC9AEB2" w:rsidR="002D2259" w:rsidRDefault="002D2259" w:rsidP="00D340D5">
      <w:pPr>
        <w:pStyle w:val="Nagwek2"/>
      </w:pPr>
      <w:bookmarkStart w:id="169" w:name="_Toc8601606"/>
      <w:bookmarkStart w:id="170" w:name="_Toc91668296"/>
      <w:r w:rsidRPr="00327C91">
        <w:t>Wprowadzenie</w:t>
      </w:r>
      <w:bookmarkEnd w:id="169"/>
      <w:bookmarkEnd w:id="170"/>
    </w:p>
    <w:p w14:paraId="463FA4D3" w14:textId="16206EB0" w:rsidR="00213345" w:rsidRPr="00213345" w:rsidRDefault="006A4311" w:rsidP="00213345">
      <w:pPr>
        <w:pStyle w:val="TreAkapitu"/>
      </w:pPr>
      <w:r>
        <w:t xml:space="preserve">Analiza systemu informatycznego </w:t>
      </w:r>
      <w:r w:rsidR="00172173">
        <w:t>jest kluczowym etapem w cyklu wytwarzania oprogramowania.</w:t>
      </w:r>
      <w:r w:rsidR="004878D3">
        <w:t xml:space="preserve"> </w:t>
      </w:r>
      <w:r w:rsidR="007D4CE8">
        <w:t xml:space="preserve">Polega na systematycznym badaniu systemu w celu określenia wymagań dotyczących informacji oraz procesów, jakie zachodzą w systemie oraz określenie między nimi relacji. </w:t>
      </w:r>
      <w:r w:rsidR="004878D3">
        <w:t>Prowadzi do specyfikacji obserwowalnego zachowania systemu</w:t>
      </w:r>
      <w:r w:rsidR="008F5E11">
        <w:t xml:space="preserve"> oraz</w:t>
      </w:r>
      <w:r w:rsidR="004878D3">
        <w:t xml:space="preserve"> </w:t>
      </w:r>
      <w:r w:rsidR="00EE4F7F">
        <w:t>o</w:t>
      </w:r>
      <w:r w:rsidR="00172173">
        <w:t>kreśla co system ma robić, aby spełniać potrzeby użytkownika. Podczas analizy definiowane są wymagania systemowe</w:t>
      </w:r>
      <w:r w:rsidR="00985DB4">
        <w:t xml:space="preserve"> zgodnie z postawionymi celami</w:t>
      </w:r>
      <w:r w:rsidR="00172173">
        <w:t xml:space="preserve"> oraz zakres funkcjonalności systemu. </w:t>
      </w:r>
      <w:r w:rsidR="007D4CE8">
        <w:t xml:space="preserve"> </w:t>
      </w:r>
    </w:p>
    <w:p w14:paraId="5F28ABAD" w14:textId="19B468FD" w:rsidR="002D2259" w:rsidRDefault="000323F5" w:rsidP="00D340D5">
      <w:pPr>
        <w:pStyle w:val="Nagwek2"/>
      </w:pPr>
      <w:bookmarkStart w:id="171" w:name="_Toc8601607"/>
      <w:bookmarkStart w:id="172" w:name="_Toc91668297"/>
      <w:r>
        <w:t>W</w:t>
      </w:r>
      <w:r w:rsidR="00801E35">
        <w:t>ymaga</w:t>
      </w:r>
      <w:r>
        <w:t>nia</w:t>
      </w:r>
      <w:r w:rsidR="00801E35">
        <w:t xml:space="preserve"> funkcjonaln</w:t>
      </w:r>
      <w:r>
        <w:t>e</w:t>
      </w:r>
      <w:bookmarkEnd w:id="171"/>
      <w:bookmarkEnd w:id="172"/>
    </w:p>
    <w:p w14:paraId="392C7905" w14:textId="05B720F7" w:rsidR="00B9213B" w:rsidRPr="00B9213B" w:rsidRDefault="00B9213B" w:rsidP="00B9213B">
      <w:pPr>
        <w:pStyle w:val="TreAkapitu"/>
      </w:pPr>
      <w:r>
        <w:t xml:space="preserve">Wymagania funkcjonalne </w:t>
      </w:r>
      <w:r w:rsidR="00D764CD">
        <w:t xml:space="preserve">opisują jakie funkcje ma oferować system oraz jak system ma reagować na poszczególne zdarzenia </w:t>
      </w:r>
      <w:r w:rsidR="009F0EE4">
        <w:t>czy</w:t>
      </w:r>
      <w:r w:rsidR="00D764CD">
        <w:t xml:space="preserve"> dane wejściowe. P</w:t>
      </w:r>
      <w:r>
        <w:t xml:space="preserve">odczas analizy systemu informatycznego określają czego potrzebuje organizacja, aby osiągnąć swoje cele biznesowe, wynikające z wymagań biznesowych. Ponadto </w:t>
      </w:r>
      <w:r w:rsidR="00D764CD">
        <w:t>definiują</w:t>
      </w:r>
      <w:r>
        <w:t xml:space="preserve"> czego potrzebuje użytkownik, co </w:t>
      </w:r>
      <w:r w:rsidR="00D764CD">
        <w:t>z kolei wynika z wymagań użytkownika.</w:t>
      </w:r>
    </w:p>
    <w:p w14:paraId="364F0349" w14:textId="7F072D0C" w:rsidR="00905937" w:rsidRDefault="00905937" w:rsidP="00D340D5">
      <w:pPr>
        <w:pStyle w:val="Nagwek3"/>
      </w:pPr>
      <w:bookmarkStart w:id="173" w:name="_Toc8601608"/>
      <w:bookmarkStart w:id="174" w:name="_Toc91668298"/>
      <w:r>
        <w:t>Obszary funkcjonalne systemu</w:t>
      </w:r>
      <w:bookmarkEnd w:id="173"/>
      <w:bookmarkEnd w:id="174"/>
    </w:p>
    <w:p w14:paraId="51583466" w14:textId="3F78EBD0" w:rsidR="0078056F" w:rsidRPr="0078056F" w:rsidRDefault="0078056F" w:rsidP="0078056F">
      <w:pPr>
        <w:pStyle w:val="TreAkapitu"/>
      </w:pPr>
      <w:r>
        <w:t>Wymagania funkcjonalne mogą dotyczyć różnych aspektów systemu. Na skutek tego w systemie obsługi mikropożyczek zostały wyróżnione 3 obszary funkcjonalne:</w:t>
      </w:r>
    </w:p>
    <w:p w14:paraId="6896E6C2" w14:textId="17BBB875" w:rsidR="00B943FF" w:rsidRPr="0013523D" w:rsidRDefault="00B943FF" w:rsidP="00A55904">
      <w:pPr>
        <w:pStyle w:val="Nagwek2"/>
        <w:numPr>
          <w:ilvl w:val="0"/>
          <w:numId w:val="17"/>
        </w:numPr>
        <w:rPr>
          <w:b w:val="0"/>
          <w:bCs/>
          <w:sz w:val="24"/>
          <w:szCs w:val="20"/>
        </w:rPr>
      </w:pPr>
      <w:bookmarkStart w:id="175" w:name="_Toc91668299"/>
      <w:r w:rsidRPr="0013523D">
        <w:rPr>
          <w:b w:val="0"/>
          <w:bCs/>
          <w:sz w:val="24"/>
          <w:szCs w:val="20"/>
        </w:rPr>
        <w:t>zarządzanie kontem</w:t>
      </w:r>
      <w:bookmarkEnd w:id="175"/>
    </w:p>
    <w:p w14:paraId="6856A7BD" w14:textId="3F215455" w:rsidR="00B943FF" w:rsidRPr="0013523D" w:rsidRDefault="00F37C8F" w:rsidP="00A55904">
      <w:pPr>
        <w:pStyle w:val="Nagwek2"/>
        <w:numPr>
          <w:ilvl w:val="0"/>
          <w:numId w:val="17"/>
        </w:numPr>
        <w:rPr>
          <w:b w:val="0"/>
          <w:bCs/>
          <w:sz w:val="24"/>
          <w:szCs w:val="20"/>
        </w:rPr>
      </w:pPr>
      <w:bookmarkStart w:id="176" w:name="_Toc91668300"/>
      <w:r w:rsidRPr="0013523D">
        <w:rPr>
          <w:b w:val="0"/>
          <w:bCs/>
          <w:sz w:val="24"/>
          <w:szCs w:val="20"/>
        </w:rPr>
        <w:t>obsługa</w:t>
      </w:r>
      <w:r w:rsidR="00B943FF" w:rsidRPr="0013523D">
        <w:rPr>
          <w:b w:val="0"/>
          <w:bCs/>
          <w:sz w:val="24"/>
          <w:szCs w:val="20"/>
        </w:rPr>
        <w:t xml:space="preserve"> pożyczki</w:t>
      </w:r>
      <w:bookmarkEnd w:id="176"/>
    </w:p>
    <w:p w14:paraId="0E2773AC" w14:textId="05151B5F" w:rsidR="00B943FF" w:rsidRDefault="00606D1E" w:rsidP="00A55904">
      <w:pPr>
        <w:pStyle w:val="Nagwek2"/>
        <w:numPr>
          <w:ilvl w:val="0"/>
          <w:numId w:val="17"/>
        </w:numPr>
        <w:rPr>
          <w:b w:val="0"/>
          <w:bCs/>
          <w:sz w:val="24"/>
          <w:szCs w:val="20"/>
        </w:rPr>
      </w:pPr>
      <w:bookmarkStart w:id="177" w:name="_Toc91668301"/>
      <w:r w:rsidRPr="0013523D">
        <w:rPr>
          <w:b w:val="0"/>
          <w:bCs/>
          <w:sz w:val="24"/>
          <w:szCs w:val="20"/>
        </w:rPr>
        <w:t>zarządzanie wnioskiem o pożyczkę</w:t>
      </w:r>
      <w:bookmarkEnd w:id="177"/>
    </w:p>
    <w:p w14:paraId="62772C6E" w14:textId="7147B284" w:rsidR="00B43EB8" w:rsidRPr="00B43EB8" w:rsidRDefault="00B43EB8" w:rsidP="00B43EB8">
      <w:pPr>
        <w:pStyle w:val="Legenda"/>
        <w:rPr>
          <w:b w:val="0"/>
          <w:bCs w:val="0"/>
        </w:rPr>
      </w:pPr>
      <w:r w:rsidRPr="00B43EB8">
        <w:rPr>
          <w:b w:val="0"/>
          <w:bCs w:val="0"/>
        </w:rPr>
        <w:t xml:space="preserve">Tabela </w:t>
      </w:r>
      <w:r w:rsidRPr="00B43EB8">
        <w:rPr>
          <w:b w:val="0"/>
          <w:bCs w:val="0"/>
        </w:rPr>
        <w:fldChar w:fldCharType="begin"/>
      </w:r>
      <w:r w:rsidRPr="00B43EB8">
        <w:rPr>
          <w:b w:val="0"/>
          <w:bCs w:val="0"/>
        </w:rPr>
        <w:instrText xml:space="preserve"> SEQ Tabela \* ARABIC </w:instrText>
      </w:r>
      <w:r w:rsidRPr="00B43EB8">
        <w:rPr>
          <w:b w:val="0"/>
          <w:bCs w:val="0"/>
        </w:rPr>
        <w:fldChar w:fldCharType="separate"/>
      </w:r>
      <w:r w:rsidR="00B14963">
        <w:rPr>
          <w:b w:val="0"/>
          <w:bCs w:val="0"/>
          <w:noProof/>
        </w:rPr>
        <w:t>8</w:t>
      </w:r>
      <w:r w:rsidRPr="00B43EB8">
        <w:rPr>
          <w:b w:val="0"/>
          <w:bCs w:val="0"/>
        </w:rPr>
        <w:fldChar w:fldCharType="end"/>
      </w:r>
      <w:r w:rsidRPr="00B43EB8">
        <w:rPr>
          <w:b w:val="0"/>
          <w:bCs w:val="0"/>
        </w:rPr>
        <w:t>. Obszary funkcjonalne systemu</w:t>
      </w:r>
    </w:p>
    <w:tbl>
      <w:tblPr>
        <w:tblStyle w:val="Tabela-Siatka"/>
        <w:tblW w:w="0" w:type="auto"/>
        <w:jc w:val="center"/>
        <w:tblLook w:val="04A0" w:firstRow="1" w:lastRow="0" w:firstColumn="1" w:lastColumn="0" w:noHBand="0" w:noVBand="1"/>
      </w:tblPr>
      <w:tblGrid>
        <w:gridCol w:w="1254"/>
        <w:gridCol w:w="4830"/>
      </w:tblGrid>
      <w:tr w:rsidR="00E523ED" w14:paraId="325C56E4" w14:textId="77777777" w:rsidTr="00DF1E3D">
        <w:trPr>
          <w:trHeight w:val="778"/>
          <w:jc w:val="center"/>
        </w:trPr>
        <w:tc>
          <w:tcPr>
            <w:tcW w:w="1254" w:type="dxa"/>
            <w:shd w:val="clear" w:color="auto" w:fill="BFBFBF" w:themeFill="background1" w:themeFillShade="BF"/>
          </w:tcPr>
          <w:p w14:paraId="125FD8E0" w14:textId="7EB68184" w:rsidR="00E523ED" w:rsidRPr="00B43EB8" w:rsidRDefault="00E523ED" w:rsidP="00B43EB8">
            <w:pPr>
              <w:pStyle w:val="TreAkapitu"/>
              <w:ind w:firstLine="0"/>
              <w:jc w:val="center"/>
              <w:rPr>
                <w:b/>
                <w:bCs/>
              </w:rPr>
            </w:pPr>
            <w:r w:rsidRPr="00B43EB8">
              <w:rPr>
                <w:b/>
                <w:bCs/>
              </w:rPr>
              <w:t>Obszar</w:t>
            </w:r>
          </w:p>
        </w:tc>
        <w:tc>
          <w:tcPr>
            <w:tcW w:w="4830" w:type="dxa"/>
            <w:shd w:val="clear" w:color="auto" w:fill="BFBFBF" w:themeFill="background1" w:themeFillShade="BF"/>
          </w:tcPr>
          <w:p w14:paraId="020FC745" w14:textId="1947EA87" w:rsidR="00E523ED" w:rsidRPr="00B43EB8" w:rsidRDefault="00E523ED" w:rsidP="00E523ED">
            <w:pPr>
              <w:pStyle w:val="TreAkapitu"/>
              <w:ind w:firstLine="0"/>
              <w:rPr>
                <w:b/>
                <w:bCs/>
              </w:rPr>
            </w:pPr>
            <w:r w:rsidRPr="00B43EB8">
              <w:rPr>
                <w:b/>
                <w:bCs/>
              </w:rPr>
              <w:t>Nazwa</w:t>
            </w:r>
            <w:r w:rsidR="00B43EB8">
              <w:rPr>
                <w:b/>
                <w:bCs/>
              </w:rPr>
              <w:t xml:space="preserve"> obszaru funkcjonalnego</w:t>
            </w:r>
          </w:p>
        </w:tc>
      </w:tr>
      <w:tr w:rsidR="00E523ED" w14:paraId="39309B43" w14:textId="77777777" w:rsidTr="00DF1E3D">
        <w:trPr>
          <w:trHeight w:val="801"/>
          <w:jc w:val="center"/>
        </w:trPr>
        <w:tc>
          <w:tcPr>
            <w:tcW w:w="1254" w:type="dxa"/>
          </w:tcPr>
          <w:p w14:paraId="1B7E44D8" w14:textId="3F85648C" w:rsidR="00E523ED" w:rsidRDefault="000700E1" w:rsidP="00B43EB8">
            <w:pPr>
              <w:pStyle w:val="TreAkapitu"/>
              <w:ind w:firstLine="0"/>
              <w:jc w:val="center"/>
            </w:pPr>
            <w:r>
              <w:t>ZK</w:t>
            </w:r>
          </w:p>
        </w:tc>
        <w:tc>
          <w:tcPr>
            <w:tcW w:w="4830" w:type="dxa"/>
          </w:tcPr>
          <w:p w14:paraId="5623DF0B" w14:textId="2F847D0B" w:rsidR="00E523ED" w:rsidRDefault="00E523ED" w:rsidP="00E523ED">
            <w:pPr>
              <w:pStyle w:val="TreAkapitu"/>
              <w:ind w:firstLine="0"/>
            </w:pPr>
            <w:r w:rsidRPr="008A226B">
              <w:rPr>
                <w:bCs/>
              </w:rPr>
              <w:t>zarządzanie kontem</w:t>
            </w:r>
          </w:p>
        </w:tc>
      </w:tr>
      <w:tr w:rsidR="00E523ED" w14:paraId="6BE71BE1" w14:textId="77777777" w:rsidTr="00DF1E3D">
        <w:trPr>
          <w:trHeight w:val="778"/>
          <w:jc w:val="center"/>
        </w:trPr>
        <w:tc>
          <w:tcPr>
            <w:tcW w:w="1254" w:type="dxa"/>
          </w:tcPr>
          <w:p w14:paraId="18C13342" w14:textId="635DDF3F" w:rsidR="00E523ED" w:rsidRDefault="000700E1" w:rsidP="00B43EB8">
            <w:pPr>
              <w:pStyle w:val="TreAkapitu"/>
              <w:ind w:firstLine="0"/>
              <w:jc w:val="center"/>
            </w:pPr>
            <w:r>
              <w:t>OP</w:t>
            </w:r>
          </w:p>
        </w:tc>
        <w:tc>
          <w:tcPr>
            <w:tcW w:w="4830" w:type="dxa"/>
          </w:tcPr>
          <w:p w14:paraId="46D81D41" w14:textId="08BDD0C9" w:rsidR="00E523ED" w:rsidRDefault="00E523ED" w:rsidP="00E523ED">
            <w:pPr>
              <w:pStyle w:val="TreAkapitu"/>
              <w:ind w:firstLine="0"/>
            </w:pPr>
            <w:r w:rsidRPr="008A226B">
              <w:rPr>
                <w:bCs/>
              </w:rPr>
              <w:t>obsługa pożyczki</w:t>
            </w:r>
          </w:p>
        </w:tc>
      </w:tr>
      <w:tr w:rsidR="00E523ED" w14:paraId="6DA883A6" w14:textId="77777777" w:rsidTr="00DF1E3D">
        <w:trPr>
          <w:trHeight w:val="778"/>
          <w:jc w:val="center"/>
        </w:trPr>
        <w:tc>
          <w:tcPr>
            <w:tcW w:w="1254" w:type="dxa"/>
          </w:tcPr>
          <w:p w14:paraId="151E8601" w14:textId="7256146B" w:rsidR="00E523ED" w:rsidRDefault="000700E1" w:rsidP="00B43EB8">
            <w:pPr>
              <w:pStyle w:val="TreAkapitu"/>
              <w:ind w:firstLine="0"/>
              <w:jc w:val="center"/>
            </w:pPr>
            <w:r>
              <w:t>ZW</w:t>
            </w:r>
          </w:p>
        </w:tc>
        <w:tc>
          <w:tcPr>
            <w:tcW w:w="4830" w:type="dxa"/>
          </w:tcPr>
          <w:p w14:paraId="4F077F39" w14:textId="74FF74ED" w:rsidR="00E523ED" w:rsidRDefault="00E523ED" w:rsidP="00E523ED">
            <w:pPr>
              <w:pStyle w:val="TreAkapitu"/>
              <w:ind w:firstLine="0"/>
            </w:pPr>
            <w:r w:rsidRPr="008A226B">
              <w:rPr>
                <w:bCs/>
              </w:rPr>
              <w:t>zarządzanie wnioskiem o pożyczkę</w:t>
            </w:r>
          </w:p>
        </w:tc>
      </w:tr>
    </w:tbl>
    <w:p w14:paraId="15C7D159" w14:textId="45DAD8E4" w:rsidR="00E523ED" w:rsidRDefault="00B43EB8" w:rsidP="00B43EB8">
      <w:pPr>
        <w:pStyle w:val="TreAkapitu"/>
        <w:ind w:left="2127" w:firstLine="0"/>
        <w:rPr>
          <w:sz w:val="20"/>
          <w:szCs w:val="16"/>
        </w:rPr>
      </w:pPr>
      <w:r w:rsidRPr="00B43EB8">
        <w:rPr>
          <w:sz w:val="20"/>
          <w:szCs w:val="16"/>
        </w:rPr>
        <w:t>Źródło: opracowanie własne</w:t>
      </w:r>
    </w:p>
    <w:p w14:paraId="01B3D094" w14:textId="77777777" w:rsidR="00735742" w:rsidRPr="00B43EB8" w:rsidRDefault="00735742" w:rsidP="00565488">
      <w:pPr>
        <w:pStyle w:val="TreAkapitu"/>
        <w:ind w:firstLine="0"/>
        <w:rPr>
          <w:sz w:val="20"/>
          <w:szCs w:val="16"/>
        </w:rPr>
      </w:pPr>
    </w:p>
    <w:p w14:paraId="103DCF87" w14:textId="470481B2" w:rsidR="000323F5" w:rsidRDefault="000323F5" w:rsidP="00D340D5">
      <w:pPr>
        <w:pStyle w:val="Nagwek3"/>
      </w:pPr>
      <w:bookmarkStart w:id="178" w:name="_Toc8601609"/>
      <w:bookmarkStart w:id="179" w:name="_Toc91668302"/>
      <w:bookmarkStart w:id="180" w:name="_Hlk84929994"/>
      <w:r>
        <w:lastRenderedPageBreak/>
        <w:t>Wymagania funkcjonalne w obszarze A</w:t>
      </w:r>
      <w:bookmarkEnd w:id="178"/>
      <w:bookmarkEnd w:id="179"/>
    </w:p>
    <w:p w14:paraId="12F05D96" w14:textId="72305566" w:rsidR="00735742" w:rsidRPr="00735742" w:rsidRDefault="00735742" w:rsidP="00735742">
      <w:pPr>
        <w:pStyle w:val="TreAkapitu"/>
      </w:pPr>
      <w:r>
        <w:t>Wymagania funkcjonalne w obszarze obsługi pożyczki obejmują:</w:t>
      </w:r>
    </w:p>
    <w:p w14:paraId="1AC5EE54" w14:textId="77777777" w:rsidR="006075CD" w:rsidRDefault="006075CD" w:rsidP="001836BD">
      <w:pPr>
        <w:pStyle w:val="TreAkapitu"/>
      </w:pPr>
      <w:bookmarkStart w:id="181" w:name="_Hlk84929988"/>
      <w:bookmarkEnd w:id="180"/>
    </w:p>
    <w:p w14:paraId="42DB7516" w14:textId="0281134D" w:rsidR="00C50798" w:rsidRPr="00C50798" w:rsidRDefault="00C50798" w:rsidP="00C50798">
      <w:pPr>
        <w:pStyle w:val="Legenda"/>
        <w:rPr>
          <w:b w:val="0"/>
          <w:bCs w:val="0"/>
        </w:rPr>
      </w:pPr>
      <w:r w:rsidRPr="00C50798">
        <w:rPr>
          <w:b w:val="0"/>
          <w:bCs w:val="0"/>
        </w:rPr>
        <w:t xml:space="preserve">Tabela </w:t>
      </w:r>
      <w:r w:rsidRPr="00C50798">
        <w:rPr>
          <w:b w:val="0"/>
          <w:bCs w:val="0"/>
        </w:rPr>
        <w:fldChar w:fldCharType="begin"/>
      </w:r>
      <w:r w:rsidRPr="00C50798">
        <w:rPr>
          <w:b w:val="0"/>
          <w:bCs w:val="0"/>
        </w:rPr>
        <w:instrText xml:space="preserve"> SEQ Tabela \* ARABIC </w:instrText>
      </w:r>
      <w:r w:rsidRPr="00C50798">
        <w:rPr>
          <w:b w:val="0"/>
          <w:bCs w:val="0"/>
        </w:rPr>
        <w:fldChar w:fldCharType="separate"/>
      </w:r>
      <w:r w:rsidR="00B14963">
        <w:rPr>
          <w:b w:val="0"/>
          <w:bCs w:val="0"/>
          <w:noProof/>
        </w:rPr>
        <w:t>9</w:t>
      </w:r>
      <w:r w:rsidRPr="00C50798">
        <w:rPr>
          <w:b w:val="0"/>
          <w:bCs w:val="0"/>
        </w:rPr>
        <w:fldChar w:fldCharType="end"/>
      </w:r>
      <w:r w:rsidRPr="00C50798">
        <w:rPr>
          <w:b w:val="0"/>
          <w:bCs w:val="0"/>
        </w:rPr>
        <w:t xml:space="preserve">. Wymagania funkcjonalne w obszarze </w:t>
      </w:r>
      <w:r>
        <w:rPr>
          <w:b w:val="0"/>
          <w:bCs w:val="0"/>
        </w:rPr>
        <w:t>obsługi pożyczki</w:t>
      </w:r>
    </w:p>
    <w:tbl>
      <w:tblPr>
        <w:tblStyle w:val="Tabelasiatki1jasna"/>
        <w:tblW w:w="8215" w:type="dxa"/>
        <w:jc w:val="center"/>
        <w:tblLook w:val="04A0" w:firstRow="1" w:lastRow="0" w:firstColumn="1" w:lastColumn="0" w:noHBand="0" w:noVBand="1"/>
      </w:tblPr>
      <w:tblGrid>
        <w:gridCol w:w="936"/>
        <w:gridCol w:w="1923"/>
        <w:gridCol w:w="4387"/>
        <w:gridCol w:w="969"/>
      </w:tblGrid>
      <w:tr w:rsidR="006075CD" w14:paraId="4FB6318A" w14:textId="77777777" w:rsidTr="005C6C9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1EF14CCC" w14:textId="77777777" w:rsidR="006075CD" w:rsidRDefault="006075CD" w:rsidP="00A35EF9">
            <w:pPr>
              <w:pStyle w:val="TreAkapitu"/>
              <w:ind w:firstLine="0"/>
            </w:pPr>
            <w:r>
              <w:t>Numer</w:t>
            </w:r>
          </w:p>
        </w:tc>
        <w:tc>
          <w:tcPr>
            <w:tcW w:w="1926" w:type="dxa"/>
            <w:shd w:val="clear" w:color="auto" w:fill="BFBFBF" w:themeFill="background1" w:themeFillShade="BF"/>
          </w:tcPr>
          <w:p w14:paraId="2A1BECAD"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4438" w:type="dxa"/>
            <w:shd w:val="clear" w:color="auto" w:fill="BFBFBF" w:themeFill="background1" w:themeFillShade="BF"/>
          </w:tcPr>
          <w:p w14:paraId="0C537607"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975" w:type="dxa"/>
            <w:shd w:val="clear" w:color="auto" w:fill="BFBFBF" w:themeFill="background1" w:themeFillShade="BF"/>
          </w:tcPr>
          <w:p w14:paraId="78E3A176"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6075CD" w14:paraId="1CC50DD7"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B9756C6" w14:textId="71DC6B6F" w:rsidR="006075CD" w:rsidRPr="007B73E3" w:rsidRDefault="006075CD" w:rsidP="006075CD">
            <w:pPr>
              <w:pStyle w:val="TreAkapitu"/>
              <w:ind w:firstLine="0"/>
              <w:rPr>
                <w:b w:val="0"/>
                <w:bCs w:val="0"/>
              </w:rPr>
            </w:pPr>
            <w:r>
              <w:rPr>
                <w:b w:val="0"/>
                <w:bCs w:val="0"/>
              </w:rPr>
              <w:t>1</w:t>
            </w:r>
          </w:p>
        </w:tc>
        <w:tc>
          <w:tcPr>
            <w:tcW w:w="1926" w:type="dxa"/>
          </w:tcPr>
          <w:p w14:paraId="17E8A307"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52C306C1" w14:textId="58A7F475"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dokonuje o</w:t>
            </w:r>
            <w:r w:rsidR="006075CD" w:rsidRPr="00D92C89">
              <w:t>bsług</w:t>
            </w:r>
            <w:r>
              <w:t>i</w:t>
            </w:r>
            <w:r w:rsidR="006075CD" w:rsidRPr="00D92C89">
              <w:t xml:space="preserve"> pożyczki</w:t>
            </w:r>
          </w:p>
        </w:tc>
        <w:tc>
          <w:tcPr>
            <w:tcW w:w="975" w:type="dxa"/>
          </w:tcPr>
          <w:p w14:paraId="1EE6F155" w14:textId="2871EC05"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1</w:t>
            </w:r>
          </w:p>
        </w:tc>
      </w:tr>
      <w:tr w:rsidR="006075CD" w14:paraId="3084D5AB"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EB0C147" w14:textId="51396734" w:rsidR="006075CD" w:rsidRPr="007B73E3" w:rsidRDefault="006075CD" w:rsidP="006075CD">
            <w:pPr>
              <w:pStyle w:val="TreAkapitu"/>
              <w:ind w:firstLine="0"/>
              <w:rPr>
                <w:b w:val="0"/>
                <w:bCs w:val="0"/>
              </w:rPr>
            </w:pPr>
            <w:r>
              <w:rPr>
                <w:b w:val="0"/>
                <w:bCs w:val="0"/>
              </w:rPr>
              <w:t>1.1</w:t>
            </w:r>
          </w:p>
        </w:tc>
        <w:tc>
          <w:tcPr>
            <w:tcW w:w="1926" w:type="dxa"/>
          </w:tcPr>
          <w:p w14:paraId="6DF3A844"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378B32FD" w14:textId="4D31FC7E"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p</w:t>
            </w:r>
            <w:r w:rsidR="006075CD" w:rsidRPr="00D92C89">
              <w:t>rzegląd dostępnych wniosków o pożyczkę</w:t>
            </w:r>
          </w:p>
        </w:tc>
        <w:tc>
          <w:tcPr>
            <w:tcW w:w="975" w:type="dxa"/>
          </w:tcPr>
          <w:p w14:paraId="722FD82B" w14:textId="600B72C9"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2</w:t>
            </w:r>
          </w:p>
        </w:tc>
      </w:tr>
      <w:tr w:rsidR="006075CD" w14:paraId="3AE39608"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305D843" w14:textId="023CE930" w:rsidR="006075CD" w:rsidRPr="007B73E3" w:rsidRDefault="006075CD" w:rsidP="006075CD">
            <w:pPr>
              <w:pStyle w:val="TreAkapitu"/>
              <w:ind w:firstLine="0"/>
              <w:rPr>
                <w:b w:val="0"/>
                <w:bCs w:val="0"/>
              </w:rPr>
            </w:pPr>
            <w:r>
              <w:rPr>
                <w:b w:val="0"/>
                <w:bCs w:val="0"/>
              </w:rPr>
              <w:t>1.2</w:t>
            </w:r>
          </w:p>
        </w:tc>
        <w:tc>
          <w:tcPr>
            <w:tcW w:w="1926" w:type="dxa"/>
          </w:tcPr>
          <w:p w14:paraId="424665B2"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1B8321C" w14:textId="6EFEADAB"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z</w:t>
            </w:r>
            <w:r w:rsidR="006075CD" w:rsidRPr="00D92C89">
              <w:t>łożenie wniosku o pożyczkę</w:t>
            </w:r>
          </w:p>
        </w:tc>
        <w:tc>
          <w:tcPr>
            <w:tcW w:w="975" w:type="dxa"/>
          </w:tcPr>
          <w:p w14:paraId="32672AD9" w14:textId="49DA57D2"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3</w:t>
            </w:r>
          </w:p>
        </w:tc>
      </w:tr>
      <w:tr w:rsidR="006075CD" w14:paraId="4444E799"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7FF8A85" w14:textId="708CCF42" w:rsidR="006075CD" w:rsidRPr="007B73E3" w:rsidRDefault="006075CD" w:rsidP="006075CD">
            <w:pPr>
              <w:pStyle w:val="TreAkapitu"/>
              <w:ind w:firstLine="0"/>
              <w:rPr>
                <w:b w:val="0"/>
                <w:bCs w:val="0"/>
              </w:rPr>
            </w:pPr>
            <w:r>
              <w:rPr>
                <w:b w:val="0"/>
                <w:bCs w:val="0"/>
              </w:rPr>
              <w:t>1.</w:t>
            </w:r>
            <w:r w:rsidR="009D58F4">
              <w:rPr>
                <w:b w:val="0"/>
                <w:bCs w:val="0"/>
              </w:rPr>
              <w:t>2.1</w:t>
            </w:r>
          </w:p>
        </w:tc>
        <w:tc>
          <w:tcPr>
            <w:tcW w:w="1926" w:type="dxa"/>
          </w:tcPr>
          <w:p w14:paraId="3171F373"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7B95422A" w14:textId="22EE6B3E" w:rsidR="006075CD" w:rsidRDefault="004E32F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wymaga p</w:t>
            </w:r>
            <w:r w:rsidR="006075CD" w:rsidRPr="00D92C89">
              <w:t>odani</w:t>
            </w:r>
            <w:r>
              <w:t>a</w:t>
            </w:r>
            <w:r w:rsidR="006075CD" w:rsidRPr="00D92C89">
              <w:t xml:space="preserve"> warunków pożyczki - kwota, czas, oprocentowanie, rodzaj spłaty, opis wniosku</w:t>
            </w:r>
          </w:p>
        </w:tc>
        <w:tc>
          <w:tcPr>
            <w:tcW w:w="975" w:type="dxa"/>
          </w:tcPr>
          <w:p w14:paraId="281838B9" w14:textId="0E4C69CB"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4</w:t>
            </w:r>
          </w:p>
        </w:tc>
      </w:tr>
      <w:tr w:rsidR="006075CD" w14:paraId="78CD92C3"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65996FB" w14:textId="661BEA9B" w:rsidR="006075CD" w:rsidRDefault="006075CD" w:rsidP="006075CD">
            <w:pPr>
              <w:pStyle w:val="TreAkapitu"/>
              <w:ind w:firstLine="0"/>
              <w:rPr>
                <w:b w:val="0"/>
                <w:bCs w:val="0"/>
              </w:rPr>
            </w:pPr>
            <w:r>
              <w:rPr>
                <w:b w:val="0"/>
                <w:bCs w:val="0"/>
              </w:rPr>
              <w:t>1.</w:t>
            </w:r>
            <w:r w:rsidR="009D58F4">
              <w:rPr>
                <w:b w:val="0"/>
                <w:bCs w:val="0"/>
              </w:rPr>
              <w:t>2.2</w:t>
            </w:r>
          </w:p>
        </w:tc>
        <w:tc>
          <w:tcPr>
            <w:tcW w:w="1926" w:type="dxa"/>
          </w:tcPr>
          <w:p w14:paraId="16020BF4" w14:textId="254A7DAA"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67915147" w14:textId="2A7EABBE" w:rsidR="006075CD" w:rsidRPr="00AF41F2"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dokonuje w</w:t>
            </w:r>
            <w:r w:rsidR="006075CD" w:rsidRPr="00D92C89">
              <w:t>eryfikacj</w:t>
            </w:r>
            <w:r>
              <w:t xml:space="preserve">i spełnienia warunków </w:t>
            </w:r>
            <w:r w:rsidR="00B842BB">
              <w:t xml:space="preserve">przyznania </w:t>
            </w:r>
            <w:r>
              <w:t>pożyczki</w:t>
            </w:r>
            <w:r w:rsidR="00B842BB">
              <w:t xml:space="preserve"> </w:t>
            </w:r>
          </w:p>
        </w:tc>
        <w:tc>
          <w:tcPr>
            <w:tcW w:w="975" w:type="dxa"/>
          </w:tcPr>
          <w:p w14:paraId="4CE7EF21" w14:textId="5C38E0BB"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5</w:t>
            </w:r>
          </w:p>
        </w:tc>
      </w:tr>
      <w:tr w:rsidR="006075CD" w14:paraId="466DA70A"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927B7BF" w14:textId="13476A5E" w:rsidR="006075CD" w:rsidRDefault="006075CD" w:rsidP="006075CD">
            <w:pPr>
              <w:pStyle w:val="TreAkapitu"/>
              <w:ind w:firstLine="0"/>
              <w:rPr>
                <w:b w:val="0"/>
                <w:bCs w:val="0"/>
              </w:rPr>
            </w:pPr>
            <w:r>
              <w:rPr>
                <w:b w:val="0"/>
                <w:bCs w:val="0"/>
              </w:rPr>
              <w:t>1.</w:t>
            </w:r>
            <w:r w:rsidR="009272FA">
              <w:rPr>
                <w:b w:val="0"/>
                <w:bCs w:val="0"/>
              </w:rPr>
              <w:t>3</w:t>
            </w:r>
          </w:p>
        </w:tc>
        <w:tc>
          <w:tcPr>
            <w:tcW w:w="1926" w:type="dxa"/>
          </w:tcPr>
          <w:p w14:paraId="03C112BA" w14:textId="35C39F8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0F81242" w14:textId="17B9A21F" w:rsidR="006075CD" w:rsidRPr="00AF41F2"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267DBA">
              <w:t xml:space="preserve">umożliwia </w:t>
            </w:r>
            <w:r w:rsidR="00B842BB">
              <w:t xml:space="preserve">proces </w:t>
            </w:r>
            <w:r w:rsidR="00267DBA">
              <w:t>u</w:t>
            </w:r>
            <w:r w:rsidR="006075CD" w:rsidRPr="00D92C89">
              <w:t>dzieleni</w:t>
            </w:r>
            <w:r w:rsidR="00B842BB">
              <w:t>a</w:t>
            </w:r>
            <w:r w:rsidR="006075CD" w:rsidRPr="00D92C89">
              <w:t xml:space="preserve"> pożyczki</w:t>
            </w:r>
          </w:p>
        </w:tc>
        <w:tc>
          <w:tcPr>
            <w:tcW w:w="975" w:type="dxa"/>
          </w:tcPr>
          <w:p w14:paraId="67E139A7" w14:textId="10170140"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6</w:t>
            </w:r>
          </w:p>
        </w:tc>
      </w:tr>
      <w:tr w:rsidR="006075CD" w14:paraId="2CDF6F76"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6B94839" w14:textId="61A2386E" w:rsidR="006075CD" w:rsidRDefault="006075CD" w:rsidP="006075CD">
            <w:pPr>
              <w:pStyle w:val="TreAkapitu"/>
              <w:ind w:firstLine="0"/>
              <w:rPr>
                <w:b w:val="0"/>
                <w:bCs w:val="0"/>
              </w:rPr>
            </w:pPr>
            <w:r>
              <w:rPr>
                <w:b w:val="0"/>
                <w:bCs w:val="0"/>
              </w:rPr>
              <w:t>1.</w:t>
            </w:r>
            <w:r w:rsidR="009272FA">
              <w:rPr>
                <w:b w:val="0"/>
                <w:bCs w:val="0"/>
              </w:rPr>
              <w:t>4</w:t>
            </w:r>
          </w:p>
        </w:tc>
        <w:tc>
          <w:tcPr>
            <w:tcW w:w="1926" w:type="dxa"/>
          </w:tcPr>
          <w:p w14:paraId="4D14A02D" w14:textId="2CCBBD6F"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B51C6A6" w14:textId="10C8F85A" w:rsidR="006075CD" w:rsidRPr="00AF41F2" w:rsidRDefault="00A6699C"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B842BB">
              <w:t>umożliwia</w:t>
            </w:r>
            <w:r>
              <w:t xml:space="preserve"> </w:t>
            </w:r>
            <w:r w:rsidR="00B842BB">
              <w:t xml:space="preserve">proces </w:t>
            </w:r>
            <w:r>
              <w:t>o</w:t>
            </w:r>
            <w:r w:rsidR="006075CD" w:rsidRPr="00D92C89">
              <w:t>trzymani</w:t>
            </w:r>
            <w:r w:rsidR="00B842BB">
              <w:t>a</w:t>
            </w:r>
            <w:r w:rsidR="006075CD" w:rsidRPr="00D92C89">
              <w:t xml:space="preserve"> pożyczki</w:t>
            </w:r>
          </w:p>
        </w:tc>
        <w:tc>
          <w:tcPr>
            <w:tcW w:w="975" w:type="dxa"/>
          </w:tcPr>
          <w:p w14:paraId="7B3EA225" w14:textId="210F9975"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7</w:t>
            </w:r>
          </w:p>
        </w:tc>
      </w:tr>
      <w:tr w:rsidR="006075CD" w14:paraId="64FD9F05"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B91061D" w14:textId="07603286" w:rsidR="006075CD" w:rsidRDefault="006075CD" w:rsidP="006075CD">
            <w:pPr>
              <w:pStyle w:val="TreAkapitu"/>
              <w:ind w:firstLine="0"/>
              <w:rPr>
                <w:b w:val="0"/>
                <w:bCs w:val="0"/>
              </w:rPr>
            </w:pPr>
            <w:r>
              <w:rPr>
                <w:b w:val="0"/>
                <w:bCs w:val="0"/>
              </w:rPr>
              <w:t>1.</w:t>
            </w:r>
            <w:r w:rsidR="009272FA">
              <w:rPr>
                <w:b w:val="0"/>
                <w:bCs w:val="0"/>
              </w:rPr>
              <w:t>5</w:t>
            </w:r>
          </w:p>
        </w:tc>
        <w:tc>
          <w:tcPr>
            <w:tcW w:w="1926" w:type="dxa"/>
          </w:tcPr>
          <w:p w14:paraId="55A4494C" w14:textId="1F2F186E"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1A9CBC62" w14:textId="3F0ABE51" w:rsidR="006075CD" w:rsidRPr="00AF41F2" w:rsidRDefault="00884DF1"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p</w:t>
            </w:r>
            <w:r w:rsidR="006075CD" w:rsidRPr="00D92C89">
              <w:t>rośb</w:t>
            </w:r>
            <w:r>
              <w:t>ę</w:t>
            </w:r>
            <w:r w:rsidR="006075CD" w:rsidRPr="00D92C89">
              <w:t xml:space="preserve"> o przedłużenie terminu spłaty</w:t>
            </w:r>
          </w:p>
        </w:tc>
        <w:tc>
          <w:tcPr>
            <w:tcW w:w="975" w:type="dxa"/>
          </w:tcPr>
          <w:p w14:paraId="09F3B1EE" w14:textId="12AB18C8"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8</w:t>
            </w:r>
          </w:p>
        </w:tc>
      </w:tr>
      <w:tr w:rsidR="006075CD" w14:paraId="486ECC95"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9E4BADA" w14:textId="6ECC94D7" w:rsidR="006075CD" w:rsidRDefault="006075CD" w:rsidP="006075CD">
            <w:pPr>
              <w:pStyle w:val="TreAkapitu"/>
              <w:ind w:firstLine="0"/>
              <w:rPr>
                <w:b w:val="0"/>
                <w:bCs w:val="0"/>
              </w:rPr>
            </w:pPr>
            <w:r>
              <w:rPr>
                <w:b w:val="0"/>
                <w:bCs w:val="0"/>
              </w:rPr>
              <w:t>1.</w:t>
            </w:r>
            <w:r w:rsidR="009272FA">
              <w:rPr>
                <w:b w:val="0"/>
                <w:bCs w:val="0"/>
              </w:rPr>
              <w:t>6</w:t>
            </w:r>
          </w:p>
        </w:tc>
        <w:tc>
          <w:tcPr>
            <w:tcW w:w="1926" w:type="dxa"/>
          </w:tcPr>
          <w:p w14:paraId="46E10188" w14:textId="71CB975E"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41048B0F" w14:textId="1168140D" w:rsidR="006075CD" w:rsidRPr="00AF41F2" w:rsidRDefault="00884DF1"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7621F9">
              <w:t xml:space="preserve">umożliwia proces </w:t>
            </w:r>
            <w:r>
              <w:t>z</w:t>
            </w:r>
            <w:r w:rsidR="006075CD" w:rsidRPr="00D92C89">
              <w:t>wrot</w:t>
            </w:r>
            <w:r w:rsidR="007621F9">
              <w:t>u</w:t>
            </w:r>
            <w:r w:rsidR="006075CD" w:rsidRPr="00D92C89">
              <w:t xml:space="preserve"> pożyczki</w:t>
            </w:r>
          </w:p>
        </w:tc>
        <w:tc>
          <w:tcPr>
            <w:tcW w:w="975" w:type="dxa"/>
          </w:tcPr>
          <w:p w14:paraId="66579151" w14:textId="2FD201E8"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9</w:t>
            </w:r>
          </w:p>
        </w:tc>
      </w:tr>
    </w:tbl>
    <w:p w14:paraId="1DE2E2E7" w14:textId="68D3C4E2" w:rsidR="006075CD" w:rsidRPr="00C50798" w:rsidRDefault="00C50798" w:rsidP="001836BD">
      <w:pPr>
        <w:pStyle w:val="TreAkapitu"/>
        <w:rPr>
          <w:sz w:val="20"/>
          <w:szCs w:val="16"/>
        </w:rPr>
      </w:pPr>
      <w:r w:rsidRPr="00C50798">
        <w:rPr>
          <w:sz w:val="20"/>
          <w:szCs w:val="16"/>
        </w:rPr>
        <w:t>Źródło: opracowanie własne</w:t>
      </w:r>
    </w:p>
    <w:bookmarkEnd w:id="181"/>
    <w:p w14:paraId="643A2FE1" w14:textId="77777777" w:rsidR="001836BD" w:rsidRPr="001836BD" w:rsidRDefault="001836BD" w:rsidP="001836BD">
      <w:pPr>
        <w:pStyle w:val="TreAkapitu"/>
      </w:pPr>
    </w:p>
    <w:p w14:paraId="5262E852" w14:textId="0750EF99" w:rsidR="00B8410A" w:rsidRDefault="000323F5" w:rsidP="00735742">
      <w:pPr>
        <w:pStyle w:val="Nagwek3"/>
      </w:pPr>
      <w:bookmarkStart w:id="182" w:name="_Toc8601610"/>
      <w:bookmarkStart w:id="183" w:name="_Toc91668303"/>
      <w:bookmarkStart w:id="184" w:name="_Hlk84930024"/>
      <w:r>
        <w:t>Wymagania funkcjonalne w obszarze B</w:t>
      </w:r>
      <w:bookmarkEnd w:id="182"/>
      <w:bookmarkEnd w:id="183"/>
    </w:p>
    <w:p w14:paraId="78F2C653" w14:textId="7EE3CF3B" w:rsidR="00763A33" w:rsidRPr="00763A33" w:rsidRDefault="00763A33" w:rsidP="00763A33">
      <w:pPr>
        <w:pStyle w:val="Legenda"/>
        <w:rPr>
          <w:b w:val="0"/>
          <w:bCs w:val="0"/>
        </w:rPr>
      </w:pPr>
      <w:r w:rsidRPr="00763A33">
        <w:rPr>
          <w:b w:val="0"/>
          <w:bCs w:val="0"/>
        </w:rPr>
        <w:t xml:space="preserve">Tabela </w:t>
      </w:r>
      <w:r w:rsidRPr="00763A33">
        <w:rPr>
          <w:b w:val="0"/>
          <w:bCs w:val="0"/>
        </w:rPr>
        <w:fldChar w:fldCharType="begin"/>
      </w:r>
      <w:r w:rsidRPr="00763A33">
        <w:rPr>
          <w:b w:val="0"/>
          <w:bCs w:val="0"/>
        </w:rPr>
        <w:instrText xml:space="preserve"> SEQ Tabela \* ARABIC </w:instrText>
      </w:r>
      <w:r w:rsidRPr="00763A33">
        <w:rPr>
          <w:b w:val="0"/>
          <w:bCs w:val="0"/>
        </w:rPr>
        <w:fldChar w:fldCharType="separate"/>
      </w:r>
      <w:r w:rsidR="00B14963">
        <w:rPr>
          <w:b w:val="0"/>
          <w:bCs w:val="0"/>
          <w:noProof/>
        </w:rPr>
        <w:t>10</w:t>
      </w:r>
      <w:r w:rsidRPr="00763A33">
        <w:rPr>
          <w:b w:val="0"/>
          <w:bCs w:val="0"/>
        </w:rPr>
        <w:fldChar w:fldCharType="end"/>
      </w:r>
      <w:r w:rsidRPr="00763A33">
        <w:rPr>
          <w:b w:val="0"/>
          <w:bCs w:val="0"/>
        </w:rPr>
        <w:t>. Wymagania funkcjonalne w obszarze zarządzania kontem</w:t>
      </w:r>
    </w:p>
    <w:tbl>
      <w:tblPr>
        <w:tblStyle w:val="Tabelasiatki1jasna"/>
        <w:tblW w:w="8914" w:type="dxa"/>
        <w:jc w:val="center"/>
        <w:tblLook w:val="04A0" w:firstRow="1" w:lastRow="0" w:firstColumn="1" w:lastColumn="0" w:noHBand="0" w:noVBand="1"/>
      </w:tblPr>
      <w:tblGrid>
        <w:gridCol w:w="937"/>
        <w:gridCol w:w="1923"/>
        <w:gridCol w:w="5007"/>
        <w:gridCol w:w="1047"/>
      </w:tblGrid>
      <w:tr w:rsidR="00B8410A" w14:paraId="0E66A309" w14:textId="77777777" w:rsidTr="004E61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7A2428B3" w14:textId="77777777" w:rsidR="00B8410A" w:rsidRDefault="00B8410A" w:rsidP="00A35EF9">
            <w:pPr>
              <w:pStyle w:val="TreAkapitu"/>
              <w:ind w:firstLine="0"/>
            </w:pPr>
            <w:r>
              <w:t>Numer</w:t>
            </w:r>
          </w:p>
        </w:tc>
        <w:tc>
          <w:tcPr>
            <w:tcW w:w="1926" w:type="dxa"/>
            <w:shd w:val="clear" w:color="auto" w:fill="BFBFBF" w:themeFill="background1" w:themeFillShade="BF"/>
          </w:tcPr>
          <w:p w14:paraId="583A5802"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5058" w:type="dxa"/>
            <w:shd w:val="clear" w:color="auto" w:fill="BFBFBF" w:themeFill="background1" w:themeFillShade="BF"/>
          </w:tcPr>
          <w:p w14:paraId="514F1DAA"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054" w:type="dxa"/>
            <w:shd w:val="clear" w:color="auto" w:fill="BFBFBF" w:themeFill="background1" w:themeFillShade="BF"/>
          </w:tcPr>
          <w:p w14:paraId="6331F3E6"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B8410A" w14:paraId="6CA0534C"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2895A01" w14:textId="47ACE8BD" w:rsidR="00B8410A" w:rsidRPr="007B73E3" w:rsidRDefault="00B8410A" w:rsidP="00A35EF9">
            <w:pPr>
              <w:pStyle w:val="TreAkapitu"/>
              <w:ind w:firstLine="0"/>
              <w:rPr>
                <w:b w:val="0"/>
                <w:bCs w:val="0"/>
              </w:rPr>
            </w:pPr>
            <w:r>
              <w:rPr>
                <w:b w:val="0"/>
                <w:bCs w:val="0"/>
              </w:rPr>
              <w:t>2</w:t>
            </w:r>
          </w:p>
        </w:tc>
        <w:tc>
          <w:tcPr>
            <w:tcW w:w="1926" w:type="dxa"/>
          </w:tcPr>
          <w:p w14:paraId="3A4E81A6" w14:textId="77777777" w:rsidR="00B8410A" w:rsidRPr="006075CD" w:rsidRDefault="00B8410A" w:rsidP="00A35EF9">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70D09A5D" w14:textId="40CB9DE0" w:rsidR="00B8410A" w:rsidRDefault="002714D8" w:rsidP="00A35EF9">
            <w:pPr>
              <w:pStyle w:val="TreAkapitu"/>
              <w:ind w:firstLine="0"/>
              <w:cnfStyle w:val="000000000000" w:firstRow="0" w:lastRow="0" w:firstColumn="0" w:lastColumn="0" w:oddVBand="0" w:evenVBand="0" w:oddHBand="0" w:evenHBand="0" w:firstRowFirstColumn="0" w:firstRowLastColumn="0" w:lastRowFirstColumn="0" w:lastRowLastColumn="0"/>
            </w:pPr>
            <w:r>
              <w:t xml:space="preserve">System umożliwia zarządzanie kontem </w:t>
            </w:r>
          </w:p>
        </w:tc>
        <w:tc>
          <w:tcPr>
            <w:tcW w:w="1054" w:type="dxa"/>
          </w:tcPr>
          <w:p w14:paraId="0DBED28E" w14:textId="230CF7E9" w:rsidR="00B8410A" w:rsidRDefault="00B8410A" w:rsidP="00A35EF9">
            <w:pPr>
              <w:pStyle w:val="TreAkapitu"/>
              <w:ind w:firstLine="0"/>
              <w:cnfStyle w:val="000000000000" w:firstRow="0" w:lastRow="0" w:firstColumn="0" w:lastColumn="0" w:oddVBand="0" w:evenVBand="0" w:oddHBand="0" w:evenHBand="0" w:firstRowFirstColumn="0" w:firstRowLastColumn="0" w:lastRowFirstColumn="0" w:lastRowLastColumn="0"/>
            </w:pPr>
            <w:r>
              <w:t>WF-010</w:t>
            </w:r>
          </w:p>
        </w:tc>
      </w:tr>
      <w:tr w:rsidR="00B8410A" w14:paraId="5D394D0A"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5DA86FE9" w14:textId="1DBDCC1F" w:rsidR="00B8410A" w:rsidRPr="007B73E3" w:rsidRDefault="00B8410A" w:rsidP="00B8410A">
            <w:pPr>
              <w:pStyle w:val="TreAkapitu"/>
              <w:ind w:firstLine="0"/>
              <w:rPr>
                <w:b w:val="0"/>
                <w:bCs w:val="0"/>
              </w:rPr>
            </w:pPr>
            <w:r>
              <w:rPr>
                <w:b w:val="0"/>
                <w:bCs w:val="0"/>
              </w:rPr>
              <w:t>2.1</w:t>
            </w:r>
          </w:p>
        </w:tc>
        <w:tc>
          <w:tcPr>
            <w:tcW w:w="1926" w:type="dxa"/>
          </w:tcPr>
          <w:p w14:paraId="21DA2DAA"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4A169B70" w14:textId="0320B547"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r</w:t>
            </w:r>
            <w:r w:rsidR="00B8410A">
              <w:t>ejestracj</w:t>
            </w:r>
            <w:r>
              <w:t>e</w:t>
            </w:r>
            <w:r w:rsidR="00441F56">
              <w:t xml:space="preserve"> konta</w:t>
            </w:r>
          </w:p>
        </w:tc>
        <w:tc>
          <w:tcPr>
            <w:tcW w:w="1054" w:type="dxa"/>
          </w:tcPr>
          <w:p w14:paraId="6055F8DE" w14:textId="7C957098"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1</w:t>
            </w:r>
          </w:p>
        </w:tc>
      </w:tr>
      <w:tr w:rsidR="00B8410A" w14:paraId="7216B159"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A4D6427" w14:textId="3132C7D1" w:rsidR="00B8410A" w:rsidRPr="007B73E3" w:rsidRDefault="00B8410A" w:rsidP="00B8410A">
            <w:pPr>
              <w:pStyle w:val="TreAkapitu"/>
              <w:ind w:firstLine="0"/>
              <w:rPr>
                <w:b w:val="0"/>
                <w:bCs w:val="0"/>
              </w:rPr>
            </w:pPr>
            <w:r>
              <w:rPr>
                <w:b w:val="0"/>
                <w:bCs w:val="0"/>
              </w:rPr>
              <w:t>2.2</w:t>
            </w:r>
          </w:p>
        </w:tc>
        <w:tc>
          <w:tcPr>
            <w:tcW w:w="1926" w:type="dxa"/>
          </w:tcPr>
          <w:p w14:paraId="06081F1D"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09E413A" w14:textId="4B5CB5CD"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l</w:t>
            </w:r>
            <w:r w:rsidR="00B8410A">
              <w:t>ogowanie</w:t>
            </w:r>
            <w:r w:rsidR="00441F56">
              <w:t xml:space="preserve"> do konta</w:t>
            </w:r>
          </w:p>
        </w:tc>
        <w:tc>
          <w:tcPr>
            <w:tcW w:w="1054" w:type="dxa"/>
          </w:tcPr>
          <w:p w14:paraId="52390F8F" w14:textId="7869A17C"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2</w:t>
            </w:r>
          </w:p>
        </w:tc>
      </w:tr>
      <w:tr w:rsidR="00B8410A" w14:paraId="323DBD5A"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B9E84D0" w14:textId="1CD76C1B" w:rsidR="00B8410A" w:rsidRPr="007B73E3" w:rsidRDefault="00B8410A" w:rsidP="00B8410A">
            <w:pPr>
              <w:pStyle w:val="TreAkapitu"/>
              <w:ind w:firstLine="0"/>
              <w:rPr>
                <w:b w:val="0"/>
                <w:bCs w:val="0"/>
              </w:rPr>
            </w:pPr>
            <w:r>
              <w:rPr>
                <w:b w:val="0"/>
                <w:bCs w:val="0"/>
              </w:rPr>
              <w:lastRenderedPageBreak/>
              <w:t>2.3</w:t>
            </w:r>
          </w:p>
        </w:tc>
        <w:tc>
          <w:tcPr>
            <w:tcW w:w="1926" w:type="dxa"/>
          </w:tcPr>
          <w:p w14:paraId="3B5A058A"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7936138" w14:textId="4D82BB17"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e</w:t>
            </w:r>
            <w:r w:rsidR="00B8410A">
              <w:t>dycj</w:t>
            </w:r>
            <w:r w:rsidR="00615B7E">
              <w:t>e</w:t>
            </w:r>
            <w:r w:rsidR="00B8410A">
              <w:t xml:space="preserve"> profilu</w:t>
            </w:r>
          </w:p>
        </w:tc>
        <w:tc>
          <w:tcPr>
            <w:tcW w:w="1054" w:type="dxa"/>
          </w:tcPr>
          <w:p w14:paraId="3C054BE7" w14:textId="47947FCC"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3</w:t>
            </w:r>
          </w:p>
        </w:tc>
      </w:tr>
      <w:tr w:rsidR="00B8410A" w14:paraId="0FB79E60"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595F6C6" w14:textId="31EDDF9B" w:rsidR="00B8410A" w:rsidRDefault="00B8410A" w:rsidP="00B8410A">
            <w:pPr>
              <w:pStyle w:val="TreAkapitu"/>
              <w:ind w:firstLine="0"/>
              <w:rPr>
                <w:b w:val="0"/>
                <w:bCs w:val="0"/>
              </w:rPr>
            </w:pPr>
            <w:r>
              <w:rPr>
                <w:b w:val="0"/>
                <w:bCs w:val="0"/>
              </w:rPr>
              <w:t>2.4</w:t>
            </w:r>
          </w:p>
        </w:tc>
        <w:tc>
          <w:tcPr>
            <w:tcW w:w="1926" w:type="dxa"/>
          </w:tcPr>
          <w:p w14:paraId="6528AB92"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644AEF3B" w14:textId="19261FE0" w:rsidR="00B8410A" w:rsidRPr="00AF41F2"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dokonuje w</w:t>
            </w:r>
            <w:r w:rsidR="00B8410A" w:rsidRPr="00D92C89">
              <w:t>eryfikacj</w:t>
            </w:r>
            <w:r>
              <w:t>i</w:t>
            </w:r>
            <w:r w:rsidR="00B8410A">
              <w:t xml:space="preserve"> danych</w:t>
            </w:r>
          </w:p>
        </w:tc>
        <w:tc>
          <w:tcPr>
            <w:tcW w:w="1054" w:type="dxa"/>
          </w:tcPr>
          <w:p w14:paraId="29C8998E" w14:textId="03B7E07F"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4</w:t>
            </w:r>
          </w:p>
        </w:tc>
      </w:tr>
      <w:tr w:rsidR="00B8410A" w14:paraId="3743FEF3"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2438EC9" w14:textId="00FAC79B" w:rsidR="00B8410A" w:rsidRDefault="00B8410A" w:rsidP="00B8410A">
            <w:pPr>
              <w:pStyle w:val="TreAkapitu"/>
              <w:ind w:firstLine="0"/>
              <w:rPr>
                <w:b w:val="0"/>
                <w:bCs w:val="0"/>
              </w:rPr>
            </w:pPr>
            <w:r>
              <w:rPr>
                <w:b w:val="0"/>
                <w:bCs w:val="0"/>
              </w:rPr>
              <w:t>2.5</w:t>
            </w:r>
          </w:p>
        </w:tc>
        <w:tc>
          <w:tcPr>
            <w:tcW w:w="1926" w:type="dxa"/>
          </w:tcPr>
          <w:p w14:paraId="44C97A8E"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06F62A5" w14:textId="2A5980B7" w:rsidR="00B8410A" w:rsidRPr="00AF41F2" w:rsidRDefault="002263F1"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p</w:t>
            </w:r>
            <w:r w:rsidR="00B8410A">
              <w:t>rzegląd historii pożyczek</w:t>
            </w:r>
          </w:p>
        </w:tc>
        <w:tc>
          <w:tcPr>
            <w:tcW w:w="1054" w:type="dxa"/>
          </w:tcPr>
          <w:p w14:paraId="4C280B3D" w14:textId="743829B8"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5</w:t>
            </w:r>
          </w:p>
        </w:tc>
      </w:tr>
      <w:tr w:rsidR="00B8410A" w14:paraId="3B9CB107"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69882C6" w14:textId="3011BEDD" w:rsidR="00B8410A" w:rsidRDefault="00B8410A" w:rsidP="00B8410A">
            <w:pPr>
              <w:pStyle w:val="TreAkapitu"/>
              <w:ind w:firstLine="0"/>
              <w:rPr>
                <w:b w:val="0"/>
                <w:bCs w:val="0"/>
              </w:rPr>
            </w:pPr>
            <w:r>
              <w:rPr>
                <w:b w:val="0"/>
                <w:bCs w:val="0"/>
              </w:rPr>
              <w:t>2.6</w:t>
            </w:r>
          </w:p>
        </w:tc>
        <w:tc>
          <w:tcPr>
            <w:tcW w:w="1926" w:type="dxa"/>
          </w:tcPr>
          <w:p w14:paraId="63DDBF3E"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4CFE9B25" w14:textId="11B3ADD6" w:rsidR="00B8410A" w:rsidRPr="00AF41F2" w:rsidRDefault="002263F1"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p</w:t>
            </w:r>
            <w:r w:rsidR="00B8410A">
              <w:t xml:space="preserve">rzegląd profilu </w:t>
            </w:r>
          </w:p>
        </w:tc>
        <w:tc>
          <w:tcPr>
            <w:tcW w:w="1054" w:type="dxa"/>
          </w:tcPr>
          <w:p w14:paraId="5E92AA50" w14:textId="479D087D"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6</w:t>
            </w:r>
          </w:p>
        </w:tc>
      </w:tr>
      <w:tr w:rsidR="004E6111" w14:paraId="3991CA89"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918669A" w14:textId="50815EA4" w:rsidR="004E6111" w:rsidRDefault="004E6111" w:rsidP="004E6111">
            <w:pPr>
              <w:pStyle w:val="TreAkapitu"/>
              <w:ind w:firstLine="0"/>
            </w:pPr>
            <w:r>
              <w:t>2.7</w:t>
            </w:r>
          </w:p>
        </w:tc>
        <w:tc>
          <w:tcPr>
            <w:tcW w:w="1926" w:type="dxa"/>
          </w:tcPr>
          <w:p w14:paraId="7824F5B7" w14:textId="1E3B9F88" w:rsidR="004E6111" w:rsidRPr="006075CD"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3CF3612C" w14:textId="28BF4304" w:rsidR="004E6111"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t>System umożliwia integrację profilu z zewnętrznym serwisem społecznościowym</w:t>
            </w:r>
          </w:p>
        </w:tc>
        <w:tc>
          <w:tcPr>
            <w:tcW w:w="1054" w:type="dxa"/>
          </w:tcPr>
          <w:p w14:paraId="5FE399D8" w14:textId="202920AB" w:rsidR="004E6111" w:rsidRPr="00CA529B"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t>…</w:t>
            </w:r>
          </w:p>
        </w:tc>
      </w:tr>
    </w:tbl>
    <w:p w14:paraId="1D08A0AE" w14:textId="671CF1D8" w:rsidR="001836BD" w:rsidRPr="00565488" w:rsidRDefault="00763A33" w:rsidP="00565488">
      <w:pPr>
        <w:pStyle w:val="TreAkapitu"/>
        <w:ind w:left="284" w:firstLine="284"/>
        <w:rPr>
          <w:sz w:val="20"/>
          <w:szCs w:val="16"/>
        </w:rPr>
      </w:pPr>
      <w:r w:rsidRPr="00763A33">
        <w:rPr>
          <w:sz w:val="20"/>
          <w:szCs w:val="16"/>
        </w:rPr>
        <w:t>Źródło: opracowanie własne</w:t>
      </w:r>
      <w:bookmarkEnd w:id="184"/>
    </w:p>
    <w:p w14:paraId="2FF8F822" w14:textId="0C56CA68" w:rsidR="000323F5" w:rsidRDefault="000323F5" w:rsidP="00D340D5">
      <w:pPr>
        <w:pStyle w:val="Nagwek3"/>
      </w:pPr>
      <w:bookmarkStart w:id="185" w:name="_Toc8601611"/>
      <w:bookmarkStart w:id="186" w:name="_Toc91668304"/>
      <w:bookmarkStart w:id="187" w:name="_Hlk84930029"/>
      <w:r>
        <w:t>Wymagania funkcjonalne w obszarze C</w:t>
      </w:r>
      <w:bookmarkEnd w:id="185"/>
      <w:bookmarkEnd w:id="186"/>
    </w:p>
    <w:p w14:paraId="76B849BA" w14:textId="77777777" w:rsidR="007B73E3" w:rsidRDefault="007B73E3" w:rsidP="00C96975">
      <w:pPr>
        <w:pStyle w:val="TreAkapitu"/>
        <w:ind w:left="360" w:firstLine="360"/>
      </w:pPr>
    </w:p>
    <w:p w14:paraId="41D6A930" w14:textId="7547E803" w:rsidR="007B73E3" w:rsidRPr="007B73E3" w:rsidRDefault="007B73E3" w:rsidP="007B73E3">
      <w:pPr>
        <w:pStyle w:val="Legenda"/>
        <w:rPr>
          <w:b w:val="0"/>
          <w:bCs w:val="0"/>
        </w:rPr>
      </w:pPr>
      <w:r w:rsidRPr="007B73E3">
        <w:rPr>
          <w:b w:val="0"/>
          <w:bCs w:val="0"/>
        </w:rPr>
        <w:t xml:space="preserve">Tabela </w:t>
      </w:r>
      <w:r w:rsidRPr="007B73E3">
        <w:rPr>
          <w:b w:val="0"/>
          <w:bCs w:val="0"/>
        </w:rPr>
        <w:fldChar w:fldCharType="begin"/>
      </w:r>
      <w:r w:rsidRPr="007B73E3">
        <w:rPr>
          <w:b w:val="0"/>
          <w:bCs w:val="0"/>
        </w:rPr>
        <w:instrText xml:space="preserve"> SEQ Tabela \* ARABIC </w:instrText>
      </w:r>
      <w:r w:rsidRPr="007B73E3">
        <w:rPr>
          <w:b w:val="0"/>
          <w:bCs w:val="0"/>
        </w:rPr>
        <w:fldChar w:fldCharType="separate"/>
      </w:r>
      <w:r w:rsidR="00B14963">
        <w:rPr>
          <w:b w:val="0"/>
          <w:bCs w:val="0"/>
          <w:noProof/>
        </w:rPr>
        <w:t>11</w:t>
      </w:r>
      <w:r w:rsidRPr="007B73E3">
        <w:rPr>
          <w:b w:val="0"/>
          <w:bCs w:val="0"/>
        </w:rPr>
        <w:fldChar w:fldCharType="end"/>
      </w:r>
      <w:r w:rsidRPr="007B73E3">
        <w:rPr>
          <w:b w:val="0"/>
          <w:bCs w:val="0"/>
        </w:rPr>
        <w:t>. Wymagania funkcjonalne w obszarze zarządzanie wnioskiem o po</w:t>
      </w:r>
      <w:r>
        <w:rPr>
          <w:b w:val="0"/>
          <w:bCs w:val="0"/>
        </w:rPr>
        <w:t>ż</w:t>
      </w:r>
      <w:r w:rsidRPr="007B73E3">
        <w:rPr>
          <w:b w:val="0"/>
          <w:bCs w:val="0"/>
        </w:rPr>
        <w:t>yczkę</w:t>
      </w:r>
    </w:p>
    <w:tbl>
      <w:tblPr>
        <w:tblStyle w:val="Tabelasiatki1jasna"/>
        <w:tblW w:w="8821" w:type="dxa"/>
        <w:jc w:val="center"/>
        <w:tblLook w:val="04A0" w:firstRow="1" w:lastRow="0" w:firstColumn="1" w:lastColumn="0" w:noHBand="0" w:noVBand="1"/>
      </w:tblPr>
      <w:tblGrid>
        <w:gridCol w:w="936"/>
        <w:gridCol w:w="1895"/>
        <w:gridCol w:w="5003"/>
        <w:gridCol w:w="987"/>
      </w:tblGrid>
      <w:tr w:rsidR="007B73E3" w14:paraId="20FB42F1" w14:textId="77777777" w:rsidTr="003B7C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4C792B5" w14:textId="37E9A801" w:rsidR="007B73E3" w:rsidRDefault="007B73E3" w:rsidP="00C96975">
            <w:pPr>
              <w:pStyle w:val="TreAkapitu"/>
              <w:ind w:firstLine="0"/>
            </w:pPr>
            <w:r>
              <w:t>Numer</w:t>
            </w:r>
          </w:p>
        </w:tc>
        <w:tc>
          <w:tcPr>
            <w:tcW w:w="1898" w:type="dxa"/>
            <w:shd w:val="clear" w:color="auto" w:fill="BFBFBF" w:themeFill="background1" w:themeFillShade="BF"/>
          </w:tcPr>
          <w:p w14:paraId="5C33C081" w14:textId="6D0A69DE"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5055" w:type="dxa"/>
            <w:shd w:val="clear" w:color="auto" w:fill="BFBFBF" w:themeFill="background1" w:themeFillShade="BF"/>
          </w:tcPr>
          <w:p w14:paraId="486D0F4C" w14:textId="20CC80FE"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992" w:type="dxa"/>
            <w:shd w:val="clear" w:color="auto" w:fill="BFBFBF" w:themeFill="background1" w:themeFillShade="BF"/>
          </w:tcPr>
          <w:p w14:paraId="1AF0BFD0" w14:textId="66BE0E14"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7B73E3" w14:paraId="2AD1574B"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E98FEB1" w14:textId="19DEFD1E" w:rsidR="007B73E3" w:rsidRPr="007B73E3" w:rsidRDefault="007B73E3" w:rsidP="008F6E1E">
            <w:pPr>
              <w:pStyle w:val="TreAkapitu"/>
              <w:ind w:firstLine="0"/>
              <w:rPr>
                <w:b w:val="0"/>
                <w:bCs w:val="0"/>
              </w:rPr>
            </w:pPr>
            <w:r>
              <w:rPr>
                <w:b w:val="0"/>
                <w:bCs w:val="0"/>
              </w:rPr>
              <w:t>3</w:t>
            </w:r>
          </w:p>
        </w:tc>
        <w:tc>
          <w:tcPr>
            <w:tcW w:w="1898" w:type="dxa"/>
          </w:tcPr>
          <w:p w14:paraId="6243C9C0" w14:textId="37540D8F" w:rsidR="007B73E3" w:rsidRPr="00C073DD"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5D9FBF69" w14:textId="4A9E52BF" w:rsidR="007B73E3" w:rsidRDefault="000E3BCE" w:rsidP="008F6E1E">
            <w:pPr>
              <w:pStyle w:val="TreAkapitu"/>
              <w:ind w:firstLine="0"/>
              <w:cnfStyle w:val="000000000000" w:firstRow="0" w:lastRow="0" w:firstColumn="0" w:lastColumn="0" w:oddVBand="0" w:evenVBand="0" w:oddHBand="0" w:evenHBand="0" w:firstRowFirstColumn="0" w:firstRowLastColumn="0" w:lastRowFirstColumn="0" w:lastRowLastColumn="0"/>
            </w:pPr>
            <w:r>
              <w:t>System umożliwia z</w:t>
            </w:r>
            <w:r w:rsidR="007B73E3" w:rsidRPr="00AF41F2">
              <w:t>arządzanie wnioskiem o pożyczkę</w:t>
            </w:r>
          </w:p>
        </w:tc>
        <w:tc>
          <w:tcPr>
            <w:tcW w:w="992" w:type="dxa"/>
          </w:tcPr>
          <w:p w14:paraId="547F183A" w14:textId="478FCF4E" w:rsidR="007B73E3"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t>WF-0</w:t>
            </w:r>
            <w:r w:rsidR="0037638A">
              <w:t>17</w:t>
            </w:r>
          </w:p>
        </w:tc>
      </w:tr>
      <w:tr w:rsidR="007B73E3" w14:paraId="7B9C8249"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5A8DB889" w14:textId="60AEA69B" w:rsidR="007B73E3" w:rsidRPr="007B73E3" w:rsidRDefault="007B73E3" w:rsidP="008F6E1E">
            <w:pPr>
              <w:pStyle w:val="TreAkapitu"/>
              <w:ind w:firstLine="0"/>
              <w:rPr>
                <w:b w:val="0"/>
                <w:bCs w:val="0"/>
              </w:rPr>
            </w:pPr>
            <w:r>
              <w:rPr>
                <w:b w:val="0"/>
                <w:bCs w:val="0"/>
              </w:rPr>
              <w:t>3.1</w:t>
            </w:r>
          </w:p>
        </w:tc>
        <w:tc>
          <w:tcPr>
            <w:tcW w:w="1898" w:type="dxa"/>
          </w:tcPr>
          <w:p w14:paraId="3C0E9324" w14:textId="3E6F9AAD" w:rsidR="007B73E3" w:rsidRPr="00C073DD"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162F9D14" w14:textId="27CF3D82" w:rsidR="007B73E3" w:rsidRDefault="000E3BCE" w:rsidP="008F6E1E">
            <w:pPr>
              <w:pStyle w:val="TreAkapitu"/>
              <w:ind w:firstLine="0"/>
              <w:cnfStyle w:val="000000000000" w:firstRow="0" w:lastRow="0" w:firstColumn="0" w:lastColumn="0" w:oddVBand="0" w:evenVBand="0" w:oddHBand="0" w:evenHBand="0" w:firstRowFirstColumn="0" w:firstRowLastColumn="0" w:lastRowFirstColumn="0" w:lastRowLastColumn="0"/>
            </w:pPr>
            <w:r>
              <w:t>System umożliwia u</w:t>
            </w:r>
            <w:r w:rsidR="007B73E3" w:rsidRPr="00AF41F2">
              <w:t>sunięcie wniosku o pożyczkę</w:t>
            </w:r>
          </w:p>
        </w:tc>
        <w:tc>
          <w:tcPr>
            <w:tcW w:w="992" w:type="dxa"/>
          </w:tcPr>
          <w:p w14:paraId="3BA9C94E" w14:textId="7499C959" w:rsidR="007B73E3"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t>WF-0</w:t>
            </w:r>
            <w:r w:rsidR="0037638A">
              <w:t>18</w:t>
            </w:r>
          </w:p>
        </w:tc>
      </w:tr>
      <w:tr w:rsidR="0037638A" w14:paraId="255C6DC1"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F37AB47" w14:textId="15E55BA8" w:rsidR="0037638A" w:rsidRPr="007B73E3" w:rsidRDefault="0037638A" w:rsidP="0037638A">
            <w:pPr>
              <w:pStyle w:val="TreAkapitu"/>
              <w:ind w:firstLine="0"/>
              <w:rPr>
                <w:b w:val="0"/>
                <w:bCs w:val="0"/>
              </w:rPr>
            </w:pPr>
            <w:r>
              <w:rPr>
                <w:b w:val="0"/>
                <w:bCs w:val="0"/>
              </w:rPr>
              <w:t>3.2</w:t>
            </w:r>
          </w:p>
        </w:tc>
        <w:tc>
          <w:tcPr>
            <w:tcW w:w="1898" w:type="dxa"/>
          </w:tcPr>
          <w:p w14:paraId="3E3F1944" w14:textId="09ED49DF" w:rsidR="0037638A" w:rsidRPr="00C073DD"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15B90B2A" w14:textId="0386FF48" w:rsidR="0037638A" w:rsidRDefault="000E3BCE" w:rsidP="0037638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u</w:t>
            </w:r>
            <w:r w:rsidR="0037638A" w:rsidRPr="00AF41F2">
              <w:t>dostępnienie wniosku o pożyczkę</w:t>
            </w:r>
            <w:r w:rsidR="004E6111">
              <w:t xml:space="preserve"> wykorzystując media społecznościowe</w:t>
            </w:r>
          </w:p>
        </w:tc>
        <w:tc>
          <w:tcPr>
            <w:tcW w:w="992" w:type="dxa"/>
          </w:tcPr>
          <w:p w14:paraId="76EE0C57" w14:textId="347E9B4D" w:rsidR="0037638A"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t>WF-019</w:t>
            </w:r>
          </w:p>
        </w:tc>
      </w:tr>
      <w:tr w:rsidR="0037638A" w14:paraId="0D17BA19"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41537CB" w14:textId="170DFFB5" w:rsidR="0037638A" w:rsidRPr="007B73E3" w:rsidRDefault="0037638A" w:rsidP="0037638A">
            <w:pPr>
              <w:pStyle w:val="TreAkapitu"/>
              <w:ind w:firstLine="0"/>
              <w:rPr>
                <w:b w:val="0"/>
                <w:bCs w:val="0"/>
              </w:rPr>
            </w:pPr>
            <w:r>
              <w:rPr>
                <w:b w:val="0"/>
                <w:bCs w:val="0"/>
              </w:rPr>
              <w:t>3.3</w:t>
            </w:r>
          </w:p>
        </w:tc>
        <w:tc>
          <w:tcPr>
            <w:tcW w:w="1898" w:type="dxa"/>
          </w:tcPr>
          <w:p w14:paraId="3E904240" w14:textId="45B2B6A2" w:rsidR="0037638A" w:rsidRPr="00C073DD"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3F4A55BC" w14:textId="5B1C0292" w:rsidR="0037638A" w:rsidRDefault="000E3BCE" w:rsidP="0037638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e</w:t>
            </w:r>
            <w:r w:rsidR="0037638A" w:rsidRPr="00AF41F2">
              <w:t>dycj</w:t>
            </w:r>
            <w:r>
              <w:t>e</w:t>
            </w:r>
            <w:r w:rsidR="0037638A" w:rsidRPr="00AF41F2">
              <w:t xml:space="preserve"> opisu wniosku</w:t>
            </w:r>
          </w:p>
        </w:tc>
        <w:tc>
          <w:tcPr>
            <w:tcW w:w="992" w:type="dxa"/>
          </w:tcPr>
          <w:p w14:paraId="21C7E7E3" w14:textId="406BFD17" w:rsidR="0037638A"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t>WF-020</w:t>
            </w:r>
          </w:p>
        </w:tc>
      </w:tr>
    </w:tbl>
    <w:p w14:paraId="5A6EF0C0" w14:textId="1FB3D647" w:rsidR="008F6E1E" w:rsidRDefault="007B73E3" w:rsidP="00C96975">
      <w:pPr>
        <w:pStyle w:val="TreAkapitu"/>
        <w:ind w:left="360" w:firstLine="360"/>
        <w:rPr>
          <w:sz w:val="20"/>
          <w:szCs w:val="16"/>
        </w:rPr>
      </w:pPr>
      <w:r w:rsidRPr="006D7D9B">
        <w:rPr>
          <w:sz w:val="20"/>
          <w:szCs w:val="16"/>
        </w:rPr>
        <w:t>Źródło: opracowanie własne</w:t>
      </w:r>
    </w:p>
    <w:p w14:paraId="0E5F971F" w14:textId="77777777" w:rsidR="00520C65" w:rsidRPr="006D7D9B" w:rsidRDefault="00520C65" w:rsidP="00520C65">
      <w:pPr>
        <w:pStyle w:val="TreAkapitu"/>
        <w:ind w:firstLine="0"/>
        <w:rPr>
          <w:sz w:val="20"/>
          <w:szCs w:val="16"/>
        </w:rPr>
      </w:pPr>
    </w:p>
    <w:p w14:paraId="187D14FD" w14:textId="45AA8A18" w:rsidR="000134C1" w:rsidRDefault="00801E35" w:rsidP="00D340D5">
      <w:pPr>
        <w:pStyle w:val="Nagwek2"/>
      </w:pPr>
      <w:bookmarkStart w:id="188" w:name="_Toc8601613"/>
      <w:bookmarkStart w:id="189" w:name="_Toc91668305"/>
      <w:bookmarkEnd w:id="187"/>
      <w:r>
        <w:t xml:space="preserve">Wymagania </w:t>
      </w:r>
      <w:bookmarkEnd w:id="188"/>
      <w:r w:rsidR="00696A7B">
        <w:t>niefunkcjonalne</w:t>
      </w:r>
      <w:bookmarkEnd w:id="189"/>
    </w:p>
    <w:p w14:paraId="1512EE4C" w14:textId="7C93728C" w:rsidR="005E6593" w:rsidRDefault="00696A7B" w:rsidP="00C64BB9">
      <w:pPr>
        <w:pStyle w:val="TreAkapitu"/>
      </w:pPr>
      <w:r>
        <w:t xml:space="preserve">Wymagania niefunkcjonalne </w:t>
      </w:r>
      <w:r w:rsidR="0013523D">
        <w:t>definiują</w:t>
      </w:r>
      <w:r>
        <w:t xml:space="preserve"> </w:t>
      </w:r>
      <w:r w:rsidRPr="00696A7B">
        <w:t>ograniczenia</w:t>
      </w:r>
      <w:r>
        <w:t>, przy których system powinien realizować swoje funkcje oraz jak system powinien realizować swoje zadania. Określają pożądane cechy</w:t>
      </w:r>
      <w:r w:rsidR="00B943FF">
        <w:t xml:space="preserve"> (np.</w:t>
      </w:r>
      <w:r w:rsidR="003742E5">
        <w:t xml:space="preserve"> </w:t>
      </w:r>
      <w:r w:rsidR="003742E5" w:rsidRPr="003742E5">
        <w:t>wydajność</w:t>
      </w:r>
      <w:r w:rsidR="003742E5">
        <w:t>,</w:t>
      </w:r>
      <w:r w:rsidR="003742E5" w:rsidRPr="003742E5">
        <w:t xml:space="preserve"> </w:t>
      </w:r>
      <w:r w:rsidR="003742E5">
        <w:t xml:space="preserve">rozmiar, </w:t>
      </w:r>
      <w:r w:rsidR="00B943FF">
        <w:t>niezawodność</w:t>
      </w:r>
      <w:r w:rsidR="003742E5">
        <w:t>,</w:t>
      </w:r>
      <w:r w:rsidR="00B943FF">
        <w:t xml:space="preserve"> bezpieczeństwo</w:t>
      </w:r>
      <w:r w:rsidR="003742E5">
        <w:t>, łatwość użytkowania</w:t>
      </w:r>
      <w:r w:rsidR="00B943FF">
        <w:t>)</w:t>
      </w:r>
      <w:r>
        <w:t xml:space="preserve"> tworzonego systemu, przez co mają wpływ na typ architektury systemu.</w:t>
      </w:r>
      <w:r w:rsidR="001A54BC">
        <w:t xml:space="preserve"> </w:t>
      </w:r>
    </w:p>
    <w:p w14:paraId="3F9E5B79" w14:textId="77777777" w:rsidR="00C64BB9" w:rsidRPr="00696A7B" w:rsidRDefault="00C64BB9" w:rsidP="00C64BB9">
      <w:pPr>
        <w:pStyle w:val="TreAkapitu"/>
      </w:pPr>
    </w:p>
    <w:p w14:paraId="13C6EA4C" w14:textId="3927F91D" w:rsidR="0013523D" w:rsidRDefault="00410F58" w:rsidP="00410F58">
      <w:pPr>
        <w:pStyle w:val="Nagwek3"/>
      </w:pPr>
      <w:bookmarkStart w:id="190" w:name="_Toc91668306"/>
      <w:r>
        <w:t>Wydajność</w:t>
      </w:r>
      <w:bookmarkEnd w:id="190"/>
    </w:p>
    <w:p w14:paraId="4D8CA44D" w14:textId="77777777" w:rsidR="00C64BB9" w:rsidRPr="00C64BB9" w:rsidRDefault="00C64BB9" w:rsidP="00C64BB9">
      <w:pPr>
        <w:pStyle w:val="TreAkapitu"/>
      </w:pPr>
    </w:p>
    <w:p w14:paraId="289DD66F" w14:textId="05961987"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B14963">
        <w:rPr>
          <w:b w:val="0"/>
          <w:bCs w:val="0"/>
          <w:noProof/>
        </w:rPr>
        <w:t>12</w:t>
      </w:r>
      <w:r w:rsidRPr="00C64BB9">
        <w:rPr>
          <w:b w:val="0"/>
          <w:bCs w:val="0"/>
        </w:rPr>
        <w:fldChar w:fldCharType="end"/>
      </w:r>
      <w:r w:rsidRPr="00C64BB9">
        <w:rPr>
          <w:b w:val="0"/>
          <w:bCs w:val="0"/>
        </w:rPr>
        <w:t>. Wymagania niefunkcjonalne dotyczące wydajności</w:t>
      </w:r>
    </w:p>
    <w:tbl>
      <w:tblPr>
        <w:tblStyle w:val="Tabelasiatki1jasna"/>
        <w:tblW w:w="9977" w:type="dxa"/>
        <w:jc w:val="center"/>
        <w:tblLook w:val="04A0" w:firstRow="1" w:lastRow="0" w:firstColumn="1" w:lastColumn="0" w:noHBand="0" w:noVBand="1"/>
      </w:tblPr>
      <w:tblGrid>
        <w:gridCol w:w="936"/>
        <w:gridCol w:w="2056"/>
        <w:gridCol w:w="1296"/>
        <w:gridCol w:w="4581"/>
        <w:gridCol w:w="1108"/>
      </w:tblGrid>
      <w:tr w:rsidR="00933509" w14:paraId="5D3446E7" w14:textId="77777777" w:rsidTr="009335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19F0DDDE" w14:textId="77777777" w:rsidR="00933509" w:rsidRDefault="00933509" w:rsidP="00A35EF9">
            <w:pPr>
              <w:pStyle w:val="TreAkapitu"/>
              <w:ind w:firstLine="0"/>
            </w:pPr>
            <w:r>
              <w:t>Numer</w:t>
            </w:r>
          </w:p>
        </w:tc>
        <w:tc>
          <w:tcPr>
            <w:tcW w:w="1915" w:type="dxa"/>
            <w:shd w:val="clear" w:color="auto" w:fill="BFBFBF" w:themeFill="background1" w:themeFillShade="BF"/>
          </w:tcPr>
          <w:p w14:paraId="487C4339" w14:textId="7777777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206" w:type="dxa"/>
            <w:shd w:val="clear" w:color="auto" w:fill="BFBFBF" w:themeFill="background1" w:themeFillShade="BF"/>
          </w:tcPr>
          <w:p w14:paraId="13F3D420" w14:textId="6700916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846" w:type="dxa"/>
            <w:shd w:val="clear" w:color="auto" w:fill="BFBFBF" w:themeFill="background1" w:themeFillShade="BF"/>
          </w:tcPr>
          <w:p w14:paraId="622BB6AD" w14:textId="622DD93D"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420BE3F0" w14:textId="7777777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933509" w14:paraId="096BDBE5"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990E828" w14:textId="65DFEA0E" w:rsidR="00933509" w:rsidRPr="007B73E3" w:rsidRDefault="00933509" w:rsidP="0028565B">
            <w:pPr>
              <w:pStyle w:val="TreAkapitu"/>
              <w:ind w:firstLine="0"/>
              <w:jc w:val="center"/>
              <w:rPr>
                <w:b w:val="0"/>
                <w:bCs w:val="0"/>
              </w:rPr>
            </w:pPr>
            <w:r>
              <w:rPr>
                <w:b w:val="0"/>
                <w:bCs w:val="0"/>
              </w:rPr>
              <w:lastRenderedPageBreak/>
              <w:t>1</w:t>
            </w:r>
          </w:p>
        </w:tc>
        <w:tc>
          <w:tcPr>
            <w:tcW w:w="1915" w:type="dxa"/>
          </w:tcPr>
          <w:p w14:paraId="07271104" w14:textId="6A0748DB" w:rsidR="00933509" w:rsidRPr="006075CD"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206" w:type="dxa"/>
          </w:tcPr>
          <w:p w14:paraId="662C6C3B" w14:textId="6E7CCB39" w:rsidR="00933509" w:rsidRPr="008862A6"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t>Wydajność</w:t>
            </w:r>
          </w:p>
        </w:tc>
        <w:tc>
          <w:tcPr>
            <w:tcW w:w="4846" w:type="dxa"/>
          </w:tcPr>
          <w:p w14:paraId="00C468B3" w14:textId="0C1D96BC" w:rsidR="00933509"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8862A6">
              <w:t>Czas reakcji na zdarzenie wywołane przez użytkownika nie powinien przekroczyć 2 sekund</w:t>
            </w:r>
          </w:p>
        </w:tc>
        <w:tc>
          <w:tcPr>
            <w:tcW w:w="1134" w:type="dxa"/>
          </w:tcPr>
          <w:p w14:paraId="09F14EE2" w14:textId="7F9930C4" w:rsidR="00933509"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t>WNF-001</w:t>
            </w:r>
          </w:p>
        </w:tc>
      </w:tr>
      <w:tr w:rsidR="00933509" w14:paraId="2A08F6D3"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9DF8A1E" w14:textId="0A3A985A" w:rsidR="00933509" w:rsidRPr="007B73E3" w:rsidRDefault="00933509" w:rsidP="0028565B">
            <w:pPr>
              <w:pStyle w:val="TreAkapitu"/>
              <w:ind w:firstLine="0"/>
              <w:jc w:val="center"/>
              <w:rPr>
                <w:b w:val="0"/>
                <w:bCs w:val="0"/>
              </w:rPr>
            </w:pPr>
            <w:r>
              <w:rPr>
                <w:b w:val="0"/>
                <w:bCs w:val="0"/>
              </w:rPr>
              <w:t>2</w:t>
            </w:r>
          </w:p>
        </w:tc>
        <w:tc>
          <w:tcPr>
            <w:tcW w:w="1915" w:type="dxa"/>
          </w:tcPr>
          <w:p w14:paraId="5FC25948" w14:textId="532C0882"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47B5303C" w14:textId="3058B42F"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DE80014" w14:textId="07DA9E1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Ilość przetworzonych transakcji powinna wynosić co najmniej</w:t>
            </w:r>
            <w:r w:rsidR="00871917">
              <w:t xml:space="preserve"> 1</w:t>
            </w:r>
            <w:r w:rsidR="003E360D">
              <w:t>0 na sekundę</w:t>
            </w:r>
          </w:p>
        </w:tc>
        <w:tc>
          <w:tcPr>
            <w:tcW w:w="1134" w:type="dxa"/>
          </w:tcPr>
          <w:p w14:paraId="0857C40E" w14:textId="355D08A0"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2</w:t>
            </w:r>
          </w:p>
        </w:tc>
      </w:tr>
      <w:tr w:rsidR="00933509" w14:paraId="120D407C"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4F1B6CC" w14:textId="07D39E77" w:rsidR="00933509" w:rsidRPr="007B73E3" w:rsidRDefault="00933509" w:rsidP="0028565B">
            <w:pPr>
              <w:pStyle w:val="TreAkapitu"/>
              <w:ind w:firstLine="0"/>
              <w:jc w:val="center"/>
              <w:rPr>
                <w:b w:val="0"/>
                <w:bCs w:val="0"/>
              </w:rPr>
            </w:pPr>
            <w:r>
              <w:rPr>
                <w:b w:val="0"/>
                <w:bCs w:val="0"/>
              </w:rPr>
              <w:t>3</w:t>
            </w:r>
          </w:p>
        </w:tc>
        <w:tc>
          <w:tcPr>
            <w:tcW w:w="1915" w:type="dxa"/>
          </w:tcPr>
          <w:p w14:paraId="37FE8827" w14:textId="0BC97120"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0F49E591" w14:textId="5605435E"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ABA040E" w14:textId="0D08379B"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System powinien umożliwiać na korzystanie z niej przez 1000 osób równocześnie</w:t>
            </w:r>
          </w:p>
        </w:tc>
        <w:tc>
          <w:tcPr>
            <w:tcW w:w="1134" w:type="dxa"/>
          </w:tcPr>
          <w:p w14:paraId="0D3A564B" w14:textId="7923039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3</w:t>
            </w:r>
          </w:p>
        </w:tc>
      </w:tr>
      <w:tr w:rsidR="00933509" w14:paraId="034A031B"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16F823B" w14:textId="3E11A063" w:rsidR="00933509" w:rsidRPr="007B73E3" w:rsidRDefault="00933509" w:rsidP="0028565B">
            <w:pPr>
              <w:pStyle w:val="TreAkapitu"/>
              <w:ind w:firstLine="0"/>
              <w:jc w:val="center"/>
              <w:rPr>
                <w:b w:val="0"/>
                <w:bCs w:val="0"/>
              </w:rPr>
            </w:pPr>
            <w:r>
              <w:rPr>
                <w:b w:val="0"/>
                <w:bCs w:val="0"/>
              </w:rPr>
              <w:t>4</w:t>
            </w:r>
          </w:p>
        </w:tc>
        <w:tc>
          <w:tcPr>
            <w:tcW w:w="1915" w:type="dxa"/>
          </w:tcPr>
          <w:p w14:paraId="4DE3D937" w14:textId="518656FF"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7CDBEE63" w14:textId="22F65440"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910ED45" w14:textId="20F89E4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 xml:space="preserve">System będzie dostępny dla użytkowników 24/7/365 średnio 99,5% czasu </w:t>
            </w:r>
          </w:p>
        </w:tc>
        <w:tc>
          <w:tcPr>
            <w:tcW w:w="1134" w:type="dxa"/>
          </w:tcPr>
          <w:p w14:paraId="596B452F" w14:textId="50675E8F"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4</w:t>
            </w:r>
          </w:p>
        </w:tc>
      </w:tr>
    </w:tbl>
    <w:p w14:paraId="1468F7A3" w14:textId="0196A23A" w:rsidR="0018347D" w:rsidRDefault="00C64BB9" w:rsidP="00C64BB9">
      <w:pPr>
        <w:pStyle w:val="TreAkapitu"/>
        <w:ind w:firstLine="0"/>
        <w:rPr>
          <w:sz w:val="20"/>
          <w:szCs w:val="16"/>
        </w:rPr>
      </w:pPr>
      <w:r w:rsidRPr="00C64BB9">
        <w:rPr>
          <w:sz w:val="20"/>
          <w:szCs w:val="16"/>
        </w:rPr>
        <w:t>Źródło: opracowanie własne</w:t>
      </w:r>
    </w:p>
    <w:p w14:paraId="0ADA3183" w14:textId="6FAA2908" w:rsidR="001334C9" w:rsidRDefault="001334C9" w:rsidP="00C64BB9">
      <w:pPr>
        <w:pStyle w:val="TreAkapitu"/>
        <w:ind w:firstLine="0"/>
        <w:rPr>
          <w:sz w:val="20"/>
          <w:szCs w:val="16"/>
        </w:rPr>
      </w:pPr>
    </w:p>
    <w:p w14:paraId="6DF51752" w14:textId="6E8C8D50" w:rsidR="001334C9" w:rsidRDefault="001334C9" w:rsidP="00C64BB9">
      <w:pPr>
        <w:pStyle w:val="TreAkapitu"/>
        <w:ind w:firstLine="0"/>
        <w:rPr>
          <w:sz w:val="20"/>
          <w:szCs w:val="16"/>
        </w:rPr>
      </w:pPr>
    </w:p>
    <w:p w14:paraId="21161EE4" w14:textId="77777777" w:rsidR="001334C9" w:rsidRPr="00C64BB9" w:rsidRDefault="001334C9" w:rsidP="00C64BB9">
      <w:pPr>
        <w:pStyle w:val="TreAkapitu"/>
        <w:ind w:firstLine="0"/>
        <w:rPr>
          <w:sz w:val="20"/>
          <w:szCs w:val="16"/>
        </w:rPr>
      </w:pPr>
    </w:p>
    <w:p w14:paraId="5742B425" w14:textId="0D1BCB6E" w:rsidR="000134C1" w:rsidRDefault="00410F58" w:rsidP="00D340D5">
      <w:pPr>
        <w:pStyle w:val="Nagwek3"/>
      </w:pPr>
      <w:bookmarkStart w:id="191" w:name="_Toc91668307"/>
      <w:r>
        <w:t>Rozmiar</w:t>
      </w:r>
      <w:bookmarkEnd w:id="191"/>
    </w:p>
    <w:p w14:paraId="79FB4D5D" w14:textId="02AE8568"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B14963">
        <w:rPr>
          <w:b w:val="0"/>
          <w:bCs w:val="0"/>
          <w:noProof/>
        </w:rPr>
        <w:t>13</w:t>
      </w:r>
      <w:r w:rsidRPr="00C64BB9">
        <w:rPr>
          <w:b w:val="0"/>
          <w:bCs w:val="0"/>
        </w:rPr>
        <w:fldChar w:fldCharType="end"/>
      </w:r>
      <w:r w:rsidRPr="00C64BB9">
        <w:rPr>
          <w:b w:val="0"/>
          <w:bCs w:val="0"/>
        </w:rPr>
        <w:t>. Wymagania niefunkcjonalne dotyczące rozmiaru</w:t>
      </w:r>
    </w:p>
    <w:tbl>
      <w:tblPr>
        <w:tblStyle w:val="Tabelasiatki1jasna"/>
        <w:tblW w:w="9747" w:type="dxa"/>
        <w:jc w:val="center"/>
        <w:tblLook w:val="04A0" w:firstRow="1" w:lastRow="0" w:firstColumn="1" w:lastColumn="0" w:noHBand="0" w:noVBand="1"/>
      </w:tblPr>
      <w:tblGrid>
        <w:gridCol w:w="936"/>
        <w:gridCol w:w="2056"/>
        <w:gridCol w:w="1043"/>
        <w:gridCol w:w="4312"/>
        <w:gridCol w:w="1400"/>
      </w:tblGrid>
      <w:tr w:rsidR="0028565B" w14:paraId="59C5E47A" w14:textId="77777777" w:rsidTr="002856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0EB38CBE" w14:textId="77777777" w:rsidR="0028565B" w:rsidRDefault="0028565B" w:rsidP="00A35EF9">
            <w:pPr>
              <w:pStyle w:val="TreAkapitu"/>
              <w:ind w:firstLine="0"/>
            </w:pPr>
            <w:r>
              <w:t>Numer</w:t>
            </w:r>
          </w:p>
        </w:tc>
        <w:tc>
          <w:tcPr>
            <w:tcW w:w="1916" w:type="dxa"/>
            <w:shd w:val="clear" w:color="auto" w:fill="BFBFBF" w:themeFill="background1" w:themeFillShade="BF"/>
          </w:tcPr>
          <w:p w14:paraId="192B07E7"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002" w:type="dxa"/>
            <w:shd w:val="clear" w:color="auto" w:fill="BFBFBF" w:themeFill="background1" w:themeFillShade="BF"/>
          </w:tcPr>
          <w:p w14:paraId="46CC1EF1" w14:textId="5C1E2089"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513" w:type="dxa"/>
            <w:shd w:val="clear" w:color="auto" w:fill="BFBFBF" w:themeFill="background1" w:themeFillShade="BF"/>
          </w:tcPr>
          <w:p w14:paraId="22DAE935" w14:textId="410A64DC"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440" w:type="dxa"/>
            <w:shd w:val="clear" w:color="auto" w:fill="BFBFBF" w:themeFill="background1" w:themeFillShade="BF"/>
          </w:tcPr>
          <w:p w14:paraId="43316A40"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28565B" w14:paraId="42DFEE8B" w14:textId="77777777" w:rsidTr="002856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7DB0440" w14:textId="399D3669" w:rsidR="0028565B" w:rsidRPr="007B73E3" w:rsidRDefault="0028565B" w:rsidP="0028565B">
            <w:pPr>
              <w:pStyle w:val="TreAkapitu"/>
              <w:ind w:firstLine="0"/>
              <w:jc w:val="center"/>
              <w:rPr>
                <w:b w:val="0"/>
                <w:bCs w:val="0"/>
              </w:rPr>
            </w:pPr>
            <w:r>
              <w:rPr>
                <w:b w:val="0"/>
                <w:bCs w:val="0"/>
              </w:rPr>
              <w:t>5</w:t>
            </w:r>
          </w:p>
        </w:tc>
        <w:tc>
          <w:tcPr>
            <w:tcW w:w="1916" w:type="dxa"/>
          </w:tcPr>
          <w:p w14:paraId="483EBC41" w14:textId="77777777" w:rsidR="0028565B" w:rsidRPr="006075CD"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002" w:type="dxa"/>
          </w:tcPr>
          <w:p w14:paraId="6C7485ED" w14:textId="7D1A8F79" w:rsidR="0028565B" w:rsidRPr="00A03A74"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Rozmiar</w:t>
            </w:r>
          </w:p>
        </w:tc>
        <w:tc>
          <w:tcPr>
            <w:tcW w:w="4513" w:type="dxa"/>
          </w:tcPr>
          <w:p w14:paraId="29C8DB83" w14:textId="1FCBE748"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A03A74">
              <w:t>Wymagana pamięć RAM – 1 GB</w:t>
            </w:r>
          </w:p>
        </w:tc>
        <w:tc>
          <w:tcPr>
            <w:tcW w:w="1440" w:type="dxa"/>
          </w:tcPr>
          <w:p w14:paraId="1999F886" w14:textId="666D8B43"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WNF-005</w:t>
            </w:r>
          </w:p>
        </w:tc>
      </w:tr>
      <w:tr w:rsidR="0028565B" w14:paraId="7F1E0812" w14:textId="77777777" w:rsidTr="002856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3CF1760" w14:textId="49C3BEEF" w:rsidR="0028565B" w:rsidRPr="007B73E3" w:rsidRDefault="0028565B" w:rsidP="0028565B">
            <w:pPr>
              <w:pStyle w:val="TreAkapitu"/>
              <w:ind w:firstLine="0"/>
              <w:jc w:val="center"/>
              <w:rPr>
                <w:b w:val="0"/>
                <w:bCs w:val="0"/>
              </w:rPr>
            </w:pPr>
            <w:r>
              <w:rPr>
                <w:b w:val="0"/>
                <w:bCs w:val="0"/>
              </w:rPr>
              <w:t>6</w:t>
            </w:r>
          </w:p>
        </w:tc>
        <w:tc>
          <w:tcPr>
            <w:tcW w:w="1916" w:type="dxa"/>
          </w:tcPr>
          <w:p w14:paraId="5AC07F49" w14:textId="77777777" w:rsidR="0028565B" w:rsidRPr="006075CD"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002" w:type="dxa"/>
          </w:tcPr>
          <w:p w14:paraId="16E40965" w14:textId="7EFF1921" w:rsidR="0028565B" w:rsidRPr="00A03A74"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Rozmiar</w:t>
            </w:r>
          </w:p>
        </w:tc>
        <w:tc>
          <w:tcPr>
            <w:tcW w:w="4513" w:type="dxa"/>
          </w:tcPr>
          <w:p w14:paraId="25E00351" w14:textId="4D42CDF5"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A03A74">
              <w:t>Struktura systemu wraz z danymi nie powinna przekraczać 500 GB</w:t>
            </w:r>
          </w:p>
        </w:tc>
        <w:tc>
          <w:tcPr>
            <w:tcW w:w="1440" w:type="dxa"/>
          </w:tcPr>
          <w:p w14:paraId="1DEBEE34" w14:textId="5C198823"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6</w:t>
            </w:r>
          </w:p>
        </w:tc>
      </w:tr>
    </w:tbl>
    <w:p w14:paraId="554FC347" w14:textId="68ABC8CC" w:rsidR="00877CF7" w:rsidRPr="001334C9" w:rsidRDefault="00C64BB9" w:rsidP="00FB6ADE">
      <w:pPr>
        <w:pStyle w:val="TreAkapitu"/>
        <w:ind w:firstLine="0"/>
        <w:rPr>
          <w:sz w:val="20"/>
          <w:szCs w:val="16"/>
        </w:rPr>
      </w:pPr>
      <w:r w:rsidRPr="00C64BB9">
        <w:rPr>
          <w:sz w:val="20"/>
          <w:szCs w:val="16"/>
        </w:rPr>
        <w:t>Źródło: opracowanie własne</w:t>
      </w:r>
    </w:p>
    <w:p w14:paraId="444D57A9" w14:textId="250F1E54" w:rsidR="008849BF" w:rsidRDefault="00410F58" w:rsidP="00226D65">
      <w:pPr>
        <w:pStyle w:val="Nagwek3"/>
      </w:pPr>
      <w:bookmarkStart w:id="192" w:name="_Toc91668308"/>
      <w:r>
        <w:t>Niezawodność</w:t>
      </w:r>
      <w:bookmarkEnd w:id="192"/>
    </w:p>
    <w:p w14:paraId="4437F330" w14:textId="74BEA788"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B14963">
        <w:rPr>
          <w:b w:val="0"/>
          <w:bCs w:val="0"/>
          <w:noProof/>
        </w:rPr>
        <w:t>14</w:t>
      </w:r>
      <w:r w:rsidRPr="00C64BB9">
        <w:rPr>
          <w:b w:val="0"/>
          <w:bCs w:val="0"/>
        </w:rPr>
        <w:fldChar w:fldCharType="end"/>
      </w:r>
      <w:r w:rsidRPr="00C64BB9">
        <w:rPr>
          <w:b w:val="0"/>
          <w:bCs w:val="0"/>
        </w:rPr>
        <w:t>. Wymagania niefunkcjonalne dotyczące niezawodności</w:t>
      </w:r>
    </w:p>
    <w:tbl>
      <w:tblPr>
        <w:tblStyle w:val="Tabelasiatki1jasna"/>
        <w:tblW w:w="9747" w:type="dxa"/>
        <w:tblLook w:val="04A0" w:firstRow="1" w:lastRow="0" w:firstColumn="1" w:lastColumn="0" w:noHBand="0" w:noVBand="1"/>
      </w:tblPr>
      <w:tblGrid>
        <w:gridCol w:w="936"/>
        <w:gridCol w:w="2056"/>
        <w:gridCol w:w="1629"/>
        <w:gridCol w:w="3865"/>
        <w:gridCol w:w="1261"/>
      </w:tblGrid>
      <w:tr w:rsidR="0028565B" w14:paraId="12204DB0" w14:textId="77777777" w:rsidTr="00C64B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6D1CB66F" w14:textId="77777777" w:rsidR="0028565B" w:rsidRDefault="0028565B" w:rsidP="00A35EF9">
            <w:pPr>
              <w:pStyle w:val="TreAkapitu"/>
              <w:ind w:firstLine="0"/>
            </w:pPr>
            <w:r>
              <w:t>Numer</w:t>
            </w:r>
          </w:p>
        </w:tc>
        <w:tc>
          <w:tcPr>
            <w:tcW w:w="1914" w:type="dxa"/>
            <w:shd w:val="clear" w:color="auto" w:fill="BFBFBF" w:themeFill="background1" w:themeFillShade="BF"/>
          </w:tcPr>
          <w:p w14:paraId="018FB2F8"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512" w:type="dxa"/>
            <w:shd w:val="clear" w:color="auto" w:fill="BFBFBF" w:themeFill="background1" w:themeFillShade="BF"/>
          </w:tcPr>
          <w:p w14:paraId="00D18447"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115" w:type="dxa"/>
            <w:shd w:val="clear" w:color="auto" w:fill="BFBFBF" w:themeFill="background1" w:themeFillShade="BF"/>
          </w:tcPr>
          <w:p w14:paraId="00CC4368"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330" w:type="dxa"/>
            <w:shd w:val="clear" w:color="auto" w:fill="BFBFBF" w:themeFill="background1" w:themeFillShade="BF"/>
          </w:tcPr>
          <w:p w14:paraId="3742A0D1"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28565B" w14:paraId="6278B53D"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7C510D16" w14:textId="186D29EB" w:rsidR="0028565B" w:rsidRPr="007B73E3" w:rsidRDefault="0028565B" w:rsidP="0028565B">
            <w:pPr>
              <w:pStyle w:val="TreAkapitu"/>
              <w:ind w:firstLine="0"/>
              <w:jc w:val="center"/>
              <w:rPr>
                <w:b w:val="0"/>
                <w:bCs w:val="0"/>
              </w:rPr>
            </w:pPr>
            <w:r>
              <w:rPr>
                <w:b w:val="0"/>
                <w:bCs w:val="0"/>
              </w:rPr>
              <w:t>7</w:t>
            </w:r>
          </w:p>
        </w:tc>
        <w:tc>
          <w:tcPr>
            <w:tcW w:w="1914" w:type="dxa"/>
          </w:tcPr>
          <w:p w14:paraId="4C6FEF04" w14:textId="77777777" w:rsidR="0028565B" w:rsidRPr="006075CD"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512" w:type="dxa"/>
          </w:tcPr>
          <w:p w14:paraId="7D314730" w14:textId="6683D65D"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6684FB5D" w14:textId="5D02019A"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 xml:space="preserve">Prawdopodobieństwo błędnego wykonania podczas realizacji transakcji nie powinno przekroczyć </w:t>
            </w:r>
            <w:r w:rsidR="009B61BB">
              <w:t>0.5</w:t>
            </w:r>
            <w:r w:rsidRPr="00D403B5">
              <w:t>%</w:t>
            </w:r>
          </w:p>
        </w:tc>
        <w:tc>
          <w:tcPr>
            <w:tcW w:w="1330" w:type="dxa"/>
          </w:tcPr>
          <w:p w14:paraId="16AC139A" w14:textId="1F8B53DA"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t>WNF-007</w:t>
            </w:r>
          </w:p>
        </w:tc>
      </w:tr>
      <w:tr w:rsidR="0028565B" w14:paraId="45D01ED9"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4BCDCB23" w14:textId="78BDD64A" w:rsidR="0028565B" w:rsidRPr="007B73E3" w:rsidRDefault="0028565B" w:rsidP="0028565B">
            <w:pPr>
              <w:pStyle w:val="TreAkapitu"/>
              <w:ind w:firstLine="0"/>
              <w:jc w:val="center"/>
              <w:rPr>
                <w:b w:val="0"/>
                <w:bCs w:val="0"/>
              </w:rPr>
            </w:pPr>
            <w:r>
              <w:rPr>
                <w:b w:val="0"/>
                <w:bCs w:val="0"/>
              </w:rPr>
              <w:t>8</w:t>
            </w:r>
          </w:p>
        </w:tc>
        <w:tc>
          <w:tcPr>
            <w:tcW w:w="1914" w:type="dxa"/>
          </w:tcPr>
          <w:p w14:paraId="30F6DFB9" w14:textId="77777777" w:rsidR="0028565B" w:rsidRPr="006075CD"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512" w:type="dxa"/>
          </w:tcPr>
          <w:p w14:paraId="09F1862A" w14:textId="6B958704"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11B4B774" w14:textId="2B2553F7"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Prawdopodobieństwo utraty danych w przypadku awarii nie powinno przekroczyć 0.</w:t>
            </w:r>
            <w:r w:rsidR="00DB3A7E">
              <w:t>2</w:t>
            </w:r>
            <w:r w:rsidRPr="00D403B5">
              <w:t xml:space="preserve"> %</w:t>
            </w:r>
          </w:p>
        </w:tc>
        <w:tc>
          <w:tcPr>
            <w:tcW w:w="1330" w:type="dxa"/>
          </w:tcPr>
          <w:p w14:paraId="5CEE8779" w14:textId="490F31CE"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8</w:t>
            </w:r>
          </w:p>
        </w:tc>
      </w:tr>
      <w:tr w:rsidR="0028565B" w14:paraId="44797389"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22B9C9E1" w14:textId="25D2BFF5" w:rsidR="0028565B" w:rsidRDefault="0028565B" w:rsidP="0028565B">
            <w:pPr>
              <w:pStyle w:val="TreAkapitu"/>
              <w:ind w:firstLine="0"/>
              <w:jc w:val="center"/>
              <w:rPr>
                <w:b w:val="0"/>
                <w:bCs w:val="0"/>
              </w:rPr>
            </w:pPr>
            <w:r>
              <w:rPr>
                <w:b w:val="0"/>
                <w:bCs w:val="0"/>
              </w:rPr>
              <w:t>9</w:t>
            </w:r>
          </w:p>
        </w:tc>
        <w:tc>
          <w:tcPr>
            <w:tcW w:w="1914" w:type="dxa"/>
          </w:tcPr>
          <w:p w14:paraId="4C8289FD" w14:textId="6230EB36" w:rsidR="0028565B" w:rsidRPr="00FC0A63"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512" w:type="dxa"/>
          </w:tcPr>
          <w:p w14:paraId="46F4932A" w14:textId="6269A028"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2FBE8D72" w14:textId="24DAF9B0"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Błędy krytyczne systemu powinny zostać naprawione w przeciągu 48 godzin</w:t>
            </w:r>
          </w:p>
        </w:tc>
        <w:tc>
          <w:tcPr>
            <w:tcW w:w="1330" w:type="dxa"/>
          </w:tcPr>
          <w:p w14:paraId="3C452A6D" w14:textId="59C3EB83" w:rsidR="0028565B" w:rsidRPr="004561B5"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rsidR="005D39E5">
              <w:t>9</w:t>
            </w:r>
          </w:p>
        </w:tc>
      </w:tr>
    </w:tbl>
    <w:p w14:paraId="544B7036" w14:textId="7AAF98B0" w:rsidR="0028565B" w:rsidRPr="000D168D" w:rsidRDefault="00C64BB9" w:rsidP="000D168D">
      <w:pPr>
        <w:pStyle w:val="TreAkapitu"/>
        <w:ind w:firstLine="0"/>
        <w:rPr>
          <w:sz w:val="20"/>
          <w:szCs w:val="16"/>
        </w:rPr>
      </w:pPr>
      <w:r w:rsidRPr="00C64BB9">
        <w:rPr>
          <w:sz w:val="20"/>
          <w:szCs w:val="16"/>
        </w:rPr>
        <w:lastRenderedPageBreak/>
        <w:t>Źródło: opracowanie własn</w:t>
      </w:r>
      <w:r w:rsidR="000D168D">
        <w:rPr>
          <w:sz w:val="20"/>
          <w:szCs w:val="16"/>
        </w:rPr>
        <w:t>e</w:t>
      </w:r>
    </w:p>
    <w:p w14:paraId="64F2F10F" w14:textId="00F8FDE9" w:rsidR="008849BF" w:rsidRDefault="009B3579" w:rsidP="009B3579">
      <w:pPr>
        <w:pStyle w:val="Nagwek3"/>
      </w:pPr>
      <w:bookmarkStart w:id="193" w:name="_Toc91668309"/>
      <w:r>
        <w:t>Bezpieczeństwo</w:t>
      </w:r>
      <w:bookmarkEnd w:id="193"/>
    </w:p>
    <w:p w14:paraId="4DDBC216" w14:textId="075C1C36" w:rsidR="007D6F96" w:rsidRPr="007D6F96" w:rsidRDefault="007D6F96" w:rsidP="007D6F96">
      <w:pPr>
        <w:pStyle w:val="Legenda"/>
        <w:rPr>
          <w:b w:val="0"/>
          <w:bCs w:val="0"/>
        </w:rPr>
      </w:pPr>
      <w:r w:rsidRPr="007D6F96">
        <w:rPr>
          <w:b w:val="0"/>
          <w:bCs w:val="0"/>
        </w:rPr>
        <w:t xml:space="preserve">Tabela </w:t>
      </w:r>
      <w:r w:rsidRPr="007D6F96">
        <w:rPr>
          <w:b w:val="0"/>
          <w:bCs w:val="0"/>
        </w:rPr>
        <w:fldChar w:fldCharType="begin"/>
      </w:r>
      <w:r w:rsidRPr="007D6F96">
        <w:rPr>
          <w:b w:val="0"/>
          <w:bCs w:val="0"/>
        </w:rPr>
        <w:instrText xml:space="preserve"> SEQ Tabela \* ARABIC </w:instrText>
      </w:r>
      <w:r w:rsidRPr="007D6F96">
        <w:rPr>
          <w:b w:val="0"/>
          <w:bCs w:val="0"/>
        </w:rPr>
        <w:fldChar w:fldCharType="separate"/>
      </w:r>
      <w:r w:rsidR="00B14963">
        <w:rPr>
          <w:b w:val="0"/>
          <w:bCs w:val="0"/>
          <w:noProof/>
        </w:rPr>
        <w:t>15</w:t>
      </w:r>
      <w:r w:rsidRPr="007D6F96">
        <w:rPr>
          <w:b w:val="0"/>
          <w:bCs w:val="0"/>
        </w:rPr>
        <w:fldChar w:fldCharType="end"/>
      </w:r>
      <w:r w:rsidRPr="007D6F96">
        <w:rPr>
          <w:b w:val="0"/>
          <w:bCs w:val="0"/>
        </w:rPr>
        <w:t xml:space="preserve">. Wymagania niefunkcjonalne dotyczące </w:t>
      </w:r>
      <w:r>
        <w:rPr>
          <w:b w:val="0"/>
          <w:bCs w:val="0"/>
        </w:rPr>
        <w:t>bezpieczeństwa</w:t>
      </w:r>
    </w:p>
    <w:tbl>
      <w:tblPr>
        <w:tblStyle w:val="Tabelasiatki1jasna"/>
        <w:tblW w:w="9747" w:type="dxa"/>
        <w:tblLook w:val="04A0" w:firstRow="1" w:lastRow="0" w:firstColumn="1" w:lastColumn="0" w:noHBand="0" w:noVBand="1"/>
      </w:tblPr>
      <w:tblGrid>
        <w:gridCol w:w="936"/>
        <w:gridCol w:w="2056"/>
        <w:gridCol w:w="1776"/>
        <w:gridCol w:w="3764"/>
        <w:gridCol w:w="1215"/>
      </w:tblGrid>
      <w:tr w:rsidR="005D39E5" w14:paraId="29E3ED3B" w14:textId="77777777" w:rsidTr="006062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D733B61" w14:textId="77777777" w:rsidR="005D39E5" w:rsidRDefault="005D39E5" w:rsidP="00A35EF9">
            <w:pPr>
              <w:pStyle w:val="TreAkapitu"/>
              <w:ind w:firstLine="0"/>
            </w:pPr>
            <w:r>
              <w:t>Numer</w:t>
            </w:r>
          </w:p>
        </w:tc>
        <w:tc>
          <w:tcPr>
            <w:tcW w:w="1914" w:type="dxa"/>
            <w:shd w:val="clear" w:color="auto" w:fill="BFBFBF" w:themeFill="background1" w:themeFillShade="BF"/>
          </w:tcPr>
          <w:p w14:paraId="58B9D11A"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6B97BC9E"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036" w:type="dxa"/>
            <w:shd w:val="clear" w:color="auto" w:fill="BFBFBF" w:themeFill="background1" w:themeFillShade="BF"/>
          </w:tcPr>
          <w:p w14:paraId="372BE200"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75" w:type="dxa"/>
            <w:shd w:val="clear" w:color="auto" w:fill="BFBFBF" w:themeFill="background1" w:themeFillShade="BF"/>
          </w:tcPr>
          <w:p w14:paraId="2989E35B"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5D39E5" w14:paraId="2D87EBF6"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810BBBD" w14:textId="5BFB4CA8" w:rsidR="005D39E5" w:rsidRPr="007B73E3" w:rsidRDefault="005D39E5" w:rsidP="005D39E5">
            <w:pPr>
              <w:pStyle w:val="TreAkapitu"/>
              <w:ind w:firstLine="0"/>
              <w:jc w:val="center"/>
              <w:rPr>
                <w:b w:val="0"/>
                <w:bCs w:val="0"/>
              </w:rPr>
            </w:pPr>
          </w:p>
        </w:tc>
        <w:tc>
          <w:tcPr>
            <w:tcW w:w="1914" w:type="dxa"/>
          </w:tcPr>
          <w:p w14:paraId="24FF0A31" w14:textId="410DB5F1" w:rsidR="005D39E5" w:rsidRPr="006075CD" w:rsidRDefault="00877CF7" w:rsidP="005D39E5">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6736CD0B" w14:textId="789C19B7" w:rsidR="005D39E5" w:rsidRPr="008862A6" w:rsidRDefault="00877CF7" w:rsidP="005D39E5">
            <w:pPr>
              <w:pStyle w:val="TreAkapitu"/>
              <w:ind w:firstLine="0"/>
              <w:cnfStyle w:val="000000000000" w:firstRow="0" w:lastRow="0" w:firstColumn="0" w:lastColumn="0" w:oddVBand="0" w:evenVBand="0" w:oddHBand="0" w:evenHBand="0" w:firstRowFirstColumn="0" w:firstRowLastColumn="0" w:lastRowFirstColumn="0" w:lastRowLastColumn="0"/>
            </w:pPr>
            <w:r>
              <w:t>Bezpieczeństwo</w:t>
            </w:r>
          </w:p>
        </w:tc>
        <w:tc>
          <w:tcPr>
            <w:tcW w:w="4036" w:type="dxa"/>
          </w:tcPr>
          <w:p w14:paraId="3C6517A2" w14:textId="49CE982A" w:rsidR="005D39E5" w:rsidRDefault="0080211A" w:rsidP="006062A2">
            <w:pPr>
              <w:pStyle w:val="TreAkapitu"/>
              <w:ind w:firstLine="0"/>
              <w:cnfStyle w:val="000000000000" w:firstRow="0" w:lastRow="0" w:firstColumn="0" w:lastColumn="0" w:oddVBand="0" w:evenVBand="0" w:oddHBand="0" w:evenHBand="0" w:firstRowFirstColumn="0" w:firstRowLastColumn="0" w:lastRowFirstColumn="0" w:lastRowLastColumn="0"/>
            </w:pPr>
            <w:r>
              <w:t>System ma wykorzystywać technologie łańcucha bloków w celu zabezpieczenia przebiegu transakcji</w:t>
            </w:r>
          </w:p>
        </w:tc>
        <w:tc>
          <w:tcPr>
            <w:tcW w:w="1275" w:type="dxa"/>
          </w:tcPr>
          <w:p w14:paraId="0D486644" w14:textId="552A309C" w:rsidR="005D39E5" w:rsidRDefault="005D39E5" w:rsidP="005D39E5">
            <w:pPr>
              <w:pStyle w:val="TreAkapitu"/>
              <w:ind w:firstLine="0"/>
              <w:cnfStyle w:val="000000000000" w:firstRow="0" w:lastRow="0" w:firstColumn="0" w:lastColumn="0" w:oddVBand="0" w:evenVBand="0" w:oddHBand="0" w:evenHBand="0" w:firstRowFirstColumn="0" w:firstRowLastColumn="0" w:lastRowFirstColumn="0" w:lastRowLastColumn="0"/>
            </w:pPr>
          </w:p>
        </w:tc>
      </w:tr>
      <w:tr w:rsidR="006062A2" w14:paraId="2D1A3246"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531B5E1B" w14:textId="77777777" w:rsidR="006062A2" w:rsidRPr="007B73E3" w:rsidRDefault="006062A2" w:rsidP="006062A2">
            <w:pPr>
              <w:pStyle w:val="TreAkapitu"/>
              <w:ind w:firstLine="0"/>
              <w:jc w:val="center"/>
              <w:rPr>
                <w:b w:val="0"/>
                <w:bCs w:val="0"/>
              </w:rPr>
            </w:pPr>
          </w:p>
        </w:tc>
        <w:tc>
          <w:tcPr>
            <w:tcW w:w="1914" w:type="dxa"/>
          </w:tcPr>
          <w:p w14:paraId="5BF6190F" w14:textId="3D1D6912"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B2C39D5" w14:textId="2C549FD9"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Bezpieczeństwo</w:t>
            </w:r>
          </w:p>
        </w:tc>
        <w:tc>
          <w:tcPr>
            <w:tcW w:w="4036" w:type="dxa"/>
          </w:tcPr>
          <w:p w14:paraId="3AB34AA4" w14:textId="1D2931A0"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Transakcje mają wykonywać się tylko w przypadku spełnienia warunków</w:t>
            </w:r>
          </w:p>
        </w:tc>
        <w:tc>
          <w:tcPr>
            <w:tcW w:w="1275" w:type="dxa"/>
          </w:tcPr>
          <w:p w14:paraId="0B433A24" w14:textId="77777777"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p>
        </w:tc>
      </w:tr>
      <w:tr w:rsidR="006062A2" w14:paraId="091A6631"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113E9470" w14:textId="19281C6C" w:rsidR="006062A2" w:rsidRDefault="006062A2" w:rsidP="006062A2">
            <w:pPr>
              <w:pStyle w:val="TreAkapitu"/>
              <w:ind w:firstLine="0"/>
              <w:jc w:val="center"/>
            </w:pPr>
            <w:r>
              <w:rPr>
                <w:b w:val="0"/>
                <w:bCs w:val="0"/>
              </w:rPr>
              <w:t>10</w:t>
            </w:r>
          </w:p>
        </w:tc>
        <w:tc>
          <w:tcPr>
            <w:tcW w:w="1914" w:type="dxa"/>
          </w:tcPr>
          <w:p w14:paraId="28D159CA" w14:textId="32D7243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26E70B4" w14:textId="029528AD" w:rsidR="006062A2" w:rsidRPr="0043527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61E66675" w14:textId="2F462E65" w:rsidR="006062A2" w:rsidRPr="00BF7E4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System musi spełniać wszystkie wymagania wynikające z RODO</w:t>
            </w:r>
          </w:p>
        </w:tc>
        <w:tc>
          <w:tcPr>
            <w:tcW w:w="1275" w:type="dxa"/>
          </w:tcPr>
          <w:p w14:paraId="5EF571C4" w14:textId="326E9F5A"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WNF-010</w:t>
            </w:r>
          </w:p>
        </w:tc>
      </w:tr>
      <w:tr w:rsidR="006062A2" w14:paraId="250AC1EB"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52740B1E" w14:textId="221EA324" w:rsidR="006062A2" w:rsidRPr="007B73E3" w:rsidRDefault="006062A2" w:rsidP="006062A2">
            <w:pPr>
              <w:pStyle w:val="TreAkapitu"/>
              <w:ind w:firstLine="0"/>
              <w:jc w:val="center"/>
              <w:rPr>
                <w:b w:val="0"/>
                <w:bCs w:val="0"/>
              </w:rPr>
            </w:pPr>
            <w:r>
              <w:rPr>
                <w:b w:val="0"/>
                <w:bCs w:val="0"/>
              </w:rPr>
              <w:t>11</w:t>
            </w:r>
          </w:p>
        </w:tc>
        <w:tc>
          <w:tcPr>
            <w:tcW w:w="1914" w:type="dxa"/>
          </w:tcPr>
          <w:p w14:paraId="48DB5411"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2134E5AC" w14:textId="274298A7"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055BB4A1" w14:textId="09943899"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Logowanie do konta zabezpieczone dwuetapowym uwierzytelnianiem</w:t>
            </w:r>
          </w:p>
        </w:tc>
        <w:tc>
          <w:tcPr>
            <w:tcW w:w="1275" w:type="dxa"/>
          </w:tcPr>
          <w:p w14:paraId="2A2D405C" w14:textId="207ED0C6"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1</w:t>
            </w:r>
          </w:p>
        </w:tc>
      </w:tr>
      <w:tr w:rsidR="006062A2" w14:paraId="2546A50F"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8BE2C90" w14:textId="67515F8C" w:rsidR="006062A2" w:rsidRPr="007B73E3" w:rsidRDefault="006062A2" w:rsidP="006062A2">
            <w:pPr>
              <w:pStyle w:val="TreAkapitu"/>
              <w:ind w:firstLine="0"/>
              <w:jc w:val="center"/>
              <w:rPr>
                <w:b w:val="0"/>
                <w:bCs w:val="0"/>
              </w:rPr>
            </w:pPr>
            <w:r>
              <w:rPr>
                <w:b w:val="0"/>
                <w:bCs w:val="0"/>
              </w:rPr>
              <w:t>12</w:t>
            </w:r>
          </w:p>
        </w:tc>
        <w:tc>
          <w:tcPr>
            <w:tcW w:w="1914" w:type="dxa"/>
          </w:tcPr>
          <w:p w14:paraId="22C06223"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98199AD" w14:textId="7C3F696C"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0BF16E33" w14:textId="41B99AA5"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 xml:space="preserve">Odporność na ataki </w:t>
            </w:r>
            <w:proofErr w:type="spellStart"/>
            <w:r w:rsidRPr="00BF7E46">
              <w:t>Denial</w:t>
            </w:r>
            <w:proofErr w:type="spellEnd"/>
            <w:r w:rsidRPr="00BF7E46">
              <w:t xml:space="preserve"> of Service – DDOS </w:t>
            </w:r>
          </w:p>
        </w:tc>
        <w:tc>
          <w:tcPr>
            <w:tcW w:w="1275" w:type="dxa"/>
          </w:tcPr>
          <w:p w14:paraId="481D40AA" w14:textId="5B4C6CDE"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2</w:t>
            </w:r>
          </w:p>
        </w:tc>
      </w:tr>
      <w:tr w:rsidR="006062A2" w14:paraId="4803A62D"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236E820" w14:textId="0D9AB48F" w:rsidR="006062A2" w:rsidRPr="007B73E3" w:rsidRDefault="006062A2" w:rsidP="006062A2">
            <w:pPr>
              <w:pStyle w:val="TreAkapitu"/>
              <w:ind w:firstLine="0"/>
              <w:jc w:val="center"/>
              <w:rPr>
                <w:b w:val="0"/>
                <w:bCs w:val="0"/>
              </w:rPr>
            </w:pPr>
            <w:r>
              <w:rPr>
                <w:b w:val="0"/>
                <w:bCs w:val="0"/>
              </w:rPr>
              <w:t>13</w:t>
            </w:r>
          </w:p>
        </w:tc>
        <w:tc>
          <w:tcPr>
            <w:tcW w:w="1914" w:type="dxa"/>
          </w:tcPr>
          <w:p w14:paraId="2F73C587"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076DA4D6" w14:textId="7D8D4F30"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14596296" w14:textId="7A06AE9E"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 xml:space="preserve">System powinien być odporny na błędy użytkownika – odpowiednia walidacja </w:t>
            </w:r>
          </w:p>
        </w:tc>
        <w:tc>
          <w:tcPr>
            <w:tcW w:w="1275" w:type="dxa"/>
          </w:tcPr>
          <w:p w14:paraId="4427DADA" w14:textId="4E59D1A1"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3</w:t>
            </w:r>
          </w:p>
        </w:tc>
      </w:tr>
      <w:tr w:rsidR="006062A2" w14:paraId="2A79C01B"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35E81F04" w14:textId="3BC9B57B" w:rsidR="006062A2" w:rsidRDefault="006062A2" w:rsidP="006062A2">
            <w:pPr>
              <w:pStyle w:val="TreAkapitu"/>
              <w:ind w:firstLine="0"/>
              <w:jc w:val="center"/>
              <w:rPr>
                <w:b w:val="0"/>
                <w:bCs w:val="0"/>
              </w:rPr>
            </w:pPr>
            <w:r>
              <w:rPr>
                <w:b w:val="0"/>
                <w:bCs w:val="0"/>
              </w:rPr>
              <w:t>14</w:t>
            </w:r>
          </w:p>
        </w:tc>
        <w:tc>
          <w:tcPr>
            <w:tcW w:w="1914" w:type="dxa"/>
          </w:tcPr>
          <w:p w14:paraId="24FAAAC1" w14:textId="56D9C449" w:rsidR="006062A2" w:rsidRPr="00FC0A63"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3F7580D6" w14:textId="50FBB3B4" w:rsidR="006062A2" w:rsidRPr="0043527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19DC599A" w14:textId="6D65CD7F"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System nie powinien ujawniać żadnych niepożądanych danych osobowych użytkowników</w:t>
            </w:r>
          </w:p>
        </w:tc>
        <w:tc>
          <w:tcPr>
            <w:tcW w:w="1275" w:type="dxa"/>
          </w:tcPr>
          <w:p w14:paraId="356623D7" w14:textId="67FF96F4" w:rsidR="006062A2" w:rsidRPr="004561B5"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4</w:t>
            </w:r>
          </w:p>
        </w:tc>
      </w:tr>
    </w:tbl>
    <w:p w14:paraId="0D012873" w14:textId="77777777" w:rsidR="005D39E5" w:rsidRPr="00C64BB9" w:rsidRDefault="005D39E5" w:rsidP="005D39E5">
      <w:pPr>
        <w:pStyle w:val="TreAkapitu"/>
        <w:ind w:firstLine="0"/>
        <w:rPr>
          <w:sz w:val="20"/>
          <w:szCs w:val="16"/>
        </w:rPr>
      </w:pPr>
      <w:r w:rsidRPr="00C64BB9">
        <w:rPr>
          <w:sz w:val="20"/>
          <w:szCs w:val="16"/>
        </w:rPr>
        <w:t>Źródło: opracowanie własne</w:t>
      </w:r>
    </w:p>
    <w:p w14:paraId="3B8542DE" w14:textId="1C312512" w:rsidR="005D39E5" w:rsidRDefault="005D39E5" w:rsidP="002D2E46">
      <w:pPr>
        <w:pStyle w:val="TreAkapitu"/>
        <w:ind w:firstLine="0"/>
      </w:pPr>
    </w:p>
    <w:p w14:paraId="2467F1EB" w14:textId="42B877B2" w:rsidR="0040727F" w:rsidRDefault="0040727F" w:rsidP="002D2E46">
      <w:pPr>
        <w:pStyle w:val="TreAkapitu"/>
        <w:ind w:firstLine="0"/>
      </w:pPr>
    </w:p>
    <w:p w14:paraId="36EA7247" w14:textId="77777777" w:rsidR="002E46EC" w:rsidRPr="005D39E5" w:rsidRDefault="002E46EC" w:rsidP="002D2E46">
      <w:pPr>
        <w:pStyle w:val="TreAkapitu"/>
        <w:ind w:firstLine="0"/>
      </w:pPr>
    </w:p>
    <w:p w14:paraId="4D5B10C8" w14:textId="0ED900A7" w:rsidR="00410F58" w:rsidRDefault="00410F58" w:rsidP="00410F58">
      <w:pPr>
        <w:pStyle w:val="Nagwek3"/>
      </w:pPr>
      <w:bookmarkStart w:id="194" w:name="_Toc91668310"/>
      <w:r>
        <w:t>Łatwość uży</w:t>
      </w:r>
      <w:r w:rsidR="001517E5">
        <w:t>tkowania</w:t>
      </w:r>
      <w:bookmarkEnd w:id="194"/>
    </w:p>
    <w:p w14:paraId="55672D2C" w14:textId="115E341F" w:rsidR="007D6F96" w:rsidRPr="007D6F96" w:rsidRDefault="007D6F96" w:rsidP="007D6F96">
      <w:pPr>
        <w:pStyle w:val="Legenda"/>
        <w:rPr>
          <w:b w:val="0"/>
          <w:bCs w:val="0"/>
        </w:rPr>
      </w:pPr>
      <w:r w:rsidRPr="007D6F96">
        <w:rPr>
          <w:b w:val="0"/>
          <w:bCs w:val="0"/>
        </w:rPr>
        <w:t xml:space="preserve">Tabela </w:t>
      </w:r>
      <w:r w:rsidRPr="007D6F96">
        <w:rPr>
          <w:b w:val="0"/>
          <w:bCs w:val="0"/>
        </w:rPr>
        <w:fldChar w:fldCharType="begin"/>
      </w:r>
      <w:r w:rsidRPr="007D6F96">
        <w:rPr>
          <w:b w:val="0"/>
          <w:bCs w:val="0"/>
        </w:rPr>
        <w:instrText xml:space="preserve"> SEQ Tabela \* ARABIC </w:instrText>
      </w:r>
      <w:r w:rsidRPr="007D6F96">
        <w:rPr>
          <w:b w:val="0"/>
          <w:bCs w:val="0"/>
        </w:rPr>
        <w:fldChar w:fldCharType="separate"/>
      </w:r>
      <w:r w:rsidR="00B14963">
        <w:rPr>
          <w:b w:val="0"/>
          <w:bCs w:val="0"/>
          <w:noProof/>
        </w:rPr>
        <w:t>16</w:t>
      </w:r>
      <w:r w:rsidRPr="007D6F96">
        <w:rPr>
          <w:b w:val="0"/>
          <w:bCs w:val="0"/>
        </w:rPr>
        <w:fldChar w:fldCharType="end"/>
      </w:r>
      <w:r w:rsidRPr="007D6F96">
        <w:rPr>
          <w:b w:val="0"/>
          <w:bCs w:val="0"/>
        </w:rPr>
        <w:t>. Wymagania niefunkcjonalne dotyczące łatwości użytkowania</w:t>
      </w:r>
    </w:p>
    <w:tbl>
      <w:tblPr>
        <w:tblStyle w:val="Tabelasiatki1jasna"/>
        <w:tblW w:w="10173" w:type="dxa"/>
        <w:jc w:val="center"/>
        <w:tblLook w:val="04A0" w:firstRow="1" w:lastRow="0" w:firstColumn="1" w:lastColumn="0" w:noHBand="0" w:noVBand="1"/>
      </w:tblPr>
      <w:tblGrid>
        <w:gridCol w:w="936"/>
        <w:gridCol w:w="2056"/>
        <w:gridCol w:w="1635"/>
        <w:gridCol w:w="4286"/>
        <w:gridCol w:w="1260"/>
      </w:tblGrid>
      <w:tr w:rsidR="0062435B" w14:paraId="1B572DAD" w14:textId="77777777" w:rsidTr="006243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7216C8D4" w14:textId="77777777" w:rsidR="0062435B" w:rsidRDefault="0062435B" w:rsidP="00A35EF9">
            <w:pPr>
              <w:pStyle w:val="TreAkapitu"/>
              <w:ind w:firstLine="0"/>
            </w:pPr>
            <w:r>
              <w:t>Numer</w:t>
            </w:r>
          </w:p>
        </w:tc>
        <w:tc>
          <w:tcPr>
            <w:tcW w:w="1914" w:type="dxa"/>
            <w:shd w:val="clear" w:color="auto" w:fill="BFBFBF" w:themeFill="background1" w:themeFillShade="BF"/>
          </w:tcPr>
          <w:p w14:paraId="6F23748F"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3E3B826B"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451" w:type="dxa"/>
            <w:shd w:val="clear" w:color="auto" w:fill="BFBFBF" w:themeFill="background1" w:themeFillShade="BF"/>
          </w:tcPr>
          <w:p w14:paraId="0C070F14"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86" w:type="dxa"/>
            <w:shd w:val="clear" w:color="auto" w:fill="BFBFBF" w:themeFill="background1" w:themeFillShade="BF"/>
          </w:tcPr>
          <w:p w14:paraId="05DA1B55"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62435B" w14:paraId="354453E2"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A7FF640" w14:textId="763516AB" w:rsidR="0062435B" w:rsidRPr="007B73E3" w:rsidRDefault="0062435B" w:rsidP="0062435B">
            <w:pPr>
              <w:pStyle w:val="TreAkapitu"/>
              <w:ind w:firstLine="0"/>
              <w:jc w:val="center"/>
              <w:rPr>
                <w:b w:val="0"/>
                <w:bCs w:val="0"/>
              </w:rPr>
            </w:pPr>
            <w:r>
              <w:rPr>
                <w:b w:val="0"/>
                <w:bCs w:val="0"/>
              </w:rPr>
              <w:t>15</w:t>
            </w:r>
          </w:p>
        </w:tc>
        <w:tc>
          <w:tcPr>
            <w:tcW w:w="1914" w:type="dxa"/>
          </w:tcPr>
          <w:p w14:paraId="1A16DC21"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7A07A099" w14:textId="235CA0D4"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11A8F9C8" w14:textId="21C14D8D"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Liczba stron dokumentacji powinna wynosić maksymalnie 5 stron.</w:t>
            </w:r>
          </w:p>
        </w:tc>
        <w:tc>
          <w:tcPr>
            <w:tcW w:w="1286" w:type="dxa"/>
          </w:tcPr>
          <w:p w14:paraId="1A832C39" w14:textId="658EFCD7"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t>WNF-015</w:t>
            </w:r>
          </w:p>
        </w:tc>
      </w:tr>
      <w:tr w:rsidR="0062435B" w14:paraId="65FB5BD0"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952E264" w14:textId="1E15B02E" w:rsidR="0062435B" w:rsidRPr="007B73E3" w:rsidRDefault="0062435B" w:rsidP="0062435B">
            <w:pPr>
              <w:pStyle w:val="TreAkapitu"/>
              <w:ind w:firstLine="0"/>
              <w:jc w:val="center"/>
              <w:rPr>
                <w:b w:val="0"/>
                <w:bCs w:val="0"/>
              </w:rPr>
            </w:pPr>
            <w:r>
              <w:rPr>
                <w:b w:val="0"/>
                <w:bCs w:val="0"/>
              </w:rPr>
              <w:lastRenderedPageBreak/>
              <w:t>16</w:t>
            </w:r>
          </w:p>
        </w:tc>
        <w:tc>
          <w:tcPr>
            <w:tcW w:w="1914" w:type="dxa"/>
          </w:tcPr>
          <w:p w14:paraId="1BC3CF47"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1F38C11" w14:textId="1CB9CB60"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375147A3" w14:textId="25AA9C26"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Czas do opanowania obsługi systemu nie powinien przekroczyć 2 godzin</w:t>
            </w:r>
          </w:p>
        </w:tc>
        <w:tc>
          <w:tcPr>
            <w:tcW w:w="1286" w:type="dxa"/>
          </w:tcPr>
          <w:p w14:paraId="4435FB6D" w14:textId="7F687BEC"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6</w:t>
            </w:r>
          </w:p>
        </w:tc>
      </w:tr>
      <w:tr w:rsidR="0062435B" w14:paraId="610C9C2E"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6FE24E2" w14:textId="4BFE6801" w:rsidR="0062435B" w:rsidRPr="007B73E3" w:rsidRDefault="0062435B" w:rsidP="0062435B">
            <w:pPr>
              <w:pStyle w:val="TreAkapitu"/>
              <w:ind w:firstLine="0"/>
              <w:jc w:val="center"/>
              <w:rPr>
                <w:b w:val="0"/>
                <w:bCs w:val="0"/>
              </w:rPr>
            </w:pPr>
            <w:r>
              <w:rPr>
                <w:b w:val="0"/>
                <w:bCs w:val="0"/>
              </w:rPr>
              <w:t>17</w:t>
            </w:r>
          </w:p>
        </w:tc>
        <w:tc>
          <w:tcPr>
            <w:tcW w:w="1914" w:type="dxa"/>
          </w:tcPr>
          <w:p w14:paraId="0ED9E8A4"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58BE9CD7" w14:textId="28F45859"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2393C5F7" w14:textId="1BE9DA88"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System powinien zawierać instrukcję dla użytkownika</w:t>
            </w:r>
          </w:p>
        </w:tc>
        <w:tc>
          <w:tcPr>
            <w:tcW w:w="1286" w:type="dxa"/>
          </w:tcPr>
          <w:p w14:paraId="771E50BF" w14:textId="1B8D57BF"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7</w:t>
            </w:r>
          </w:p>
        </w:tc>
      </w:tr>
      <w:tr w:rsidR="0062435B" w14:paraId="7C2F75FC"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BD08706" w14:textId="74B0E967" w:rsidR="0062435B" w:rsidRPr="007B73E3" w:rsidRDefault="0062435B" w:rsidP="0062435B">
            <w:pPr>
              <w:pStyle w:val="TreAkapitu"/>
              <w:ind w:firstLine="0"/>
              <w:jc w:val="center"/>
              <w:rPr>
                <w:b w:val="0"/>
                <w:bCs w:val="0"/>
              </w:rPr>
            </w:pPr>
            <w:r>
              <w:rPr>
                <w:b w:val="0"/>
                <w:bCs w:val="0"/>
              </w:rPr>
              <w:t>18</w:t>
            </w:r>
          </w:p>
        </w:tc>
        <w:tc>
          <w:tcPr>
            <w:tcW w:w="1914" w:type="dxa"/>
          </w:tcPr>
          <w:p w14:paraId="49D8C3C0"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1BDA7D09" w14:textId="0AC47A74"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27FB8568" w14:textId="18C6FA99"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Interfejs powinien być prosty w obsłudze przez użytkownika</w:t>
            </w:r>
          </w:p>
        </w:tc>
        <w:tc>
          <w:tcPr>
            <w:tcW w:w="1286" w:type="dxa"/>
          </w:tcPr>
          <w:p w14:paraId="7739B707" w14:textId="00CA5ADD"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8</w:t>
            </w:r>
          </w:p>
        </w:tc>
      </w:tr>
    </w:tbl>
    <w:p w14:paraId="4CC0646C" w14:textId="13A02DA3" w:rsidR="007440AF" w:rsidRPr="002E46EC" w:rsidRDefault="007D6F96" w:rsidP="00BB539A">
      <w:pPr>
        <w:pStyle w:val="TreAkapitu"/>
        <w:ind w:firstLine="0"/>
        <w:rPr>
          <w:sz w:val="20"/>
          <w:szCs w:val="16"/>
        </w:rPr>
      </w:pPr>
      <w:r w:rsidRPr="00C64BB9">
        <w:rPr>
          <w:sz w:val="20"/>
          <w:szCs w:val="16"/>
        </w:rPr>
        <w:t>Źródło: opracowanie własne</w:t>
      </w:r>
    </w:p>
    <w:p w14:paraId="74135871" w14:textId="483D585B" w:rsidR="004A2FC8" w:rsidRPr="004A2FC8" w:rsidRDefault="000134C1" w:rsidP="00CF155F">
      <w:pPr>
        <w:pStyle w:val="Nagwek3"/>
      </w:pPr>
      <w:bookmarkStart w:id="195" w:name="_Toc8601618"/>
      <w:bookmarkStart w:id="196" w:name="_Toc91668311"/>
      <w:r>
        <w:t>Inne</w:t>
      </w:r>
      <w:bookmarkEnd w:id="195"/>
      <w:bookmarkEnd w:id="196"/>
    </w:p>
    <w:p w14:paraId="14F139EF" w14:textId="79EFAA0A" w:rsidR="0030152C" w:rsidRPr="0030152C" w:rsidRDefault="0030152C" w:rsidP="0030152C">
      <w:pPr>
        <w:pStyle w:val="Legenda"/>
        <w:rPr>
          <w:b w:val="0"/>
          <w:bCs w:val="0"/>
        </w:rPr>
      </w:pPr>
      <w:r w:rsidRPr="0030152C">
        <w:rPr>
          <w:b w:val="0"/>
          <w:bCs w:val="0"/>
        </w:rPr>
        <w:t xml:space="preserve">Tabela </w:t>
      </w:r>
      <w:r w:rsidRPr="0030152C">
        <w:rPr>
          <w:b w:val="0"/>
          <w:bCs w:val="0"/>
        </w:rPr>
        <w:fldChar w:fldCharType="begin"/>
      </w:r>
      <w:r w:rsidRPr="0030152C">
        <w:rPr>
          <w:b w:val="0"/>
          <w:bCs w:val="0"/>
        </w:rPr>
        <w:instrText xml:space="preserve"> SEQ Tabela \* ARABIC </w:instrText>
      </w:r>
      <w:r w:rsidRPr="0030152C">
        <w:rPr>
          <w:b w:val="0"/>
          <w:bCs w:val="0"/>
        </w:rPr>
        <w:fldChar w:fldCharType="separate"/>
      </w:r>
      <w:r w:rsidR="00B14963">
        <w:rPr>
          <w:b w:val="0"/>
          <w:bCs w:val="0"/>
          <w:noProof/>
        </w:rPr>
        <w:t>17</w:t>
      </w:r>
      <w:r w:rsidRPr="0030152C">
        <w:rPr>
          <w:b w:val="0"/>
          <w:bCs w:val="0"/>
        </w:rPr>
        <w:fldChar w:fldCharType="end"/>
      </w:r>
      <w:r w:rsidRPr="0030152C">
        <w:rPr>
          <w:b w:val="0"/>
          <w:bCs w:val="0"/>
        </w:rPr>
        <w:t xml:space="preserve">. Inne </w:t>
      </w:r>
      <w:r>
        <w:rPr>
          <w:b w:val="0"/>
          <w:bCs w:val="0"/>
        </w:rPr>
        <w:t>w</w:t>
      </w:r>
      <w:r w:rsidRPr="0030152C">
        <w:rPr>
          <w:b w:val="0"/>
          <w:bCs w:val="0"/>
        </w:rPr>
        <w:t>ymagania niefunkcjonalne</w:t>
      </w:r>
    </w:p>
    <w:tbl>
      <w:tblPr>
        <w:tblStyle w:val="Tabelasiatki1jasna"/>
        <w:tblW w:w="10173" w:type="dxa"/>
        <w:tblLook w:val="04A0" w:firstRow="1" w:lastRow="0" w:firstColumn="1" w:lastColumn="0" w:noHBand="0" w:noVBand="1"/>
      </w:tblPr>
      <w:tblGrid>
        <w:gridCol w:w="936"/>
        <w:gridCol w:w="2056"/>
        <w:gridCol w:w="1607"/>
        <w:gridCol w:w="4311"/>
        <w:gridCol w:w="1263"/>
      </w:tblGrid>
      <w:tr w:rsidR="007D6F96" w14:paraId="499A8F29" w14:textId="77777777" w:rsidTr="002D2E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7A02A02" w14:textId="77777777" w:rsidR="007D6F96" w:rsidRDefault="007D6F96" w:rsidP="00A35EF9">
            <w:pPr>
              <w:pStyle w:val="TreAkapitu"/>
              <w:ind w:firstLine="0"/>
            </w:pPr>
            <w:r>
              <w:t>Numer</w:t>
            </w:r>
          </w:p>
        </w:tc>
        <w:tc>
          <w:tcPr>
            <w:tcW w:w="1914" w:type="dxa"/>
            <w:shd w:val="clear" w:color="auto" w:fill="BFBFBF" w:themeFill="background1" w:themeFillShade="BF"/>
          </w:tcPr>
          <w:p w14:paraId="66787A3F"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36F6B5D4"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451" w:type="dxa"/>
            <w:shd w:val="clear" w:color="auto" w:fill="BFBFBF" w:themeFill="background1" w:themeFillShade="BF"/>
          </w:tcPr>
          <w:p w14:paraId="31AA51EB"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86" w:type="dxa"/>
            <w:shd w:val="clear" w:color="auto" w:fill="BFBFBF" w:themeFill="background1" w:themeFillShade="BF"/>
          </w:tcPr>
          <w:p w14:paraId="6E157E48"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7D6F96" w14:paraId="581C21AA"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4972ED3D" w14:textId="4A7966E2" w:rsidR="007D6F96" w:rsidRPr="007B73E3" w:rsidRDefault="007D6F96" w:rsidP="007D6F96">
            <w:pPr>
              <w:pStyle w:val="TreAkapitu"/>
              <w:ind w:firstLine="0"/>
              <w:jc w:val="center"/>
              <w:rPr>
                <w:b w:val="0"/>
                <w:bCs w:val="0"/>
              </w:rPr>
            </w:pPr>
            <w:r>
              <w:rPr>
                <w:b w:val="0"/>
                <w:bCs w:val="0"/>
              </w:rPr>
              <w:t>19</w:t>
            </w:r>
          </w:p>
        </w:tc>
        <w:tc>
          <w:tcPr>
            <w:tcW w:w="1914" w:type="dxa"/>
          </w:tcPr>
          <w:p w14:paraId="590412BA"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C4F540C" w14:textId="48663488"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5A58081B" w14:textId="04AC249C"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System działa poprzez przeglądarkę internetową</w:t>
            </w:r>
          </w:p>
        </w:tc>
        <w:tc>
          <w:tcPr>
            <w:tcW w:w="1286" w:type="dxa"/>
          </w:tcPr>
          <w:p w14:paraId="7E3BD30A" w14:textId="0E6449CF"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t>WNF-019</w:t>
            </w:r>
          </w:p>
        </w:tc>
      </w:tr>
      <w:tr w:rsidR="007D6F96" w14:paraId="3F836E60"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4A445A7D" w14:textId="7EE8DE19" w:rsidR="007D6F96" w:rsidRPr="007B73E3" w:rsidRDefault="007D6F96" w:rsidP="007D6F96">
            <w:pPr>
              <w:pStyle w:val="TreAkapitu"/>
              <w:ind w:firstLine="0"/>
              <w:jc w:val="center"/>
              <w:rPr>
                <w:b w:val="0"/>
                <w:bCs w:val="0"/>
              </w:rPr>
            </w:pPr>
            <w:r>
              <w:rPr>
                <w:b w:val="0"/>
                <w:bCs w:val="0"/>
              </w:rPr>
              <w:t>20</w:t>
            </w:r>
          </w:p>
        </w:tc>
        <w:tc>
          <w:tcPr>
            <w:tcW w:w="1914" w:type="dxa"/>
          </w:tcPr>
          <w:p w14:paraId="3B503E2F"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106E6393" w14:textId="7D3189B2"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75EEB15A" w14:textId="6EA019F5"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Użytkownicy mogą zgłaszać błędy na dedykowany adres email</w:t>
            </w:r>
          </w:p>
        </w:tc>
        <w:tc>
          <w:tcPr>
            <w:tcW w:w="1286" w:type="dxa"/>
          </w:tcPr>
          <w:p w14:paraId="6116B750" w14:textId="2161B92E"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0</w:t>
            </w:r>
          </w:p>
        </w:tc>
      </w:tr>
      <w:tr w:rsidR="007D6F96" w14:paraId="6601F2A5"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302E2B73" w14:textId="5C6A1E25" w:rsidR="007D6F96" w:rsidRPr="007B73E3" w:rsidRDefault="007D6F96" w:rsidP="007D6F96">
            <w:pPr>
              <w:pStyle w:val="TreAkapitu"/>
              <w:ind w:firstLine="0"/>
              <w:jc w:val="center"/>
              <w:rPr>
                <w:b w:val="0"/>
                <w:bCs w:val="0"/>
              </w:rPr>
            </w:pPr>
            <w:r>
              <w:rPr>
                <w:b w:val="0"/>
                <w:bCs w:val="0"/>
              </w:rPr>
              <w:t>21</w:t>
            </w:r>
          </w:p>
        </w:tc>
        <w:tc>
          <w:tcPr>
            <w:tcW w:w="1914" w:type="dxa"/>
          </w:tcPr>
          <w:p w14:paraId="764594B2"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66665A29" w14:textId="6DDC096A"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7F9DCD81" w14:textId="12939DB6"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Strona powinna być przystosowana do różnych wielkości ekranu</w:t>
            </w:r>
          </w:p>
        </w:tc>
        <w:tc>
          <w:tcPr>
            <w:tcW w:w="1286" w:type="dxa"/>
          </w:tcPr>
          <w:p w14:paraId="63E1BC4E" w14:textId="4581A06A"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1</w:t>
            </w:r>
          </w:p>
        </w:tc>
      </w:tr>
      <w:tr w:rsidR="007D6F96" w14:paraId="77800D89"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73C69CDF" w14:textId="5E131725" w:rsidR="007D6F96" w:rsidRPr="007B73E3" w:rsidRDefault="007D6F96" w:rsidP="007D6F96">
            <w:pPr>
              <w:pStyle w:val="TreAkapitu"/>
              <w:ind w:firstLine="0"/>
              <w:jc w:val="center"/>
              <w:rPr>
                <w:b w:val="0"/>
                <w:bCs w:val="0"/>
              </w:rPr>
            </w:pPr>
            <w:r>
              <w:rPr>
                <w:b w:val="0"/>
                <w:bCs w:val="0"/>
              </w:rPr>
              <w:t>22</w:t>
            </w:r>
          </w:p>
        </w:tc>
        <w:tc>
          <w:tcPr>
            <w:tcW w:w="1914" w:type="dxa"/>
          </w:tcPr>
          <w:p w14:paraId="257D1DA9"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BE79F9B" w14:textId="28301329"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0FE2D487" w14:textId="58752D9A" w:rsidR="007D6F96" w:rsidRDefault="00203835" w:rsidP="007D6F96">
            <w:pPr>
              <w:pStyle w:val="TreAkapitu"/>
              <w:ind w:firstLine="0"/>
              <w:cnfStyle w:val="000000000000" w:firstRow="0" w:lastRow="0" w:firstColumn="0" w:lastColumn="0" w:oddVBand="0" w:evenVBand="0" w:oddHBand="0" w:evenHBand="0" w:firstRowFirstColumn="0" w:firstRowLastColumn="0" w:lastRowFirstColumn="0" w:lastRowLastColumn="0"/>
            </w:pPr>
            <w:r>
              <w:t>Kod źródłowy napisany w języku angielskim</w:t>
            </w:r>
          </w:p>
        </w:tc>
        <w:tc>
          <w:tcPr>
            <w:tcW w:w="1286" w:type="dxa"/>
          </w:tcPr>
          <w:p w14:paraId="0C000302" w14:textId="1898011F"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2</w:t>
            </w:r>
          </w:p>
        </w:tc>
      </w:tr>
    </w:tbl>
    <w:p w14:paraId="4E682607" w14:textId="77777777" w:rsidR="007D6F96" w:rsidRPr="00C64BB9" w:rsidRDefault="007D6F96" w:rsidP="007D6F96">
      <w:pPr>
        <w:pStyle w:val="TreAkapitu"/>
        <w:ind w:firstLine="0"/>
        <w:rPr>
          <w:sz w:val="20"/>
          <w:szCs w:val="16"/>
        </w:rPr>
      </w:pPr>
      <w:r w:rsidRPr="00C64BB9">
        <w:rPr>
          <w:sz w:val="20"/>
          <w:szCs w:val="16"/>
        </w:rPr>
        <w:t>Źródło: opracowanie własne</w:t>
      </w:r>
    </w:p>
    <w:p w14:paraId="7C579947" w14:textId="77777777" w:rsidR="007D6F96" w:rsidRPr="007D6F96" w:rsidRDefault="007D6F96" w:rsidP="007D6F96">
      <w:pPr>
        <w:pStyle w:val="TreAkapitu"/>
      </w:pPr>
    </w:p>
    <w:p w14:paraId="2DF05D3B" w14:textId="77777777" w:rsidR="008B234A" w:rsidRDefault="00E37925" w:rsidP="00D340D5">
      <w:pPr>
        <w:pStyle w:val="Nagwek2"/>
      </w:pPr>
      <w:bookmarkStart w:id="197" w:name="_Toc8601619"/>
      <w:bookmarkStart w:id="198" w:name="_Toc91668312"/>
      <w:r>
        <w:t>Założenia i ograniczenia</w:t>
      </w:r>
      <w:bookmarkEnd w:id="197"/>
      <w:bookmarkEnd w:id="198"/>
    </w:p>
    <w:p w14:paraId="7935698F" w14:textId="77777777" w:rsidR="008B234A" w:rsidRDefault="008B234A" w:rsidP="00D340D5">
      <w:pPr>
        <w:pStyle w:val="Nagwek3"/>
      </w:pPr>
      <w:bookmarkStart w:id="199" w:name="_Toc8601620"/>
      <w:bookmarkStart w:id="200" w:name="_Toc91668313"/>
      <w:r>
        <w:t>Założenia</w:t>
      </w:r>
      <w:bookmarkEnd w:id="199"/>
      <w:bookmarkEnd w:id="200"/>
    </w:p>
    <w:p w14:paraId="111F9DF2" w14:textId="77777777" w:rsidR="008B234A" w:rsidRPr="008B234A" w:rsidRDefault="008B234A" w:rsidP="00D340D5">
      <w:pPr>
        <w:pStyle w:val="Nagwek3"/>
      </w:pPr>
      <w:bookmarkStart w:id="201" w:name="_Toc8601621"/>
      <w:bookmarkStart w:id="202" w:name="_Toc91668314"/>
      <w:r>
        <w:t>Ograniczenia</w:t>
      </w:r>
      <w:bookmarkEnd w:id="201"/>
      <w:bookmarkEnd w:id="202"/>
    </w:p>
    <w:p w14:paraId="04FAFE4C" w14:textId="474E4431" w:rsidR="00660A27" w:rsidRDefault="00660A27" w:rsidP="00D340D5">
      <w:pPr>
        <w:pStyle w:val="Nagwek2"/>
      </w:pPr>
      <w:bookmarkStart w:id="203" w:name="_Toc8601622"/>
      <w:bookmarkStart w:id="204" w:name="_Toc91668315"/>
      <w:r>
        <w:t>Aktorzy i role systemowe</w:t>
      </w:r>
      <w:bookmarkEnd w:id="203"/>
      <w:bookmarkEnd w:id="204"/>
    </w:p>
    <w:p w14:paraId="209AF0A8" w14:textId="7FE40FAE" w:rsidR="005904A2" w:rsidRPr="005904A2" w:rsidRDefault="00B23267" w:rsidP="005904A2">
      <w:pPr>
        <w:pStyle w:val="TreAkapitu"/>
      </w:pPr>
      <w:r w:rsidRPr="00B23267">
        <w:t>Aktor jest rolą, którą pełni użytkownik w stosunku do systemu oraz przypadków użycia</w:t>
      </w:r>
      <w:r>
        <w:t xml:space="preserve">. </w:t>
      </w:r>
      <w:r w:rsidR="005904A2">
        <w:t xml:space="preserve">W systemie występuje aktor systemowy </w:t>
      </w:r>
      <w:r w:rsidR="005904A2" w:rsidRPr="005904A2">
        <w:rPr>
          <w:i/>
          <w:iCs/>
        </w:rPr>
        <w:t>„użytkownik niezarejestrowany”</w:t>
      </w:r>
      <w:r w:rsidR="005904A2">
        <w:t xml:space="preserve">, który po dokonaniu rejestracji zmienia się w </w:t>
      </w:r>
      <w:r w:rsidR="005904A2" w:rsidRPr="005904A2">
        <w:rPr>
          <w:i/>
          <w:iCs/>
        </w:rPr>
        <w:t>„użytkownika zarejestrowanego”</w:t>
      </w:r>
      <w:r w:rsidR="005904A2">
        <w:t>. Po przejściu procesu rejestracji, aktor systemowy pełni role systemową „</w:t>
      </w:r>
      <w:r w:rsidR="005904A2">
        <w:rPr>
          <w:i/>
          <w:iCs/>
        </w:rPr>
        <w:t>po</w:t>
      </w:r>
      <w:r w:rsidR="004454F9">
        <w:rPr>
          <w:i/>
          <w:iCs/>
        </w:rPr>
        <w:t>ż</w:t>
      </w:r>
      <w:r w:rsidR="005904A2">
        <w:rPr>
          <w:i/>
          <w:iCs/>
        </w:rPr>
        <w:t>yczkodawca”</w:t>
      </w:r>
      <w:r w:rsidR="005904A2">
        <w:t xml:space="preserve"> lub </w:t>
      </w:r>
      <w:r w:rsidR="005904A2">
        <w:rPr>
          <w:i/>
          <w:iCs/>
        </w:rPr>
        <w:t>„pożyczkobiorca”</w:t>
      </w:r>
      <w:r w:rsidR="005904A2">
        <w:t xml:space="preserve">. </w:t>
      </w:r>
      <w:r w:rsidR="00A17FD3">
        <w:t xml:space="preserve">Aktor systemowy nie jest to zawsze </w:t>
      </w:r>
      <w:r w:rsidR="004C61B8">
        <w:t>obiekt</w:t>
      </w:r>
      <w:r w:rsidR="00A17FD3">
        <w:t xml:space="preserve"> fizyczn</w:t>
      </w:r>
      <w:r w:rsidR="004C61B8">
        <w:t>y</w:t>
      </w:r>
      <w:r w:rsidR="00A17FD3">
        <w:t xml:space="preserve">. Może być reprezentowany również poprzez zewnętrzne systemy. W przypadku opracowywanego systemu obsługi mikropożyczek  ma on </w:t>
      </w:r>
      <w:r w:rsidR="00A17FD3">
        <w:lastRenderedPageBreak/>
        <w:t>wykorzystywać media społecznościowe. Stanowią one aktora systemowego „serwis społecznościowy”, który pełni role systemowe takie jak „weryfikator” oraz „promotor”</w:t>
      </w:r>
      <w:r w:rsidR="009D2770">
        <w:t>.</w:t>
      </w:r>
    </w:p>
    <w:p w14:paraId="74644FEB" w14:textId="199E2596" w:rsidR="00F465D9" w:rsidRPr="00F465D9" w:rsidRDefault="00F465D9" w:rsidP="00F465D9">
      <w:pPr>
        <w:pStyle w:val="Legenda"/>
        <w:rPr>
          <w:b w:val="0"/>
          <w:bCs w:val="0"/>
        </w:rPr>
      </w:pPr>
      <w:bookmarkStart w:id="205" w:name="_Toc91667894"/>
      <w:r w:rsidRPr="00F465D9">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35</w:t>
      </w:r>
      <w:r w:rsidR="00914E7C">
        <w:rPr>
          <w:b w:val="0"/>
          <w:bCs w:val="0"/>
        </w:rPr>
        <w:fldChar w:fldCharType="end"/>
      </w:r>
      <w:r w:rsidRPr="00F465D9">
        <w:rPr>
          <w:b w:val="0"/>
          <w:bCs w:val="0"/>
        </w:rPr>
        <w:t>. Diagram aktorów i ról systemowych</w:t>
      </w:r>
      <w:bookmarkEnd w:id="205"/>
    </w:p>
    <w:p w14:paraId="166B5379" w14:textId="2873936E" w:rsidR="000C332D" w:rsidRDefault="000C332D" w:rsidP="009257EA">
      <w:pPr>
        <w:pStyle w:val="TreAkapitu"/>
        <w:jc w:val="center"/>
      </w:pPr>
      <w:r>
        <w:rPr>
          <w:noProof/>
        </w:rPr>
        <w:drawing>
          <wp:inline distT="0" distB="0" distL="0" distR="0" wp14:anchorId="59CC411E" wp14:editId="2662A927">
            <wp:extent cx="3993930" cy="3790950"/>
            <wp:effectExtent l="0" t="0" r="0" b="0"/>
            <wp:docPr id="26"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a:extLst>
                        <a:ext uri="{28A0092B-C50C-407E-A947-70E740481C1C}">
                          <a14:useLocalDpi xmlns:a14="http://schemas.microsoft.com/office/drawing/2010/main" val="0"/>
                        </a:ext>
                      </a:extLst>
                    </a:blip>
                    <a:srcRect l="1" t="45164" r="-3721"/>
                    <a:stretch/>
                  </pic:blipFill>
                  <pic:spPr bwMode="auto">
                    <a:xfrm>
                      <a:off x="0" y="0"/>
                      <a:ext cx="4000236" cy="3796935"/>
                    </a:xfrm>
                    <a:prstGeom prst="rect">
                      <a:avLst/>
                    </a:prstGeom>
                    <a:noFill/>
                    <a:ln>
                      <a:noFill/>
                    </a:ln>
                    <a:extLst>
                      <a:ext uri="{53640926-AAD7-44D8-BBD7-CCE9431645EC}">
                        <a14:shadowObscured xmlns:a14="http://schemas.microsoft.com/office/drawing/2010/main"/>
                      </a:ext>
                    </a:extLst>
                  </pic:spPr>
                </pic:pic>
              </a:graphicData>
            </a:graphic>
          </wp:inline>
        </w:drawing>
      </w:r>
    </w:p>
    <w:p w14:paraId="0B823F43" w14:textId="0FA92C6D" w:rsidR="00F465D9" w:rsidRDefault="00F465D9" w:rsidP="00970787">
      <w:pPr>
        <w:pStyle w:val="TreAkapitu"/>
        <w:rPr>
          <w:sz w:val="20"/>
          <w:szCs w:val="16"/>
        </w:rPr>
      </w:pPr>
      <w:r w:rsidRPr="00F465D9">
        <w:rPr>
          <w:sz w:val="20"/>
          <w:szCs w:val="16"/>
        </w:rPr>
        <w:t>Źródło: Opracowanie własne</w:t>
      </w:r>
    </w:p>
    <w:p w14:paraId="76111997" w14:textId="4B2B544D" w:rsidR="00DE49E9" w:rsidRDefault="00DE49E9" w:rsidP="00FF25C3">
      <w:pPr>
        <w:pStyle w:val="TreAkapitu"/>
        <w:ind w:firstLine="0"/>
        <w:rPr>
          <w:sz w:val="20"/>
          <w:szCs w:val="16"/>
        </w:rPr>
      </w:pPr>
    </w:p>
    <w:p w14:paraId="584DDC1F" w14:textId="3E027C69" w:rsidR="00A23BB7" w:rsidRDefault="00A23BB7" w:rsidP="00FF25C3">
      <w:pPr>
        <w:pStyle w:val="TreAkapitu"/>
        <w:ind w:firstLine="0"/>
        <w:rPr>
          <w:sz w:val="20"/>
          <w:szCs w:val="16"/>
        </w:rPr>
      </w:pPr>
    </w:p>
    <w:p w14:paraId="006B983F" w14:textId="14C796A1" w:rsidR="00A23BB7" w:rsidRDefault="00A23BB7" w:rsidP="00FF25C3">
      <w:pPr>
        <w:pStyle w:val="TreAkapitu"/>
        <w:ind w:firstLine="0"/>
        <w:rPr>
          <w:sz w:val="20"/>
          <w:szCs w:val="16"/>
        </w:rPr>
      </w:pPr>
    </w:p>
    <w:p w14:paraId="47EA5FAD" w14:textId="77777777" w:rsidR="00A23BB7" w:rsidRPr="00F465D9" w:rsidRDefault="00A23BB7" w:rsidP="00FF25C3">
      <w:pPr>
        <w:pStyle w:val="TreAkapitu"/>
        <w:ind w:firstLine="0"/>
        <w:rPr>
          <w:sz w:val="20"/>
          <w:szCs w:val="16"/>
        </w:rPr>
      </w:pPr>
    </w:p>
    <w:p w14:paraId="13504E02" w14:textId="12FF3C4D" w:rsidR="002D2259" w:rsidRDefault="00854DE0" w:rsidP="00D340D5">
      <w:pPr>
        <w:pStyle w:val="Nagwek2"/>
      </w:pPr>
      <w:bookmarkStart w:id="206" w:name="_Toc8601626"/>
      <w:bookmarkStart w:id="207" w:name="_Toc91668316"/>
      <w:r>
        <w:t>P</w:t>
      </w:r>
      <w:r w:rsidR="00D53AD9">
        <w:t>rzypadk</w:t>
      </w:r>
      <w:r>
        <w:t>i</w:t>
      </w:r>
      <w:r w:rsidR="00D53AD9">
        <w:t xml:space="preserve"> użycia</w:t>
      </w:r>
      <w:bookmarkEnd w:id="206"/>
      <w:bookmarkEnd w:id="207"/>
    </w:p>
    <w:p w14:paraId="4FDDE7E7" w14:textId="47054A16" w:rsidR="00F27012" w:rsidRDefault="00DE49E9" w:rsidP="00AF1FBE">
      <w:pPr>
        <w:pStyle w:val="TreAkapitu"/>
      </w:pPr>
      <w:r>
        <w:t>Dzięki przypadkom użycia zostały przedstawione interakcje pomiędzy aktorami systemowymi oraz systemem</w:t>
      </w:r>
      <w:r w:rsidR="00C961D2">
        <w:t xml:space="preserve">, które prowadzą do uzyskania konkretnego rezultatu. </w:t>
      </w:r>
      <w:r w:rsidR="00AA0985">
        <w:t xml:space="preserve">Biorąc pod uwagę </w:t>
      </w:r>
      <w:r w:rsidR="00BD3F19">
        <w:t>system tworzony na potrzeby pracy inżynierskiej</w:t>
      </w:r>
      <w:r w:rsidR="007C48A6">
        <w:t xml:space="preserve"> </w:t>
      </w:r>
      <w:r w:rsidR="00C961D2">
        <w:t xml:space="preserve">zostały zdefiniowane 3 obszary funkcjonalne, które posiadają </w:t>
      </w:r>
      <w:r w:rsidR="00C926BE">
        <w:t>poszc</w:t>
      </w:r>
      <w:r w:rsidR="007A753A">
        <w:t>z</w:t>
      </w:r>
      <w:r w:rsidR="00C926BE">
        <w:t>ególne</w:t>
      </w:r>
      <w:r w:rsidR="00C961D2">
        <w:t xml:space="preserve"> przypadki użycia.</w:t>
      </w:r>
    </w:p>
    <w:p w14:paraId="3D9A8760" w14:textId="77777777" w:rsidR="00E92796" w:rsidRPr="00AD6265" w:rsidRDefault="00E92796" w:rsidP="008639C3">
      <w:pPr>
        <w:pStyle w:val="TreAkapitu"/>
        <w:ind w:firstLine="0"/>
      </w:pPr>
    </w:p>
    <w:p w14:paraId="0ACD7035" w14:textId="5B8BE98E" w:rsidR="00660A27" w:rsidRDefault="00A9313C" w:rsidP="00D340D5">
      <w:pPr>
        <w:pStyle w:val="Nagwek3"/>
      </w:pPr>
      <w:bookmarkStart w:id="208" w:name="_Toc8601627"/>
      <w:bookmarkStart w:id="209" w:name="_Toc91668317"/>
      <w:r>
        <w:t>Przypad</w:t>
      </w:r>
      <w:r w:rsidR="00714A09">
        <w:t>ki</w:t>
      </w:r>
      <w:r>
        <w:t xml:space="preserve"> użycia </w:t>
      </w:r>
      <w:r w:rsidR="00714A09">
        <w:t xml:space="preserve">w obszarze funkcjonalnym </w:t>
      </w:r>
      <w:r>
        <w:t>A</w:t>
      </w:r>
      <w:bookmarkEnd w:id="208"/>
      <w:bookmarkEnd w:id="209"/>
    </w:p>
    <w:p w14:paraId="4AAAEC4B" w14:textId="47ED4173" w:rsidR="00714A09" w:rsidRPr="00714A09" w:rsidRDefault="00496362" w:rsidP="00714A09">
      <w:pPr>
        <w:pStyle w:val="Legenda"/>
        <w:jc w:val="both"/>
        <w:rPr>
          <w:b w:val="0"/>
          <w:bCs w:val="0"/>
        </w:rPr>
      </w:pPr>
      <w:bookmarkStart w:id="210" w:name="_Toc91667895"/>
      <w:r>
        <w:rPr>
          <w:noProof/>
        </w:rPr>
        <w:lastRenderedPageBreak/>
        <w:drawing>
          <wp:anchor distT="0" distB="0" distL="114300" distR="114300" simplePos="0" relativeHeight="251580928" behindDoc="1" locked="0" layoutInCell="1" allowOverlap="1" wp14:anchorId="4359AB4E" wp14:editId="31FFFAFC">
            <wp:simplePos x="0" y="0"/>
            <wp:positionH relativeFrom="column">
              <wp:posOffset>-150495</wp:posOffset>
            </wp:positionH>
            <wp:positionV relativeFrom="paragraph">
              <wp:posOffset>220980</wp:posOffset>
            </wp:positionV>
            <wp:extent cx="5910662" cy="5882640"/>
            <wp:effectExtent l="0" t="0" r="0" b="0"/>
            <wp:wrapTight wrapText="bothSides">
              <wp:wrapPolygon edited="0">
                <wp:start x="0" y="0"/>
                <wp:lineTo x="0" y="21544"/>
                <wp:lineTo x="21512" y="21544"/>
                <wp:lineTo x="21512" y="0"/>
                <wp:lineTo x="0" y="0"/>
              </wp:wrapPolygon>
            </wp:wrapTight>
            <wp:docPr id="36"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10662" cy="5882640"/>
                    </a:xfrm>
                    <a:prstGeom prst="rect">
                      <a:avLst/>
                    </a:prstGeom>
                    <a:noFill/>
                    <a:ln>
                      <a:noFill/>
                    </a:ln>
                  </pic:spPr>
                </pic:pic>
              </a:graphicData>
            </a:graphic>
          </wp:anchor>
        </w:drawing>
      </w:r>
      <w:r w:rsidR="00714A09" w:rsidRPr="00714A09">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36</w:t>
      </w:r>
      <w:r w:rsidR="00914E7C">
        <w:rPr>
          <w:b w:val="0"/>
          <w:bCs w:val="0"/>
        </w:rPr>
        <w:fldChar w:fldCharType="end"/>
      </w:r>
      <w:r w:rsidR="00714A09" w:rsidRPr="00714A09">
        <w:rPr>
          <w:b w:val="0"/>
          <w:bCs w:val="0"/>
        </w:rPr>
        <w:t xml:space="preserve">. </w:t>
      </w:r>
      <w:r w:rsidR="00AD6265">
        <w:rPr>
          <w:b w:val="0"/>
          <w:bCs w:val="0"/>
        </w:rPr>
        <w:t>Diagram p</w:t>
      </w:r>
      <w:r w:rsidR="00714A09" w:rsidRPr="00714A09">
        <w:rPr>
          <w:b w:val="0"/>
          <w:bCs w:val="0"/>
        </w:rPr>
        <w:t>rzypad</w:t>
      </w:r>
      <w:r w:rsidR="00AD6265">
        <w:rPr>
          <w:b w:val="0"/>
          <w:bCs w:val="0"/>
        </w:rPr>
        <w:t>ków</w:t>
      </w:r>
      <w:r w:rsidR="00714A09" w:rsidRPr="00714A09">
        <w:rPr>
          <w:b w:val="0"/>
          <w:bCs w:val="0"/>
        </w:rPr>
        <w:t xml:space="preserve"> użycia w </w:t>
      </w:r>
      <w:bookmarkStart w:id="211" w:name="_Hlk91761682"/>
      <w:r w:rsidR="00714A09" w:rsidRPr="00714A09">
        <w:rPr>
          <w:b w:val="0"/>
          <w:bCs w:val="0"/>
        </w:rPr>
        <w:t>obszarze funkcjonalnym obsługi pożyczki</w:t>
      </w:r>
      <w:bookmarkEnd w:id="210"/>
      <w:bookmarkEnd w:id="211"/>
    </w:p>
    <w:p w14:paraId="12B26B15" w14:textId="1EE7CED8" w:rsidR="001A7A60" w:rsidRDefault="001A7A60" w:rsidP="00496362">
      <w:pPr>
        <w:pStyle w:val="TreAkapitu"/>
      </w:pPr>
    </w:p>
    <w:p w14:paraId="465FE5D2" w14:textId="1428099F" w:rsidR="00665993" w:rsidRPr="00AF1FBE" w:rsidRDefault="00714A09" w:rsidP="00C5382A">
      <w:pPr>
        <w:pStyle w:val="TreAkapitu"/>
        <w:rPr>
          <w:sz w:val="20"/>
          <w:szCs w:val="16"/>
        </w:rPr>
      </w:pPr>
      <w:r w:rsidRPr="00714A09">
        <w:rPr>
          <w:sz w:val="20"/>
          <w:szCs w:val="16"/>
        </w:rPr>
        <w:t>Źródło: Opracowanie własne</w:t>
      </w:r>
    </w:p>
    <w:p w14:paraId="1F65779A" w14:textId="77777777" w:rsidR="00714A09" w:rsidRDefault="00714A09" w:rsidP="00714A09">
      <w:pPr>
        <w:pStyle w:val="Nagwek3"/>
        <w:jc w:val="left"/>
      </w:pPr>
      <w:bookmarkStart w:id="212" w:name="_Toc91668318"/>
      <w:r w:rsidRPr="00714A09">
        <w:t xml:space="preserve">Przypadki użycia w obszarze funkcjonalnym </w:t>
      </w:r>
      <w:r>
        <w:t xml:space="preserve"> B</w:t>
      </w:r>
      <w:bookmarkEnd w:id="212"/>
    </w:p>
    <w:p w14:paraId="16296FAA" w14:textId="5E84303E" w:rsidR="001B7967" w:rsidRPr="001B7967" w:rsidRDefault="001B7967" w:rsidP="001B7967">
      <w:pPr>
        <w:pStyle w:val="TreAkapitu"/>
        <w:ind w:firstLine="0"/>
      </w:pPr>
      <w:bookmarkStart w:id="213" w:name="_Toc91667896"/>
      <w:r w:rsidRPr="001B7967">
        <w:t xml:space="preserve">Rysunek </w:t>
      </w:r>
      <w:fldSimple w:instr=" SEQ Rysunek \* ARABIC ">
        <w:r w:rsidR="00300C49">
          <w:rPr>
            <w:noProof/>
          </w:rPr>
          <w:t>37</w:t>
        </w:r>
      </w:fldSimple>
      <w:r w:rsidRPr="001B7967">
        <w:t>. Diagram przypadków użycia w obszarze funkcjonalnym zarządzanie wnioskiem o pożyczkę</w:t>
      </w:r>
      <w:bookmarkEnd w:id="213"/>
    </w:p>
    <w:p w14:paraId="4EAD8BB2" w14:textId="77777777" w:rsidR="001B7967" w:rsidRPr="001B7967" w:rsidRDefault="001B7967" w:rsidP="001B7967">
      <w:pPr>
        <w:pStyle w:val="TreAkapitu"/>
        <w:rPr>
          <w:b/>
        </w:rPr>
      </w:pPr>
      <w:bookmarkStart w:id="214" w:name="_Toc91668141"/>
      <w:bookmarkStart w:id="215" w:name="_Toc91668319"/>
      <w:r w:rsidRPr="001B7967">
        <w:rPr>
          <w:b/>
          <w:noProof/>
        </w:rPr>
        <w:lastRenderedPageBreak/>
        <w:drawing>
          <wp:inline distT="0" distB="0" distL="0" distR="0" wp14:anchorId="7493D140" wp14:editId="444C69C4">
            <wp:extent cx="5759450" cy="2279015"/>
            <wp:effectExtent l="0" t="0" r="0" b="6985"/>
            <wp:docPr id="34" name="Obraz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59450" cy="2279015"/>
                    </a:xfrm>
                    <a:prstGeom prst="rect">
                      <a:avLst/>
                    </a:prstGeom>
                    <a:noFill/>
                    <a:ln>
                      <a:noFill/>
                    </a:ln>
                  </pic:spPr>
                </pic:pic>
              </a:graphicData>
            </a:graphic>
          </wp:inline>
        </w:drawing>
      </w:r>
      <w:bookmarkEnd w:id="214"/>
      <w:bookmarkEnd w:id="215"/>
    </w:p>
    <w:p w14:paraId="72D51BAE" w14:textId="77777777" w:rsidR="001B7967" w:rsidRPr="009713B1" w:rsidRDefault="001B7967" w:rsidP="001B7967">
      <w:pPr>
        <w:pStyle w:val="TreAkapitu"/>
        <w:rPr>
          <w:sz w:val="20"/>
          <w:szCs w:val="16"/>
        </w:rPr>
      </w:pPr>
      <w:r w:rsidRPr="009713B1">
        <w:rPr>
          <w:sz w:val="20"/>
          <w:szCs w:val="16"/>
        </w:rPr>
        <w:t>Źródło: Opracowanie własne</w:t>
      </w:r>
    </w:p>
    <w:p w14:paraId="7DC4D2A3" w14:textId="77777777" w:rsidR="001B7967" w:rsidRPr="004C33F2" w:rsidRDefault="001B7967" w:rsidP="004C33F2">
      <w:pPr>
        <w:pStyle w:val="TreAkapitu"/>
      </w:pPr>
    </w:p>
    <w:p w14:paraId="24ADBCEC" w14:textId="13B589DA" w:rsidR="00714A09" w:rsidRPr="00714A09" w:rsidRDefault="00714A09" w:rsidP="00435D81">
      <w:pPr>
        <w:pStyle w:val="Nagwek3"/>
      </w:pPr>
      <w:bookmarkStart w:id="216" w:name="_Toc91668320"/>
      <w:r w:rsidRPr="00714A09">
        <w:t>Przypadki użycia w obszarze funkcjonalnym</w:t>
      </w:r>
      <w:r>
        <w:t xml:space="preserve"> C</w:t>
      </w:r>
      <w:bookmarkEnd w:id="216"/>
    </w:p>
    <w:p w14:paraId="09F7F0DD" w14:textId="4005276D" w:rsidR="00714A09" w:rsidRDefault="00714A09" w:rsidP="00714A09">
      <w:pPr>
        <w:pStyle w:val="Legenda"/>
        <w:jc w:val="both"/>
        <w:rPr>
          <w:b w:val="0"/>
          <w:bCs w:val="0"/>
        </w:rPr>
      </w:pPr>
      <w:bookmarkStart w:id="217" w:name="_Toc91667897"/>
      <w:r w:rsidRPr="00714A09">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38</w:t>
      </w:r>
      <w:r w:rsidR="00914E7C">
        <w:rPr>
          <w:b w:val="0"/>
          <w:bCs w:val="0"/>
        </w:rPr>
        <w:fldChar w:fldCharType="end"/>
      </w:r>
      <w:r w:rsidRPr="00714A09">
        <w:rPr>
          <w:b w:val="0"/>
          <w:bCs w:val="0"/>
        </w:rPr>
        <w:t xml:space="preserve">. </w:t>
      </w:r>
      <w:r w:rsidR="00AD6265">
        <w:rPr>
          <w:b w:val="0"/>
          <w:bCs w:val="0"/>
        </w:rPr>
        <w:t>Diagram p</w:t>
      </w:r>
      <w:r w:rsidR="00AD6265" w:rsidRPr="00714A09">
        <w:rPr>
          <w:b w:val="0"/>
          <w:bCs w:val="0"/>
        </w:rPr>
        <w:t>rzypad</w:t>
      </w:r>
      <w:r w:rsidR="00AD6265">
        <w:rPr>
          <w:b w:val="0"/>
          <w:bCs w:val="0"/>
        </w:rPr>
        <w:t>ków</w:t>
      </w:r>
      <w:r w:rsidRPr="00714A09">
        <w:rPr>
          <w:b w:val="0"/>
          <w:bCs w:val="0"/>
        </w:rPr>
        <w:t xml:space="preserve"> użycia w obszarze funkcjonalnym </w:t>
      </w:r>
      <w:r>
        <w:rPr>
          <w:b w:val="0"/>
          <w:bCs w:val="0"/>
        </w:rPr>
        <w:t>zarządzania kontem</w:t>
      </w:r>
      <w:bookmarkEnd w:id="217"/>
    </w:p>
    <w:p w14:paraId="7FCB39C9" w14:textId="77777777" w:rsidR="00714A09" w:rsidRPr="00714A09" w:rsidRDefault="00714A09" w:rsidP="00714A09"/>
    <w:p w14:paraId="09149358" w14:textId="1C074FC5" w:rsidR="001A7A60" w:rsidRDefault="00D10C5A" w:rsidP="001A7A60">
      <w:pPr>
        <w:pStyle w:val="TreAkapitu"/>
      </w:pPr>
      <w:r>
        <w:rPr>
          <w:noProof/>
        </w:rPr>
        <w:drawing>
          <wp:inline distT="0" distB="0" distL="0" distR="0" wp14:anchorId="69D3B173" wp14:editId="42826456">
            <wp:extent cx="5479130" cy="3360420"/>
            <wp:effectExtent l="0" t="0" r="762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3010" cy="3362800"/>
                    </a:xfrm>
                    <a:prstGeom prst="rect">
                      <a:avLst/>
                    </a:prstGeom>
                    <a:noFill/>
                    <a:ln>
                      <a:noFill/>
                    </a:ln>
                  </pic:spPr>
                </pic:pic>
              </a:graphicData>
            </a:graphic>
          </wp:inline>
        </w:drawing>
      </w:r>
    </w:p>
    <w:p w14:paraId="7BB0E1B2" w14:textId="77777777" w:rsidR="00714A09" w:rsidRPr="00714A09" w:rsidRDefault="00714A09" w:rsidP="00714A09">
      <w:pPr>
        <w:pStyle w:val="TreAkapitu"/>
        <w:rPr>
          <w:sz w:val="20"/>
          <w:szCs w:val="16"/>
        </w:rPr>
      </w:pPr>
      <w:r w:rsidRPr="00714A09">
        <w:rPr>
          <w:sz w:val="20"/>
          <w:szCs w:val="16"/>
        </w:rPr>
        <w:t>Źródło: Opracowanie własne</w:t>
      </w:r>
    </w:p>
    <w:p w14:paraId="5F8C00B9" w14:textId="77777777" w:rsidR="00714A09" w:rsidRPr="001A7A60" w:rsidRDefault="00714A09" w:rsidP="001A7A60">
      <w:pPr>
        <w:pStyle w:val="TreAkapitu"/>
      </w:pPr>
    </w:p>
    <w:p w14:paraId="0068F013" w14:textId="4F5E9609" w:rsidR="00905436" w:rsidRDefault="006A12FD" w:rsidP="006C550A">
      <w:pPr>
        <w:pStyle w:val="Nagwek2"/>
      </w:pPr>
      <w:bookmarkStart w:id="218" w:name="_Toc8601631"/>
      <w:bookmarkStart w:id="219" w:name="_Toc91668321"/>
      <w:r>
        <w:t>R</w:t>
      </w:r>
      <w:r w:rsidR="00D53AD9">
        <w:t>eguł</w:t>
      </w:r>
      <w:r>
        <w:t>y</w:t>
      </w:r>
      <w:r w:rsidR="00D53AD9">
        <w:t xml:space="preserve"> systemow</w:t>
      </w:r>
      <w:r>
        <w:t>e</w:t>
      </w:r>
      <w:bookmarkEnd w:id="218"/>
      <w:bookmarkEnd w:id="219"/>
    </w:p>
    <w:p w14:paraId="7AAEC51C" w14:textId="1DCCCE51" w:rsidR="003C1502" w:rsidRDefault="003C1502" w:rsidP="003C1502">
      <w:pPr>
        <w:pStyle w:val="TreAkapitu"/>
      </w:pPr>
    </w:p>
    <w:p w14:paraId="44710F85" w14:textId="2B6CEB45" w:rsidR="00D87571" w:rsidRPr="00D87571" w:rsidRDefault="00D87571" w:rsidP="00D87571">
      <w:pPr>
        <w:pStyle w:val="Legenda"/>
        <w:rPr>
          <w:b w:val="0"/>
          <w:bCs w:val="0"/>
        </w:rPr>
      </w:pPr>
      <w:r w:rsidRPr="00D87571">
        <w:rPr>
          <w:b w:val="0"/>
          <w:bCs w:val="0"/>
        </w:rPr>
        <w:lastRenderedPageBreak/>
        <w:t xml:space="preserve">Tabela </w:t>
      </w:r>
      <w:r w:rsidRPr="00D87571">
        <w:rPr>
          <w:b w:val="0"/>
          <w:bCs w:val="0"/>
        </w:rPr>
        <w:fldChar w:fldCharType="begin"/>
      </w:r>
      <w:r w:rsidRPr="00D87571">
        <w:rPr>
          <w:b w:val="0"/>
          <w:bCs w:val="0"/>
        </w:rPr>
        <w:instrText xml:space="preserve"> SEQ Tabela \* ARABIC </w:instrText>
      </w:r>
      <w:r w:rsidRPr="00D87571">
        <w:rPr>
          <w:b w:val="0"/>
          <w:bCs w:val="0"/>
        </w:rPr>
        <w:fldChar w:fldCharType="separate"/>
      </w:r>
      <w:r w:rsidR="00B14963">
        <w:rPr>
          <w:b w:val="0"/>
          <w:bCs w:val="0"/>
          <w:noProof/>
        </w:rPr>
        <w:t>18</w:t>
      </w:r>
      <w:r w:rsidRPr="00D87571">
        <w:rPr>
          <w:b w:val="0"/>
          <w:bCs w:val="0"/>
        </w:rPr>
        <w:fldChar w:fldCharType="end"/>
      </w:r>
      <w:r w:rsidRPr="00D87571">
        <w:rPr>
          <w:b w:val="0"/>
          <w:bCs w:val="0"/>
        </w:rPr>
        <w:t>. Tabela zestawiająca reguły systemowe</w:t>
      </w:r>
    </w:p>
    <w:tbl>
      <w:tblPr>
        <w:tblStyle w:val="Tabela-Siatka"/>
        <w:tblW w:w="9924" w:type="dxa"/>
        <w:tblInd w:w="-318" w:type="dxa"/>
        <w:tblLook w:val="04A0" w:firstRow="1" w:lastRow="0" w:firstColumn="1" w:lastColumn="0" w:noHBand="0" w:noVBand="1"/>
      </w:tblPr>
      <w:tblGrid>
        <w:gridCol w:w="870"/>
        <w:gridCol w:w="9054"/>
      </w:tblGrid>
      <w:tr w:rsidR="003C1502" w14:paraId="3315F878" w14:textId="77777777" w:rsidTr="00A255A6">
        <w:tc>
          <w:tcPr>
            <w:tcW w:w="866" w:type="dxa"/>
            <w:shd w:val="clear" w:color="auto" w:fill="BFBFBF" w:themeFill="background1" w:themeFillShade="BF"/>
          </w:tcPr>
          <w:p w14:paraId="111A2302" w14:textId="77777777" w:rsidR="003C1502" w:rsidRPr="00CC64E6" w:rsidRDefault="003C1502" w:rsidP="00A35EF9">
            <w:pPr>
              <w:pStyle w:val="TreAkapitu"/>
              <w:ind w:firstLine="0"/>
              <w:rPr>
                <w:b/>
                <w:bCs/>
              </w:rPr>
            </w:pPr>
            <w:r w:rsidRPr="00CC64E6">
              <w:rPr>
                <w:b/>
                <w:bCs/>
              </w:rPr>
              <w:t>ID</w:t>
            </w:r>
          </w:p>
        </w:tc>
        <w:tc>
          <w:tcPr>
            <w:tcW w:w="9058" w:type="dxa"/>
            <w:shd w:val="clear" w:color="auto" w:fill="BFBFBF" w:themeFill="background1" w:themeFillShade="BF"/>
          </w:tcPr>
          <w:p w14:paraId="32BDB6AE" w14:textId="77777777" w:rsidR="003C1502" w:rsidRPr="00CC64E6" w:rsidRDefault="003C1502" w:rsidP="00A35EF9">
            <w:pPr>
              <w:pStyle w:val="TreAkapitu"/>
              <w:ind w:firstLine="0"/>
              <w:rPr>
                <w:b/>
                <w:bCs/>
              </w:rPr>
            </w:pPr>
            <w:r w:rsidRPr="00CC64E6">
              <w:rPr>
                <w:b/>
                <w:bCs/>
              </w:rPr>
              <w:t>Opis</w:t>
            </w:r>
          </w:p>
        </w:tc>
      </w:tr>
      <w:tr w:rsidR="00424736" w14:paraId="1406E8A5" w14:textId="77777777" w:rsidTr="00A255A6">
        <w:tc>
          <w:tcPr>
            <w:tcW w:w="866" w:type="dxa"/>
          </w:tcPr>
          <w:p w14:paraId="6CE9E377" w14:textId="0FC754D9" w:rsidR="00424736" w:rsidRPr="00BF6AE5" w:rsidRDefault="00424736" w:rsidP="00424736">
            <w:pPr>
              <w:pStyle w:val="TreAkapitu"/>
              <w:ind w:firstLine="0"/>
            </w:pPr>
            <w:r w:rsidRPr="00BF6AE5">
              <w:t>R</w:t>
            </w:r>
            <w:r>
              <w:t>S</w:t>
            </w:r>
            <w:r w:rsidRPr="00BF6AE5">
              <w:t>001</w:t>
            </w:r>
          </w:p>
        </w:tc>
        <w:tc>
          <w:tcPr>
            <w:tcW w:w="9058" w:type="dxa"/>
          </w:tcPr>
          <w:p w14:paraId="63C83E32" w14:textId="0B00FE69" w:rsidR="00424736" w:rsidRDefault="00424736" w:rsidP="00424736">
            <w:pPr>
              <w:pStyle w:val="TreAkapitu"/>
              <w:ind w:firstLine="0"/>
            </w:pPr>
            <w:r>
              <w:rPr>
                <w:bCs/>
              </w:rPr>
              <w:t>U</w:t>
            </w:r>
            <w:r w:rsidRPr="003224F9">
              <w:rPr>
                <w:bCs/>
              </w:rPr>
              <w:t xml:space="preserve">żytkownik otrzymuje 30 pkt. </w:t>
            </w:r>
            <w:r w:rsidRPr="003224F9">
              <w:rPr>
                <w:bCs/>
                <w:i/>
                <w:iCs/>
              </w:rPr>
              <w:t>rating</w:t>
            </w:r>
            <w:r w:rsidRPr="003224F9">
              <w:rPr>
                <w:bCs/>
              </w:rPr>
              <w:t xml:space="preserve"> za obowiązkowe weryfikacje do uzyskania pożyczki.</w:t>
            </w:r>
          </w:p>
        </w:tc>
      </w:tr>
      <w:tr w:rsidR="00424736" w14:paraId="72E7D669" w14:textId="77777777" w:rsidTr="00A255A6">
        <w:tc>
          <w:tcPr>
            <w:tcW w:w="866" w:type="dxa"/>
          </w:tcPr>
          <w:p w14:paraId="6817CBAB" w14:textId="6B889B48" w:rsidR="00424736" w:rsidRPr="00BF6AE5" w:rsidRDefault="00424736" w:rsidP="00424736">
            <w:pPr>
              <w:pStyle w:val="TreAkapitu"/>
              <w:ind w:firstLine="0"/>
            </w:pPr>
            <w:r w:rsidRPr="00BF6AE5">
              <w:t>R</w:t>
            </w:r>
            <w:r>
              <w:t>S</w:t>
            </w:r>
            <w:r w:rsidRPr="00BF6AE5">
              <w:t>002</w:t>
            </w:r>
          </w:p>
        </w:tc>
        <w:tc>
          <w:tcPr>
            <w:tcW w:w="9058" w:type="dxa"/>
          </w:tcPr>
          <w:p w14:paraId="73ED5521" w14:textId="62DDBBC2" w:rsidR="00424736" w:rsidRDefault="00424736" w:rsidP="00424736">
            <w:pPr>
              <w:pStyle w:val="TreAkapitu"/>
              <w:ind w:firstLine="0"/>
            </w:pPr>
            <w:r>
              <w:rPr>
                <w:bCs/>
              </w:rPr>
              <w:t>P</w:t>
            </w:r>
            <w:r w:rsidRPr="003224F9">
              <w:rPr>
                <w:bCs/>
              </w:rPr>
              <w:t xml:space="preserve">ożyczkobiorca otrzymuje 20 pkt. </w:t>
            </w:r>
            <w:r w:rsidRPr="003224F9">
              <w:rPr>
                <w:bCs/>
                <w:i/>
                <w:iCs/>
              </w:rPr>
              <w:t>rating</w:t>
            </w:r>
            <w:r w:rsidRPr="003224F9">
              <w:rPr>
                <w:bCs/>
              </w:rPr>
              <w:t xml:space="preserve"> za terminową spłatę pożyczki, a w przypadku spłaty w przedłużonym terminie 5 pkt. </w:t>
            </w:r>
            <w:r w:rsidRPr="003224F9">
              <w:rPr>
                <w:bCs/>
                <w:i/>
                <w:iCs/>
              </w:rPr>
              <w:t>rating</w:t>
            </w:r>
          </w:p>
        </w:tc>
      </w:tr>
      <w:tr w:rsidR="00424736" w14:paraId="7976CFED" w14:textId="77777777" w:rsidTr="00A255A6">
        <w:tc>
          <w:tcPr>
            <w:tcW w:w="866" w:type="dxa"/>
          </w:tcPr>
          <w:p w14:paraId="43196B10" w14:textId="6386688E" w:rsidR="00424736" w:rsidRPr="00BF6AE5" w:rsidRDefault="00424736" w:rsidP="00424736">
            <w:pPr>
              <w:pStyle w:val="TreAkapitu"/>
              <w:ind w:firstLine="0"/>
            </w:pPr>
            <w:r w:rsidRPr="00BF6AE5">
              <w:t>R</w:t>
            </w:r>
            <w:r>
              <w:t>S</w:t>
            </w:r>
            <w:r w:rsidRPr="00BF6AE5">
              <w:t>003</w:t>
            </w:r>
          </w:p>
        </w:tc>
        <w:tc>
          <w:tcPr>
            <w:tcW w:w="9058" w:type="dxa"/>
          </w:tcPr>
          <w:p w14:paraId="412D1476" w14:textId="1CF09AB0" w:rsidR="00424736" w:rsidRDefault="00424736" w:rsidP="00424736">
            <w:pPr>
              <w:pStyle w:val="TreAkapitu"/>
              <w:ind w:firstLine="0"/>
            </w:pPr>
            <w:r>
              <w:rPr>
                <w:bCs/>
              </w:rPr>
              <w:t>K</w:t>
            </w:r>
            <w:r w:rsidRPr="003224F9">
              <w:rPr>
                <w:bCs/>
              </w:rPr>
              <w:t>wota pożyczki wzrasta odpowiednio wraz ze wzrostem ratingu</w:t>
            </w:r>
          </w:p>
        </w:tc>
      </w:tr>
      <w:tr w:rsidR="00424736" w14:paraId="486FFBBA" w14:textId="77777777" w:rsidTr="00A255A6">
        <w:tc>
          <w:tcPr>
            <w:tcW w:w="866" w:type="dxa"/>
          </w:tcPr>
          <w:p w14:paraId="5E13A7DD" w14:textId="7EC44BC0" w:rsidR="00424736" w:rsidRPr="00BF6AE5" w:rsidRDefault="00424736" w:rsidP="00424736">
            <w:pPr>
              <w:pStyle w:val="TreAkapitu"/>
              <w:ind w:firstLine="0"/>
            </w:pPr>
            <w:r w:rsidRPr="00BF6AE5">
              <w:t>R</w:t>
            </w:r>
            <w:r>
              <w:t>S</w:t>
            </w:r>
            <w:r w:rsidRPr="00BF6AE5">
              <w:t>004</w:t>
            </w:r>
          </w:p>
        </w:tc>
        <w:tc>
          <w:tcPr>
            <w:tcW w:w="9058" w:type="dxa"/>
          </w:tcPr>
          <w:p w14:paraId="331BB15D" w14:textId="734333EA" w:rsidR="00424736" w:rsidRDefault="00424736" w:rsidP="00424736">
            <w:pPr>
              <w:pStyle w:val="TreAkapitu"/>
              <w:ind w:firstLine="0"/>
            </w:pPr>
            <w:r>
              <w:t>O</w:t>
            </w:r>
            <w:r w:rsidRPr="003224F9">
              <w:t>procentowanie w skali roku może wynosić maksymalnie 9%</w:t>
            </w:r>
          </w:p>
        </w:tc>
      </w:tr>
      <w:tr w:rsidR="00424736" w14:paraId="57E633EE" w14:textId="77777777" w:rsidTr="00A255A6">
        <w:tc>
          <w:tcPr>
            <w:tcW w:w="866" w:type="dxa"/>
          </w:tcPr>
          <w:p w14:paraId="0B18D83A" w14:textId="1290339E" w:rsidR="00424736" w:rsidRPr="00BF6AE5" w:rsidRDefault="00424736" w:rsidP="00424736">
            <w:pPr>
              <w:pStyle w:val="TreAkapitu"/>
              <w:ind w:firstLine="0"/>
            </w:pPr>
            <w:r w:rsidRPr="00BF6AE5">
              <w:t>R</w:t>
            </w:r>
            <w:r>
              <w:t>S</w:t>
            </w:r>
            <w:r w:rsidRPr="00BF6AE5">
              <w:t>005</w:t>
            </w:r>
          </w:p>
        </w:tc>
        <w:tc>
          <w:tcPr>
            <w:tcW w:w="9058" w:type="dxa"/>
          </w:tcPr>
          <w:p w14:paraId="532BF1C0" w14:textId="443069DE" w:rsidR="00424736" w:rsidRDefault="00424736" w:rsidP="00424736">
            <w:pPr>
              <w:pStyle w:val="TreAkapitu"/>
              <w:ind w:firstLine="0"/>
            </w:pPr>
            <w:r>
              <w:rPr>
                <w:bCs/>
              </w:rPr>
              <w:t>P</w:t>
            </w:r>
            <w:r w:rsidRPr="003224F9">
              <w:rPr>
                <w:bCs/>
              </w:rPr>
              <w:t>o upływie terminu spłaty pożyczki naliczone zostają odsetki</w:t>
            </w:r>
          </w:p>
        </w:tc>
      </w:tr>
      <w:tr w:rsidR="00424736" w14:paraId="782DC66B" w14:textId="77777777" w:rsidTr="00A255A6">
        <w:tc>
          <w:tcPr>
            <w:tcW w:w="866" w:type="dxa"/>
          </w:tcPr>
          <w:p w14:paraId="356321DB" w14:textId="7616906E" w:rsidR="00424736" w:rsidRPr="00BF6AE5" w:rsidRDefault="00424736" w:rsidP="00424736">
            <w:pPr>
              <w:pStyle w:val="TreAkapitu"/>
              <w:ind w:firstLine="0"/>
            </w:pPr>
            <w:r w:rsidRPr="00BF6AE5">
              <w:t>R</w:t>
            </w:r>
            <w:r>
              <w:t>S</w:t>
            </w:r>
            <w:r w:rsidRPr="00BF6AE5">
              <w:t>006</w:t>
            </w:r>
          </w:p>
        </w:tc>
        <w:tc>
          <w:tcPr>
            <w:tcW w:w="9058" w:type="dxa"/>
          </w:tcPr>
          <w:p w14:paraId="371693B8" w14:textId="69D4555F" w:rsidR="00424736" w:rsidRDefault="00424736" w:rsidP="00424736">
            <w:pPr>
              <w:pStyle w:val="TreAkapitu"/>
              <w:ind w:firstLine="0"/>
            </w:pPr>
            <w:r>
              <w:t>O</w:t>
            </w:r>
            <w:r w:rsidRPr="003224F9">
              <w:t>procentowanie odsetek wzrasta wraz z upływem dni po terminie spłaty pożyczki</w:t>
            </w:r>
          </w:p>
        </w:tc>
      </w:tr>
      <w:tr w:rsidR="00424736" w14:paraId="3C5B0B26" w14:textId="77777777" w:rsidTr="00A255A6">
        <w:trPr>
          <w:trHeight w:val="395"/>
        </w:trPr>
        <w:tc>
          <w:tcPr>
            <w:tcW w:w="866" w:type="dxa"/>
          </w:tcPr>
          <w:p w14:paraId="0F21E924" w14:textId="21B48190" w:rsidR="00424736" w:rsidRPr="00BF6AE5" w:rsidRDefault="00424736" w:rsidP="00424736">
            <w:pPr>
              <w:pStyle w:val="TreAkapitu"/>
              <w:ind w:firstLine="0"/>
            </w:pPr>
            <w:r w:rsidRPr="00BF6AE5">
              <w:t>R</w:t>
            </w:r>
            <w:r>
              <w:t>S</w:t>
            </w:r>
            <w:r w:rsidRPr="00BF6AE5">
              <w:t>007</w:t>
            </w:r>
          </w:p>
        </w:tc>
        <w:tc>
          <w:tcPr>
            <w:tcW w:w="9058" w:type="dxa"/>
          </w:tcPr>
          <w:p w14:paraId="61EF81FF" w14:textId="61D7D063" w:rsidR="00424736" w:rsidRPr="00EE33CB" w:rsidRDefault="00424736" w:rsidP="00424736">
            <w:pPr>
              <w:pStyle w:val="TreAkapitu"/>
              <w:ind w:firstLine="0"/>
            </w:pPr>
            <w:r>
              <w:t>O</w:t>
            </w:r>
            <w:r w:rsidRPr="003224F9">
              <w:t>procentowanie odsetek może wynosić maksymalnie 7%</w:t>
            </w:r>
          </w:p>
        </w:tc>
      </w:tr>
      <w:tr w:rsidR="00424736" w14:paraId="0E0C0D5B" w14:textId="77777777" w:rsidTr="00A255A6">
        <w:trPr>
          <w:trHeight w:val="395"/>
        </w:trPr>
        <w:tc>
          <w:tcPr>
            <w:tcW w:w="866" w:type="dxa"/>
          </w:tcPr>
          <w:p w14:paraId="4B9DB596" w14:textId="526FB711" w:rsidR="00424736" w:rsidRPr="00BF6AE5" w:rsidRDefault="00424736" w:rsidP="00424736">
            <w:pPr>
              <w:pStyle w:val="TreAkapitu"/>
              <w:ind w:firstLine="0"/>
            </w:pPr>
            <w:r>
              <w:t>RS008</w:t>
            </w:r>
          </w:p>
        </w:tc>
        <w:tc>
          <w:tcPr>
            <w:tcW w:w="9058" w:type="dxa"/>
          </w:tcPr>
          <w:p w14:paraId="7C4C169A" w14:textId="748CF447" w:rsidR="00424736" w:rsidRDefault="00424736" w:rsidP="00424736">
            <w:pPr>
              <w:pStyle w:val="TreAkapitu"/>
              <w:ind w:firstLine="0"/>
            </w:pPr>
            <w:r>
              <w:t>Pożyczkobiorca otrzymuje powiadomienie 3 dni przed terminem spłaty pożyczki o konieczności uregulowania zobowiązania</w:t>
            </w:r>
          </w:p>
        </w:tc>
      </w:tr>
    </w:tbl>
    <w:p w14:paraId="5513B8BD" w14:textId="64E03EFD" w:rsidR="003C1502" w:rsidRPr="00D87571" w:rsidRDefault="00D87571" w:rsidP="003C1502">
      <w:pPr>
        <w:pStyle w:val="TreAkapitu"/>
        <w:rPr>
          <w:sz w:val="20"/>
          <w:szCs w:val="16"/>
        </w:rPr>
      </w:pPr>
      <w:r w:rsidRPr="00D87571">
        <w:rPr>
          <w:sz w:val="20"/>
          <w:szCs w:val="16"/>
        </w:rPr>
        <w:t>Źródło: Opracowanie własne</w:t>
      </w:r>
    </w:p>
    <w:p w14:paraId="51EFD2E4" w14:textId="77777777" w:rsidR="003C1502" w:rsidRDefault="003C1502" w:rsidP="003C1502">
      <w:pPr>
        <w:pStyle w:val="Akapitzlist"/>
      </w:pPr>
    </w:p>
    <w:p w14:paraId="16B7A3D5" w14:textId="77777777" w:rsidR="00566D6C" w:rsidRDefault="00294ABC" w:rsidP="00D340D5">
      <w:pPr>
        <w:pStyle w:val="Nagwek3"/>
      </w:pPr>
      <w:bookmarkStart w:id="220" w:name="_Toc8601632"/>
      <w:bookmarkStart w:id="221" w:name="_Toc91668322"/>
      <w:r>
        <w:t>Diagram reguł decyzyjnych</w:t>
      </w:r>
      <w:bookmarkEnd w:id="220"/>
      <w:bookmarkEnd w:id="221"/>
    </w:p>
    <w:p w14:paraId="1E14E8AA" w14:textId="301F4664" w:rsidR="00566D6C" w:rsidRDefault="00566D6C" w:rsidP="00D340D5">
      <w:pPr>
        <w:pStyle w:val="Nagwek3"/>
      </w:pPr>
      <w:bookmarkStart w:id="222" w:name="_Toc8601633"/>
      <w:bookmarkStart w:id="223" w:name="_Toc91668323"/>
      <w:r>
        <w:t>Tablice decyzyjne</w:t>
      </w:r>
      <w:bookmarkEnd w:id="222"/>
      <w:bookmarkEnd w:id="223"/>
    </w:p>
    <w:p w14:paraId="3ADC3AF4" w14:textId="41FE8C15" w:rsidR="005C40C7" w:rsidRPr="00A50D44" w:rsidRDefault="005C40C7" w:rsidP="005C40C7">
      <w:pPr>
        <w:pStyle w:val="TreAkapitu"/>
      </w:pPr>
      <w:r>
        <w:t xml:space="preserve">Poniżej znajduje się tabela decyzyjna dla reguł systemowych – RS001 oraz RS002. Znajdują się w niej zasady </w:t>
      </w:r>
      <w:r w:rsidR="003D5C06">
        <w:t xml:space="preserve">na jakich </w:t>
      </w:r>
      <w:r>
        <w:t>przyznawan</w:t>
      </w:r>
      <w:r w:rsidR="003D5C06">
        <w:t>e są</w:t>
      </w:r>
      <w:r>
        <w:t xml:space="preserve"> pkt. </w:t>
      </w:r>
      <w:r>
        <w:rPr>
          <w:i/>
          <w:iCs/>
        </w:rPr>
        <w:t>rating</w:t>
      </w:r>
      <w:r>
        <w:t xml:space="preserve"> dla pożyczkobiorców. </w:t>
      </w:r>
      <w:r w:rsidR="00A50D44">
        <w:t>Powołując się na rys. 37 - d</w:t>
      </w:r>
      <w:r w:rsidR="00A50D44" w:rsidRPr="00DE0784">
        <w:t xml:space="preserve">rzewo decyzyjne </w:t>
      </w:r>
      <w:r w:rsidR="00A50D44">
        <w:t xml:space="preserve">dotyczące reguły systemowej RS003 wynika fakt, iż aby móc zaciągnąć pożyczkę potrzebne jest co najmniej 30 pkt </w:t>
      </w:r>
      <w:r w:rsidR="00A50D44">
        <w:rPr>
          <w:i/>
          <w:iCs/>
        </w:rPr>
        <w:t>rating</w:t>
      </w:r>
      <w:r w:rsidR="00A50D44">
        <w:t>. Liczba ta przyznawana jest za dokonanie niezbędnych weryfikacji danych użytkownika.</w:t>
      </w:r>
    </w:p>
    <w:p w14:paraId="4E97E1EF" w14:textId="77777777" w:rsidR="005C40C7" w:rsidRPr="005C40C7" w:rsidRDefault="005C40C7" w:rsidP="005C40C7">
      <w:pPr>
        <w:pStyle w:val="TreAkapitu"/>
      </w:pPr>
    </w:p>
    <w:p w14:paraId="6E7A69BF" w14:textId="0BCFB7A2" w:rsidR="00E80BA1" w:rsidRDefault="00E80BA1" w:rsidP="00F502BF">
      <w:pPr>
        <w:pStyle w:val="Legenda"/>
        <w:rPr>
          <w:b w:val="0"/>
          <w:bCs w:val="0"/>
        </w:rPr>
      </w:pPr>
      <w:r w:rsidRPr="00E80BA1">
        <w:rPr>
          <w:b w:val="0"/>
          <w:bCs w:val="0"/>
        </w:rPr>
        <w:t xml:space="preserve">Tabela </w:t>
      </w:r>
      <w:r w:rsidRPr="00E80BA1">
        <w:rPr>
          <w:b w:val="0"/>
          <w:bCs w:val="0"/>
        </w:rPr>
        <w:fldChar w:fldCharType="begin"/>
      </w:r>
      <w:r w:rsidRPr="00E80BA1">
        <w:rPr>
          <w:b w:val="0"/>
          <w:bCs w:val="0"/>
        </w:rPr>
        <w:instrText xml:space="preserve"> SEQ Tabela \* ARABIC </w:instrText>
      </w:r>
      <w:r w:rsidRPr="00E80BA1">
        <w:rPr>
          <w:b w:val="0"/>
          <w:bCs w:val="0"/>
        </w:rPr>
        <w:fldChar w:fldCharType="separate"/>
      </w:r>
      <w:r w:rsidR="00B14963">
        <w:rPr>
          <w:b w:val="0"/>
          <w:bCs w:val="0"/>
          <w:noProof/>
        </w:rPr>
        <w:t>19</w:t>
      </w:r>
      <w:r w:rsidRPr="00E80BA1">
        <w:rPr>
          <w:b w:val="0"/>
          <w:bCs w:val="0"/>
        </w:rPr>
        <w:fldChar w:fldCharType="end"/>
      </w:r>
      <w:r w:rsidRPr="00E80BA1">
        <w:rPr>
          <w:b w:val="0"/>
          <w:bCs w:val="0"/>
        </w:rPr>
        <w:t>. Tabel</w:t>
      </w:r>
      <w:r>
        <w:rPr>
          <w:b w:val="0"/>
          <w:bCs w:val="0"/>
        </w:rPr>
        <w:t>a</w:t>
      </w:r>
      <w:r w:rsidRPr="00E80BA1">
        <w:rPr>
          <w:b w:val="0"/>
          <w:bCs w:val="0"/>
        </w:rPr>
        <w:t xml:space="preserve"> decyzyjna dla reguły systemowej </w:t>
      </w:r>
      <w:r w:rsidR="00680083">
        <w:rPr>
          <w:b w:val="0"/>
          <w:bCs w:val="0"/>
        </w:rPr>
        <w:t>RS00</w:t>
      </w:r>
      <w:r w:rsidR="005C40C7">
        <w:rPr>
          <w:b w:val="0"/>
          <w:bCs w:val="0"/>
        </w:rPr>
        <w:t>,</w:t>
      </w:r>
      <w:r w:rsidR="00680083">
        <w:rPr>
          <w:b w:val="0"/>
          <w:bCs w:val="0"/>
        </w:rPr>
        <w:t xml:space="preserve"> </w:t>
      </w:r>
      <w:r w:rsidRPr="00E80BA1">
        <w:rPr>
          <w:b w:val="0"/>
          <w:bCs w:val="0"/>
        </w:rPr>
        <w:t>RS002</w:t>
      </w:r>
    </w:p>
    <w:tbl>
      <w:tblPr>
        <w:tblStyle w:val="Tabela-Siatka"/>
        <w:tblW w:w="6961" w:type="dxa"/>
        <w:jc w:val="center"/>
        <w:tblLook w:val="04A0" w:firstRow="1" w:lastRow="0" w:firstColumn="1" w:lastColumn="0" w:noHBand="0" w:noVBand="1"/>
      </w:tblPr>
      <w:tblGrid>
        <w:gridCol w:w="4569"/>
        <w:gridCol w:w="2392"/>
      </w:tblGrid>
      <w:tr w:rsidR="00585E4F" w14:paraId="54D322C9" w14:textId="77777777" w:rsidTr="001809D3">
        <w:trPr>
          <w:trHeight w:val="558"/>
          <w:jc w:val="center"/>
        </w:trPr>
        <w:tc>
          <w:tcPr>
            <w:tcW w:w="4569" w:type="dxa"/>
            <w:tcBorders>
              <w:top w:val="nil"/>
              <w:left w:val="nil"/>
              <w:bottom w:val="single" w:sz="4" w:space="0" w:color="auto"/>
              <w:right w:val="single" w:sz="4" w:space="0" w:color="auto"/>
            </w:tcBorders>
          </w:tcPr>
          <w:p w14:paraId="7F86C126" w14:textId="77777777" w:rsidR="00585E4F" w:rsidRPr="00DF7D8B" w:rsidRDefault="00585E4F" w:rsidP="00A35EF9">
            <w:pPr>
              <w:pStyle w:val="TreAkapitu"/>
              <w:tabs>
                <w:tab w:val="left" w:pos="3390"/>
              </w:tabs>
              <w:ind w:firstLine="0"/>
            </w:pPr>
          </w:p>
        </w:tc>
        <w:tc>
          <w:tcPr>
            <w:tcW w:w="2392" w:type="dxa"/>
            <w:tcBorders>
              <w:left w:val="single" w:sz="4" w:space="0" w:color="auto"/>
              <w:right w:val="single" w:sz="4" w:space="0" w:color="auto"/>
            </w:tcBorders>
            <w:shd w:val="clear" w:color="auto" w:fill="9BBB59" w:themeFill="accent3"/>
          </w:tcPr>
          <w:p w14:paraId="6FACD779" w14:textId="77777777" w:rsidR="00585E4F" w:rsidRPr="001809D3" w:rsidRDefault="00585E4F" w:rsidP="00A35EF9">
            <w:pPr>
              <w:pStyle w:val="TreAkapitu"/>
              <w:tabs>
                <w:tab w:val="left" w:pos="3390"/>
              </w:tabs>
              <w:ind w:firstLine="0"/>
              <w:jc w:val="left"/>
              <w:rPr>
                <w:b/>
                <w:bCs/>
              </w:rPr>
            </w:pPr>
            <w:r w:rsidRPr="001809D3">
              <w:rPr>
                <w:b/>
                <w:bCs/>
              </w:rPr>
              <w:t xml:space="preserve">Przyznane pkt </w:t>
            </w:r>
            <w:r w:rsidRPr="001809D3">
              <w:rPr>
                <w:b/>
                <w:bCs/>
                <w:i/>
                <w:iCs/>
              </w:rPr>
              <w:t>rating</w:t>
            </w:r>
          </w:p>
        </w:tc>
      </w:tr>
      <w:tr w:rsidR="00585E4F" w14:paraId="403897EB"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42EA4D2A" w14:textId="77777777" w:rsidR="00585E4F" w:rsidRPr="007B1AB6" w:rsidRDefault="00585E4F" w:rsidP="00A35EF9">
            <w:pPr>
              <w:pStyle w:val="TreAkapitu"/>
              <w:ind w:firstLine="0"/>
            </w:pPr>
            <w:r>
              <w:rPr>
                <w:b/>
                <w:bCs/>
              </w:rPr>
              <w:t>Dokonanie niezbędnych weryfikacji</w:t>
            </w:r>
          </w:p>
        </w:tc>
        <w:tc>
          <w:tcPr>
            <w:tcW w:w="2392" w:type="dxa"/>
          </w:tcPr>
          <w:p w14:paraId="319F1D6C" w14:textId="77777777" w:rsidR="00585E4F" w:rsidRDefault="00585E4F" w:rsidP="00A35EF9">
            <w:pPr>
              <w:pStyle w:val="TreAkapitu"/>
              <w:ind w:firstLine="0"/>
            </w:pPr>
            <w:r>
              <w:t>+ 30</w:t>
            </w:r>
          </w:p>
        </w:tc>
      </w:tr>
      <w:tr w:rsidR="00585E4F" w14:paraId="14505DCA"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5628EA7C" w14:textId="77777777" w:rsidR="00585E4F" w:rsidRPr="007B1AB6" w:rsidRDefault="00585E4F" w:rsidP="00A35EF9">
            <w:pPr>
              <w:pStyle w:val="TreAkapitu"/>
              <w:ind w:firstLine="0"/>
            </w:pPr>
            <w:r w:rsidRPr="00E80BA1">
              <w:rPr>
                <w:b/>
                <w:bCs/>
              </w:rPr>
              <w:t>Spłata pożyczki w określonym terminie</w:t>
            </w:r>
          </w:p>
        </w:tc>
        <w:tc>
          <w:tcPr>
            <w:tcW w:w="2392" w:type="dxa"/>
          </w:tcPr>
          <w:p w14:paraId="7AB88843" w14:textId="77777777" w:rsidR="00585E4F" w:rsidRDefault="00585E4F" w:rsidP="00A35EF9">
            <w:pPr>
              <w:pStyle w:val="TreAkapitu"/>
              <w:ind w:firstLine="0"/>
            </w:pPr>
            <w:r>
              <w:t>+ 20</w:t>
            </w:r>
          </w:p>
        </w:tc>
      </w:tr>
      <w:tr w:rsidR="00585E4F" w14:paraId="4CC71BEE"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6A2AD424" w14:textId="77777777" w:rsidR="00585E4F" w:rsidRPr="007B1AB6" w:rsidRDefault="00585E4F" w:rsidP="00A35EF9">
            <w:pPr>
              <w:pStyle w:val="TreAkapitu"/>
              <w:ind w:firstLine="0"/>
            </w:pPr>
            <w:r w:rsidRPr="00E80BA1">
              <w:rPr>
                <w:b/>
                <w:bCs/>
              </w:rPr>
              <w:t>Spłata pożyczki w przedłużonym terminie</w:t>
            </w:r>
          </w:p>
        </w:tc>
        <w:tc>
          <w:tcPr>
            <w:tcW w:w="2392" w:type="dxa"/>
          </w:tcPr>
          <w:p w14:paraId="0819470B" w14:textId="77777777" w:rsidR="00585E4F" w:rsidRDefault="00585E4F" w:rsidP="00A35EF9">
            <w:pPr>
              <w:pStyle w:val="TreAkapitu"/>
              <w:ind w:firstLine="0"/>
            </w:pPr>
            <w:r>
              <w:t>+ 5</w:t>
            </w:r>
          </w:p>
        </w:tc>
      </w:tr>
    </w:tbl>
    <w:p w14:paraId="7D06A3FD" w14:textId="536ACD94" w:rsidR="007A4842" w:rsidRDefault="00E80BA1" w:rsidP="00585E4F">
      <w:pPr>
        <w:pStyle w:val="TreAkapitu"/>
        <w:ind w:left="709"/>
        <w:rPr>
          <w:sz w:val="20"/>
          <w:szCs w:val="16"/>
        </w:rPr>
      </w:pPr>
      <w:r w:rsidRPr="00F502BF">
        <w:rPr>
          <w:sz w:val="20"/>
          <w:szCs w:val="16"/>
        </w:rPr>
        <w:t>Źródło: opracowanie własne</w:t>
      </w:r>
    </w:p>
    <w:p w14:paraId="435D9715" w14:textId="77777777" w:rsidR="00585E4F" w:rsidRDefault="00585E4F" w:rsidP="003D5C06">
      <w:pPr>
        <w:pStyle w:val="TreAkapitu"/>
        <w:rPr>
          <w:sz w:val="20"/>
          <w:szCs w:val="16"/>
        </w:rPr>
      </w:pPr>
    </w:p>
    <w:p w14:paraId="6CE7AA5C" w14:textId="13EF8E31" w:rsidR="00A50D44" w:rsidRDefault="00A50D44" w:rsidP="003D5C06">
      <w:pPr>
        <w:pStyle w:val="TreAkapitu"/>
        <w:rPr>
          <w:sz w:val="20"/>
          <w:szCs w:val="16"/>
        </w:rPr>
      </w:pPr>
    </w:p>
    <w:p w14:paraId="682EB402" w14:textId="77777777" w:rsidR="009713B1" w:rsidRDefault="009713B1" w:rsidP="003D5C06">
      <w:pPr>
        <w:pStyle w:val="TreAkapitu"/>
        <w:rPr>
          <w:sz w:val="20"/>
          <w:szCs w:val="16"/>
        </w:rPr>
      </w:pPr>
    </w:p>
    <w:p w14:paraId="58E07867" w14:textId="77777777" w:rsidR="003D5C06" w:rsidRPr="003D5C06" w:rsidRDefault="003D5C06" w:rsidP="00F208FA">
      <w:pPr>
        <w:pStyle w:val="TreAkapitu"/>
        <w:ind w:firstLine="0"/>
        <w:rPr>
          <w:sz w:val="20"/>
          <w:szCs w:val="16"/>
        </w:rPr>
      </w:pPr>
    </w:p>
    <w:p w14:paraId="31024763" w14:textId="4CC1A160" w:rsidR="00025192" w:rsidRDefault="00025192" w:rsidP="00025192">
      <w:pPr>
        <w:pStyle w:val="Legenda"/>
      </w:pPr>
      <w:r w:rsidRPr="00025192">
        <w:rPr>
          <w:b w:val="0"/>
          <w:bCs w:val="0"/>
        </w:rPr>
        <w:lastRenderedPageBreak/>
        <w:t>Tabela</w:t>
      </w:r>
      <w:r>
        <w:t xml:space="preserve"> </w:t>
      </w:r>
      <w:r w:rsidRPr="00025192">
        <w:rPr>
          <w:b w:val="0"/>
          <w:bCs w:val="0"/>
        </w:rPr>
        <w:fldChar w:fldCharType="begin"/>
      </w:r>
      <w:r w:rsidRPr="00025192">
        <w:rPr>
          <w:b w:val="0"/>
          <w:bCs w:val="0"/>
        </w:rPr>
        <w:instrText xml:space="preserve"> SEQ Tabela \* ARABIC </w:instrText>
      </w:r>
      <w:r w:rsidRPr="00025192">
        <w:rPr>
          <w:b w:val="0"/>
          <w:bCs w:val="0"/>
        </w:rPr>
        <w:fldChar w:fldCharType="separate"/>
      </w:r>
      <w:r w:rsidR="00B14963">
        <w:rPr>
          <w:b w:val="0"/>
          <w:bCs w:val="0"/>
          <w:noProof/>
        </w:rPr>
        <w:t>20</w:t>
      </w:r>
      <w:r w:rsidRPr="00025192">
        <w:rPr>
          <w:b w:val="0"/>
          <w:bCs w:val="0"/>
        </w:rPr>
        <w:fldChar w:fldCharType="end"/>
      </w:r>
      <w:r w:rsidRPr="00025192">
        <w:rPr>
          <w:b w:val="0"/>
          <w:bCs w:val="0"/>
        </w:rPr>
        <w:t>.</w:t>
      </w:r>
      <w:r>
        <w:t xml:space="preserve"> </w:t>
      </w:r>
      <w:r w:rsidRPr="00025192">
        <w:rPr>
          <w:b w:val="0"/>
          <w:bCs w:val="0"/>
        </w:rPr>
        <w:t>Tabela decyzyjna dla reguły systemowej RS00</w:t>
      </w:r>
      <w:r w:rsidR="00526D58">
        <w:rPr>
          <w:b w:val="0"/>
          <w:bCs w:val="0"/>
        </w:rPr>
        <w:t>6</w:t>
      </w:r>
      <w:r w:rsidR="004B166D">
        <w:rPr>
          <w:b w:val="0"/>
          <w:bCs w:val="0"/>
        </w:rPr>
        <w:t>, RS007 oraz RS008</w:t>
      </w:r>
    </w:p>
    <w:tbl>
      <w:tblPr>
        <w:tblStyle w:val="Tabela-Siatka"/>
        <w:tblW w:w="0" w:type="auto"/>
        <w:jc w:val="center"/>
        <w:tblLayout w:type="fixed"/>
        <w:tblLook w:val="04A0" w:firstRow="1" w:lastRow="0" w:firstColumn="1" w:lastColumn="0" w:noHBand="0" w:noVBand="1"/>
      </w:tblPr>
      <w:tblGrid>
        <w:gridCol w:w="2368"/>
        <w:gridCol w:w="2835"/>
      </w:tblGrid>
      <w:tr w:rsidR="00515946" w14:paraId="1697EE12" w14:textId="77777777" w:rsidTr="00BD0FF5">
        <w:trPr>
          <w:jc w:val="center"/>
        </w:trPr>
        <w:tc>
          <w:tcPr>
            <w:tcW w:w="2368" w:type="dxa"/>
            <w:shd w:val="clear" w:color="auto" w:fill="D9D9D9" w:themeFill="background1" w:themeFillShade="D9"/>
          </w:tcPr>
          <w:p w14:paraId="0D40BB02" w14:textId="490AFE4E" w:rsidR="00515946" w:rsidRPr="00515946" w:rsidRDefault="00515946" w:rsidP="00515946">
            <w:pPr>
              <w:pStyle w:val="TreAkapitu"/>
              <w:ind w:firstLine="0"/>
              <w:jc w:val="left"/>
              <w:rPr>
                <w:b/>
                <w:bCs/>
              </w:rPr>
            </w:pPr>
            <w:r w:rsidRPr="00515946">
              <w:rPr>
                <w:b/>
                <w:bCs/>
              </w:rPr>
              <w:t>Ilość dni po terminie</w:t>
            </w:r>
            <w:r w:rsidR="00C51183">
              <w:rPr>
                <w:b/>
                <w:bCs/>
              </w:rPr>
              <w:t xml:space="preserve"> spłaty pożyczki</w:t>
            </w:r>
          </w:p>
        </w:tc>
        <w:tc>
          <w:tcPr>
            <w:tcW w:w="2835" w:type="dxa"/>
            <w:shd w:val="clear" w:color="auto" w:fill="D9D9D9" w:themeFill="background1" w:themeFillShade="D9"/>
          </w:tcPr>
          <w:p w14:paraId="0753029D" w14:textId="747E977A" w:rsidR="00515946" w:rsidRPr="00515946" w:rsidRDefault="00515946" w:rsidP="00515946">
            <w:pPr>
              <w:pStyle w:val="TreAkapitu"/>
              <w:ind w:firstLine="0"/>
              <w:jc w:val="left"/>
              <w:rPr>
                <w:b/>
                <w:bCs/>
              </w:rPr>
            </w:pPr>
            <w:r w:rsidRPr="00515946">
              <w:rPr>
                <w:b/>
                <w:bCs/>
              </w:rPr>
              <w:t>Oprocentowanie odsetek</w:t>
            </w:r>
          </w:p>
        </w:tc>
      </w:tr>
      <w:tr w:rsidR="00515946" w14:paraId="159B48EB" w14:textId="77777777" w:rsidTr="00BD0FF5">
        <w:trPr>
          <w:jc w:val="center"/>
        </w:trPr>
        <w:tc>
          <w:tcPr>
            <w:tcW w:w="2368" w:type="dxa"/>
          </w:tcPr>
          <w:p w14:paraId="33BDAC22" w14:textId="01EFCF71" w:rsidR="00515946" w:rsidRDefault="00515946" w:rsidP="00515946">
            <w:pPr>
              <w:pStyle w:val="TreAkapitu"/>
              <w:ind w:firstLine="0"/>
              <w:jc w:val="center"/>
            </w:pPr>
            <w:r>
              <w:t>&lt;10</w:t>
            </w:r>
          </w:p>
        </w:tc>
        <w:tc>
          <w:tcPr>
            <w:tcW w:w="2835" w:type="dxa"/>
          </w:tcPr>
          <w:p w14:paraId="0E8168B9" w14:textId="7EC9CB73" w:rsidR="00515946" w:rsidRDefault="00515946" w:rsidP="00515946">
            <w:pPr>
              <w:pStyle w:val="TreAkapitu"/>
              <w:ind w:firstLine="0"/>
              <w:jc w:val="center"/>
            </w:pPr>
            <w:r>
              <w:t>2%</w:t>
            </w:r>
          </w:p>
        </w:tc>
      </w:tr>
      <w:tr w:rsidR="00515946" w14:paraId="093FEBAA" w14:textId="77777777" w:rsidTr="00BD0FF5">
        <w:trPr>
          <w:jc w:val="center"/>
        </w:trPr>
        <w:tc>
          <w:tcPr>
            <w:tcW w:w="2368" w:type="dxa"/>
          </w:tcPr>
          <w:p w14:paraId="6A6ACBC1" w14:textId="0E3C362B" w:rsidR="00515946" w:rsidRDefault="0031316D" w:rsidP="00515946">
            <w:pPr>
              <w:pStyle w:val="TreAkapitu"/>
              <w:ind w:firstLine="0"/>
              <w:jc w:val="center"/>
            </w:pPr>
            <w:r>
              <w:t>&lt;</w:t>
            </w:r>
            <w:r w:rsidR="00515946">
              <w:t>10</w:t>
            </w:r>
            <w:r>
              <w:t>:</w:t>
            </w:r>
            <w:r w:rsidR="00AB7436">
              <w:t>60</w:t>
            </w:r>
            <w:r>
              <w:t>&gt;</w:t>
            </w:r>
          </w:p>
        </w:tc>
        <w:tc>
          <w:tcPr>
            <w:tcW w:w="2835" w:type="dxa"/>
          </w:tcPr>
          <w:p w14:paraId="1E1791C5" w14:textId="3BBEA862" w:rsidR="00515946" w:rsidRDefault="00515946" w:rsidP="00515946">
            <w:pPr>
              <w:pStyle w:val="TreAkapitu"/>
              <w:ind w:firstLine="0"/>
              <w:jc w:val="center"/>
            </w:pPr>
            <w:r>
              <w:t>5%</w:t>
            </w:r>
          </w:p>
        </w:tc>
      </w:tr>
      <w:tr w:rsidR="00515946" w14:paraId="748669BF" w14:textId="77777777" w:rsidTr="00BD0FF5">
        <w:trPr>
          <w:jc w:val="center"/>
        </w:trPr>
        <w:tc>
          <w:tcPr>
            <w:tcW w:w="2368" w:type="dxa"/>
          </w:tcPr>
          <w:p w14:paraId="5E36D7BD" w14:textId="56B19C56" w:rsidR="00515946" w:rsidRDefault="00515946" w:rsidP="00515946">
            <w:pPr>
              <w:pStyle w:val="TreAkapitu"/>
              <w:ind w:firstLine="0"/>
              <w:jc w:val="center"/>
            </w:pPr>
            <w:r>
              <w:t>&gt;</w:t>
            </w:r>
            <w:r w:rsidR="00AB7436">
              <w:t>60</w:t>
            </w:r>
          </w:p>
        </w:tc>
        <w:tc>
          <w:tcPr>
            <w:tcW w:w="2835" w:type="dxa"/>
          </w:tcPr>
          <w:p w14:paraId="78FF4852" w14:textId="45D28573" w:rsidR="00515946" w:rsidRDefault="00515946" w:rsidP="00515946">
            <w:pPr>
              <w:pStyle w:val="TreAkapitu"/>
              <w:ind w:firstLine="0"/>
              <w:jc w:val="center"/>
            </w:pPr>
            <w:r>
              <w:t>7%</w:t>
            </w:r>
          </w:p>
        </w:tc>
      </w:tr>
    </w:tbl>
    <w:p w14:paraId="74D49CA8" w14:textId="658581E8" w:rsidR="009A171F" w:rsidRDefault="00025192" w:rsidP="00025192">
      <w:pPr>
        <w:pStyle w:val="TreAkapitu"/>
        <w:ind w:left="1418"/>
        <w:rPr>
          <w:sz w:val="20"/>
          <w:szCs w:val="16"/>
        </w:rPr>
      </w:pPr>
      <w:r w:rsidRPr="00025192">
        <w:rPr>
          <w:sz w:val="20"/>
          <w:szCs w:val="16"/>
        </w:rPr>
        <w:t>Źródło: opracowanie własne</w:t>
      </w:r>
    </w:p>
    <w:p w14:paraId="4DD598CB" w14:textId="77777777" w:rsidR="00971934" w:rsidRPr="00025192" w:rsidRDefault="00971934" w:rsidP="00025192">
      <w:pPr>
        <w:pStyle w:val="TreAkapitu"/>
        <w:ind w:left="1418"/>
        <w:rPr>
          <w:sz w:val="20"/>
          <w:szCs w:val="16"/>
        </w:rPr>
      </w:pPr>
    </w:p>
    <w:p w14:paraId="2ABDC0B0" w14:textId="088BA4F6" w:rsidR="009A171F" w:rsidRDefault="00F44B8F" w:rsidP="00E80BA1">
      <w:pPr>
        <w:pStyle w:val="TreAkapitu"/>
      </w:pPr>
      <w:r>
        <w:t>Odsetki wyliczane są w następujący sposób:</w:t>
      </w:r>
    </w:p>
    <w:bookmarkStart w:id="224" w:name="_Hlk87625655"/>
    <w:p w14:paraId="70441D0C" w14:textId="03D98FA3" w:rsidR="00CB6B70" w:rsidRDefault="00C24BD5" w:rsidP="00CB6B70">
      <w:pPr>
        <w:pStyle w:val="TreAkapitu"/>
        <w:jc w:val="center"/>
      </w:pPr>
      <m:oMathPara>
        <m:oMath>
          <m:f>
            <m:fPr>
              <m:ctrlPr>
                <w:rPr>
                  <w:rFonts w:ascii="Cambria Math" w:hAnsi="Cambria Math"/>
                  <w:i/>
                </w:rPr>
              </m:ctrlPr>
            </m:fPr>
            <m:num>
              <m:d>
                <m:dPr>
                  <m:ctrlPr>
                    <w:rPr>
                      <w:rFonts w:ascii="Cambria Math" w:hAnsi="Cambria Math"/>
                      <w:i/>
                    </w:rPr>
                  </m:ctrlPr>
                </m:dPr>
                <m:e>
                  <m:r>
                    <w:rPr>
                      <w:rFonts w:ascii="Cambria Math" w:hAnsi="Cambria Math"/>
                    </w:rPr>
                    <m:t>K ∙D ∙O</m:t>
                  </m:r>
                </m:e>
              </m:d>
            </m:num>
            <m:den>
              <m:r>
                <w:rPr>
                  <w:rFonts w:ascii="Cambria Math" w:hAnsi="Cambria Math"/>
                </w:rPr>
                <m:t>R</m:t>
              </m:r>
            </m:den>
          </m:f>
        </m:oMath>
      </m:oMathPara>
    </w:p>
    <w:bookmarkEnd w:id="224"/>
    <w:p w14:paraId="6499EAF4" w14:textId="583CEA5B" w:rsidR="006128E1" w:rsidRDefault="0030553D" w:rsidP="00E80BA1">
      <w:pPr>
        <w:pStyle w:val="TreAkapitu"/>
      </w:pPr>
      <w:r>
        <w:t>g</w:t>
      </w:r>
      <w:r w:rsidR="006128E1">
        <w:t>dzie:</w:t>
      </w:r>
    </w:p>
    <w:p w14:paraId="31691A5F" w14:textId="3DDD76B9" w:rsidR="00F44B8F" w:rsidRDefault="00F44B8F" w:rsidP="00E80BA1">
      <w:pPr>
        <w:pStyle w:val="TreAkapitu"/>
      </w:pPr>
      <w:r>
        <w:t xml:space="preserve">K - </w:t>
      </w:r>
      <w:r w:rsidR="00B3027A">
        <w:t>c</w:t>
      </w:r>
      <w:r>
        <w:t xml:space="preserve">ałość kwoty </w:t>
      </w:r>
      <w:r w:rsidR="00F55712">
        <w:t>wraz z</w:t>
      </w:r>
      <w:r>
        <w:t xml:space="preserve"> </w:t>
      </w:r>
      <w:r w:rsidR="00F55712">
        <w:t>naliczonym oprocentowaniem</w:t>
      </w:r>
      <w:r w:rsidR="0036581E">
        <w:t xml:space="preserve"> ustalonym na początku umowy</w:t>
      </w:r>
    </w:p>
    <w:p w14:paraId="27BC12BD" w14:textId="26D7022C" w:rsidR="00F44B8F" w:rsidRDefault="00F44B8F" w:rsidP="00E80BA1">
      <w:pPr>
        <w:pStyle w:val="TreAkapitu"/>
      </w:pPr>
      <w:r>
        <w:t>D – liczba dni zwłoki</w:t>
      </w:r>
    </w:p>
    <w:p w14:paraId="0F23613C" w14:textId="5C996E13" w:rsidR="00F44B8F" w:rsidRDefault="00F44B8F" w:rsidP="00E80BA1">
      <w:pPr>
        <w:pStyle w:val="TreAkapitu"/>
      </w:pPr>
      <w:r>
        <w:t>O – wysokość oprocentowania odsetek</w:t>
      </w:r>
    </w:p>
    <w:p w14:paraId="037EAD20" w14:textId="7E4C7DFF" w:rsidR="00F44B8F" w:rsidRDefault="00F44B8F" w:rsidP="00E80BA1">
      <w:pPr>
        <w:pStyle w:val="TreAkapitu"/>
      </w:pPr>
      <w:r>
        <w:t>R – liczba dni w roku (zawsze przyjęta jako 365 dni)</w:t>
      </w:r>
    </w:p>
    <w:p w14:paraId="5148D7A3" w14:textId="2214A238" w:rsidR="009A171F" w:rsidRDefault="009A171F" w:rsidP="00E80BA1">
      <w:pPr>
        <w:pStyle w:val="TreAkapitu"/>
      </w:pPr>
    </w:p>
    <w:p w14:paraId="0C9FF1BF" w14:textId="280B81E4" w:rsidR="009A171F" w:rsidRDefault="00A128E6" w:rsidP="00E80BA1">
      <w:pPr>
        <w:pStyle w:val="TreAkapitu"/>
      </w:pPr>
      <w:r>
        <w:t xml:space="preserve">Przykład: </w:t>
      </w:r>
    </w:p>
    <w:p w14:paraId="1DC96B2C" w14:textId="104AB479" w:rsidR="00A128E6" w:rsidRDefault="00A128E6" w:rsidP="00E80BA1">
      <w:pPr>
        <w:pStyle w:val="TreAkapitu"/>
      </w:pPr>
      <w:r>
        <w:t xml:space="preserve">K – </w:t>
      </w:r>
      <w:r w:rsidR="002C6CC5">
        <w:t>4200</w:t>
      </w:r>
      <w:r>
        <w:t xml:space="preserve"> zł</w:t>
      </w:r>
    </w:p>
    <w:p w14:paraId="784B2ABE" w14:textId="6E7D9BC4" w:rsidR="00A128E6" w:rsidRDefault="00A128E6" w:rsidP="00E80BA1">
      <w:pPr>
        <w:pStyle w:val="TreAkapitu"/>
      </w:pPr>
      <w:r>
        <w:t>D – 15</w:t>
      </w:r>
    </w:p>
    <w:p w14:paraId="40F0FB11" w14:textId="3335EA92" w:rsidR="009A171F" w:rsidRPr="00F6157F" w:rsidRDefault="00C24BD5" w:rsidP="00F6157F">
      <w:pPr>
        <w:pStyle w:val="TreAkapitu"/>
        <w:ind w:left="720" w:firstLine="0"/>
        <w:jc w:val="center"/>
      </w:pPr>
      <m:oMathPara>
        <m:oMath>
          <m:f>
            <m:fPr>
              <m:ctrlPr>
                <w:rPr>
                  <w:rFonts w:ascii="Cambria Math" w:hAnsi="Cambria Math"/>
                  <w:i/>
                </w:rPr>
              </m:ctrlPr>
            </m:fPr>
            <m:num>
              <m:d>
                <m:dPr>
                  <m:ctrlPr>
                    <w:rPr>
                      <w:rFonts w:ascii="Cambria Math" w:hAnsi="Cambria Math"/>
                      <w:i/>
                    </w:rPr>
                  </m:ctrlPr>
                </m:dPr>
                <m:e>
                  <m:r>
                    <w:rPr>
                      <w:rFonts w:ascii="Cambria Math" w:hAnsi="Cambria Math"/>
                    </w:rPr>
                    <m:t>4200 zł ∙15 ∙5%</m:t>
                  </m:r>
                </m:e>
              </m:d>
            </m:num>
            <m:den>
              <m:r>
                <w:rPr>
                  <w:rFonts w:ascii="Cambria Math" w:hAnsi="Cambria Math"/>
                </w:rPr>
                <m:t>365</m:t>
              </m:r>
            </m:den>
          </m:f>
          <m:r>
            <w:rPr>
              <w:rFonts w:ascii="Cambria Math" w:hAnsi="Cambria Math"/>
            </w:rPr>
            <m:t>= 8,63 zł</m:t>
          </m:r>
        </m:oMath>
      </m:oMathPara>
    </w:p>
    <w:p w14:paraId="0701B8F1" w14:textId="77777777" w:rsidR="00F6157F" w:rsidRDefault="00F6157F" w:rsidP="00F6157F">
      <w:pPr>
        <w:pStyle w:val="TreAkapitu"/>
        <w:ind w:left="720" w:firstLine="0"/>
        <w:jc w:val="center"/>
      </w:pPr>
    </w:p>
    <w:p w14:paraId="6DF8BC89" w14:textId="4984F2A9" w:rsidR="009A171F" w:rsidRDefault="00C51183" w:rsidP="005C5DF9">
      <w:pPr>
        <w:pStyle w:val="TreAkapitu"/>
      </w:pPr>
      <w:r>
        <w:t>Zatem odsetki po upływie 15 dni od terminu spłaty pożyczki</w:t>
      </w:r>
      <w:r w:rsidR="0090150E">
        <w:t xml:space="preserve"> określonym w umowie</w:t>
      </w:r>
      <w:r>
        <w:t xml:space="preserve"> wynoszą 8,63 zł a cała kwota</w:t>
      </w:r>
      <w:r w:rsidR="00EB5046">
        <w:t xml:space="preserve"> do spłaty</w:t>
      </w:r>
      <w:r>
        <w:t xml:space="preserve"> wynosi </w:t>
      </w:r>
      <w:r w:rsidR="002C6CC5">
        <w:t>4208,63</w:t>
      </w:r>
      <w:r w:rsidR="000C5299">
        <w:t xml:space="preserve"> zł</w:t>
      </w:r>
      <w:r w:rsidR="005C5DF9">
        <w:t>. Wzrost oprocentowania ma za zadanie zmobilizowanie do spłaty dłużnika, gdyż z każdym upływającym dniem kwota do spłaty staje się większa.</w:t>
      </w:r>
      <w:r w:rsidR="0030634B">
        <w:t xml:space="preserve"> Ponadto ma </w:t>
      </w:r>
      <w:r w:rsidR="007501B1">
        <w:t xml:space="preserve">to </w:t>
      </w:r>
      <w:r w:rsidR="0030634B">
        <w:t xml:space="preserve">na celu dążenie do jak największej spłacalności pożyczek i ograniczeniu ryzyka podjętego przez pożyczkodawców. </w:t>
      </w:r>
    </w:p>
    <w:p w14:paraId="4DA72885" w14:textId="434B1FB9" w:rsidR="00CF265C" w:rsidRDefault="00CF265C" w:rsidP="00867501">
      <w:pPr>
        <w:pStyle w:val="TreAkapitu"/>
        <w:ind w:firstLine="0"/>
      </w:pPr>
    </w:p>
    <w:p w14:paraId="340CD6CC" w14:textId="6B991ABC" w:rsidR="00867501" w:rsidRDefault="00867501" w:rsidP="00867501">
      <w:pPr>
        <w:pStyle w:val="TreAkapitu"/>
        <w:ind w:firstLine="0"/>
      </w:pPr>
    </w:p>
    <w:p w14:paraId="6BA39B33" w14:textId="44DED504" w:rsidR="00867501" w:rsidRDefault="00867501" w:rsidP="00867501">
      <w:pPr>
        <w:pStyle w:val="TreAkapitu"/>
        <w:ind w:firstLine="0"/>
      </w:pPr>
    </w:p>
    <w:p w14:paraId="339ECB01" w14:textId="52FC1FFF" w:rsidR="00867501" w:rsidRDefault="00867501" w:rsidP="00867501">
      <w:pPr>
        <w:pStyle w:val="TreAkapitu"/>
        <w:ind w:firstLine="0"/>
      </w:pPr>
    </w:p>
    <w:p w14:paraId="3BD579D9" w14:textId="6165D0BF" w:rsidR="009C672F" w:rsidRDefault="009C672F" w:rsidP="00867501">
      <w:pPr>
        <w:pStyle w:val="TreAkapitu"/>
        <w:ind w:firstLine="0"/>
      </w:pPr>
    </w:p>
    <w:p w14:paraId="1A061930" w14:textId="77777777" w:rsidR="00C40C25" w:rsidRPr="00E80BA1" w:rsidRDefault="00C40C25" w:rsidP="00867501">
      <w:pPr>
        <w:pStyle w:val="TreAkapitu"/>
        <w:ind w:firstLine="0"/>
      </w:pPr>
    </w:p>
    <w:p w14:paraId="6F65B210" w14:textId="72B2B057" w:rsidR="00F502BF" w:rsidRDefault="00294ABC" w:rsidP="009A171F">
      <w:pPr>
        <w:pStyle w:val="Nagwek3"/>
      </w:pPr>
      <w:bookmarkStart w:id="225" w:name="_Toc8601634"/>
      <w:bookmarkStart w:id="226" w:name="_Toc91668324"/>
      <w:r>
        <w:lastRenderedPageBreak/>
        <w:t>Drzewa decyzyjne</w:t>
      </w:r>
      <w:bookmarkEnd w:id="225"/>
      <w:bookmarkEnd w:id="226"/>
    </w:p>
    <w:p w14:paraId="5F4CC620" w14:textId="7375FB40" w:rsidR="00F47A2C" w:rsidRDefault="009258AD" w:rsidP="00F502BF">
      <w:pPr>
        <w:pStyle w:val="Nagwek3"/>
        <w:numPr>
          <w:ilvl w:val="0"/>
          <w:numId w:val="0"/>
        </w:numPr>
      </w:pPr>
      <w:bookmarkStart w:id="227" w:name="_Toc91668147"/>
      <w:bookmarkStart w:id="228" w:name="_Toc91668325"/>
      <w:r>
        <w:rPr>
          <w:noProof/>
        </w:rPr>
        <mc:AlternateContent>
          <mc:Choice Requires="wps">
            <w:drawing>
              <wp:anchor distT="0" distB="0" distL="114300" distR="114300" simplePos="0" relativeHeight="251667456" behindDoc="1" locked="0" layoutInCell="1" allowOverlap="1" wp14:anchorId="465E4E4B" wp14:editId="547A50AE">
                <wp:simplePos x="0" y="0"/>
                <wp:positionH relativeFrom="column">
                  <wp:posOffset>-175260</wp:posOffset>
                </wp:positionH>
                <wp:positionV relativeFrom="paragraph">
                  <wp:posOffset>176530</wp:posOffset>
                </wp:positionV>
                <wp:extent cx="5749925" cy="457200"/>
                <wp:effectExtent l="0" t="0" r="0" b="0"/>
                <wp:wrapNone/>
                <wp:docPr id="207" name="Pole tekstowe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49925" cy="457200"/>
                        </a:xfrm>
                        <a:prstGeom prst="rect">
                          <a:avLst/>
                        </a:prstGeom>
                        <a:solidFill>
                          <a:prstClr val="white"/>
                        </a:solidFill>
                        <a:ln>
                          <a:noFill/>
                        </a:ln>
                      </wps:spPr>
                      <wps:txbx>
                        <w:txbxContent>
                          <w:p w14:paraId="2AEE62D2" w14:textId="0A2C04BC" w:rsidR="00F47A2C" w:rsidRPr="00DE0784" w:rsidRDefault="00F47A2C" w:rsidP="00F47A2C">
                            <w:pPr>
                              <w:pStyle w:val="Legenda"/>
                              <w:rPr>
                                <w:b w:val="0"/>
                                <w:bCs w:val="0"/>
                                <w:noProof/>
                                <w:szCs w:val="20"/>
                              </w:rPr>
                            </w:pPr>
                            <w:bookmarkStart w:id="229" w:name="_Toc91667898"/>
                            <w:r w:rsidRPr="00DE0784">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39</w:t>
                            </w:r>
                            <w:r w:rsidR="00914E7C">
                              <w:rPr>
                                <w:b w:val="0"/>
                                <w:bCs w:val="0"/>
                              </w:rPr>
                              <w:fldChar w:fldCharType="end"/>
                            </w:r>
                            <w:r w:rsidRPr="00DE0784">
                              <w:rPr>
                                <w:b w:val="0"/>
                                <w:bCs w:val="0"/>
                              </w:rPr>
                              <w:t xml:space="preserve">. Drzewo decyzyjne </w:t>
                            </w:r>
                            <w:r>
                              <w:rPr>
                                <w:b w:val="0"/>
                                <w:bCs w:val="0"/>
                              </w:rPr>
                              <w:t xml:space="preserve">dotyczące reguły </w:t>
                            </w:r>
                            <w:r w:rsidR="00C8752E">
                              <w:rPr>
                                <w:b w:val="0"/>
                                <w:bCs w:val="0"/>
                              </w:rPr>
                              <w:t>systemowej RS003</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65E4E4B" id="Pole tekstowe 10" o:spid="_x0000_s1032" type="#_x0000_t202" style="position:absolute;left:0;text-align:left;margin-left:-13.8pt;margin-top:13.9pt;width:452.75pt;height:36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" stroked="f">
                <v:textbox inset="0,0,0,0">
                  <w:txbxContent>
                    <w:p w14:paraId="2AEE62D2" w14:textId="0A2C04BC" w:rsidR="00F47A2C" w:rsidRPr="00DE0784" w:rsidRDefault="00F47A2C" w:rsidP="00F47A2C">
                      <w:pPr>
                        <w:pStyle w:val="Legenda"/>
                        <w:rPr>
                          <w:b w:val="0"/>
                          <w:bCs w:val="0"/>
                          <w:noProof/>
                          <w:szCs w:val="20"/>
                        </w:rPr>
                      </w:pPr>
                      <w:bookmarkStart w:id="230" w:name="_Toc91667898"/>
                      <w:r w:rsidRPr="00DE0784">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39</w:t>
                      </w:r>
                      <w:r w:rsidR="00914E7C">
                        <w:rPr>
                          <w:b w:val="0"/>
                          <w:bCs w:val="0"/>
                        </w:rPr>
                        <w:fldChar w:fldCharType="end"/>
                      </w:r>
                      <w:r w:rsidRPr="00DE0784">
                        <w:rPr>
                          <w:b w:val="0"/>
                          <w:bCs w:val="0"/>
                        </w:rPr>
                        <w:t xml:space="preserve">. Drzewo decyzyjne </w:t>
                      </w:r>
                      <w:r>
                        <w:rPr>
                          <w:b w:val="0"/>
                          <w:bCs w:val="0"/>
                        </w:rPr>
                        <w:t xml:space="preserve">dotyczące reguły </w:t>
                      </w:r>
                      <w:r w:rsidR="00C8752E">
                        <w:rPr>
                          <w:b w:val="0"/>
                          <w:bCs w:val="0"/>
                        </w:rPr>
                        <w:t>systemowej RS003</w:t>
                      </w:r>
                      <w:bookmarkEnd w:id="230"/>
                    </w:p>
                  </w:txbxContent>
                </v:textbox>
              </v:shape>
            </w:pict>
          </mc:Fallback>
        </mc:AlternateContent>
      </w:r>
      <w:bookmarkEnd w:id="227"/>
      <w:bookmarkEnd w:id="228"/>
    </w:p>
    <w:p w14:paraId="1F59A141" w14:textId="77777777" w:rsidR="00F47A2C" w:rsidRDefault="00F47A2C" w:rsidP="00D13CBC">
      <w:pPr>
        <w:pStyle w:val="TreAkapitu"/>
        <w:tabs>
          <w:tab w:val="left" w:pos="3330"/>
        </w:tabs>
        <w:ind w:firstLine="0"/>
      </w:pPr>
      <w:r>
        <w:rPr>
          <w:noProof/>
        </w:rPr>
        <w:drawing>
          <wp:anchor distT="0" distB="0" distL="114300" distR="114300" simplePos="0" relativeHeight="251631104" behindDoc="1" locked="0" layoutInCell="1" allowOverlap="1" wp14:anchorId="36FDD4AC" wp14:editId="1F5012CF">
            <wp:simplePos x="0" y="0"/>
            <wp:positionH relativeFrom="page">
              <wp:posOffset>916598</wp:posOffset>
            </wp:positionH>
            <wp:positionV relativeFrom="paragraph">
              <wp:posOffset>293126</wp:posOffset>
            </wp:positionV>
            <wp:extent cx="5749925" cy="4655185"/>
            <wp:effectExtent l="0" t="0" r="0" b="0"/>
            <wp:wrapNone/>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49925" cy="4655185"/>
                    </a:xfrm>
                    <a:prstGeom prst="rect">
                      <a:avLst/>
                    </a:prstGeom>
                    <a:noFill/>
                    <a:ln>
                      <a:noFill/>
                    </a:ln>
                  </pic:spPr>
                </pic:pic>
              </a:graphicData>
            </a:graphic>
          </wp:anchor>
        </w:drawing>
      </w:r>
    </w:p>
    <w:p w14:paraId="4C8BF61B" w14:textId="77777777" w:rsidR="00F47A2C" w:rsidRDefault="00F47A2C" w:rsidP="00F47A2C">
      <w:pPr>
        <w:pStyle w:val="TreAkapitu"/>
        <w:ind w:left="1494" w:firstLine="0"/>
      </w:pPr>
    </w:p>
    <w:p w14:paraId="306D4C31" w14:textId="77777777" w:rsidR="00F47A2C" w:rsidRDefault="00F47A2C" w:rsidP="00F47A2C">
      <w:pPr>
        <w:pStyle w:val="TreAkapitu"/>
        <w:ind w:left="1494" w:firstLine="0"/>
      </w:pPr>
    </w:p>
    <w:p w14:paraId="6C10BA3B" w14:textId="77777777" w:rsidR="00F47A2C" w:rsidRDefault="00F47A2C" w:rsidP="00F47A2C">
      <w:pPr>
        <w:pStyle w:val="TreAkapitu"/>
        <w:ind w:left="1494" w:firstLine="0"/>
      </w:pPr>
    </w:p>
    <w:p w14:paraId="58C55FBF" w14:textId="77777777" w:rsidR="00F47A2C" w:rsidRDefault="00F47A2C" w:rsidP="00F47A2C">
      <w:pPr>
        <w:pStyle w:val="TreAkapitu"/>
        <w:ind w:left="1494" w:firstLine="0"/>
      </w:pPr>
    </w:p>
    <w:p w14:paraId="26F6F509" w14:textId="77777777" w:rsidR="00F47A2C" w:rsidRDefault="00F47A2C" w:rsidP="00F47A2C">
      <w:pPr>
        <w:pStyle w:val="TreAkapitu"/>
        <w:ind w:left="1494" w:firstLine="0"/>
      </w:pPr>
    </w:p>
    <w:p w14:paraId="6B231B28" w14:textId="77777777" w:rsidR="00F47A2C" w:rsidRDefault="00F47A2C" w:rsidP="00F47A2C">
      <w:pPr>
        <w:pStyle w:val="TreAkapitu"/>
        <w:ind w:left="1494" w:firstLine="0"/>
      </w:pPr>
    </w:p>
    <w:p w14:paraId="3CD5B2E9" w14:textId="77777777" w:rsidR="00F47A2C" w:rsidRDefault="00F47A2C" w:rsidP="00F47A2C">
      <w:pPr>
        <w:pStyle w:val="TreAkapitu"/>
        <w:ind w:left="1494" w:firstLine="0"/>
      </w:pPr>
    </w:p>
    <w:p w14:paraId="6D3D6557" w14:textId="77777777" w:rsidR="00F47A2C" w:rsidRDefault="00F47A2C" w:rsidP="00F47A2C">
      <w:pPr>
        <w:pStyle w:val="TreAkapitu"/>
        <w:ind w:left="1494" w:firstLine="0"/>
      </w:pPr>
    </w:p>
    <w:p w14:paraId="6765AC7F" w14:textId="77777777" w:rsidR="00F47A2C" w:rsidRDefault="00F47A2C" w:rsidP="00F47A2C">
      <w:pPr>
        <w:pStyle w:val="TreAkapitu"/>
        <w:ind w:left="1494" w:firstLine="0"/>
      </w:pPr>
    </w:p>
    <w:p w14:paraId="42976193" w14:textId="77777777" w:rsidR="00F47A2C" w:rsidRDefault="00F47A2C" w:rsidP="00F47A2C">
      <w:pPr>
        <w:pStyle w:val="TreAkapitu"/>
        <w:ind w:left="1494" w:firstLine="0"/>
      </w:pPr>
    </w:p>
    <w:p w14:paraId="44870B49" w14:textId="77777777" w:rsidR="00F47A2C" w:rsidRDefault="00F47A2C" w:rsidP="00F47A2C">
      <w:pPr>
        <w:pStyle w:val="TreAkapitu"/>
        <w:ind w:left="1494" w:firstLine="0"/>
      </w:pPr>
    </w:p>
    <w:p w14:paraId="0BC8C2EB" w14:textId="77777777" w:rsidR="00F47A2C" w:rsidRDefault="00F47A2C" w:rsidP="00F47A2C">
      <w:pPr>
        <w:pStyle w:val="TreAkapitu"/>
        <w:ind w:left="1494" w:firstLine="0"/>
      </w:pPr>
    </w:p>
    <w:p w14:paraId="2FEA6B38" w14:textId="77777777" w:rsidR="00F47A2C" w:rsidRDefault="00F47A2C" w:rsidP="00F47A2C">
      <w:pPr>
        <w:pStyle w:val="TreAkapitu"/>
        <w:ind w:left="1494" w:firstLine="0"/>
      </w:pPr>
    </w:p>
    <w:p w14:paraId="4F1FFF83" w14:textId="77777777" w:rsidR="00F47A2C" w:rsidRDefault="00F47A2C" w:rsidP="00F47A2C">
      <w:pPr>
        <w:pStyle w:val="TreAkapitu"/>
        <w:ind w:left="1494" w:firstLine="0"/>
      </w:pPr>
    </w:p>
    <w:p w14:paraId="199A18F6" w14:textId="77777777" w:rsidR="00F47A2C" w:rsidRDefault="00F47A2C" w:rsidP="00F47A2C">
      <w:pPr>
        <w:pStyle w:val="TreAkapitu"/>
        <w:ind w:left="1494" w:firstLine="0"/>
      </w:pPr>
    </w:p>
    <w:p w14:paraId="47BC5D13" w14:textId="77777777" w:rsidR="00F47A2C" w:rsidRDefault="00F47A2C" w:rsidP="00F47A2C">
      <w:pPr>
        <w:pStyle w:val="TreAkapitu"/>
        <w:ind w:left="1494" w:firstLine="0"/>
      </w:pPr>
    </w:p>
    <w:p w14:paraId="204B753A" w14:textId="77777777" w:rsidR="00F47A2C" w:rsidRDefault="00F47A2C" w:rsidP="00F47A2C">
      <w:pPr>
        <w:pStyle w:val="TreAkapitu"/>
        <w:ind w:left="1494" w:firstLine="0"/>
      </w:pPr>
    </w:p>
    <w:p w14:paraId="09DCE4F3" w14:textId="77777777" w:rsidR="00F47A2C" w:rsidRDefault="00F47A2C" w:rsidP="00F47A2C">
      <w:pPr>
        <w:pStyle w:val="TreAkapitu"/>
        <w:ind w:left="1494" w:firstLine="0"/>
      </w:pPr>
    </w:p>
    <w:p w14:paraId="63DA3CE0" w14:textId="307F7026" w:rsidR="00F47A2C" w:rsidRPr="008D70C3" w:rsidRDefault="00F47A2C" w:rsidP="008D70C3">
      <w:pPr>
        <w:pStyle w:val="TreAkapitu"/>
        <w:ind w:firstLine="0"/>
        <w:rPr>
          <w:sz w:val="20"/>
        </w:rPr>
      </w:pPr>
      <w:r w:rsidRPr="00DE0784">
        <w:rPr>
          <w:sz w:val="20"/>
        </w:rPr>
        <w:t>Źródło: Opracowanie własne</w:t>
      </w:r>
    </w:p>
    <w:p w14:paraId="76FC23C5" w14:textId="336E8F79" w:rsidR="008C5828" w:rsidRDefault="008C5828" w:rsidP="00D340D5">
      <w:pPr>
        <w:pStyle w:val="Nagwek2"/>
      </w:pPr>
      <w:bookmarkStart w:id="231" w:name="_Toc8601636"/>
      <w:bookmarkStart w:id="232" w:name="_Toc91668327"/>
      <w:r>
        <w:t xml:space="preserve">Model </w:t>
      </w:r>
      <w:r w:rsidR="001B04A7">
        <w:t>dziedziny systemu</w:t>
      </w:r>
      <w:bookmarkEnd w:id="231"/>
      <w:bookmarkEnd w:id="232"/>
    </w:p>
    <w:p w14:paraId="6DD845BA" w14:textId="23AB3DE6" w:rsidR="000049D6" w:rsidRPr="00C14625" w:rsidRDefault="00C14625" w:rsidP="00662AF9">
      <w:pPr>
        <w:pStyle w:val="TreAkapitu"/>
      </w:pPr>
      <w:r>
        <w:t xml:space="preserve">Model dziedziny systemu przedstawia </w:t>
      </w:r>
      <w:r w:rsidRPr="00C14625">
        <w:t>kolekcj</w:t>
      </w:r>
      <w:r>
        <w:t>e</w:t>
      </w:r>
      <w:r w:rsidRPr="00C14625">
        <w:t xml:space="preserve"> obiektów reprezentujących  modelowany problem</w:t>
      </w:r>
      <w:r>
        <w:t xml:space="preserve">. </w:t>
      </w:r>
      <w:r w:rsidR="003C5A05">
        <w:t>Stanowi on w</w:t>
      </w:r>
      <w:r>
        <w:t>ewnętrzn</w:t>
      </w:r>
      <w:r w:rsidR="003C5A05">
        <w:t>ą</w:t>
      </w:r>
      <w:r>
        <w:t xml:space="preserve"> struktur</w:t>
      </w:r>
      <w:r w:rsidR="003C5A05">
        <w:t>ę</w:t>
      </w:r>
      <w:r w:rsidR="007E0064">
        <w:t xml:space="preserve"> oraz</w:t>
      </w:r>
      <w:r w:rsidR="007E0064" w:rsidRPr="007E0064">
        <w:t xml:space="preserve"> </w:t>
      </w:r>
      <w:r w:rsidR="007E0064">
        <w:t>opis mechanizmu działania systemu, jak również</w:t>
      </w:r>
      <w:r w:rsidR="00D4212F">
        <w:t xml:space="preserve"> </w:t>
      </w:r>
      <w:r w:rsidR="007E0064">
        <w:t xml:space="preserve">przedstawia </w:t>
      </w:r>
      <w:r>
        <w:t>powiązania pomiędzy elementami.</w:t>
      </w:r>
      <w:r w:rsidR="008E7576">
        <w:t xml:space="preserve"> Elementy systemu zwane obiektami posiadają swoją nazwę oraz cechy</w:t>
      </w:r>
      <w:r w:rsidR="004C526B">
        <w:t xml:space="preserve"> </w:t>
      </w:r>
      <w:r w:rsidR="003B4F02">
        <w:t>zwane</w:t>
      </w:r>
      <w:r w:rsidR="004C526B">
        <w:t xml:space="preserve"> </w:t>
      </w:r>
      <w:r w:rsidR="005A3267">
        <w:t>a</w:t>
      </w:r>
      <w:r w:rsidR="004C526B">
        <w:t>trybutami.</w:t>
      </w:r>
      <w:r w:rsidR="00260D26">
        <w:t xml:space="preserve"> Cechy są ukryte wewnątrz nich, zatem nie są przedmiotem współdziałania i nie wpływają na komunikację pomiędzy obiektami.</w:t>
      </w:r>
    </w:p>
    <w:p w14:paraId="41F52D1C" w14:textId="2DA3B766" w:rsidR="001B04A7" w:rsidRDefault="001B04A7" w:rsidP="00D340D5">
      <w:pPr>
        <w:pStyle w:val="Nagwek3"/>
      </w:pPr>
      <w:bookmarkStart w:id="233" w:name="_Toc8601637"/>
      <w:bookmarkStart w:id="234" w:name="_Toc91668328"/>
      <w:r>
        <w:t>Diagram</w:t>
      </w:r>
      <w:r w:rsidR="00AC26B1">
        <w:t>y</w:t>
      </w:r>
      <w:r>
        <w:t xml:space="preserve"> kl</w:t>
      </w:r>
      <w:r w:rsidR="008C5828">
        <w:t>a</w:t>
      </w:r>
      <w:r>
        <w:t>s</w:t>
      </w:r>
      <w:r w:rsidR="000F5E03">
        <w:t xml:space="preserve"> - poziom logiczny (atrybuty)</w:t>
      </w:r>
      <w:bookmarkEnd w:id="233"/>
      <w:bookmarkEnd w:id="234"/>
    </w:p>
    <w:p w14:paraId="7CBF93ED" w14:textId="2F4CC4F0" w:rsidR="00DD2634" w:rsidRPr="00DD2634" w:rsidRDefault="00982450" w:rsidP="00DD2634">
      <w:pPr>
        <w:pStyle w:val="TreAkapitu"/>
      </w:pPr>
      <w:r>
        <w:lastRenderedPageBreak/>
        <w:t>Poniższy diagram przedstawia klasy na poziomie logicznym.</w:t>
      </w:r>
      <w:r w:rsidR="00A42259">
        <w:t xml:space="preserve"> </w:t>
      </w:r>
      <w:r>
        <w:t xml:space="preserve">Wymagania biznesowe zostały przekształcone w opis możliwy do implementacji. Mimo to nie jest to opis szczegółowy, definiujący wszelkie aspekty technologiczne. </w:t>
      </w:r>
      <w:r w:rsidR="0087130A">
        <w:t xml:space="preserve">Model konceptualnym przekształcił się i został rozszerzony </w:t>
      </w:r>
      <w:r>
        <w:t>atrybuty</w:t>
      </w:r>
      <w:r w:rsidR="002B1CEE">
        <w:t xml:space="preserve"> klas</w:t>
      </w:r>
      <w:r>
        <w:t xml:space="preserve"> o ogólnym typie oraz liczebności w związkach</w:t>
      </w:r>
      <w:r w:rsidR="001D267E">
        <w:t xml:space="preserve"> pomiędzy nimi.</w:t>
      </w:r>
    </w:p>
    <w:p w14:paraId="2D053E2F" w14:textId="28DE5170" w:rsidR="00840E7E" w:rsidRPr="00840E7E" w:rsidRDefault="00840E7E" w:rsidP="00840E7E">
      <w:pPr>
        <w:pStyle w:val="Legenda"/>
        <w:jc w:val="both"/>
        <w:rPr>
          <w:b w:val="0"/>
          <w:bCs w:val="0"/>
        </w:rPr>
      </w:pPr>
      <w:bookmarkStart w:id="235" w:name="_Toc91667899"/>
      <w:r w:rsidRPr="00840E7E">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40</w:t>
      </w:r>
      <w:r w:rsidR="00914E7C">
        <w:rPr>
          <w:b w:val="0"/>
          <w:bCs w:val="0"/>
        </w:rPr>
        <w:fldChar w:fldCharType="end"/>
      </w:r>
      <w:r w:rsidRPr="00840E7E">
        <w:rPr>
          <w:b w:val="0"/>
          <w:bCs w:val="0"/>
        </w:rPr>
        <w:t>. Diagram klas</w:t>
      </w:r>
      <w:r w:rsidR="00760D60">
        <w:rPr>
          <w:b w:val="0"/>
          <w:bCs w:val="0"/>
        </w:rPr>
        <w:t xml:space="preserve"> – poziom logiczny</w:t>
      </w:r>
      <w:bookmarkEnd w:id="235"/>
    </w:p>
    <w:p w14:paraId="15333385" w14:textId="79823C54" w:rsidR="00840E7E" w:rsidRDefault="00791628" w:rsidP="00AF1FBE">
      <w:pPr>
        <w:pStyle w:val="TreAkapitu"/>
        <w:jc w:val="center"/>
      </w:pPr>
      <w:r>
        <w:rPr>
          <w:noProof/>
        </w:rPr>
        <w:drawing>
          <wp:inline distT="0" distB="0" distL="0" distR="0" wp14:anchorId="145150AA" wp14:editId="5DEE4153">
            <wp:extent cx="5045069" cy="4489450"/>
            <wp:effectExtent l="0" t="0" r="0" b="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53892" cy="4497301"/>
                    </a:xfrm>
                    <a:prstGeom prst="rect">
                      <a:avLst/>
                    </a:prstGeom>
                  </pic:spPr>
                </pic:pic>
              </a:graphicData>
            </a:graphic>
          </wp:inline>
        </w:drawing>
      </w:r>
    </w:p>
    <w:p w14:paraId="45688330" w14:textId="2B2F0ACE" w:rsidR="00840E7E" w:rsidRPr="00EA196F" w:rsidRDefault="00840E7E" w:rsidP="00840E7E">
      <w:pPr>
        <w:pStyle w:val="TreAkapitu"/>
        <w:rPr>
          <w:sz w:val="20"/>
          <w:szCs w:val="16"/>
        </w:rPr>
      </w:pPr>
      <w:r w:rsidRPr="00EA196F">
        <w:rPr>
          <w:sz w:val="20"/>
          <w:szCs w:val="16"/>
        </w:rPr>
        <w:t>Źródło: Opracowanie własne</w:t>
      </w:r>
    </w:p>
    <w:p w14:paraId="75D05E6A" w14:textId="00ABC513" w:rsidR="001B04A7" w:rsidRDefault="00D660EE" w:rsidP="00D340D5">
      <w:pPr>
        <w:pStyle w:val="Nagwek3"/>
      </w:pPr>
      <w:bookmarkStart w:id="236" w:name="_Toc8601638"/>
      <w:bookmarkStart w:id="237" w:name="_Toc91668329"/>
      <w:r>
        <w:t>Diagramy maszyny stanowej</w:t>
      </w:r>
      <w:bookmarkEnd w:id="236"/>
      <w:bookmarkEnd w:id="237"/>
    </w:p>
    <w:p w14:paraId="58B40B18" w14:textId="16DAB2C6" w:rsidR="00C25456" w:rsidRPr="0007295D" w:rsidRDefault="00C25456" w:rsidP="00C25456">
      <w:pPr>
        <w:pStyle w:val="TreAkapitu"/>
      </w:pPr>
      <w:r>
        <w:t xml:space="preserve">Poniższy diagram stanowi połączenie maszyny stanowej obiektu </w:t>
      </w:r>
      <w:r>
        <w:rPr>
          <w:i/>
          <w:iCs/>
        </w:rPr>
        <w:t>Wniosek</w:t>
      </w:r>
      <w:r>
        <w:t xml:space="preserve"> oraz </w:t>
      </w:r>
      <w:r>
        <w:rPr>
          <w:i/>
          <w:iCs/>
        </w:rPr>
        <w:t>Pożyczka</w:t>
      </w:r>
      <w:r>
        <w:t xml:space="preserve">. Wynika to z tego, iż wniosek jest składany o pożyczkę. W sytuacji kiedy </w:t>
      </w:r>
      <w:r>
        <w:rPr>
          <w:i/>
          <w:iCs/>
        </w:rPr>
        <w:t>Wniosek</w:t>
      </w:r>
      <w:r>
        <w:t xml:space="preserve"> znajduje się w stanie </w:t>
      </w:r>
      <w:r>
        <w:rPr>
          <w:i/>
          <w:iCs/>
        </w:rPr>
        <w:t>Wystawiony</w:t>
      </w:r>
      <w:r>
        <w:t xml:space="preserve">, pożyczkodawca wybierając go oraz deklarując się na udzielenie pożyczki wywołuje tym </w:t>
      </w:r>
      <w:r w:rsidR="00E46115">
        <w:t xml:space="preserve">samym </w:t>
      </w:r>
      <w:r>
        <w:t xml:space="preserve">stan </w:t>
      </w:r>
      <w:r w:rsidR="0007295D">
        <w:rPr>
          <w:i/>
          <w:iCs/>
        </w:rPr>
        <w:t xml:space="preserve">Oczekująca na wpłatę </w:t>
      </w:r>
      <w:r w:rsidR="0007295D">
        <w:t xml:space="preserve">obiektu </w:t>
      </w:r>
      <w:r w:rsidR="0007295D">
        <w:rPr>
          <w:i/>
          <w:iCs/>
        </w:rPr>
        <w:t>Pożyczka</w:t>
      </w:r>
      <w:r w:rsidR="0007295D">
        <w:t>.</w:t>
      </w:r>
      <w:r w:rsidR="00E22F18">
        <w:t xml:space="preserve"> </w:t>
      </w:r>
    </w:p>
    <w:p w14:paraId="2844EE27" w14:textId="151600FA" w:rsidR="00545252" w:rsidRDefault="00545252" w:rsidP="00CB2F8A">
      <w:pPr>
        <w:pStyle w:val="Legenda"/>
        <w:ind w:left="709"/>
        <w:jc w:val="both"/>
        <w:rPr>
          <w:b w:val="0"/>
          <w:bCs w:val="0"/>
          <w:i/>
          <w:iCs/>
        </w:rPr>
      </w:pPr>
    </w:p>
    <w:p w14:paraId="5BFDB8AB" w14:textId="3434F081" w:rsidR="00BB1C3D" w:rsidRDefault="007B4F58" w:rsidP="004A3CE7">
      <w:bookmarkStart w:id="238" w:name="_Toc91667900"/>
      <w:r>
        <w:rPr>
          <w:noProof/>
        </w:rPr>
        <w:drawing>
          <wp:anchor distT="0" distB="0" distL="114300" distR="114300" simplePos="0" relativeHeight="251660800" behindDoc="1" locked="0" layoutInCell="1" allowOverlap="1" wp14:anchorId="122D0FB7" wp14:editId="184CFADA">
            <wp:simplePos x="0" y="0"/>
            <wp:positionH relativeFrom="column">
              <wp:posOffset>32385</wp:posOffset>
            </wp:positionH>
            <wp:positionV relativeFrom="paragraph">
              <wp:posOffset>280035</wp:posOffset>
            </wp:positionV>
            <wp:extent cx="6042025" cy="4206875"/>
            <wp:effectExtent l="0" t="0" r="0" b="0"/>
            <wp:wrapTight wrapText="bothSides">
              <wp:wrapPolygon edited="0">
                <wp:start x="0" y="0"/>
                <wp:lineTo x="0" y="21518"/>
                <wp:lineTo x="21521" y="21518"/>
                <wp:lineTo x="21521" y="0"/>
                <wp:lineTo x="0" y="0"/>
              </wp:wrapPolygon>
            </wp:wrapTight>
            <wp:docPr id="52"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6042025" cy="4206875"/>
                    </a:xfrm>
                    <a:prstGeom prst="rect">
                      <a:avLst/>
                    </a:prstGeom>
                  </pic:spPr>
                </pic:pic>
              </a:graphicData>
            </a:graphic>
            <wp14:sizeRelH relativeFrom="margin">
              <wp14:pctWidth>0</wp14:pctWidth>
            </wp14:sizeRelH>
            <wp14:sizeRelV relativeFrom="margin">
              <wp14:pctHeight>0</wp14:pctHeight>
            </wp14:sizeRelV>
          </wp:anchor>
        </w:drawing>
      </w:r>
      <w:r w:rsidRPr="00BB1C3D">
        <w:t xml:space="preserve">Rysunek </w:t>
      </w:r>
      <w:fldSimple w:instr=" SEQ Rysunek \* ARABIC ">
        <w:r w:rsidR="00300C49">
          <w:rPr>
            <w:noProof/>
          </w:rPr>
          <w:t>41</w:t>
        </w:r>
      </w:fldSimple>
      <w:r w:rsidRPr="00BB1C3D">
        <w:t xml:space="preserve">. Diagram maszyny stanowej </w:t>
      </w:r>
      <w:r w:rsidRPr="0073543D">
        <w:rPr>
          <w:i/>
          <w:iCs/>
        </w:rPr>
        <w:t>wniosek o pożyczkę</w:t>
      </w:r>
      <w:bookmarkEnd w:id="238"/>
    </w:p>
    <w:p w14:paraId="4709CF5D" w14:textId="77ECE698" w:rsidR="00BB1C3D" w:rsidRPr="00D33397" w:rsidRDefault="00BB1C3D" w:rsidP="00CB2F8A">
      <w:pPr>
        <w:pStyle w:val="TreAkapitu"/>
        <w:rPr>
          <w:sz w:val="20"/>
          <w:szCs w:val="16"/>
        </w:rPr>
      </w:pPr>
      <w:r w:rsidRPr="00D33397">
        <w:rPr>
          <w:sz w:val="20"/>
          <w:szCs w:val="16"/>
        </w:rPr>
        <w:t>Źródło: opracowanie własne</w:t>
      </w:r>
    </w:p>
    <w:p w14:paraId="55C30124" w14:textId="43D6F169" w:rsidR="002D2259" w:rsidRDefault="00D660EE" w:rsidP="00D340D5">
      <w:pPr>
        <w:pStyle w:val="Nagwek3"/>
      </w:pPr>
      <w:bookmarkStart w:id="239" w:name="_Toc8601639"/>
      <w:bookmarkStart w:id="240" w:name="_Toc91668330"/>
      <w:r>
        <w:t>Diagramy sekwencji</w:t>
      </w:r>
      <w:r w:rsidR="00694EDB">
        <w:t xml:space="preserve"> - poziom konceptualny</w:t>
      </w:r>
      <w:bookmarkEnd w:id="239"/>
      <w:bookmarkEnd w:id="240"/>
    </w:p>
    <w:p w14:paraId="778516A5" w14:textId="77777777" w:rsidR="00726AB8" w:rsidRPr="00803EA0" w:rsidRDefault="00726AB8" w:rsidP="00726AB8">
      <w:pPr>
        <w:pStyle w:val="TreAkapitu"/>
      </w:pPr>
      <w:proofErr w:type="spellStart"/>
      <w:r>
        <w:t>Pozyczkodawca</w:t>
      </w:r>
      <w:proofErr w:type="spellEnd"/>
    </w:p>
    <w:p w14:paraId="47C2A7F6" w14:textId="77777777" w:rsidR="00726AB8" w:rsidRDefault="00726AB8" w:rsidP="00726AB8">
      <w:pPr>
        <w:pStyle w:val="TreAkapitu"/>
      </w:pPr>
      <w:proofErr w:type="spellStart"/>
      <w:r>
        <w:t>przeglądajWnioski</w:t>
      </w:r>
      <w:proofErr w:type="spellEnd"/>
      <w:r>
        <w:t>() [</w:t>
      </w:r>
      <w:proofErr w:type="spellStart"/>
      <w:r>
        <w:t>user</w:t>
      </w:r>
      <w:proofErr w:type="spellEnd"/>
      <w:r>
        <w:t xml:space="preserve">] -&gt; </w:t>
      </w:r>
      <w:proofErr w:type="spellStart"/>
      <w:r>
        <w:t>wyświetlWnioski</w:t>
      </w:r>
      <w:proofErr w:type="spellEnd"/>
      <w:r>
        <w:t xml:space="preserve">() [system] -&gt; </w:t>
      </w:r>
      <w:proofErr w:type="spellStart"/>
      <w:r>
        <w:t>wybierzWniosek</w:t>
      </w:r>
      <w:proofErr w:type="spellEnd"/>
      <w:r>
        <w:t>() [</w:t>
      </w:r>
      <w:proofErr w:type="spellStart"/>
      <w:r>
        <w:t>user</w:t>
      </w:r>
      <w:proofErr w:type="spellEnd"/>
      <w:r>
        <w:t xml:space="preserve">]-&gt; </w:t>
      </w:r>
      <w:proofErr w:type="spellStart"/>
      <w:r>
        <w:t>wyswietlWniosek</w:t>
      </w:r>
      <w:proofErr w:type="spellEnd"/>
      <w:r>
        <w:t xml:space="preserve">() [system] -&gt; </w:t>
      </w:r>
      <w:proofErr w:type="spellStart"/>
      <w:r>
        <w:t>udzielPozyczki</w:t>
      </w:r>
      <w:proofErr w:type="spellEnd"/>
      <w:r>
        <w:t>() [</w:t>
      </w:r>
      <w:proofErr w:type="spellStart"/>
      <w:r>
        <w:t>pozyczka</w:t>
      </w:r>
      <w:proofErr w:type="spellEnd"/>
      <w:r>
        <w:t>]-&gt; obciąż(Kwota)[</w:t>
      </w:r>
      <w:proofErr w:type="spellStart"/>
      <w:r>
        <w:t>Rachunek_user</w:t>
      </w:r>
      <w:proofErr w:type="spellEnd"/>
      <w:r>
        <w:t xml:space="preserve">] -&gt; </w:t>
      </w:r>
      <w:proofErr w:type="spellStart"/>
      <w:r>
        <w:t>wyswietlPotwierdzenie</w:t>
      </w:r>
      <w:proofErr w:type="spellEnd"/>
      <w:r>
        <w:t>() [system]</w:t>
      </w:r>
    </w:p>
    <w:p w14:paraId="11B25120" w14:textId="77777777" w:rsidR="00726AB8" w:rsidRDefault="00726AB8" w:rsidP="00726AB8">
      <w:pPr>
        <w:pStyle w:val="TreAkapitu"/>
      </w:pPr>
      <w:r>
        <w:t>Pożyczkobiorca</w:t>
      </w:r>
    </w:p>
    <w:p w14:paraId="2F4AD65C" w14:textId="53DBCA7E" w:rsidR="002435EE" w:rsidRDefault="00726AB8" w:rsidP="00726AB8">
      <w:pPr>
        <w:pStyle w:val="TreAkapitu"/>
      </w:pPr>
      <w:proofErr w:type="spellStart"/>
      <w:r>
        <w:t>dodajWniosek</w:t>
      </w:r>
      <w:proofErr w:type="spellEnd"/>
      <w:r>
        <w:t xml:space="preserve">() -&gt; </w:t>
      </w:r>
      <w:proofErr w:type="spellStart"/>
      <w:r>
        <w:t>wprowadzDane</w:t>
      </w:r>
      <w:proofErr w:type="spellEnd"/>
      <w:r>
        <w:t>() -&gt; weryfiku</w:t>
      </w:r>
      <w:r w:rsidR="00100F4D">
        <w:t>j</w:t>
      </w:r>
      <w:r>
        <w:t xml:space="preserve">() [system] -&gt; </w:t>
      </w:r>
      <w:proofErr w:type="spellStart"/>
      <w:r>
        <w:t>wystawWniosek</w:t>
      </w:r>
      <w:proofErr w:type="spellEnd"/>
      <w:r>
        <w:t>() [system</w:t>
      </w:r>
      <w:r w:rsidR="009B5110">
        <w:t>/dodany do BD</w:t>
      </w:r>
      <w:r>
        <w:t>]</w:t>
      </w:r>
      <w:r w:rsidR="000A1570">
        <w:t xml:space="preserve"> -&gt;</w:t>
      </w:r>
    </w:p>
    <w:p w14:paraId="00DEFA6B" w14:textId="1C475659" w:rsidR="00726AB8" w:rsidRPr="002901D4" w:rsidRDefault="002435EE" w:rsidP="00726AB8">
      <w:pPr>
        <w:pStyle w:val="TreAkapitu"/>
      </w:pPr>
      <w:proofErr w:type="spellStart"/>
      <w:r>
        <w:t>statusWniosku</w:t>
      </w:r>
      <w:proofErr w:type="spellEnd"/>
      <w:r>
        <w:t>()</w:t>
      </w:r>
      <w:r w:rsidR="00726AB8">
        <w:t xml:space="preserve"> </w:t>
      </w:r>
    </w:p>
    <w:p w14:paraId="27F83139" w14:textId="77777777" w:rsidR="00726AB8" w:rsidRPr="00726AB8" w:rsidRDefault="00726AB8" w:rsidP="00726AB8">
      <w:pPr>
        <w:pStyle w:val="TreAkapitu"/>
      </w:pPr>
    </w:p>
    <w:p w14:paraId="350FAD00" w14:textId="77777777" w:rsidR="002D2259" w:rsidRDefault="002D2259" w:rsidP="00D340D5">
      <w:pPr>
        <w:pStyle w:val="Nagwek2"/>
      </w:pPr>
      <w:bookmarkStart w:id="241" w:name="_Toc8601640"/>
      <w:bookmarkStart w:id="242" w:name="_Toc91668331"/>
      <w:r w:rsidRPr="00CB1632">
        <w:t>Wnioski</w:t>
      </w:r>
      <w:bookmarkEnd w:id="241"/>
      <w:bookmarkEnd w:id="242"/>
    </w:p>
    <w:p w14:paraId="356CBA8F" w14:textId="77777777" w:rsidR="002D2259" w:rsidRPr="00090F3B" w:rsidRDefault="002D2259" w:rsidP="002D2259">
      <w:pPr>
        <w:pStyle w:val="TreAkapitu"/>
      </w:pPr>
    </w:p>
    <w:p w14:paraId="24CA1526" w14:textId="77777777" w:rsidR="008D7643" w:rsidRDefault="008D7643" w:rsidP="00695A09">
      <w:pPr>
        <w:pStyle w:val="TreAkapitu"/>
        <w:ind w:firstLine="0"/>
        <w:rPr>
          <w:sz w:val="28"/>
        </w:rPr>
      </w:pPr>
    </w:p>
    <w:p w14:paraId="07F34D6D" w14:textId="77777777" w:rsidR="00126431" w:rsidRPr="00D340D5" w:rsidRDefault="005D2C07" w:rsidP="00D340D5">
      <w:pPr>
        <w:pStyle w:val="Nagwek1"/>
      </w:pPr>
      <w:bookmarkStart w:id="243" w:name="_Toc8601641"/>
      <w:bookmarkStart w:id="244" w:name="_Toc91668332"/>
      <w:r w:rsidRPr="00D340D5">
        <w:lastRenderedPageBreak/>
        <w:t>PROJEKT</w:t>
      </w:r>
      <w:r w:rsidR="00E43768" w:rsidRPr="00D340D5">
        <w:t xml:space="preserve"> systemu informatycznego</w:t>
      </w:r>
      <w:bookmarkEnd w:id="243"/>
      <w:bookmarkEnd w:id="244"/>
    </w:p>
    <w:p w14:paraId="1BEDF6B0" w14:textId="06E27AB7" w:rsidR="00126431" w:rsidRDefault="00126431" w:rsidP="00D340D5">
      <w:pPr>
        <w:pStyle w:val="Nagwek2"/>
      </w:pPr>
      <w:bookmarkStart w:id="245" w:name="_Toc8601642"/>
      <w:bookmarkStart w:id="246" w:name="_Toc91668333"/>
      <w:r w:rsidRPr="00327C91">
        <w:t>Wprowadzenie</w:t>
      </w:r>
      <w:bookmarkEnd w:id="245"/>
      <w:bookmarkEnd w:id="246"/>
    </w:p>
    <w:p w14:paraId="4E41E461" w14:textId="0CE36E06" w:rsidR="00BC62C1" w:rsidRPr="00BC62C1" w:rsidRDefault="00FA5600" w:rsidP="00695A09">
      <w:pPr>
        <w:pStyle w:val="TreAkapitu"/>
      </w:pPr>
      <w:r>
        <w:t xml:space="preserve">W niniejszym rozdziale zostanie opracowana strategia projektowania systemu informatycznego, która pozwala na przedstawienie koncepcji wykonania </w:t>
      </w:r>
      <w:r w:rsidR="00CF2D1A">
        <w:t>systemu</w:t>
      </w:r>
      <w:r>
        <w:t xml:space="preserve"> </w:t>
      </w:r>
      <w:r w:rsidR="00CF2D1A">
        <w:t>w różnych wariantach</w:t>
      </w:r>
      <w:r>
        <w:t xml:space="preserve">, uwzględniając </w:t>
      </w:r>
      <w:r w:rsidR="003C6F6E">
        <w:t xml:space="preserve">przy tym </w:t>
      </w:r>
      <w:r>
        <w:t xml:space="preserve">przeprowadzoną analizę biznesową oraz techniczną. </w:t>
      </w:r>
      <w:r w:rsidR="00ED7A74">
        <w:t>Proces projektowania systemu informatycznego polega na określeniu architektury sprzętowej i oprogramowania, a ponadto części składowych takich jak komponenty, interfejsy, mechanizmy bezpieczeństwa oraz algorytmy</w:t>
      </w:r>
      <w:r w:rsidR="00F74785">
        <w:t xml:space="preserve">. </w:t>
      </w:r>
      <w:r w:rsidR="00B323A9">
        <w:t>W etapie projektu systemu informatycznego następuje przejście od modeli konceptualnych do modeli implementacyjnych.</w:t>
      </w:r>
    </w:p>
    <w:p w14:paraId="131D783C" w14:textId="4271715B" w:rsidR="00126431" w:rsidRDefault="00CB3361" w:rsidP="00D340D5">
      <w:pPr>
        <w:pStyle w:val="Nagwek2"/>
      </w:pPr>
      <w:bookmarkStart w:id="247" w:name="_Toc8601643"/>
      <w:bookmarkStart w:id="248" w:name="_Toc91668334"/>
      <w:r>
        <w:t>S</w:t>
      </w:r>
      <w:r w:rsidR="000C0F7F" w:rsidRPr="000C0F7F">
        <w:t>trategi</w:t>
      </w:r>
      <w:r w:rsidR="00A552F2">
        <w:t>a</w:t>
      </w:r>
      <w:r w:rsidR="000C0F7F" w:rsidRPr="000C0F7F">
        <w:t xml:space="preserve"> projektowania systemu informatycznego</w:t>
      </w:r>
      <w:bookmarkEnd w:id="247"/>
      <w:bookmarkEnd w:id="248"/>
    </w:p>
    <w:p w14:paraId="15169225" w14:textId="6FFED381" w:rsidR="00771F1D" w:rsidRDefault="00771F1D" w:rsidP="00771F1D">
      <w:pPr>
        <w:pStyle w:val="TreAkapitu"/>
      </w:pPr>
      <w:r w:rsidRPr="00771F1D">
        <w:t>Strategia projektowania systemu informatycznego pozwala przedstawić koncepcję wykonania różnych wariantów oprogramowania na podstawie przeprowadzonej analizy (biznesowej i systemowej).</w:t>
      </w:r>
      <w:r>
        <w:t xml:space="preserve"> Wyróżniamy 3 warianty:</w:t>
      </w:r>
    </w:p>
    <w:p w14:paraId="1E04E5BD" w14:textId="23284F49" w:rsidR="00771F1D" w:rsidRDefault="00771F1D" w:rsidP="001B77AC">
      <w:pPr>
        <w:pStyle w:val="TreAkapitu"/>
        <w:numPr>
          <w:ilvl w:val="0"/>
          <w:numId w:val="51"/>
        </w:numPr>
      </w:pPr>
      <w:r>
        <w:t>Minimalny</w:t>
      </w:r>
    </w:p>
    <w:p w14:paraId="28BFDB25" w14:textId="1C641AD5" w:rsidR="00771F1D" w:rsidRDefault="00771F1D" w:rsidP="001B77AC">
      <w:pPr>
        <w:pStyle w:val="TreAkapitu"/>
        <w:numPr>
          <w:ilvl w:val="0"/>
          <w:numId w:val="51"/>
        </w:numPr>
      </w:pPr>
      <w:r>
        <w:t>Maksymalny</w:t>
      </w:r>
    </w:p>
    <w:p w14:paraId="53AAF8B0" w14:textId="6DCE115F" w:rsidR="00771F1D" w:rsidRPr="00771F1D" w:rsidRDefault="00771F1D" w:rsidP="001B77AC">
      <w:pPr>
        <w:pStyle w:val="TreAkapitu"/>
        <w:numPr>
          <w:ilvl w:val="0"/>
          <w:numId w:val="51"/>
        </w:numPr>
      </w:pPr>
      <w:r>
        <w:t>Realny</w:t>
      </w:r>
    </w:p>
    <w:p w14:paraId="6C9A5569" w14:textId="0F0BCF71" w:rsidR="00126431" w:rsidRDefault="00CB3361" w:rsidP="00D340D5">
      <w:pPr>
        <w:pStyle w:val="Nagwek3"/>
      </w:pPr>
      <w:bookmarkStart w:id="249" w:name="_Toc8601644"/>
      <w:bookmarkStart w:id="250" w:name="_Toc91668335"/>
      <w:r>
        <w:t>Wariant minimalny</w:t>
      </w:r>
      <w:bookmarkEnd w:id="249"/>
      <w:bookmarkEnd w:id="250"/>
    </w:p>
    <w:p w14:paraId="5321E111" w14:textId="03DFBCCF" w:rsidR="006E4830" w:rsidRPr="006D76AB" w:rsidRDefault="006E4830" w:rsidP="006E4830">
      <w:pPr>
        <w:pStyle w:val="TreAkapitu"/>
      </w:pPr>
      <w:r>
        <w:t xml:space="preserve">Wariant minimalny to wariant, w którym istnieje sieć łańcucha bloków, składająca się z węzłów. Sieć wchodzi w interakcje z aplikacją, która składa się jedynie z warstwy logiki biznesowej. </w:t>
      </w:r>
      <w:r w:rsidR="006D76AB">
        <w:t xml:space="preserve">Do sieci został wdrożony </w:t>
      </w:r>
      <w:r w:rsidR="006D76AB">
        <w:rPr>
          <w:i/>
          <w:iCs/>
        </w:rPr>
        <w:t>chaincode</w:t>
      </w:r>
      <w:r w:rsidR="006D76AB">
        <w:t xml:space="preserve">. </w:t>
      </w:r>
    </w:p>
    <w:p w14:paraId="77CB7F26" w14:textId="08F2D556" w:rsidR="00126431" w:rsidRDefault="00CB3361" w:rsidP="00D340D5">
      <w:pPr>
        <w:pStyle w:val="Nagwek3"/>
      </w:pPr>
      <w:bookmarkStart w:id="251" w:name="_Toc8601645"/>
      <w:bookmarkStart w:id="252" w:name="_Toc91668336"/>
      <w:r>
        <w:t>Wariant maksymalny</w:t>
      </w:r>
      <w:bookmarkEnd w:id="251"/>
      <w:bookmarkEnd w:id="252"/>
    </w:p>
    <w:p w14:paraId="66EEF9BD" w14:textId="4EB8E132" w:rsidR="006F493A" w:rsidRPr="006F493A" w:rsidRDefault="006F493A" w:rsidP="006F493A">
      <w:pPr>
        <w:pStyle w:val="TreAkapitu"/>
      </w:pPr>
      <w:r>
        <w:t xml:space="preserve">Wariant maksymalny obejmuje utworzenie sieci łańcucha bloków, która wchodzi w interakcje z aplikacją, składającej się z warstwy logiki biznesowej oraz prezentacji. </w:t>
      </w:r>
      <w:r w:rsidR="00123942">
        <w:t xml:space="preserve">Został wdrożony do sieci </w:t>
      </w:r>
      <w:r w:rsidR="00123942" w:rsidRPr="00123942">
        <w:rPr>
          <w:i/>
          <w:iCs/>
        </w:rPr>
        <w:t>chaincode</w:t>
      </w:r>
      <w:r w:rsidR="00123942">
        <w:t xml:space="preserve">. </w:t>
      </w:r>
      <w:r w:rsidR="00682992">
        <w:t xml:space="preserve">Baza danych została w pełni zintegrowana z węzłami. </w:t>
      </w:r>
      <w:r w:rsidR="00B57DB3">
        <w:t xml:space="preserve">System jest dostępny dla klientów poprzez przeglądarkę. </w:t>
      </w:r>
      <w:r w:rsidRPr="00123942">
        <w:t>Wszystkie</w:t>
      </w:r>
      <w:r>
        <w:t xml:space="preserve"> zdefiniowane wymagania co do systemu zostały spełnione. </w:t>
      </w:r>
      <w:r w:rsidR="007A7FB8">
        <w:t xml:space="preserve">Przebieg procesów biznesowych jest realizowany dokładnie tak jak zostało to zamodelowane.. </w:t>
      </w:r>
      <w:r>
        <w:t>Zaimplementowane zostały wszystkie zaprojektowane algorytmy</w:t>
      </w:r>
      <w:r w:rsidR="00134590">
        <w:t xml:space="preserve">, </w:t>
      </w:r>
      <w:r w:rsidR="007B6142">
        <w:t>mechanizmy bezpieczeństwa</w:t>
      </w:r>
      <w:r w:rsidR="00134590">
        <w:t xml:space="preserve"> oraz sposoby monitorowania systemu</w:t>
      </w:r>
      <w:r>
        <w:t>.</w:t>
      </w:r>
      <w:r w:rsidR="0035702F">
        <w:t xml:space="preserve"> </w:t>
      </w:r>
    </w:p>
    <w:p w14:paraId="54D9C51F" w14:textId="2161F4D7" w:rsidR="00126431" w:rsidRDefault="00CB3361" w:rsidP="00D340D5">
      <w:pPr>
        <w:pStyle w:val="Nagwek3"/>
      </w:pPr>
      <w:bookmarkStart w:id="253" w:name="_Toc8601646"/>
      <w:bookmarkStart w:id="254" w:name="_Toc91668337"/>
      <w:r>
        <w:t>Wariant realny</w:t>
      </w:r>
      <w:bookmarkEnd w:id="253"/>
      <w:bookmarkEnd w:id="254"/>
    </w:p>
    <w:p w14:paraId="382C7B42" w14:textId="1252B6BF" w:rsidR="00113DB1" w:rsidRPr="006F493A" w:rsidRDefault="00113DB1" w:rsidP="00113DB1">
      <w:pPr>
        <w:pStyle w:val="TreAkapitu"/>
      </w:pPr>
      <w:r>
        <w:lastRenderedPageBreak/>
        <w:t xml:space="preserve">Wariant </w:t>
      </w:r>
      <w:r w:rsidR="009A06AE">
        <w:t>realny</w:t>
      </w:r>
      <w:r>
        <w:t xml:space="preserve"> obejmuje utworzenie sieci łańcucha bloków, która wchodzi w interakcje z aplikacją, składającej się z warstwy logiki biznesowej. Został wdrożony do sieci </w:t>
      </w:r>
      <w:r w:rsidRPr="00123942">
        <w:rPr>
          <w:i/>
          <w:iCs/>
        </w:rPr>
        <w:t>chaincode</w:t>
      </w:r>
      <w:r>
        <w:t xml:space="preserve">. </w:t>
      </w:r>
      <w:r w:rsidR="00EB7026">
        <w:t>Została utworzona b</w:t>
      </w:r>
      <w:r>
        <w:t xml:space="preserve">aza danych. </w:t>
      </w:r>
      <w:r w:rsidR="0084581B">
        <w:t>Zdefiniowane</w:t>
      </w:r>
      <w:r>
        <w:t xml:space="preserve"> wymagania co do systemu zostały spełnione</w:t>
      </w:r>
      <w:r w:rsidR="0084581B">
        <w:t xml:space="preserve"> w 7</w:t>
      </w:r>
      <w:r w:rsidR="00DE6C7A">
        <w:t>0</w:t>
      </w:r>
      <w:r w:rsidR="0084581B">
        <w:t>%</w:t>
      </w:r>
      <w:r>
        <w:t xml:space="preserve">. </w:t>
      </w:r>
      <w:r w:rsidR="007B6142">
        <w:t>Procesy biznesowe realizowane są w znacznym uproszczeniu. Wprowadzono mechanizmy bezpieczeństwa oraz algorytmy dotyczące przebiegu transakcji</w:t>
      </w:r>
      <w:r w:rsidR="00547120">
        <w:t>.</w:t>
      </w:r>
    </w:p>
    <w:p w14:paraId="45FA8E28" w14:textId="77777777" w:rsidR="00113DB1" w:rsidRPr="00113DB1" w:rsidRDefault="00113DB1" w:rsidP="00113DB1">
      <w:pPr>
        <w:pStyle w:val="TreAkapitu"/>
      </w:pPr>
    </w:p>
    <w:p w14:paraId="416C1AE4" w14:textId="1901BDB5" w:rsidR="00CB3361" w:rsidRDefault="00CB3361" w:rsidP="00D340D5">
      <w:pPr>
        <w:pStyle w:val="Nagwek3"/>
      </w:pPr>
      <w:bookmarkStart w:id="255" w:name="_Toc8601647"/>
      <w:bookmarkStart w:id="256" w:name="_Toc91668338"/>
      <w:r>
        <w:t>Wybór wariantu</w:t>
      </w:r>
      <w:r w:rsidR="00410078">
        <w:t xml:space="preserve"> projektowania systemu informatycznego</w:t>
      </w:r>
      <w:bookmarkEnd w:id="255"/>
      <w:bookmarkEnd w:id="256"/>
    </w:p>
    <w:p w14:paraId="72D78525" w14:textId="799AA985" w:rsidR="009B3663" w:rsidRPr="009B3663" w:rsidRDefault="009B3663" w:rsidP="009B3663">
      <w:pPr>
        <w:pStyle w:val="TreAkapitu"/>
      </w:pPr>
      <w:r>
        <w:t>A bo ja wiem</w:t>
      </w:r>
    </w:p>
    <w:p w14:paraId="6B50747E" w14:textId="26340AA0" w:rsidR="00E30AAE" w:rsidRDefault="00E30AAE" w:rsidP="00D340D5">
      <w:pPr>
        <w:pStyle w:val="Nagwek2"/>
      </w:pPr>
      <w:bookmarkStart w:id="257" w:name="_Toc8601648"/>
      <w:bookmarkStart w:id="258" w:name="_Toc91668339"/>
      <w:r>
        <w:t xml:space="preserve">Architektura </w:t>
      </w:r>
      <w:r w:rsidR="00C7102B">
        <w:t xml:space="preserve">wysokopoziomowa </w:t>
      </w:r>
      <w:r w:rsidR="00F314CE">
        <w:t>systemu</w:t>
      </w:r>
      <w:bookmarkEnd w:id="257"/>
      <w:bookmarkEnd w:id="258"/>
    </w:p>
    <w:p w14:paraId="358872E5" w14:textId="687104E1" w:rsidR="005E0135" w:rsidRPr="005E0135" w:rsidRDefault="005E0135" w:rsidP="005E0135">
      <w:pPr>
        <w:pStyle w:val="TreAkapitu"/>
      </w:pPr>
      <w:r w:rsidRPr="005E0135">
        <w:t>„Architektura [systemów] określa podział oprogramowania na komponenty oraz definiuje funkcje tych komponentów i występujące między nimi relacje. Opis architektury oprogramowania pełni w projekcie rolę schematu jego budowy. Poza zakresem projektu architektury oprogramowania pozostaje określenie sposobu realizacji komponentów, nazywane niekiedy projektowaniem szczegółowym. Opracowanie architektury oprogramowania jest zadaniem twórczym, którego treścią jest definiowanie komponentów, których współdziałanie zapewni realizację wymaganego zachowania systemu.”</w:t>
      </w:r>
      <w:r>
        <w:t xml:space="preserve"> </w:t>
      </w:r>
      <w:r w:rsidRPr="005E0135">
        <w:t xml:space="preserve">– </w:t>
      </w:r>
      <w:proofErr w:type="spellStart"/>
      <w:r w:rsidRPr="005E0135">
        <w:t>K.Sacha</w:t>
      </w:r>
      <w:proofErr w:type="spellEnd"/>
      <w:r w:rsidRPr="005E0135">
        <w:t xml:space="preserve"> Inżynieria oprogramowania.</w:t>
      </w:r>
    </w:p>
    <w:p w14:paraId="0891F38C" w14:textId="77777777" w:rsidR="00F96263" w:rsidRDefault="00F96263" w:rsidP="00D340D5">
      <w:pPr>
        <w:pStyle w:val="Nagwek3"/>
      </w:pPr>
      <w:bookmarkStart w:id="259" w:name="_Toc8601649"/>
      <w:bookmarkStart w:id="260" w:name="_Toc91668340"/>
      <w:r>
        <w:t>Decyzje architektoniczne</w:t>
      </w:r>
      <w:bookmarkEnd w:id="259"/>
      <w:bookmarkEnd w:id="260"/>
    </w:p>
    <w:p w14:paraId="6238F961" w14:textId="77777777" w:rsidR="00F96263" w:rsidRPr="00C74714" w:rsidRDefault="00F96263" w:rsidP="00F96263">
      <w:pPr>
        <w:pStyle w:val="TreAkapitu"/>
      </w:pPr>
      <w:r w:rsidRPr="00C74714">
        <w:rPr>
          <w:highlight w:val="yellow"/>
        </w:rPr>
        <w:t xml:space="preserve">Specyfikacja wszystkich kluczowych decyzji </w:t>
      </w:r>
      <w:r>
        <w:rPr>
          <w:highlight w:val="yellow"/>
        </w:rPr>
        <w:t xml:space="preserve">podjętych na etapie projektowania systemu i </w:t>
      </w:r>
      <w:r w:rsidRPr="00C74714">
        <w:rPr>
          <w:highlight w:val="yellow"/>
        </w:rPr>
        <w:t xml:space="preserve">wpływających na </w:t>
      </w:r>
      <w:r>
        <w:rPr>
          <w:highlight w:val="yellow"/>
        </w:rPr>
        <w:t xml:space="preserve">jego </w:t>
      </w:r>
      <w:r w:rsidRPr="00C74714">
        <w:rPr>
          <w:highlight w:val="yellow"/>
        </w:rPr>
        <w:t>architekturę.</w:t>
      </w:r>
    </w:p>
    <w:p w14:paraId="3EC3EEEE" w14:textId="77777777" w:rsidR="00A86A2B" w:rsidRDefault="00A86A2B" w:rsidP="00D340D5">
      <w:pPr>
        <w:pStyle w:val="Nagwek3"/>
      </w:pPr>
      <w:bookmarkStart w:id="261" w:name="_Toc8601650"/>
      <w:bookmarkStart w:id="262" w:name="_Toc91668341"/>
      <w:r>
        <w:t>Wzorce architektoniczne</w:t>
      </w:r>
      <w:bookmarkEnd w:id="261"/>
      <w:bookmarkEnd w:id="262"/>
    </w:p>
    <w:p w14:paraId="7DB2017D" w14:textId="34746170" w:rsidR="00D97D85" w:rsidRDefault="00D97D85" w:rsidP="00D97D85">
      <w:pPr>
        <w:pStyle w:val="TreAkapitu"/>
      </w:pPr>
      <w:r w:rsidRPr="00D97D85">
        <w:rPr>
          <w:highlight w:val="yellow"/>
        </w:rPr>
        <w:t xml:space="preserve">Wzorce architektoniczne (ang. </w:t>
      </w:r>
      <w:proofErr w:type="spellStart"/>
      <w:r w:rsidRPr="00D97D85">
        <w:rPr>
          <w:i/>
          <w:highlight w:val="yellow"/>
        </w:rPr>
        <w:t>architectural</w:t>
      </w:r>
      <w:proofErr w:type="spellEnd"/>
      <w:r w:rsidRPr="00D97D85">
        <w:rPr>
          <w:i/>
          <w:highlight w:val="yellow"/>
        </w:rPr>
        <w:t xml:space="preserve"> </w:t>
      </w:r>
      <w:proofErr w:type="spellStart"/>
      <w:r w:rsidRPr="00D97D85">
        <w:rPr>
          <w:i/>
          <w:highlight w:val="yellow"/>
        </w:rPr>
        <w:t>pattern</w:t>
      </w:r>
      <w:proofErr w:type="spellEnd"/>
      <w:r w:rsidRPr="00D97D85">
        <w:rPr>
          <w:highlight w:val="yellow"/>
        </w:rPr>
        <w:t>) uznany i sprawdzony sposób rozwiązania danego problemu z zakresu architektury oprogramowania. Określają one ogólną strukturę systemu informatycznego danego typu, elementy z jakich się składa, zakres funkcji realizowany przez dany element jak również zasady komunikacji pomiędzy poszczególnymi elementami. np. architektura wielowarstwowa, architektura klient-serwer, architektura zorientowana usługowo, architektura P2P (</w:t>
      </w:r>
      <w:proofErr w:type="spellStart"/>
      <w:r w:rsidRPr="00D97D85">
        <w:rPr>
          <w:highlight w:val="yellow"/>
        </w:rPr>
        <w:t>peer</w:t>
      </w:r>
      <w:proofErr w:type="spellEnd"/>
      <w:r w:rsidRPr="00D97D85">
        <w:rPr>
          <w:highlight w:val="yellow"/>
        </w:rPr>
        <w:t>-to-</w:t>
      </w:r>
      <w:proofErr w:type="spellStart"/>
      <w:r w:rsidRPr="00D97D85">
        <w:rPr>
          <w:highlight w:val="yellow"/>
        </w:rPr>
        <w:t>peer</w:t>
      </w:r>
      <w:proofErr w:type="spellEnd"/>
      <w:r w:rsidRPr="00D97D85">
        <w:rPr>
          <w:highlight w:val="yellow"/>
        </w:rPr>
        <w:t>), itd.</w:t>
      </w:r>
    </w:p>
    <w:p w14:paraId="6115630A" w14:textId="77777777" w:rsidR="00947752" w:rsidRPr="00D97D85" w:rsidRDefault="00947752" w:rsidP="002A31A1">
      <w:pPr>
        <w:pStyle w:val="TreAkapitu"/>
        <w:ind w:firstLine="0"/>
      </w:pPr>
    </w:p>
    <w:p w14:paraId="30F0213B" w14:textId="7AA094E7" w:rsidR="003A16AA" w:rsidRDefault="005E1E62" w:rsidP="00D340D5">
      <w:pPr>
        <w:pStyle w:val="Nagwek3"/>
      </w:pPr>
      <w:bookmarkStart w:id="263" w:name="_Toc8601651"/>
      <w:bookmarkStart w:id="264" w:name="_Toc91668342"/>
      <w:r>
        <w:t>Podział w</w:t>
      </w:r>
      <w:r w:rsidR="003A16AA">
        <w:t>arstw</w:t>
      </w:r>
      <w:r>
        <w:t>owy i układ warstw</w:t>
      </w:r>
      <w:r w:rsidR="003A16AA">
        <w:t xml:space="preserve"> systemu</w:t>
      </w:r>
      <w:bookmarkEnd w:id="263"/>
      <w:bookmarkEnd w:id="264"/>
    </w:p>
    <w:p w14:paraId="178BD5D6" w14:textId="394ED2D4" w:rsidR="00F33C62" w:rsidRDefault="00E15FA8" w:rsidP="00E15FA8">
      <w:pPr>
        <w:pStyle w:val="TreAkapitu"/>
      </w:pPr>
      <w:r>
        <w:lastRenderedPageBreak/>
        <w:t xml:space="preserve">Warstwy są strukturami </w:t>
      </w:r>
      <w:r w:rsidR="003F5F5C">
        <w:t>logicznymi</w:t>
      </w:r>
      <w:r>
        <w:t>, co za tym idzie nie stanowią fizycznych komponentów. Sy</w:t>
      </w:r>
      <w:r w:rsidR="00F33C62">
        <w:t xml:space="preserve">stem </w:t>
      </w:r>
      <w:r>
        <w:t xml:space="preserve">jest podzielony na </w:t>
      </w:r>
      <w:r w:rsidR="00F33C62">
        <w:t xml:space="preserve">3 warstwy: </w:t>
      </w:r>
    </w:p>
    <w:p w14:paraId="7D7D4A84" w14:textId="2183E90D" w:rsidR="00F33C62" w:rsidRDefault="00F33C62" w:rsidP="00275370">
      <w:pPr>
        <w:pStyle w:val="TreAkapitu"/>
        <w:numPr>
          <w:ilvl w:val="0"/>
          <w:numId w:val="24"/>
        </w:numPr>
      </w:pPr>
      <w:r>
        <w:t>Warstwa członkostwa (</w:t>
      </w:r>
      <w:proofErr w:type="spellStart"/>
      <w:r>
        <w:rPr>
          <w:i/>
          <w:iCs/>
        </w:rPr>
        <w:t>membership</w:t>
      </w:r>
      <w:proofErr w:type="spellEnd"/>
      <w:r>
        <w:rPr>
          <w:i/>
          <w:iCs/>
        </w:rPr>
        <w:t>)</w:t>
      </w:r>
    </w:p>
    <w:p w14:paraId="5015B1DA" w14:textId="5CFE160E" w:rsidR="00F33C62" w:rsidRDefault="00F33C62" w:rsidP="00275370">
      <w:pPr>
        <w:pStyle w:val="TreAkapitu"/>
        <w:numPr>
          <w:ilvl w:val="0"/>
          <w:numId w:val="24"/>
        </w:numPr>
      </w:pPr>
      <w:r>
        <w:t>Warstwa łańcucha bloków (</w:t>
      </w:r>
      <w:r w:rsidRPr="00F33C62">
        <w:rPr>
          <w:i/>
          <w:iCs/>
        </w:rPr>
        <w:t>blockchain</w:t>
      </w:r>
      <w:r>
        <w:t>)</w:t>
      </w:r>
    </w:p>
    <w:p w14:paraId="5DA6DC78" w14:textId="71000333" w:rsidR="00BB1597" w:rsidRPr="001A4C24" w:rsidRDefault="00F33C62" w:rsidP="00275370">
      <w:pPr>
        <w:pStyle w:val="TreAkapitu"/>
        <w:numPr>
          <w:ilvl w:val="0"/>
          <w:numId w:val="24"/>
        </w:numPr>
      </w:pPr>
      <w:r>
        <w:t>Warstwa inteligentnych umów (</w:t>
      </w:r>
      <w:r>
        <w:rPr>
          <w:i/>
          <w:iCs/>
        </w:rPr>
        <w:t xml:space="preserve">smart </w:t>
      </w:r>
      <w:proofErr w:type="spellStart"/>
      <w:r>
        <w:rPr>
          <w:i/>
          <w:iCs/>
        </w:rPr>
        <w:t>contract</w:t>
      </w:r>
      <w:proofErr w:type="spellEnd"/>
      <w:r>
        <w:rPr>
          <w:i/>
          <w:iCs/>
        </w:rPr>
        <w:t>)</w:t>
      </w:r>
    </w:p>
    <w:p w14:paraId="47B1CD1D" w14:textId="4F422D77" w:rsidR="001A4C24" w:rsidRPr="00F33C62" w:rsidRDefault="001A4C24" w:rsidP="00405E05">
      <w:pPr>
        <w:pStyle w:val="TreAkapitu"/>
        <w:ind w:firstLine="0"/>
      </w:pPr>
    </w:p>
    <w:p w14:paraId="4B90223D" w14:textId="67ED66BC" w:rsidR="002A31A1" w:rsidRPr="001F6909" w:rsidRDefault="00695A09" w:rsidP="001F6909">
      <w:pPr>
        <w:pStyle w:val="Legenda"/>
        <w:rPr>
          <w:b w:val="0"/>
          <w:bCs w:val="0"/>
        </w:rPr>
      </w:pPr>
      <w:bookmarkStart w:id="265" w:name="_Toc91667901"/>
      <w:r>
        <w:rPr>
          <w:noProof/>
        </w:rPr>
        <w:drawing>
          <wp:anchor distT="0" distB="0" distL="114300" distR="114300" simplePos="0" relativeHeight="251684352" behindDoc="1" locked="0" layoutInCell="1" allowOverlap="1" wp14:anchorId="20BAE740" wp14:editId="5C402DAC">
            <wp:simplePos x="0" y="0"/>
            <wp:positionH relativeFrom="column">
              <wp:posOffset>-234315</wp:posOffset>
            </wp:positionH>
            <wp:positionV relativeFrom="paragraph">
              <wp:posOffset>262890</wp:posOffset>
            </wp:positionV>
            <wp:extent cx="6362700" cy="3805555"/>
            <wp:effectExtent l="0" t="0" r="0" b="0"/>
            <wp:wrapTight wrapText="bothSides">
              <wp:wrapPolygon edited="0">
                <wp:start x="0" y="0"/>
                <wp:lineTo x="0" y="21517"/>
                <wp:lineTo x="21535" y="21517"/>
                <wp:lineTo x="21535" y="0"/>
                <wp:lineTo x="0" y="0"/>
              </wp:wrapPolygon>
            </wp:wrapTight>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362700" cy="38055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B1597" w:rsidRPr="00BB1597">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42</w:t>
      </w:r>
      <w:r w:rsidR="00914E7C">
        <w:rPr>
          <w:b w:val="0"/>
          <w:bCs w:val="0"/>
        </w:rPr>
        <w:fldChar w:fldCharType="end"/>
      </w:r>
      <w:r w:rsidR="00BB1597" w:rsidRPr="00BB1597">
        <w:rPr>
          <w:b w:val="0"/>
          <w:bCs w:val="0"/>
        </w:rPr>
        <w:t>. Podział warstwowy oraz układ warstw systemu</w:t>
      </w:r>
      <w:bookmarkEnd w:id="265"/>
    </w:p>
    <w:p w14:paraId="334D6252" w14:textId="323D27EE" w:rsidR="002A31A1" w:rsidRDefault="002A31A1" w:rsidP="002A31A1">
      <w:pPr>
        <w:pStyle w:val="TreAkapitu"/>
        <w:ind w:firstLine="0"/>
        <w:jc w:val="left"/>
        <w:rPr>
          <w:sz w:val="20"/>
          <w:szCs w:val="16"/>
        </w:rPr>
      </w:pPr>
      <w:r w:rsidRPr="002A31A1">
        <w:rPr>
          <w:sz w:val="20"/>
          <w:szCs w:val="16"/>
        </w:rPr>
        <w:t xml:space="preserve">Źródło: </w:t>
      </w:r>
      <w:hyperlink r:id="rId66" w:anchor="2.1-Architecture" w:history="1">
        <w:r w:rsidR="00BB1597" w:rsidRPr="004146E3">
          <w:rPr>
            <w:rStyle w:val="Hipercze"/>
            <w:sz w:val="20"/>
            <w:szCs w:val="16"/>
          </w:rPr>
          <w:t>https://openblockchain.readthedocs.io/en/latest/protocol-spec/#2.1-Architecture</w:t>
        </w:r>
      </w:hyperlink>
    </w:p>
    <w:p w14:paraId="570E78B2" w14:textId="4A1454C1" w:rsidR="00BB1597" w:rsidRDefault="00BB1597" w:rsidP="002A31A1">
      <w:pPr>
        <w:pStyle w:val="TreAkapitu"/>
        <w:ind w:firstLine="0"/>
        <w:jc w:val="left"/>
        <w:rPr>
          <w:sz w:val="20"/>
          <w:szCs w:val="16"/>
        </w:rPr>
      </w:pPr>
    </w:p>
    <w:p w14:paraId="0904434A" w14:textId="08231C2C" w:rsidR="001A4C24" w:rsidRDefault="00B95200" w:rsidP="002A31A1">
      <w:pPr>
        <w:pStyle w:val="TreAkapitu"/>
        <w:ind w:firstLine="0"/>
        <w:jc w:val="left"/>
      </w:pPr>
      <w:r>
        <w:rPr>
          <w:sz w:val="20"/>
          <w:szCs w:val="16"/>
        </w:rPr>
        <w:tab/>
      </w:r>
      <w:r w:rsidRPr="00B95200">
        <w:t xml:space="preserve">Warstwa </w:t>
      </w:r>
      <w:r>
        <w:t>członkostwa</w:t>
      </w:r>
      <w:r w:rsidR="009633AB">
        <w:t xml:space="preserve"> (ang. </w:t>
      </w:r>
      <w:proofErr w:type="spellStart"/>
      <w:r w:rsidR="009633AB">
        <w:rPr>
          <w:i/>
          <w:iCs/>
        </w:rPr>
        <w:t>membership</w:t>
      </w:r>
      <w:proofErr w:type="spellEnd"/>
      <w:r w:rsidR="009633AB">
        <w:t>)</w:t>
      </w:r>
      <w:r>
        <w:t xml:space="preserve"> zapewnia zarządzanie </w:t>
      </w:r>
      <w:r w:rsidR="009633AB">
        <w:t xml:space="preserve">uczestnikami sieci. Jest odpowiedzialna za kontrolowanie prywatności i poufności w </w:t>
      </w:r>
      <w:r w:rsidR="00C40C25">
        <w:t xml:space="preserve">utworzonej </w:t>
      </w:r>
      <w:r w:rsidR="009633AB">
        <w:t xml:space="preserve">sieci oraz </w:t>
      </w:r>
      <w:r w:rsidR="002F405A">
        <w:t>rejestrowanie</w:t>
      </w:r>
      <w:r w:rsidR="009633AB">
        <w:t xml:space="preserve"> tożsamości jej członków. </w:t>
      </w:r>
      <w:r w:rsidR="003A4B9A">
        <w:t xml:space="preserve">Podmioty rejestrują się w celu uzyskania </w:t>
      </w:r>
      <w:r w:rsidR="00EB5A2D">
        <w:t>certyfikatów</w:t>
      </w:r>
      <w:r w:rsidR="003A4B9A">
        <w:t xml:space="preserve"> tożsamości, dzięki czemu mogą być rozróżniane. </w:t>
      </w:r>
      <w:r w:rsidR="00EB5A2D">
        <w:t>Certyfikaty</w:t>
      </w:r>
      <w:r w:rsidR="003A4B9A">
        <w:t xml:space="preserve"> są przechowywane w łańcuchu bloków. Ponadto służą do autoryzacji składanych transakcji. </w:t>
      </w:r>
      <w:r w:rsidR="00403754">
        <w:t xml:space="preserve">Dzięki przyznanym poświadczeniom transakcje mogą być odpowiednie grupowane. </w:t>
      </w:r>
    </w:p>
    <w:p w14:paraId="33EB9317" w14:textId="30AA2DD8" w:rsidR="000874A1" w:rsidRDefault="000874A1" w:rsidP="002A31A1">
      <w:pPr>
        <w:pStyle w:val="TreAkapitu"/>
        <w:ind w:firstLine="0"/>
        <w:jc w:val="left"/>
      </w:pPr>
      <w:r>
        <w:tab/>
        <w:t>Warstwa łańcucha bloków</w:t>
      </w:r>
      <w:r w:rsidR="00DD0426">
        <w:t xml:space="preserve"> (ang. </w:t>
      </w:r>
      <w:r w:rsidR="00DD0426">
        <w:rPr>
          <w:i/>
          <w:iCs/>
        </w:rPr>
        <w:t>blockchain</w:t>
      </w:r>
      <w:r w:rsidR="00DD0426">
        <w:t>)</w:t>
      </w:r>
      <w:r>
        <w:t xml:space="preserve"> pozwala na zarządzanie </w:t>
      </w:r>
      <w:r w:rsidR="00DD0426">
        <w:t>rozproszonym rejestrem</w:t>
      </w:r>
      <w:r w:rsidR="00F1519A">
        <w:t xml:space="preserve"> za pośrednictwem protokołu P2P</w:t>
      </w:r>
      <w:r w:rsidR="00312246">
        <w:t>, opartego na HTTP/2</w:t>
      </w:r>
      <w:r>
        <w:t xml:space="preserve">. </w:t>
      </w:r>
      <w:r w:rsidR="000C5AE5">
        <w:t>Połączone ze sobą bloki</w:t>
      </w:r>
      <w:r w:rsidR="00410916">
        <w:t xml:space="preserve"> </w:t>
      </w:r>
      <w:r w:rsidR="000C5AE5">
        <w:t xml:space="preserve">zawierają </w:t>
      </w:r>
      <w:r w:rsidR="0016098F">
        <w:t>dane</w:t>
      </w:r>
      <w:r w:rsidR="000C5AE5">
        <w:t xml:space="preserve"> o bieżących oraz już wykonanych transakcjach.</w:t>
      </w:r>
      <w:r w:rsidR="0016098F">
        <w:t xml:space="preserve"> Struktury danych w tej </w:t>
      </w:r>
      <w:r w:rsidR="0016098F">
        <w:lastRenderedPageBreak/>
        <w:t xml:space="preserve">warstwie </w:t>
      </w:r>
      <w:r w:rsidR="000777AD">
        <w:t>powiązane są ze sobą dzięki wykorzystania funkcji skrótu.</w:t>
      </w:r>
      <w:r w:rsidR="006658D8">
        <w:t xml:space="preserve"> Konfigurowany jest tutaj algorytm konsensusu, czyli technika osiągan</w:t>
      </w:r>
      <w:r w:rsidR="005751F1">
        <w:t>ia porozumienia</w:t>
      </w:r>
      <w:r w:rsidR="006658D8">
        <w:t xml:space="preserve"> pomiędzy węzłami sieci.</w:t>
      </w:r>
    </w:p>
    <w:p w14:paraId="121A4047" w14:textId="55613308" w:rsidR="006B16B2" w:rsidRDefault="001D7ECB" w:rsidP="002A31A1">
      <w:pPr>
        <w:pStyle w:val="TreAkapitu"/>
        <w:ind w:firstLine="0"/>
        <w:jc w:val="left"/>
      </w:pPr>
      <w:r>
        <w:tab/>
        <w:t xml:space="preserve">Warstwa inteligentnych umów (ang. </w:t>
      </w:r>
      <w:r>
        <w:rPr>
          <w:i/>
          <w:iCs/>
        </w:rPr>
        <w:t>smart-</w:t>
      </w:r>
      <w:proofErr w:type="spellStart"/>
      <w:r>
        <w:rPr>
          <w:i/>
          <w:iCs/>
        </w:rPr>
        <w:t>contract</w:t>
      </w:r>
      <w:proofErr w:type="spellEnd"/>
      <w:r>
        <w:t>)</w:t>
      </w:r>
      <w:r w:rsidR="006B16B2">
        <w:t xml:space="preserve"> zawiera</w:t>
      </w:r>
      <w:r w:rsidR="00EE3BFE">
        <w:t xml:space="preserve"> </w:t>
      </w:r>
      <w:r w:rsidR="006B16B2">
        <w:t>implementacje</w:t>
      </w:r>
      <w:r w:rsidR="005E6268">
        <w:t xml:space="preserve"> logiki biznesowej</w:t>
      </w:r>
      <w:r w:rsidR="00EE3BFE">
        <w:t>.</w:t>
      </w:r>
      <w:r w:rsidR="005E6268">
        <w:t xml:space="preserve"> </w:t>
      </w:r>
      <w:r w:rsidR="00EE3BFE">
        <w:t>Z</w:t>
      </w:r>
      <w:r w:rsidR="006B16B2">
        <w:t xml:space="preserve">apewnia </w:t>
      </w:r>
      <w:r w:rsidR="00EE3BFE">
        <w:t xml:space="preserve">ona </w:t>
      </w:r>
      <w:r w:rsidR="006B16B2">
        <w:t xml:space="preserve">bezpieczny sposób wykonania kodu zawartego w </w:t>
      </w:r>
      <w:r w:rsidR="006B16B2" w:rsidRPr="006B16B2">
        <w:rPr>
          <w:i/>
          <w:iCs/>
        </w:rPr>
        <w:t>smart-</w:t>
      </w:r>
      <w:proofErr w:type="spellStart"/>
      <w:r w:rsidR="006B16B2" w:rsidRPr="006B16B2">
        <w:rPr>
          <w:i/>
          <w:iCs/>
        </w:rPr>
        <w:t>contract</w:t>
      </w:r>
      <w:proofErr w:type="spellEnd"/>
      <w:r w:rsidR="00EE3BFE">
        <w:t xml:space="preserve">, ponieważ warstwa jest zamkniętym i zabezpieczonym </w:t>
      </w:r>
      <w:r w:rsidR="00291AC2">
        <w:t xml:space="preserve">odizolowanym </w:t>
      </w:r>
      <w:r w:rsidR="00EE3BFE">
        <w:t>kontenerem</w:t>
      </w:r>
      <w:r w:rsidR="00522D4A">
        <w:t xml:space="preserve">, dzięki czemu nie jest możliwy bezpośredni dostęp do kodu tej warstwy. </w:t>
      </w:r>
      <w:r w:rsidR="00EE3BFE">
        <w:t xml:space="preserve">Inteligentne umowy inicjują </w:t>
      </w:r>
      <w:r w:rsidR="00EA15DE">
        <w:t xml:space="preserve">nowe </w:t>
      </w:r>
      <w:r w:rsidR="00EE3BFE">
        <w:t>transakcje</w:t>
      </w:r>
      <w:r w:rsidR="00891E84">
        <w:t xml:space="preserve"> oraz</w:t>
      </w:r>
      <w:r w:rsidR="00EE3BFE">
        <w:t xml:space="preserve"> </w:t>
      </w:r>
      <w:r w:rsidR="00370DF1">
        <w:t xml:space="preserve">za ich pośrednictwem </w:t>
      </w:r>
      <w:r w:rsidR="000D495E">
        <w:t>zmieniają</w:t>
      </w:r>
      <w:r w:rsidR="00EE3BFE">
        <w:t xml:space="preserve"> stan rozproszonego rejestru</w:t>
      </w:r>
      <w:r w:rsidR="00CC6E96">
        <w:t xml:space="preserve">, </w:t>
      </w:r>
      <w:r w:rsidR="00581C20">
        <w:t xml:space="preserve">który </w:t>
      </w:r>
      <w:r w:rsidR="00CC6E96">
        <w:t>z</w:t>
      </w:r>
      <w:r w:rsidR="005130BB">
        <w:t>najduje się</w:t>
      </w:r>
      <w:r w:rsidR="00375DF5">
        <w:t xml:space="preserve"> </w:t>
      </w:r>
      <w:r w:rsidR="00CC6E96">
        <w:t xml:space="preserve">w warstwie </w:t>
      </w:r>
      <w:r w:rsidR="00CC6E96">
        <w:rPr>
          <w:i/>
          <w:iCs/>
        </w:rPr>
        <w:t>blockchain</w:t>
      </w:r>
      <w:r w:rsidR="00CC6E96">
        <w:t>.</w:t>
      </w:r>
    </w:p>
    <w:p w14:paraId="6009CED1" w14:textId="3C9F6380" w:rsidR="00D05F39" w:rsidRPr="000328C3" w:rsidRDefault="00C7102B" w:rsidP="00512B7C">
      <w:pPr>
        <w:pStyle w:val="Nagwek3"/>
      </w:pPr>
      <w:bookmarkStart w:id="266" w:name="_Toc8601652"/>
      <w:bookmarkStart w:id="267" w:name="_Toc91668343"/>
      <w:r>
        <w:t>Komponenty systemu</w:t>
      </w:r>
      <w:bookmarkEnd w:id="266"/>
      <w:bookmarkEnd w:id="267"/>
    </w:p>
    <w:p w14:paraId="6F29ED71" w14:textId="646261AF" w:rsidR="00D05F39" w:rsidRPr="00D05F39" w:rsidRDefault="00D05F39" w:rsidP="00D05F39">
      <w:pPr>
        <w:pStyle w:val="Legenda"/>
        <w:rPr>
          <w:b w:val="0"/>
          <w:bCs w:val="0"/>
        </w:rPr>
      </w:pPr>
      <w:bookmarkStart w:id="268" w:name="_Toc91667902"/>
      <w:r w:rsidRPr="00D05F39">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43</w:t>
      </w:r>
      <w:r w:rsidR="00914E7C">
        <w:rPr>
          <w:b w:val="0"/>
          <w:bCs w:val="0"/>
        </w:rPr>
        <w:fldChar w:fldCharType="end"/>
      </w:r>
      <w:r w:rsidRPr="00D05F39">
        <w:rPr>
          <w:b w:val="0"/>
          <w:bCs w:val="0"/>
        </w:rPr>
        <w:t>. Komponenty systemu informatycznego</w:t>
      </w:r>
      <w:r w:rsidR="00AB5CDB">
        <w:rPr>
          <w:b w:val="0"/>
          <w:bCs w:val="0"/>
        </w:rPr>
        <w:t xml:space="preserve"> opartego na Hyperledger </w:t>
      </w:r>
      <w:proofErr w:type="spellStart"/>
      <w:r w:rsidR="00AB5CDB">
        <w:rPr>
          <w:b w:val="0"/>
          <w:bCs w:val="0"/>
        </w:rPr>
        <w:t>Fabric</w:t>
      </w:r>
      <w:bookmarkEnd w:id="268"/>
      <w:proofErr w:type="spellEnd"/>
      <w:r w:rsidRPr="00D05F39">
        <w:rPr>
          <w:b w:val="0"/>
          <w:bCs w:val="0"/>
        </w:rPr>
        <w:br/>
      </w:r>
    </w:p>
    <w:p w14:paraId="1EC2855F" w14:textId="0E15BBF1" w:rsidR="000328C3" w:rsidRDefault="00D05F39" w:rsidP="000328C3">
      <w:pPr>
        <w:pStyle w:val="TreAkapitu"/>
        <w:jc w:val="center"/>
      </w:pPr>
      <w:r>
        <w:rPr>
          <w:noProof/>
        </w:rPr>
        <w:drawing>
          <wp:anchor distT="0" distB="0" distL="114300" distR="114300" simplePos="0" relativeHeight="251758080" behindDoc="1" locked="0" layoutInCell="1" allowOverlap="1" wp14:anchorId="172876FA" wp14:editId="25250D55">
            <wp:simplePos x="0" y="0"/>
            <wp:positionH relativeFrom="column">
              <wp:posOffset>-292158</wp:posOffset>
            </wp:positionH>
            <wp:positionV relativeFrom="paragraph">
              <wp:posOffset>5715</wp:posOffset>
            </wp:positionV>
            <wp:extent cx="6699885" cy="1925320"/>
            <wp:effectExtent l="0" t="0" r="0" b="0"/>
            <wp:wrapTight wrapText="bothSides">
              <wp:wrapPolygon edited="0">
                <wp:start x="3132" y="0"/>
                <wp:lineTo x="3132" y="3420"/>
                <wp:lineTo x="0" y="5770"/>
                <wp:lineTo x="0" y="14960"/>
                <wp:lineTo x="3132" y="17098"/>
                <wp:lineTo x="3132" y="21372"/>
                <wp:lineTo x="14863" y="21372"/>
                <wp:lineTo x="14863" y="17098"/>
                <wp:lineTo x="21557" y="14747"/>
                <wp:lineTo x="21557" y="6198"/>
                <wp:lineTo x="14863" y="3420"/>
                <wp:lineTo x="14863" y="0"/>
                <wp:lineTo x="3132" y="0"/>
              </wp:wrapPolygon>
            </wp:wrapTight>
            <wp:docPr id="204" name="Obraz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699885" cy="1925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FC7B0E8" w14:textId="77777777" w:rsidR="00D05F39" w:rsidRDefault="00D05F39" w:rsidP="000328C3">
      <w:pPr>
        <w:pStyle w:val="TreAkapitu"/>
        <w:jc w:val="center"/>
        <w:rPr>
          <w:sz w:val="20"/>
          <w:szCs w:val="16"/>
        </w:rPr>
      </w:pPr>
    </w:p>
    <w:p w14:paraId="5DFE07C2" w14:textId="77777777" w:rsidR="00D05F39" w:rsidRDefault="00D05F39" w:rsidP="000328C3">
      <w:pPr>
        <w:pStyle w:val="TreAkapitu"/>
        <w:jc w:val="center"/>
        <w:rPr>
          <w:sz w:val="20"/>
          <w:szCs w:val="16"/>
        </w:rPr>
      </w:pPr>
    </w:p>
    <w:p w14:paraId="46F9820F" w14:textId="77777777" w:rsidR="00D05F39" w:rsidRDefault="00D05F39" w:rsidP="000328C3">
      <w:pPr>
        <w:pStyle w:val="TreAkapitu"/>
        <w:jc w:val="center"/>
        <w:rPr>
          <w:sz w:val="20"/>
          <w:szCs w:val="16"/>
        </w:rPr>
      </w:pPr>
    </w:p>
    <w:p w14:paraId="18BB201C" w14:textId="77777777" w:rsidR="00D05F39" w:rsidRDefault="00D05F39" w:rsidP="000328C3">
      <w:pPr>
        <w:pStyle w:val="TreAkapitu"/>
        <w:jc w:val="center"/>
        <w:rPr>
          <w:sz w:val="20"/>
          <w:szCs w:val="16"/>
        </w:rPr>
      </w:pPr>
    </w:p>
    <w:p w14:paraId="2A908995" w14:textId="5BB97978" w:rsidR="00EF5FBB" w:rsidRDefault="00D05F39" w:rsidP="00EF5FBB">
      <w:pPr>
        <w:pStyle w:val="TreAkapitu"/>
        <w:ind w:firstLine="0"/>
        <w:rPr>
          <w:sz w:val="20"/>
          <w:szCs w:val="16"/>
        </w:rPr>
      </w:pPr>
      <w:r w:rsidRPr="00D05F39">
        <w:rPr>
          <w:sz w:val="20"/>
          <w:szCs w:val="16"/>
        </w:rPr>
        <w:t xml:space="preserve">Źródło: </w:t>
      </w:r>
      <w:hyperlink r:id="rId68" w:history="1">
        <w:r w:rsidRPr="00D05F39">
          <w:rPr>
            <w:rStyle w:val="Hipercze"/>
            <w:sz w:val="20"/>
            <w:szCs w:val="16"/>
          </w:rPr>
          <w:t>https://developpaper.com/basic-knowledge-of-hyperledger-fabric/</w:t>
        </w:r>
      </w:hyperlink>
    </w:p>
    <w:p w14:paraId="7575CFC0" w14:textId="77777777" w:rsidR="00F40AA2" w:rsidRPr="00F40AA2" w:rsidRDefault="00F40AA2" w:rsidP="00EF5FBB">
      <w:pPr>
        <w:pStyle w:val="TreAkapitu"/>
        <w:ind w:firstLine="0"/>
        <w:rPr>
          <w:sz w:val="20"/>
          <w:szCs w:val="16"/>
        </w:rPr>
      </w:pPr>
    </w:p>
    <w:p w14:paraId="33173069" w14:textId="6274D61C" w:rsidR="00EB5A2D" w:rsidRDefault="00EB5A2D" w:rsidP="0074347E">
      <w:pPr>
        <w:pStyle w:val="TreAkapitu"/>
      </w:pPr>
      <w:r>
        <w:t xml:space="preserve">Sieć zbudowana poprzez Hyperledger </w:t>
      </w:r>
      <w:proofErr w:type="spellStart"/>
      <w:r>
        <w:t>Fabric</w:t>
      </w:r>
      <w:proofErr w:type="spellEnd"/>
      <w:r>
        <w:t xml:space="preserve"> zawiera 3 podstawowe komponenty</w:t>
      </w:r>
      <w:r w:rsidR="0063769D">
        <w:t xml:space="preserve">, które odgrywają unikalne role: </w:t>
      </w:r>
    </w:p>
    <w:p w14:paraId="54422FD0" w14:textId="71AB776E" w:rsidR="0087649F" w:rsidRDefault="00EB5A2D" w:rsidP="00275370">
      <w:pPr>
        <w:pStyle w:val="TreAkapitu"/>
        <w:numPr>
          <w:ilvl w:val="0"/>
          <w:numId w:val="31"/>
        </w:numPr>
      </w:pPr>
      <w:r>
        <w:t>Węzły członków(</w:t>
      </w:r>
      <w:proofErr w:type="spellStart"/>
      <w:r>
        <w:rPr>
          <w:i/>
          <w:iCs/>
        </w:rPr>
        <w:t>peer</w:t>
      </w:r>
      <w:proofErr w:type="spellEnd"/>
      <w:r>
        <w:rPr>
          <w:i/>
          <w:iCs/>
        </w:rPr>
        <w:t xml:space="preserve"> </w:t>
      </w:r>
      <w:proofErr w:type="spellStart"/>
      <w:r>
        <w:rPr>
          <w:i/>
          <w:iCs/>
        </w:rPr>
        <w:t>nodes</w:t>
      </w:r>
      <w:proofErr w:type="spellEnd"/>
      <w:r>
        <w:t>)</w:t>
      </w:r>
      <w:r w:rsidR="0044798D">
        <w:t xml:space="preserve"> - k</w:t>
      </w:r>
      <w:r w:rsidR="0044798D" w:rsidRPr="0044798D">
        <w:t>ażdy członek sieci stanowi węzeł, który przechowuje swoją kopię rozproszonego rejestru</w:t>
      </w:r>
      <w:r w:rsidR="00512B7C">
        <w:t xml:space="preserve"> (tzw. </w:t>
      </w:r>
      <w:proofErr w:type="spellStart"/>
      <w:r w:rsidR="00512B7C">
        <w:rPr>
          <w:i/>
          <w:iCs/>
        </w:rPr>
        <w:t>Ledger</w:t>
      </w:r>
      <w:proofErr w:type="spellEnd"/>
      <w:r w:rsidR="00512B7C">
        <w:t xml:space="preserve"> – został on opisany w podrozdziale 4.5.1.)</w:t>
      </w:r>
      <w:r w:rsidR="0044798D" w:rsidRPr="0044798D">
        <w:t xml:space="preserve"> oraz jest odpowiedzialny za uruchomienie inteligentnej umowy zawartej w </w:t>
      </w:r>
      <w:r w:rsidR="0044798D" w:rsidRPr="00750DC8">
        <w:rPr>
          <w:i/>
          <w:iCs/>
        </w:rPr>
        <w:t>chaincode</w:t>
      </w:r>
      <w:r w:rsidR="0044798D" w:rsidRPr="0044798D">
        <w:t>.</w:t>
      </w:r>
      <w:r w:rsidR="006E45AF">
        <w:t xml:space="preserve"> Wyróżniamy dwa typy </w:t>
      </w:r>
      <w:proofErr w:type="spellStart"/>
      <w:r w:rsidR="006E45AF">
        <w:rPr>
          <w:i/>
          <w:iCs/>
        </w:rPr>
        <w:t>peer</w:t>
      </w:r>
      <w:proofErr w:type="spellEnd"/>
      <w:r w:rsidR="006E45AF">
        <w:rPr>
          <w:i/>
          <w:iCs/>
        </w:rPr>
        <w:t xml:space="preserve"> </w:t>
      </w:r>
      <w:proofErr w:type="spellStart"/>
      <w:r w:rsidR="006E45AF">
        <w:rPr>
          <w:i/>
          <w:iCs/>
        </w:rPr>
        <w:t>node</w:t>
      </w:r>
      <w:proofErr w:type="spellEnd"/>
      <w:r w:rsidR="006E45AF">
        <w:t xml:space="preserve">: </w:t>
      </w:r>
      <w:proofErr w:type="spellStart"/>
      <w:r w:rsidR="0087649F">
        <w:rPr>
          <w:i/>
          <w:iCs/>
        </w:rPr>
        <w:t>endorsing</w:t>
      </w:r>
      <w:proofErr w:type="spellEnd"/>
      <w:r w:rsidR="0087649F">
        <w:rPr>
          <w:i/>
          <w:iCs/>
        </w:rPr>
        <w:t xml:space="preserve"> </w:t>
      </w:r>
      <w:proofErr w:type="spellStart"/>
      <w:r w:rsidR="0087649F">
        <w:rPr>
          <w:i/>
          <w:iCs/>
        </w:rPr>
        <w:t>peer</w:t>
      </w:r>
      <w:proofErr w:type="spellEnd"/>
      <w:r w:rsidR="0087649F">
        <w:t xml:space="preserve"> oraz </w:t>
      </w:r>
      <w:proofErr w:type="spellStart"/>
      <w:r w:rsidR="0087649F">
        <w:rPr>
          <w:i/>
          <w:iCs/>
        </w:rPr>
        <w:t>commiting</w:t>
      </w:r>
      <w:proofErr w:type="spellEnd"/>
      <w:r w:rsidR="0087649F">
        <w:rPr>
          <w:i/>
          <w:iCs/>
        </w:rPr>
        <w:t xml:space="preserve"> </w:t>
      </w:r>
      <w:proofErr w:type="spellStart"/>
      <w:r w:rsidR="0087649F">
        <w:rPr>
          <w:i/>
          <w:iCs/>
        </w:rPr>
        <w:t>peer</w:t>
      </w:r>
      <w:proofErr w:type="spellEnd"/>
      <w:r w:rsidR="0087649F">
        <w:t xml:space="preserve">. Każdy węzeł jest </w:t>
      </w:r>
      <w:proofErr w:type="spellStart"/>
      <w:r w:rsidR="0087649F">
        <w:rPr>
          <w:i/>
          <w:iCs/>
        </w:rPr>
        <w:t>commiting</w:t>
      </w:r>
      <w:proofErr w:type="spellEnd"/>
      <w:r w:rsidR="0087649F">
        <w:rPr>
          <w:i/>
          <w:iCs/>
        </w:rPr>
        <w:t xml:space="preserve"> </w:t>
      </w:r>
      <w:proofErr w:type="spellStart"/>
      <w:r w:rsidR="0087649F">
        <w:rPr>
          <w:i/>
          <w:iCs/>
        </w:rPr>
        <w:t>peer</w:t>
      </w:r>
      <w:proofErr w:type="spellEnd"/>
      <w:r w:rsidR="0087649F">
        <w:t xml:space="preserve">, jednakże niektóre z nich posiadają specjalną rolę </w:t>
      </w:r>
      <w:proofErr w:type="spellStart"/>
      <w:r w:rsidR="0087649F">
        <w:rPr>
          <w:i/>
          <w:iCs/>
        </w:rPr>
        <w:t>endorsing</w:t>
      </w:r>
      <w:proofErr w:type="spellEnd"/>
      <w:r w:rsidR="0087649F">
        <w:rPr>
          <w:i/>
          <w:iCs/>
        </w:rPr>
        <w:t xml:space="preserve"> </w:t>
      </w:r>
      <w:proofErr w:type="spellStart"/>
      <w:r w:rsidR="0087649F">
        <w:rPr>
          <w:i/>
          <w:iCs/>
        </w:rPr>
        <w:t>peer</w:t>
      </w:r>
      <w:proofErr w:type="spellEnd"/>
      <w:r w:rsidR="0087649F">
        <w:t>, któr</w:t>
      </w:r>
      <w:r w:rsidR="006562CE">
        <w:t>a</w:t>
      </w:r>
      <w:r w:rsidR="0087649F">
        <w:t xml:space="preserve"> </w:t>
      </w:r>
      <w:r w:rsidR="004D06C7">
        <w:t>jest odpowiedzialn</w:t>
      </w:r>
      <w:r w:rsidR="006562CE">
        <w:t>a</w:t>
      </w:r>
      <w:r w:rsidR="004D06C7">
        <w:t xml:space="preserve"> za zatwierdzanie transakcji.</w:t>
      </w:r>
    </w:p>
    <w:p w14:paraId="124B77F1" w14:textId="2EA0C322" w:rsidR="00EB5A2D" w:rsidRDefault="00EB5A2D" w:rsidP="00275370">
      <w:pPr>
        <w:pStyle w:val="TreAkapitu"/>
        <w:numPr>
          <w:ilvl w:val="0"/>
          <w:numId w:val="31"/>
        </w:numPr>
        <w:tabs>
          <w:tab w:val="left" w:pos="2208"/>
        </w:tabs>
      </w:pPr>
      <w:r>
        <w:t>Węz</w:t>
      </w:r>
      <w:r w:rsidR="00BD6763">
        <w:t>ły</w:t>
      </w:r>
      <w:r>
        <w:t xml:space="preserve"> zleceniodawcy (</w:t>
      </w:r>
      <w:proofErr w:type="spellStart"/>
      <w:r>
        <w:rPr>
          <w:i/>
          <w:iCs/>
        </w:rPr>
        <w:t>orderer</w:t>
      </w:r>
      <w:proofErr w:type="spellEnd"/>
      <w:r>
        <w:rPr>
          <w:i/>
          <w:iCs/>
        </w:rPr>
        <w:t xml:space="preserve"> </w:t>
      </w:r>
      <w:proofErr w:type="spellStart"/>
      <w:r>
        <w:rPr>
          <w:i/>
          <w:iCs/>
        </w:rPr>
        <w:t>node</w:t>
      </w:r>
      <w:r w:rsidR="00BD6763">
        <w:rPr>
          <w:i/>
          <w:iCs/>
        </w:rPr>
        <w:t>s</w:t>
      </w:r>
      <w:proofErr w:type="spellEnd"/>
      <w:r w:rsidR="00B10700">
        <w:rPr>
          <w:i/>
          <w:iCs/>
        </w:rPr>
        <w:t xml:space="preserve">, </w:t>
      </w:r>
      <w:proofErr w:type="spellStart"/>
      <w:r w:rsidR="00B10700">
        <w:rPr>
          <w:i/>
          <w:iCs/>
        </w:rPr>
        <w:t>ordering</w:t>
      </w:r>
      <w:proofErr w:type="spellEnd"/>
      <w:r w:rsidR="00B10700">
        <w:rPr>
          <w:i/>
          <w:iCs/>
        </w:rPr>
        <w:t xml:space="preserve"> service</w:t>
      </w:r>
      <w:r>
        <w:t>)</w:t>
      </w:r>
      <w:r w:rsidR="0044798D">
        <w:t xml:space="preserve"> – jest to komponent sieci, który ma za zadanie </w:t>
      </w:r>
      <w:r w:rsidR="004D06C7">
        <w:t xml:space="preserve">weryfikacje certyfikatów tożsamości, </w:t>
      </w:r>
      <w:r w:rsidR="008567BF">
        <w:t xml:space="preserve">odbieranie i </w:t>
      </w:r>
      <w:r w:rsidR="0044798D">
        <w:lastRenderedPageBreak/>
        <w:t>zatwierdzanie transakcji,</w:t>
      </w:r>
      <w:r w:rsidR="00C57E56">
        <w:t xml:space="preserve"> tworzenie nowych bloków oraz dodawania ich do rejestru,</w:t>
      </w:r>
      <w:r w:rsidR="0044798D">
        <w:t xml:space="preserve"> </w:t>
      </w:r>
      <w:r w:rsidR="00C57E56">
        <w:t xml:space="preserve">a następnie dostarczanie ich </w:t>
      </w:r>
      <w:r w:rsidR="00754E99">
        <w:t>do odpowiednich węzłów</w:t>
      </w:r>
      <w:r w:rsidR="008567BF">
        <w:t>.</w:t>
      </w:r>
    </w:p>
    <w:p w14:paraId="2574DA0E" w14:textId="335CEF00" w:rsidR="00EB5A2D" w:rsidRPr="00EB5A2D" w:rsidRDefault="0037777D" w:rsidP="00275370">
      <w:pPr>
        <w:pStyle w:val="TreAkapitu"/>
        <w:numPr>
          <w:ilvl w:val="0"/>
          <w:numId w:val="31"/>
        </w:numPr>
        <w:tabs>
          <w:tab w:val="left" w:pos="2208"/>
        </w:tabs>
      </w:pPr>
      <w:r>
        <w:t>Jednostki autoryzujące</w:t>
      </w:r>
      <w:r w:rsidR="00EB5A2D">
        <w:t xml:space="preserve"> (</w:t>
      </w:r>
      <w:proofErr w:type="spellStart"/>
      <w:r>
        <w:rPr>
          <w:i/>
          <w:iCs/>
        </w:rPr>
        <w:t>Membersh</w:t>
      </w:r>
      <w:r w:rsidR="006562CE">
        <w:rPr>
          <w:i/>
          <w:iCs/>
        </w:rPr>
        <w:t>i</w:t>
      </w:r>
      <w:r>
        <w:rPr>
          <w:i/>
          <w:iCs/>
        </w:rPr>
        <w:t>p</w:t>
      </w:r>
      <w:proofErr w:type="spellEnd"/>
      <w:r>
        <w:rPr>
          <w:i/>
          <w:iCs/>
        </w:rPr>
        <w:t xml:space="preserve"> Service Provider, </w:t>
      </w:r>
      <w:r w:rsidRPr="0037777D">
        <w:t>MSP</w:t>
      </w:r>
      <w:r w:rsidR="00EB5A2D">
        <w:t>)</w:t>
      </w:r>
      <w:r w:rsidR="00BE64E7">
        <w:t xml:space="preserve"> - </w:t>
      </w:r>
      <w:r>
        <w:t>z</w:t>
      </w:r>
      <w:r w:rsidR="00BE64E7" w:rsidRPr="00BE64E7">
        <w:t xml:space="preserve"> racji tego, iż Hyperledger </w:t>
      </w:r>
      <w:proofErr w:type="spellStart"/>
      <w:r w:rsidR="00BE64E7" w:rsidRPr="00BE64E7">
        <w:t>Fabric</w:t>
      </w:r>
      <w:proofErr w:type="spellEnd"/>
      <w:r w:rsidR="00BE64E7" w:rsidRPr="00BE64E7">
        <w:t xml:space="preserve"> jest prywatną siecią </w:t>
      </w:r>
      <w:r w:rsidR="00BE64E7" w:rsidRPr="00E809ED">
        <w:rPr>
          <w:i/>
          <w:iCs/>
        </w:rPr>
        <w:t>blockchain</w:t>
      </w:r>
      <w:r w:rsidR="00BE64E7" w:rsidRPr="00BE64E7">
        <w:t xml:space="preserve"> z upoważnieniami, jej użytkownicy muszą potwierdzać swoje certyfikaty tożsamości w celu uczestniczenia w sieci.</w:t>
      </w:r>
    </w:p>
    <w:p w14:paraId="221F8366" w14:textId="77777777" w:rsidR="0060396E" w:rsidRDefault="0060396E" w:rsidP="0074347E">
      <w:pPr>
        <w:pStyle w:val="TreAkapitu"/>
      </w:pPr>
    </w:p>
    <w:p w14:paraId="05131B7E" w14:textId="49B8F9A5" w:rsidR="00F72D26" w:rsidRDefault="00BE64E7" w:rsidP="00F72D26">
      <w:pPr>
        <w:pStyle w:val="TreAkapitu"/>
      </w:pPr>
      <w:r>
        <w:t xml:space="preserve">Każda organizacja </w:t>
      </w:r>
      <w:r w:rsidR="00E809ED">
        <w:t>uczestnicząca w</w:t>
      </w:r>
      <w:r>
        <w:t xml:space="preserve"> sieci </w:t>
      </w:r>
      <w:r w:rsidR="0075044E">
        <w:t xml:space="preserve">będzie posiadać węzły oraz nadane im certyfikaty tożsamości. </w:t>
      </w:r>
      <w:r w:rsidR="00FC7CED">
        <w:t xml:space="preserve">Węzły członków będą </w:t>
      </w:r>
      <w:r w:rsidR="0037777D">
        <w:t>odgrywać</w:t>
      </w:r>
      <w:r w:rsidR="001F07E1">
        <w:t xml:space="preserve"> role,</w:t>
      </w:r>
      <w:r w:rsidR="00FC7CED">
        <w:t xml:space="preserve"> któ</w:t>
      </w:r>
      <w:r w:rsidR="0037777D">
        <w:t>re</w:t>
      </w:r>
      <w:r w:rsidR="00FC7CED">
        <w:t xml:space="preserve"> zostaną </w:t>
      </w:r>
      <w:r w:rsidR="0037777D">
        <w:t xml:space="preserve">zdefiniowane poprzez </w:t>
      </w:r>
      <w:r w:rsidR="00FC7CED">
        <w:t xml:space="preserve">odpowiednie certyfikaty tożsamości – pożyczkodawcy lub pożyczkobiorcy. </w:t>
      </w:r>
      <w:r w:rsidR="00FC7CED" w:rsidRPr="00292687">
        <w:t>P</w:t>
      </w:r>
      <w:r w:rsidR="0075044E" w:rsidRPr="00292687">
        <w:t>onadto</w:t>
      </w:r>
      <w:r w:rsidR="0075044E">
        <w:t xml:space="preserve"> konieczne jest, aby w każdej sieci znajdował się przynajmniej jeden serwis zleceniodawcy (</w:t>
      </w:r>
      <w:proofErr w:type="spellStart"/>
      <w:r w:rsidR="0075044E">
        <w:rPr>
          <w:i/>
          <w:iCs/>
        </w:rPr>
        <w:t>ordering</w:t>
      </w:r>
      <w:proofErr w:type="spellEnd"/>
      <w:r w:rsidR="0075044E">
        <w:rPr>
          <w:i/>
          <w:iCs/>
        </w:rPr>
        <w:t xml:space="preserve"> service</w:t>
      </w:r>
      <w:r w:rsidR="0075044E">
        <w:t>), który może zostać rozdysponowany między wiele organizacji.</w:t>
      </w:r>
      <w:r w:rsidR="0063769D">
        <w:t xml:space="preserve"> Wprowadza on konsensus w celu uporządkowania przesłanych przez członków transakcji.</w:t>
      </w:r>
    </w:p>
    <w:p w14:paraId="5B5439C4" w14:textId="2B95303A" w:rsidR="00C5437F" w:rsidRDefault="00C7102B" w:rsidP="00CF6D35">
      <w:pPr>
        <w:pStyle w:val="Nagwek3"/>
      </w:pPr>
      <w:bookmarkStart w:id="269" w:name="_Toc8601653"/>
      <w:bookmarkStart w:id="270" w:name="_Toc91668344"/>
      <w:r>
        <w:t>Interfejsy</w:t>
      </w:r>
      <w:bookmarkStart w:id="271" w:name="_Toc8601654"/>
      <w:bookmarkEnd w:id="269"/>
      <w:bookmarkEnd w:id="270"/>
      <w:bookmarkEnd w:id="271"/>
    </w:p>
    <w:p w14:paraId="1567EA94" w14:textId="7B1CEF80" w:rsidR="00B0420B" w:rsidRDefault="00D122B4" w:rsidP="000020EE">
      <w:pPr>
        <w:pStyle w:val="TreAkapitu"/>
      </w:pPr>
      <w:r>
        <w:t xml:space="preserve">Podstawowym interfejsem </w:t>
      </w:r>
      <w:r w:rsidRPr="00B049D0">
        <w:rPr>
          <w:i/>
          <w:iCs/>
        </w:rPr>
        <w:t xml:space="preserve">Hyperledger </w:t>
      </w:r>
      <w:proofErr w:type="spellStart"/>
      <w:r w:rsidRPr="00B049D0">
        <w:rPr>
          <w:i/>
          <w:iCs/>
        </w:rPr>
        <w:t>Fabric</w:t>
      </w:r>
      <w:proofErr w:type="spellEnd"/>
      <w:r>
        <w:t xml:space="preserve"> jest REST API. Umożliwia aplikacjom </w:t>
      </w:r>
      <w:r w:rsidR="00B210DF">
        <w:t>rejestrowanie</w:t>
      </w:r>
      <w:r>
        <w:t xml:space="preserve"> użytkownik</w:t>
      </w:r>
      <w:r w:rsidR="00B210DF">
        <w:t>ów</w:t>
      </w:r>
      <w:r>
        <w:t>,</w:t>
      </w:r>
      <w:r w:rsidR="00870E9D">
        <w:t xml:space="preserve"> dokonywanie transakcji oraz</w:t>
      </w:r>
      <w:r>
        <w:t xml:space="preserve"> wysyłanie zapytań </w:t>
      </w:r>
      <w:r w:rsidR="00870E9D">
        <w:t xml:space="preserve">pod konkretne </w:t>
      </w:r>
      <w:r w:rsidR="000020EE">
        <w:t xml:space="preserve">punkty końcowe (ang. </w:t>
      </w:r>
      <w:proofErr w:type="spellStart"/>
      <w:r w:rsidR="000020EE">
        <w:rPr>
          <w:i/>
          <w:iCs/>
        </w:rPr>
        <w:t>endpoint</w:t>
      </w:r>
      <w:proofErr w:type="spellEnd"/>
      <w:r w:rsidR="000020EE">
        <w:t>)</w:t>
      </w:r>
      <w:r>
        <w:t>.</w:t>
      </w:r>
      <w:r w:rsidR="003E2431">
        <w:t xml:space="preserve"> Składa się z następujących kategorii</w:t>
      </w:r>
      <w:r w:rsidR="00D37173">
        <w:t>:</w:t>
      </w:r>
    </w:p>
    <w:p w14:paraId="208A1FB6" w14:textId="09568FDF" w:rsidR="001158DC" w:rsidRDefault="001158DC" w:rsidP="00275370">
      <w:pPr>
        <w:pStyle w:val="TreAkapitu"/>
        <w:numPr>
          <w:ilvl w:val="0"/>
          <w:numId w:val="30"/>
        </w:numPr>
      </w:pPr>
      <w:r>
        <w:rPr>
          <w:i/>
          <w:iCs/>
        </w:rPr>
        <w:t>Chaincode</w:t>
      </w:r>
      <w:r>
        <w:t xml:space="preserve"> </w:t>
      </w:r>
      <w:r w:rsidR="00FD66DA">
        <w:t>API</w:t>
      </w:r>
      <w:r w:rsidR="005C44B9">
        <w:t xml:space="preserve"> </w:t>
      </w:r>
      <w:r w:rsidR="002F6F2B">
        <w:t>–</w:t>
      </w:r>
      <w:r w:rsidR="005C44B9">
        <w:t xml:space="preserve"> </w:t>
      </w:r>
      <w:r w:rsidR="002F6F2B">
        <w:t xml:space="preserve">umożliwia wdrożenie </w:t>
      </w:r>
      <w:r w:rsidR="006A52A0">
        <w:t xml:space="preserve">nowego </w:t>
      </w:r>
      <w:r w:rsidR="002F6F2B" w:rsidRPr="002F6F2B">
        <w:rPr>
          <w:i/>
          <w:iCs/>
        </w:rPr>
        <w:t>chaincode</w:t>
      </w:r>
      <w:r w:rsidR="002F6F2B">
        <w:t xml:space="preserve"> </w:t>
      </w:r>
      <w:r w:rsidR="002F6F2B" w:rsidRPr="002F6F2B">
        <w:t>lub</w:t>
      </w:r>
      <w:r w:rsidR="002F6F2B">
        <w:t xml:space="preserve"> wysłanie zapytania</w:t>
      </w:r>
      <w:r w:rsidR="006A52A0">
        <w:t xml:space="preserve"> pod istniejący; zawiera parametry takie jak </w:t>
      </w:r>
      <w:proofErr w:type="spellStart"/>
      <w:r w:rsidR="006A52A0">
        <w:rPr>
          <w:i/>
          <w:iCs/>
        </w:rPr>
        <w:t>chaincodeID</w:t>
      </w:r>
      <w:proofErr w:type="spellEnd"/>
      <w:r w:rsidR="006A52A0">
        <w:t xml:space="preserve">, typ, </w:t>
      </w:r>
      <w:proofErr w:type="spellStart"/>
      <w:r w:rsidR="006A52A0">
        <w:t>nazwe</w:t>
      </w:r>
      <w:proofErr w:type="spellEnd"/>
    </w:p>
    <w:p w14:paraId="0E551854" w14:textId="33E4974E" w:rsidR="00D122B4" w:rsidRDefault="00D122B4" w:rsidP="00275370">
      <w:pPr>
        <w:pStyle w:val="TreAkapitu"/>
        <w:numPr>
          <w:ilvl w:val="0"/>
          <w:numId w:val="30"/>
        </w:numPr>
      </w:pPr>
      <w:r>
        <w:rPr>
          <w:i/>
          <w:iCs/>
        </w:rPr>
        <w:t xml:space="preserve">Block </w:t>
      </w:r>
      <w:r>
        <w:t>API</w:t>
      </w:r>
      <w:r w:rsidR="005C44B9">
        <w:t xml:space="preserve"> –</w:t>
      </w:r>
      <w:r w:rsidR="002F6F2B">
        <w:t xml:space="preserve"> </w:t>
      </w:r>
      <w:r w:rsidR="008351AE">
        <w:t xml:space="preserve">umożliwia uzyskanie </w:t>
      </w:r>
      <w:r w:rsidR="002F6F2B">
        <w:t>dan</w:t>
      </w:r>
      <w:r w:rsidR="008351AE">
        <w:t>ych</w:t>
      </w:r>
      <w:r w:rsidR="002F6F2B">
        <w:t xml:space="preserve"> odnośnie zawartości bloków</w:t>
      </w:r>
    </w:p>
    <w:p w14:paraId="270B908F" w14:textId="1ABF1CF7" w:rsidR="00D122B4" w:rsidRDefault="00D122B4" w:rsidP="00275370">
      <w:pPr>
        <w:pStyle w:val="TreAkapitu"/>
        <w:numPr>
          <w:ilvl w:val="0"/>
          <w:numId w:val="30"/>
        </w:numPr>
      </w:pPr>
      <w:r>
        <w:rPr>
          <w:i/>
          <w:iCs/>
        </w:rPr>
        <w:t xml:space="preserve">Blockchain </w:t>
      </w:r>
      <w:r>
        <w:t>API</w:t>
      </w:r>
      <w:r w:rsidR="002F6F2B">
        <w:t xml:space="preserve"> – </w:t>
      </w:r>
      <w:r w:rsidR="008351AE">
        <w:t xml:space="preserve">umożliwia uzyskanie danych </w:t>
      </w:r>
      <w:r w:rsidR="00685FE5">
        <w:t>o</w:t>
      </w:r>
      <w:r w:rsidR="002F6F2B">
        <w:t xml:space="preserve"> obecn</w:t>
      </w:r>
      <w:r w:rsidR="00685FE5">
        <w:t>ym</w:t>
      </w:r>
      <w:r w:rsidR="002F6F2B">
        <w:t xml:space="preserve"> stan</w:t>
      </w:r>
      <w:r w:rsidR="00685FE5">
        <w:t>ie</w:t>
      </w:r>
      <w:r w:rsidR="002F6F2B">
        <w:t xml:space="preserve"> łańcucha bloków takie jak liczba bloków, obecny oraz poprzedni </w:t>
      </w:r>
      <w:proofErr w:type="spellStart"/>
      <w:r w:rsidR="002F6F2B">
        <w:rPr>
          <w:i/>
          <w:iCs/>
        </w:rPr>
        <w:t>hash</w:t>
      </w:r>
      <w:proofErr w:type="spellEnd"/>
      <w:r w:rsidR="002F6F2B">
        <w:t xml:space="preserve"> </w:t>
      </w:r>
    </w:p>
    <w:p w14:paraId="6EE628C9" w14:textId="055598EE" w:rsidR="00D122B4" w:rsidRDefault="00D122B4" w:rsidP="00275370">
      <w:pPr>
        <w:pStyle w:val="TreAkapitu"/>
        <w:numPr>
          <w:ilvl w:val="0"/>
          <w:numId w:val="30"/>
        </w:numPr>
      </w:pPr>
      <w:r w:rsidRPr="00D122B4">
        <w:rPr>
          <w:i/>
          <w:iCs/>
        </w:rPr>
        <w:t>Network</w:t>
      </w:r>
      <w:r>
        <w:t xml:space="preserve"> API</w:t>
      </w:r>
      <w:r w:rsidR="006A52A0">
        <w:t xml:space="preserve"> – </w:t>
      </w:r>
      <w:r w:rsidR="008351AE">
        <w:t>umożliwia uzyskanie danych</w:t>
      </w:r>
      <w:r w:rsidR="006A52A0">
        <w:t xml:space="preserve"> o węzł</w:t>
      </w:r>
      <w:r w:rsidR="00685FE5">
        <w:t>ach</w:t>
      </w:r>
      <w:r w:rsidR="006A52A0">
        <w:t xml:space="preserve"> znajdujących się w łańcuchu bloków takie jak liczba węzłów, ID, adres, typ</w:t>
      </w:r>
    </w:p>
    <w:p w14:paraId="06027A18" w14:textId="5A157447" w:rsidR="00D122B4" w:rsidRDefault="00D122B4" w:rsidP="00275370">
      <w:pPr>
        <w:pStyle w:val="TreAkapitu"/>
        <w:numPr>
          <w:ilvl w:val="0"/>
          <w:numId w:val="30"/>
        </w:numPr>
      </w:pPr>
      <w:proofErr w:type="spellStart"/>
      <w:r w:rsidRPr="00D122B4">
        <w:rPr>
          <w:i/>
          <w:iCs/>
        </w:rPr>
        <w:t>Registra</w:t>
      </w:r>
      <w:r>
        <w:t>r</w:t>
      </w:r>
      <w:proofErr w:type="spellEnd"/>
      <w:r>
        <w:t xml:space="preserve"> API</w:t>
      </w:r>
      <w:r w:rsidR="006A52A0">
        <w:t xml:space="preserve"> – umożliwia zarządzanie użytkownikami oraz </w:t>
      </w:r>
      <w:r w:rsidR="00D37173">
        <w:t xml:space="preserve">ich </w:t>
      </w:r>
      <w:r w:rsidR="006A52A0">
        <w:t xml:space="preserve">certyfikatami tożsamości. </w:t>
      </w:r>
    </w:p>
    <w:p w14:paraId="46B0FE3F" w14:textId="5AF10646" w:rsidR="00D122B4" w:rsidRDefault="00D122B4" w:rsidP="00275370">
      <w:pPr>
        <w:pStyle w:val="TreAkapitu"/>
        <w:numPr>
          <w:ilvl w:val="0"/>
          <w:numId w:val="30"/>
        </w:numPr>
      </w:pPr>
      <w:proofErr w:type="spellStart"/>
      <w:r w:rsidRPr="00D122B4">
        <w:rPr>
          <w:i/>
          <w:iCs/>
        </w:rPr>
        <w:t>Transactions</w:t>
      </w:r>
      <w:proofErr w:type="spellEnd"/>
      <w:r>
        <w:t xml:space="preserve"> API</w:t>
      </w:r>
      <w:r w:rsidR="008351AE">
        <w:t xml:space="preserve"> </w:t>
      </w:r>
      <w:r w:rsidR="0043441D">
        <w:t>–</w:t>
      </w:r>
      <w:r w:rsidR="008351AE">
        <w:t xml:space="preserve"> </w:t>
      </w:r>
      <w:r w:rsidR="008C2A26">
        <w:t>umożl</w:t>
      </w:r>
      <w:r w:rsidR="0043441D">
        <w:t xml:space="preserve">iwia uzyskanie danych o transakcjach takie jak unikalny identyfikator, typ, </w:t>
      </w:r>
      <w:proofErr w:type="spellStart"/>
      <w:r w:rsidR="0043441D">
        <w:rPr>
          <w:i/>
          <w:iCs/>
        </w:rPr>
        <w:t>chaincodeID</w:t>
      </w:r>
      <w:proofErr w:type="spellEnd"/>
      <w:r w:rsidR="0043441D">
        <w:t>, znacznik czasowy, certyfikat.</w:t>
      </w:r>
    </w:p>
    <w:p w14:paraId="30CF8EEA" w14:textId="77777777" w:rsidR="006774DA" w:rsidRDefault="006774DA" w:rsidP="004A0288">
      <w:pPr>
        <w:pStyle w:val="TreAkapitu"/>
        <w:ind w:firstLine="0"/>
      </w:pPr>
    </w:p>
    <w:p w14:paraId="1CED52BE" w14:textId="2977BFFB" w:rsidR="006774DA" w:rsidRDefault="00AA72CF" w:rsidP="006774DA">
      <w:pPr>
        <w:pStyle w:val="TreAkapitu"/>
      </w:pPr>
      <w:r>
        <w:t xml:space="preserve">Ponadto podobne zastosowanie posiada </w:t>
      </w:r>
      <w:r w:rsidR="004A6F18">
        <w:t xml:space="preserve">wbudowany </w:t>
      </w:r>
      <w:r>
        <w:t>i</w:t>
      </w:r>
      <w:r w:rsidR="006774DA">
        <w:t xml:space="preserve">nterfejs wiersza poleceń (ang. </w:t>
      </w:r>
      <w:proofErr w:type="spellStart"/>
      <w:r w:rsidR="006774DA">
        <w:rPr>
          <w:i/>
          <w:iCs/>
        </w:rPr>
        <w:t>Command</w:t>
      </w:r>
      <w:proofErr w:type="spellEnd"/>
      <w:r w:rsidR="006774DA">
        <w:rPr>
          <w:i/>
          <w:iCs/>
        </w:rPr>
        <w:t xml:space="preserve"> Line Interface)</w:t>
      </w:r>
      <w:r w:rsidR="00A77CC5">
        <w:t xml:space="preserve">, dzięki któremu możemy administrować siecią </w:t>
      </w:r>
      <w:r w:rsidR="00A77CC5">
        <w:rPr>
          <w:i/>
          <w:iCs/>
        </w:rPr>
        <w:t>blockchain</w:t>
      </w:r>
      <w:r w:rsidR="00A77CC5">
        <w:t>.</w:t>
      </w:r>
      <w:r w:rsidR="006774DA">
        <w:rPr>
          <w:i/>
          <w:iCs/>
        </w:rPr>
        <w:t xml:space="preserve"> </w:t>
      </w:r>
      <w:r w:rsidR="002A6D39">
        <w:t>U</w:t>
      </w:r>
      <w:r w:rsidR="006774DA">
        <w:t xml:space="preserve">możliwia szybkie testowanie </w:t>
      </w:r>
      <w:r w:rsidR="00BD5C28">
        <w:t xml:space="preserve">i debugowanie </w:t>
      </w:r>
      <w:r w:rsidR="006774DA">
        <w:t>kodu oraz formułowanie zapytań o status transakcji.</w:t>
      </w:r>
      <w:r w:rsidR="00661F2E">
        <w:t xml:space="preserve"> </w:t>
      </w:r>
      <w:r w:rsidR="00394422">
        <w:t xml:space="preserve">Jest to pomocny interfejs podczas tworzenia aplikacji, ponieważ pozwala na </w:t>
      </w:r>
      <w:r w:rsidR="00394422">
        <w:lastRenderedPageBreak/>
        <w:t xml:space="preserve">modyfikacje łańcucha bloków bez tworzenia kompletnej sieci, co w znaczącym stopniu wspomaga testowanie. </w:t>
      </w:r>
      <w:r w:rsidR="00661F2E">
        <w:t xml:space="preserve">Wykorzystując CLI możemy </w:t>
      </w:r>
      <w:r w:rsidR="00471F9D">
        <w:t>na przykład dokonywać operacji związanych z</w:t>
      </w:r>
      <w:r w:rsidR="00394422">
        <w:t xml:space="preserve"> węzł</w:t>
      </w:r>
      <w:r w:rsidR="00471F9D">
        <w:t>ami</w:t>
      </w:r>
      <w:r w:rsidR="00394422">
        <w:t xml:space="preserve">, zalogować się jako dany użytkownik, wdrożyć </w:t>
      </w:r>
      <w:r w:rsidR="00394422">
        <w:rPr>
          <w:i/>
          <w:iCs/>
        </w:rPr>
        <w:t>chaincode</w:t>
      </w:r>
      <w:r w:rsidR="00394422">
        <w:t xml:space="preserve"> oraz wysłać pod niego zapytanie.</w:t>
      </w:r>
    </w:p>
    <w:p w14:paraId="64346227" w14:textId="77777777" w:rsidR="00F93B2B" w:rsidRDefault="00F93B2B" w:rsidP="006774DA">
      <w:pPr>
        <w:pStyle w:val="TreAkapitu"/>
      </w:pPr>
    </w:p>
    <w:p w14:paraId="4C3DCD8B" w14:textId="37509745" w:rsidR="00F93B2B" w:rsidRDefault="00F93B2B" w:rsidP="00F93B2B">
      <w:pPr>
        <w:pStyle w:val="TreAkapitu"/>
      </w:pPr>
      <w:proofErr w:type="spellStart"/>
      <w:r w:rsidRPr="00B049D0">
        <w:rPr>
          <w:i/>
          <w:iCs/>
        </w:rPr>
        <w:t>Membership</w:t>
      </w:r>
      <w:proofErr w:type="spellEnd"/>
      <w:r w:rsidRPr="00B049D0">
        <w:rPr>
          <w:i/>
          <w:iCs/>
        </w:rPr>
        <w:t xml:space="preserve"> Service Provider</w:t>
      </w:r>
      <w:r w:rsidR="00F105F1">
        <w:t xml:space="preserve"> (MSP)</w:t>
      </w:r>
      <w:r>
        <w:t xml:space="preserve"> jest interfejsem zarządzającym warstwą członkostwa (ang. </w:t>
      </w:r>
      <w:proofErr w:type="spellStart"/>
      <w:r>
        <w:rPr>
          <w:i/>
          <w:iCs/>
        </w:rPr>
        <w:t>membership</w:t>
      </w:r>
      <w:proofErr w:type="spellEnd"/>
      <w:r>
        <w:t>)</w:t>
      </w:r>
      <w:r w:rsidR="00CD4F64">
        <w:t>, regulujący reguły, uprawnienia i role węzłów w sieci.</w:t>
      </w:r>
      <w:r>
        <w:t xml:space="preserve"> </w:t>
      </w:r>
      <w:r w:rsidR="00F105F1">
        <w:t xml:space="preserve">Każdy z </w:t>
      </w:r>
      <w:r w:rsidR="00CD4F64">
        <w:t xml:space="preserve">nich </w:t>
      </w:r>
      <w:r w:rsidR="00F105F1">
        <w:t>posiada swój Certyfikat Tożsamości, który został nadany dzięki MSP</w:t>
      </w:r>
      <w:r w:rsidR="0093257D">
        <w:t>, w celu wzajemnej komunikacji oraz weryfikacji.</w:t>
      </w:r>
      <w:r w:rsidR="00F105F1">
        <w:t xml:space="preserve"> </w:t>
      </w:r>
      <w:r>
        <w:t xml:space="preserve">Domyślną implementację interfejsu stanowi </w:t>
      </w:r>
      <w:proofErr w:type="spellStart"/>
      <w:r w:rsidRPr="00BE23F7">
        <w:rPr>
          <w:i/>
          <w:iCs/>
        </w:rPr>
        <w:t>Fabric</w:t>
      </w:r>
      <w:proofErr w:type="spellEnd"/>
      <w:r w:rsidRPr="00BE23F7">
        <w:rPr>
          <w:i/>
          <w:iCs/>
        </w:rPr>
        <w:t>-CA</w:t>
      </w:r>
      <w:r>
        <w:t xml:space="preserve"> (</w:t>
      </w:r>
      <w:proofErr w:type="spellStart"/>
      <w:r>
        <w:rPr>
          <w:i/>
          <w:iCs/>
        </w:rPr>
        <w:t>Certificate</w:t>
      </w:r>
      <w:proofErr w:type="spellEnd"/>
      <w:r>
        <w:rPr>
          <w:i/>
          <w:iCs/>
        </w:rPr>
        <w:t xml:space="preserve"> Authority</w:t>
      </w:r>
      <w:r>
        <w:t>). Zapewnia on:</w:t>
      </w:r>
    </w:p>
    <w:p w14:paraId="7A0328D5" w14:textId="77777777" w:rsidR="00F93B2B" w:rsidRDefault="00F93B2B" w:rsidP="00275370">
      <w:pPr>
        <w:pStyle w:val="TreAkapitu"/>
        <w:numPr>
          <w:ilvl w:val="0"/>
          <w:numId w:val="29"/>
        </w:numPr>
      </w:pPr>
      <w:r>
        <w:t>Rejestrowanie oraz definiowanie tożsamości użytkowników</w:t>
      </w:r>
    </w:p>
    <w:p w14:paraId="66425D53" w14:textId="77777777" w:rsidR="00F93B2B" w:rsidRDefault="00F93B2B" w:rsidP="00275370">
      <w:pPr>
        <w:pStyle w:val="TreAkapitu"/>
        <w:numPr>
          <w:ilvl w:val="0"/>
          <w:numId w:val="29"/>
        </w:numPr>
      </w:pPr>
      <w:r>
        <w:t xml:space="preserve">Wydawanie certyfikatów </w:t>
      </w:r>
    </w:p>
    <w:p w14:paraId="1B03335D" w14:textId="77777777" w:rsidR="00F93B2B" w:rsidRDefault="00F93B2B" w:rsidP="00275370">
      <w:pPr>
        <w:pStyle w:val="TreAkapitu"/>
        <w:numPr>
          <w:ilvl w:val="0"/>
          <w:numId w:val="29"/>
        </w:numPr>
      </w:pPr>
      <w:r>
        <w:t>Weryfikacje certyfikatów</w:t>
      </w:r>
    </w:p>
    <w:p w14:paraId="735EF516" w14:textId="38480D07" w:rsidR="006774DA" w:rsidRDefault="00F93B2B" w:rsidP="00275370">
      <w:pPr>
        <w:pStyle w:val="TreAkapitu"/>
        <w:numPr>
          <w:ilvl w:val="0"/>
          <w:numId w:val="29"/>
        </w:numPr>
      </w:pPr>
      <w:r>
        <w:t>Odwołanie oraz odnawianie certyfikatów</w:t>
      </w:r>
    </w:p>
    <w:p w14:paraId="3F289BB6" w14:textId="13EA6A9D" w:rsidR="00866901" w:rsidRDefault="00866901" w:rsidP="00866901">
      <w:pPr>
        <w:pStyle w:val="TreAkapitu"/>
      </w:pPr>
    </w:p>
    <w:p w14:paraId="48E5B45C" w14:textId="3E2DA626" w:rsidR="006B2596" w:rsidRDefault="00A778B1" w:rsidP="009C0681">
      <w:pPr>
        <w:pStyle w:val="TreAkapitu"/>
        <w:ind w:left="360"/>
      </w:pPr>
      <w:r>
        <w:t xml:space="preserve">Innym interfejsem nie wchodzącym w skład </w:t>
      </w:r>
      <w:r w:rsidR="00B049D0" w:rsidRPr="0037125F">
        <w:rPr>
          <w:i/>
          <w:iCs/>
        </w:rPr>
        <w:t xml:space="preserve">Hyperledger </w:t>
      </w:r>
      <w:proofErr w:type="spellStart"/>
      <w:r w:rsidR="00B049D0" w:rsidRPr="0037125F">
        <w:rPr>
          <w:i/>
          <w:iCs/>
        </w:rPr>
        <w:t>Fabric</w:t>
      </w:r>
      <w:proofErr w:type="spellEnd"/>
      <w:r w:rsidR="00B049D0">
        <w:t xml:space="preserve"> jest </w:t>
      </w:r>
      <w:r w:rsidR="00B049D0" w:rsidRPr="0037125F">
        <w:rPr>
          <w:i/>
          <w:iCs/>
        </w:rPr>
        <w:t>Facebook</w:t>
      </w:r>
      <w:r w:rsidR="00B049D0">
        <w:t xml:space="preserve"> </w:t>
      </w:r>
      <w:proofErr w:type="spellStart"/>
      <w:r w:rsidR="00B049D0" w:rsidRPr="00B049D0">
        <w:rPr>
          <w:i/>
          <w:iCs/>
        </w:rPr>
        <w:t>Social</w:t>
      </w:r>
      <w:proofErr w:type="spellEnd"/>
      <w:r w:rsidR="00B049D0">
        <w:rPr>
          <w:i/>
          <w:iCs/>
        </w:rPr>
        <w:t xml:space="preserve"> </w:t>
      </w:r>
      <w:proofErr w:type="spellStart"/>
      <w:r w:rsidR="00B049D0" w:rsidRPr="00B049D0">
        <w:rPr>
          <w:i/>
          <w:iCs/>
        </w:rPr>
        <w:t>Graph</w:t>
      </w:r>
      <w:proofErr w:type="spellEnd"/>
      <w:r w:rsidR="00B049D0" w:rsidRPr="00B049D0">
        <w:rPr>
          <w:i/>
          <w:iCs/>
        </w:rPr>
        <w:t xml:space="preserve"> (</w:t>
      </w:r>
      <w:proofErr w:type="spellStart"/>
      <w:r w:rsidR="00B049D0" w:rsidRPr="00B049D0">
        <w:rPr>
          <w:i/>
          <w:iCs/>
        </w:rPr>
        <w:t>Graph</w:t>
      </w:r>
      <w:proofErr w:type="spellEnd"/>
      <w:r w:rsidR="00B049D0" w:rsidRPr="00B049D0">
        <w:rPr>
          <w:i/>
          <w:iCs/>
        </w:rPr>
        <w:t xml:space="preserve"> API)</w:t>
      </w:r>
      <w:r w:rsidR="00487274">
        <w:t xml:space="preserve">, pochodzący z platformy </w:t>
      </w:r>
      <w:r w:rsidR="00487274">
        <w:rPr>
          <w:i/>
          <w:iCs/>
        </w:rPr>
        <w:t>Meta for Developers</w:t>
      </w:r>
      <w:r w:rsidR="00487274">
        <w:t>.</w:t>
      </w:r>
      <w:r w:rsidR="00B049D0">
        <w:t xml:space="preserve"> Jest to interfejs programowania aplikacji</w:t>
      </w:r>
      <w:r w:rsidR="009C0681">
        <w:t xml:space="preserve"> </w:t>
      </w:r>
      <w:r w:rsidR="00B049D0">
        <w:t xml:space="preserve">oparty na protokole </w:t>
      </w:r>
      <w:r w:rsidR="00042D0C">
        <w:t xml:space="preserve">komunikacji </w:t>
      </w:r>
      <w:r w:rsidR="00B049D0">
        <w:t>HTTP,</w:t>
      </w:r>
      <w:r w:rsidR="00042D0C">
        <w:t xml:space="preserve"> korzystający z rozwiązania architektonicznego REST</w:t>
      </w:r>
      <w:r w:rsidR="00B9468E">
        <w:t>,</w:t>
      </w:r>
      <w:r w:rsidR="00EB54DB">
        <w:t xml:space="preserve"> który</w:t>
      </w:r>
      <w:r w:rsidR="00B9468E">
        <w:t xml:space="preserve"> u</w:t>
      </w:r>
      <w:r w:rsidR="00B049D0">
        <w:t xml:space="preserve">możliwia pobieranie danych z platformy Facebook. Wykorzystując </w:t>
      </w:r>
      <w:proofErr w:type="spellStart"/>
      <w:r w:rsidR="00B049D0">
        <w:rPr>
          <w:i/>
          <w:iCs/>
        </w:rPr>
        <w:t>Graph</w:t>
      </w:r>
      <w:proofErr w:type="spellEnd"/>
      <w:r w:rsidR="00B049D0">
        <w:rPr>
          <w:i/>
          <w:iCs/>
        </w:rPr>
        <w:t xml:space="preserve"> API</w:t>
      </w:r>
      <w:r w:rsidR="00B049D0">
        <w:t xml:space="preserve"> możliwe jest tworzenie zapytań oraz przesyłanie treści i zarządzanie nią.</w:t>
      </w:r>
      <w:r w:rsidR="000769A0">
        <w:t xml:space="preserve"> </w:t>
      </w:r>
      <w:r w:rsidR="002C1F0B">
        <w:t xml:space="preserve">Informacje, które umieszczone są w serwisie </w:t>
      </w:r>
      <w:r w:rsidR="00DD2A7E">
        <w:t xml:space="preserve">społecznościowym </w:t>
      </w:r>
      <w:r w:rsidR="003F1EEF">
        <w:t>reprezentowane są jako</w:t>
      </w:r>
      <w:r w:rsidR="006B2596">
        <w:t>:</w:t>
      </w:r>
    </w:p>
    <w:p w14:paraId="06A481F9" w14:textId="5414213D" w:rsidR="006B2596" w:rsidRDefault="000769A0" w:rsidP="00275370">
      <w:pPr>
        <w:pStyle w:val="TreAkapitu"/>
        <w:numPr>
          <w:ilvl w:val="0"/>
          <w:numId w:val="39"/>
        </w:numPr>
      </w:pPr>
      <w:r>
        <w:t>węzł</w:t>
      </w:r>
      <w:r w:rsidR="00F167CD">
        <w:t>y</w:t>
      </w:r>
      <w:r>
        <w:t xml:space="preserve">, </w:t>
      </w:r>
    </w:p>
    <w:p w14:paraId="2B2611D7" w14:textId="234C12FA" w:rsidR="006B2596" w:rsidRDefault="000769A0" w:rsidP="00275370">
      <w:pPr>
        <w:pStyle w:val="TreAkapitu"/>
        <w:numPr>
          <w:ilvl w:val="0"/>
          <w:numId w:val="39"/>
        </w:numPr>
      </w:pPr>
      <w:r>
        <w:t>krawędzi</w:t>
      </w:r>
      <w:r w:rsidR="00F167CD">
        <w:t>e</w:t>
      </w:r>
      <w:r w:rsidR="006B2596">
        <w:t>,</w:t>
      </w:r>
    </w:p>
    <w:p w14:paraId="0F257BF9" w14:textId="70DAF610" w:rsidR="006B2596" w:rsidRDefault="000769A0" w:rsidP="00275370">
      <w:pPr>
        <w:pStyle w:val="TreAkapitu"/>
        <w:numPr>
          <w:ilvl w:val="0"/>
          <w:numId w:val="39"/>
        </w:numPr>
      </w:pPr>
      <w:r>
        <w:t>p</w:t>
      </w:r>
      <w:r w:rsidR="00F167CD">
        <w:t>ola</w:t>
      </w:r>
    </w:p>
    <w:p w14:paraId="41406FC5" w14:textId="77777777" w:rsidR="0029356D" w:rsidRDefault="000769A0" w:rsidP="00834E84">
      <w:pPr>
        <w:pStyle w:val="TreAkapitu"/>
      </w:pPr>
      <w:r>
        <w:t>Aby otrzymać dane o wybranym obiekcie należy użyć węzłów</w:t>
      </w:r>
      <w:r w:rsidR="00B8341A">
        <w:t>, które posiadają swój unikalny identyfikator. Przykładami węzłów mogą być takie obiekty jak osoby, strony, grupy, posty oraz komentarze.</w:t>
      </w:r>
    </w:p>
    <w:p w14:paraId="1C7D0500" w14:textId="4E5CF167" w:rsidR="000769A0" w:rsidRDefault="0029356D" w:rsidP="00834E84">
      <w:pPr>
        <w:pStyle w:val="TreAkapitu"/>
      </w:pPr>
      <w:r>
        <w:t xml:space="preserve">Pola zawierają szczegółowe dane o </w:t>
      </w:r>
      <w:r w:rsidR="00C949C4">
        <w:t xml:space="preserve">węzłach. </w:t>
      </w:r>
      <w:r w:rsidR="00C73D6A">
        <w:t xml:space="preserve">Dla </w:t>
      </w:r>
      <w:r w:rsidR="00C949C4">
        <w:t>obiekt</w:t>
      </w:r>
      <w:r w:rsidR="00C73D6A">
        <w:t>u</w:t>
      </w:r>
      <w:r w:rsidR="00C949C4">
        <w:t xml:space="preserve"> osoba</w:t>
      </w:r>
      <w:r w:rsidR="00884024">
        <w:t xml:space="preserve"> </w:t>
      </w:r>
      <w:r w:rsidR="00C73D6A">
        <w:t>wyszczególnimy</w:t>
      </w:r>
      <w:r w:rsidR="00C949C4">
        <w:t xml:space="preserve"> </w:t>
      </w:r>
      <w:r w:rsidR="008958F8">
        <w:t xml:space="preserve">np. </w:t>
      </w:r>
      <w:r w:rsidR="00C949C4">
        <w:t>pola takie jak: id, imię, nazwisko, email.</w:t>
      </w:r>
    </w:p>
    <w:p w14:paraId="52629664" w14:textId="77777777" w:rsidR="00884024" w:rsidRDefault="006B2596" w:rsidP="00B049D0">
      <w:pPr>
        <w:pStyle w:val="TreAkapitu"/>
      </w:pPr>
      <w:r>
        <w:t>Obiekty</w:t>
      </w:r>
      <w:r w:rsidR="0037125F">
        <w:t xml:space="preserve"> (węzły)</w:t>
      </w:r>
      <w:r>
        <w:t xml:space="preserve"> mogą posiadać między sobą relacje</w:t>
      </w:r>
      <w:r w:rsidR="0037125F">
        <w:t>, zatem połączone są k</w:t>
      </w:r>
      <w:r>
        <w:t>rawęd</w:t>
      </w:r>
      <w:r w:rsidR="0037125F">
        <w:t>ziami</w:t>
      </w:r>
      <w:r>
        <w:t>.</w:t>
      </w:r>
      <w:r w:rsidR="0037125F">
        <w:t xml:space="preserve"> Krawędzie przechowują dane świadczące o istniejącym połączeniu. </w:t>
      </w:r>
      <w:r w:rsidR="0017482F">
        <w:t xml:space="preserve">Dla przykładu obiekt </w:t>
      </w:r>
      <w:r w:rsidR="00CD109B">
        <w:t>o</w:t>
      </w:r>
      <w:r w:rsidR="0017482F">
        <w:t xml:space="preserve">soba </w:t>
      </w:r>
      <w:r w:rsidR="0017482F">
        <w:lastRenderedPageBreak/>
        <w:t xml:space="preserve">udostępnia </w:t>
      </w:r>
      <w:r w:rsidR="00834E84">
        <w:t>post</w:t>
      </w:r>
      <w:r w:rsidR="0017482F">
        <w:t xml:space="preserve"> zawierający hiperłącze do swojego wniosku o pożyczkę. </w:t>
      </w:r>
      <w:r w:rsidR="00162029">
        <w:t xml:space="preserve">W tym przypadku </w:t>
      </w:r>
      <w:r w:rsidR="007F290C">
        <w:t xml:space="preserve">istnieje krawędź łączące te obiekty, która zawiera np. takie dane jak data opublikowania </w:t>
      </w:r>
      <w:proofErr w:type="spellStart"/>
      <w:r w:rsidR="007F290C">
        <w:t>posta</w:t>
      </w:r>
      <w:proofErr w:type="spellEnd"/>
      <w:r w:rsidR="007F290C">
        <w:t>.</w:t>
      </w:r>
    </w:p>
    <w:p w14:paraId="644605D3" w14:textId="640BE4C0" w:rsidR="00F06885" w:rsidRDefault="00884024" w:rsidP="00B049D0">
      <w:pPr>
        <w:pStyle w:val="TreAkapitu"/>
      </w:pPr>
      <w:r>
        <w:t xml:space="preserve">Wszystkie z powyższych </w:t>
      </w:r>
      <w:r w:rsidR="00F0760C">
        <w:t xml:space="preserve">składowych interfejsu stanowią punkty końcowe (ang. </w:t>
      </w:r>
      <w:proofErr w:type="spellStart"/>
      <w:r w:rsidR="00F0760C">
        <w:rPr>
          <w:i/>
          <w:iCs/>
        </w:rPr>
        <w:t>endpoints</w:t>
      </w:r>
      <w:proofErr w:type="spellEnd"/>
      <w:r w:rsidR="00F0760C">
        <w:t xml:space="preserve">), które wymagają żeton dostępu (ang. </w:t>
      </w:r>
      <w:proofErr w:type="spellStart"/>
      <w:r w:rsidR="00F0760C">
        <w:rPr>
          <w:i/>
          <w:iCs/>
        </w:rPr>
        <w:t>access</w:t>
      </w:r>
      <w:proofErr w:type="spellEnd"/>
      <w:r w:rsidR="00F0760C">
        <w:rPr>
          <w:i/>
          <w:iCs/>
        </w:rPr>
        <w:t xml:space="preserve"> </w:t>
      </w:r>
      <w:proofErr w:type="spellStart"/>
      <w:r w:rsidR="00F0760C">
        <w:rPr>
          <w:i/>
          <w:iCs/>
        </w:rPr>
        <w:t>token</w:t>
      </w:r>
      <w:proofErr w:type="spellEnd"/>
      <w:r w:rsidR="00F0760C">
        <w:t>)</w:t>
      </w:r>
      <w:r w:rsidR="00465BA6">
        <w:t xml:space="preserve">. Mają one za zadanie umożliwić dostęp do informacji użytkownik. Przykładowo użytkownik logując się za pomocą swojego profilu </w:t>
      </w:r>
      <w:r w:rsidR="00465BA6">
        <w:rPr>
          <w:i/>
          <w:iCs/>
        </w:rPr>
        <w:t>Facebook</w:t>
      </w:r>
      <w:r w:rsidR="00465BA6">
        <w:t xml:space="preserve"> </w:t>
      </w:r>
      <w:r w:rsidR="00741C36">
        <w:t xml:space="preserve">oraz </w:t>
      </w:r>
      <w:r w:rsidR="0031068C">
        <w:t>zezwal</w:t>
      </w:r>
      <w:r w:rsidR="00741C36">
        <w:t>ając</w:t>
      </w:r>
      <w:r w:rsidR="0031068C">
        <w:t xml:space="preserve"> na udostępnienie aplikacji swojego adresu email</w:t>
      </w:r>
      <w:r w:rsidR="0031375E">
        <w:t xml:space="preserve"> daje dostęp do odczytu tych danych</w:t>
      </w:r>
      <w:r w:rsidR="0031068C">
        <w:t>.</w:t>
      </w:r>
      <w:r w:rsidR="00741C36">
        <w:t xml:space="preserve"> </w:t>
      </w:r>
      <w:r w:rsidR="00902362">
        <w:rPr>
          <w:i/>
          <w:iCs/>
        </w:rPr>
        <w:t xml:space="preserve">Access </w:t>
      </w:r>
      <w:proofErr w:type="spellStart"/>
      <w:r w:rsidR="00902362">
        <w:rPr>
          <w:i/>
          <w:iCs/>
        </w:rPr>
        <w:t>token</w:t>
      </w:r>
      <w:proofErr w:type="spellEnd"/>
      <w:r w:rsidR="00741C36">
        <w:t xml:space="preserve"> zawiera takie informacje jak nazwę aplikacji, nazwę użytkownika,</w:t>
      </w:r>
      <w:r w:rsidR="00902362">
        <w:t xml:space="preserve"> status,</w:t>
      </w:r>
      <w:r w:rsidR="00741C36">
        <w:t xml:space="preserve"> </w:t>
      </w:r>
      <w:r w:rsidR="00902362">
        <w:t>czas</w:t>
      </w:r>
      <w:r w:rsidR="00741C36">
        <w:t xml:space="preserve"> </w:t>
      </w:r>
      <w:r w:rsidR="00902362">
        <w:t xml:space="preserve">wygaśnięcia (żetony tracą swoją ważność po upłynięciu około godziny). </w:t>
      </w:r>
    </w:p>
    <w:p w14:paraId="26EEB72E" w14:textId="77777777" w:rsidR="00A537D7" w:rsidRDefault="00A537D7" w:rsidP="00B049D0">
      <w:pPr>
        <w:pStyle w:val="TreAkapitu"/>
      </w:pPr>
    </w:p>
    <w:p w14:paraId="4D940A77" w14:textId="2E3A2771" w:rsidR="00A537D7" w:rsidRPr="00A537D7" w:rsidRDefault="00A537D7" w:rsidP="00A537D7">
      <w:pPr>
        <w:pStyle w:val="Legenda"/>
        <w:jc w:val="both"/>
        <w:rPr>
          <w:b w:val="0"/>
          <w:bCs w:val="0"/>
        </w:rPr>
      </w:pPr>
      <w:bookmarkStart w:id="272" w:name="_Toc91667903"/>
      <w:r w:rsidRPr="00A537D7">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44</w:t>
      </w:r>
      <w:r w:rsidR="00914E7C">
        <w:rPr>
          <w:b w:val="0"/>
          <w:bCs w:val="0"/>
        </w:rPr>
        <w:fldChar w:fldCharType="end"/>
      </w:r>
      <w:r w:rsidRPr="00A537D7">
        <w:rPr>
          <w:b w:val="0"/>
          <w:bCs w:val="0"/>
        </w:rPr>
        <w:t xml:space="preserve">. Informacje zawarte w </w:t>
      </w:r>
      <w:proofErr w:type="spellStart"/>
      <w:r w:rsidRPr="00A537D7">
        <w:rPr>
          <w:b w:val="0"/>
          <w:bCs w:val="0"/>
          <w:i/>
          <w:iCs/>
        </w:rPr>
        <w:t>access</w:t>
      </w:r>
      <w:proofErr w:type="spellEnd"/>
      <w:r w:rsidRPr="00A537D7">
        <w:rPr>
          <w:b w:val="0"/>
          <w:bCs w:val="0"/>
          <w:i/>
          <w:iCs/>
        </w:rPr>
        <w:t xml:space="preserve"> </w:t>
      </w:r>
      <w:proofErr w:type="spellStart"/>
      <w:r w:rsidRPr="00A537D7">
        <w:rPr>
          <w:b w:val="0"/>
          <w:bCs w:val="0"/>
          <w:i/>
          <w:iCs/>
        </w:rPr>
        <w:t>token</w:t>
      </w:r>
      <w:bookmarkEnd w:id="272"/>
      <w:proofErr w:type="spellEnd"/>
    </w:p>
    <w:p w14:paraId="403654A3" w14:textId="2EF62BB1" w:rsidR="00A537D7" w:rsidRDefault="00A537D7" w:rsidP="00A537D7">
      <w:pPr>
        <w:pStyle w:val="TreAkapitu"/>
        <w:ind w:firstLine="0"/>
      </w:pPr>
      <w:r>
        <w:rPr>
          <w:noProof/>
        </w:rPr>
        <w:drawing>
          <wp:inline distT="0" distB="0" distL="0" distR="0" wp14:anchorId="6B73F78B" wp14:editId="197D344C">
            <wp:extent cx="5760085" cy="2387600"/>
            <wp:effectExtent l="0" t="0" r="0" b="0"/>
            <wp:docPr id="194" name="Obraz 194"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Obraz 194" descr="Obraz zawierający tekst&#10;&#10;Opis wygenerowany automatycznie"/>
                    <pic:cNvPicPr/>
                  </pic:nvPicPr>
                  <pic:blipFill>
                    <a:blip r:embed="rId69"/>
                    <a:stretch>
                      <a:fillRect/>
                    </a:stretch>
                  </pic:blipFill>
                  <pic:spPr>
                    <a:xfrm>
                      <a:off x="0" y="0"/>
                      <a:ext cx="5760085" cy="2387600"/>
                    </a:xfrm>
                    <a:prstGeom prst="rect">
                      <a:avLst/>
                    </a:prstGeom>
                  </pic:spPr>
                </pic:pic>
              </a:graphicData>
            </a:graphic>
          </wp:inline>
        </w:drawing>
      </w:r>
    </w:p>
    <w:p w14:paraId="34F6DFD2" w14:textId="2A529E63" w:rsidR="00A537D7" w:rsidRPr="00741C36" w:rsidRDefault="00A537D7" w:rsidP="00A537D7">
      <w:pPr>
        <w:pStyle w:val="TreAkapitu"/>
        <w:ind w:firstLine="0"/>
        <w:rPr>
          <w:sz w:val="20"/>
          <w:szCs w:val="16"/>
        </w:rPr>
      </w:pPr>
      <w:r w:rsidRPr="00741C36">
        <w:rPr>
          <w:sz w:val="20"/>
          <w:szCs w:val="16"/>
        </w:rPr>
        <w:t>Źródło: opracowanie własne</w:t>
      </w:r>
    </w:p>
    <w:p w14:paraId="62267EE9" w14:textId="2872019E" w:rsidR="00B049D0" w:rsidRDefault="00B049D0" w:rsidP="00CC1EFC">
      <w:pPr>
        <w:pStyle w:val="TreAkapitu"/>
        <w:ind w:firstLine="0"/>
      </w:pPr>
    </w:p>
    <w:p w14:paraId="4C08CFB8" w14:textId="61BC06B8" w:rsidR="00D27E65" w:rsidRDefault="00CC1EFC" w:rsidP="00540B8D">
      <w:pPr>
        <w:pStyle w:val="TreAkapitu"/>
      </w:pPr>
      <w:r>
        <w:t xml:space="preserve">Po otrzymaniu </w:t>
      </w:r>
      <w:proofErr w:type="spellStart"/>
      <w:r>
        <w:rPr>
          <w:i/>
          <w:iCs/>
        </w:rPr>
        <w:t>access</w:t>
      </w:r>
      <w:proofErr w:type="spellEnd"/>
      <w:r>
        <w:rPr>
          <w:i/>
          <w:iCs/>
        </w:rPr>
        <w:t xml:space="preserve"> </w:t>
      </w:r>
      <w:proofErr w:type="spellStart"/>
      <w:r>
        <w:rPr>
          <w:i/>
          <w:iCs/>
        </w:rPr>
        <w:t>token</w:t>
      </w:r>
      <w:proofErr w:type="spellEnd"/>
      <w:r>
        <w:t xml:space="preserve"> w zależności od przyznanych uprawnień posiadamy dostęp do danych użytkownika</w:t>
      </w:r>
    </w:p>
    <w:p w14:paraId="68551DD4" w14:textId="1576A243" w:rsidR="004E1AFA" w:rsidRPr="004E1AFA" w:rsidRDefault="004E1AFA" w:rsidP="004E1AFA">
      <w:pPr>
        <w:pStyle w:val="Legenda"/>
        <w:rPr>
          <w:b w:val="0"/>
          <w:bCs w:val="0"/>
        </w:rPr>
      </w:pPr>
      <w:bookmarkStart w:id="273" w:name="_Toc91667904"/>
      <w:r w:rsidRPr="004E1AFA">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45</w:t>
      </w:r>
      <w:r w:rsidR="00914E7C">
        <w:rPr>
          <w:b w:val="0"/>
          <w:bCs w:val="0"/>
        </w:rPr>
        <w:fldChar w:fldCharType="end"/>
      </w:r>
      <w:r w:rsidRPr="004E1AFA">
        <w:rPr>
          <w:b w:val="0"/>
          <w:bCs w:val="0"/>
        </w:rPr>
        <w:t xml:space="preserve">. Przykładowe żądanie GET w </w:t>
      </w:r>
      <w:proofErr w:type="spellStart"/>
      <w:r w:rsidRPr="004E1AFA">
        <w:rPr>
          <w:b w:val="0"/>
          <w:bCs w:val="0"/>
          <w:i/>
          <w:iCs/>
        </w:rPr>
        <w:t>Graph</w:t>
      </w:r>
      <w:proofErr w:type="spellEnd"/>
      <w:r w:rsidRPr="004E1AFA">
        <w:rPr>
          <w:b w:val="0"/>
          <w:bCs w:val="0"/>
          <w:i/>
          <w:iCs/>
        </w:rPr>
        <w:t xml:space="preserve"> API</w:t>
      </w:r>
      <w:bookmarkEnd w:id="273"/>
    </w:p>
    <w:p w14:paraId="1D6530B5" w14:textId="650FADDA" w:rsidR="00D27E65" w:rsidRDefault="00D27E65" w:rsidP="00D27E65">
      <w:pPr>
        <w:pStyle w:val="TreAkapitu"/>
        <w:ind w:firstLine="0"/>
        <w:jc w:val="center"/>
      </w:pPr>
      <w:r>
        <w:rPr>
          <w:noProof/>
        </w:rPr>
        <w:drawing>
          <wp:inline distT="0" distB="0" distL="0" distR="0" wp14:anchorId="361C6E86" wp14:editId="734C06D9">
            <wp:extent cx="3943350" cy="2628900"/>
            <wp:effectExtent l="0" t="0" r="0" b="0"/>
            <wp:docPr id="197" name="Obraz 19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Obraz 197" descr="Obraz zawierający tekst&#10;&#10;Opis wygenerowany automatycznie"/>
                    <pic:cNvPicPr/>
                  </pic:nvPicPr>
                  <pic:blipFill>
                    <a:blip r:embed="rId70"/>
                    <a:stretch>
                      <a:fillRect/>
                    </a:stretch>
                  </pic:blipFill>
                  <pic:spPr>
                    <a:xfrm>
                      <a:off x="0" y="0"/>
                      <a:ext cx="3943350" cy="2628900"/>
                    </a:xfrm>
                    <a:prstGeom prst="rect">
                      <a:avLst/>
                    </a:prstGeom>
                  </pic:spPr>
                </pic:pic>
              </a:graphicData>
            </a:graphic>
          </wp:inline>
        </w:drawing>
      </w:r>
    </w:p>
    <w:p w14:paraId="258D5FAF" w14:textId="278E3146" w:rsidR="00645E60" w:rsidRPr="00645E60" w:rsidRDefault="00645E60" w:rsidP="00645E60">
      <w:pPr>
        <w:pStyle w:val="TreAkapitu"/>
        <w:ind w:left="709"/>
        <w:rPr>
          <w:sz w:val="20"/>
          <w:szCs w:val="16"/>
        </w:rPr>
      </w:pPr>
      <w:r w:rsidRPr="00645E60">
        <w:rPr>
          <w:sz w:val="20"/>
          <w:szCs w:val="16"/>
        </w:rPr>
        <w:t>Źródło: Opracowanie własne</w:t>
      </w:r>
    </w:p>
    <w:p w14:paraId="695430FC" w14:textId="4AFA3F74" w:rsidR="00D83EC2" w:rsidRDefault="00655173" w:rsidP="00D83EC2">
      <w:pPr>
        <w:pStyle w:val="Nagwek2"/>
      </w:pPr>
      <w:bookmarkStart w:id="274" w:name="_Toc8601655"/>
      <w:bookmarkStart w:id="275" w:name="_Toc91668345"/>
      <w:r>
        <w:t>Mechanizmy bezpieczeństwa</w:t>
      </w:r>
      <w:bookmarkStart w:id="276" w:name="_Toc8601656"/>
      <w:bookmarkEnd w:id="274"/>
      <w:bookmarkEnd w:id="275"/>
      <w:bookmarkEnd w:id="276"/>
    </w:p>
    <w:p w14:paraId="5B2764AA" w14:textId="27490E37" w:rsidR="00275CCE" w:rsidRDefault="006F1CD1" w:rsidP="003D4C04">
      <w:pPr>
        <w:pStyle w:val="TreAkapitu"/>
      </w:pPr>
      <w:r>
        <w:t xml:space="preserve">System informatyczny jest bezpieczny, jeśli jego użytkownik może na nim polegać, a zainstalowane oprogramowanie działa zgodnie ze swoją specyfikacją.. </w:t>
      </w:r>
      <w:r w:rsidR="00944858">
        <w:t xml:space="preserve">Aby zapewnić bezpieczeństwo systemu informatycznego zalecane jest stosowanie pewnych mechanizmów bezpieczeństwa, mających na celu </w:t>
      </w:r>
      <w:r w:rsidR="00F2114C">
        <w:t xml:space="preserve">zapewnienie poufność, nienaruszalność oraz dostępność informacji. </w:t>
      </w:r>
      <w:r w:rsidR="00540080">
        <w:t xml:space="preserve">Należy </w:t>
      </w:r>
      <w:r w:rsidR="00944858">
        <w:t>zniwelow</w:t>
      </w:r>
      <w:r w:rsidR="00540080">
        <w:t>ać</w:t>
      </w:r>
      <w:r w:rsidR="00944858">
        <w:t xml:space="preserve"> prawdopodobieństw</w:t>
      </w:r>
      <w:r w:rsidR="00540080">
        <w:t>o</w:t>
      </w:r>
      <w:r w:rsidR="00944858">
        <w:t xml:space="preserve"> na wystąpienie niepożądanych zdarzeń</w:t>
      </w:r>
      <w:r w:rsidR="00540080">
        <w:t xml:space="preserve"> takich jak nieuprawniony dostęp do danych, czy nieautoryzowane modyfikacje.</w:t>
      </w:r>
      <w:r w:rsidR="00E30E2D">
        <w:t xml:space="preserve"> W tym celu w systemie zostały skonfigurowane następujące mechanizmy bezpieczeństwa:</w:t>
      </w:r>
    </w:p>
    <w:p w14:paraId="0BCCC431" w14:textId="77777777" w:rsidR="003D4C04" w:rsidRDefault="0057303C" w:rsidP="00275370">
      <w:pPr>
        <w:pStyle w:val="TreAkapitu"/>
        <w:numPr>
          <w:ilvl w:val="0"/>
          <w:numId w:val="25"/>
        </w:numPr>
      </w:pPr>
      <w:r w:rsidRPr="0057303C">
        <w:t xml:space="preserve">Wykorzystanie funkcji skrótu w celu powiązania ze sobą bloków zawierających transakcje. </w:t>
      </w:r>
    </w:p>
    <w:p w14:paraId="5FD32D85" w14:textId="01B8B615" w:rsidR="006A5537" w:rsidRPr="00174819" w:rsidRDefault="006A5537" w:rsidP="00275370">
      <w:pPr>
        <w:pStyle w:val="TreAkapitu"/>
        <w:numPr>
          <w:ilvl w:val="0"/>
          <w:numId w:val="25"/>
        </w:numPr>
      </w:pPr>
      <w:r>
        <w:t xml:space="preserve">Transakcje wykonywane przez </w:t>
      </w:r>
      <w:r w:rsidRPr="00672965">
        <w:rPr>
          <w:i/>
          <w:iCs/>
        </w:rPr>
        <w:t>smart-</w:t>
      </w:r>
      <w:proofErr w:type="spellStart"/>
      <w:r w:rsidRPr="00672965">
        <w:rPr>
          <w:i/>
          <w:iCs/>
        </w:rPr>
        <w:t>contract</w:t>
      </w:r>
      <w:proofErr w:type="spellEnd"/>
    </w:p>
    <w:p w14:paraId="262DE712" w14:textId="3B0DCC6F" w:rsidR="00174819" w:rsidRDefault="00174819" w:rsidP="00275370">
      <w:pPr>
        <w:pStyle w:val="TreAkapitu"/>
        <w:numPr>
          <w:ilvl w:val="0"/>
          <w:numId w:val="25"/>
        </w:numPr>
      </w:pPr>
      <w:r>
        <w:t xml:space="preserve">Algorytm konsensusu </w:t>
      </w:r>
    </w:p>
    <w:p w14:paraId="43863D67" w14:textId="29C58124" w:rsidR="006A5537" w:rsidRDefault="006A5537" w:rsidP="00275370">
      <w:pPr>
        <w:pStyle w:val="TreAkapitu"/>
        <w:numPr>
          <w:ilvl w:val="0"/>
          <w:numId w:val="25"/>
        </w:numPr>
      </w:pPr>
      <w:r>
        <w:t xml:space="preserve">Mechanizm kontroli prywatności </w:t>
      </w:r>
      <w:r w:rsidR="00CD6E31">
        <w:t xml:space="preserve">skonfigurowany </w:t>
      </w:r>
      <w:r w:rsidR="00A603B1">
        <w:t>poprzez</w:t>
      </w:r>
      <w:r w:rsidR="00CD6E31">
        <w:t xml:space="preserve"> Hyperledger</w:t>
      </w:r>
    </w:p>
    <w:p w14:paraId="60E0EAC0" w14:textId="3DBAAADB" w:rsidR="00275CCE" w:rsidRDefault="00CD6E31" w:rsidP="00275370">
      <w:pPr>
        <w:pStyle w:val="TreAkapitu"/>
        <w:numPr>
          <w:ilvl w:val="0"/>
          <w:numId w:val="25"/>
        </w:numPr>
      </w:pPr>
      <w:r>
        <w:t>Integracja</w:t>
      </w:r>
      <w:r w:rsidR="006A5537">
        <w:t xml:space="preserve"> konta z serwisami spo</w:t>
      </w:r>
      <w:r w:rsidR="00303B34">
        <w:t>ł</w:t>
      </w:r>
      <w:r w:rsidR="006A5537">
        <w:t>eczno</w:t>
      </w:r>
      <w:r w:rsidR="00303B34">
        <w:t>ś</w:t>
      </w:r>
      <w:r w:rsidR="006A5537">
        <w:t>ciowymi (?)</w:t>
      </w:r>
    </w:p>
    <w:p w14:paraId="3D396036" w14:textId="77777777" w:rsidR="00F813B1" w:rsidRPr="00D83EC2" w:rsidRDefault="00F813B1" w:rsidP="00F813B1">
      <w:pPr>
        <w:pStyle w:val="TreAkapitu"/>
        <w:ind w:left="1069" w:firstLine="0"/>
      </w:pPr>
    </w:p>
    <w:p w14:paraId="5EC03534" w14:textId="6744ED36" w:rsidR="00D83EC2" w:rsidRDefault="00D83EC2" w:rsidP="00D83EC2">
      <w:pPr>
        <w:pStyle w:val="Nagwek3"/>
      </w:pPr>
      <w:bookmarkStart w:id="277" w:name="_Toc91668346"/>
      <w:r>
        <w:t>Mechanizm bezpieczeństwa zabezpieczający transakcje</w:t>
      </w:r>
      <w:bookmarkEnd w:id="277"/>
    </w:p>
    <w:p w14:paraId="24600637" w14:textId="19A5CAFC" w:rsidR="000041B7" w:rsidRDefault="00E24DB4" w:rsidP="00DD54FA">
      <w:pPr>
        <w:pStyle w:val="TreAkapitu"/>
      </w:pPr>
      <w:r>
        <w:t xml:space="preserve">Kluczowym zadaniem systemu jest zabezpieczenie procesu obsługi pożyczki. Transakcja ma być całkowicie bezpieczna oraz poufna. W tym celu należy zagwarantować, </w:t>
      </w:r>
      <w:r w:rsidR="00531A26">
        <w:t>aby</w:t>
      </w:r>
      <w:r>
        <w:t xml:space="preserve"> żadna nieuprawiona osoba nie miała możliwości na fałszowanie oraz manipulowanie danymi zawartymi w transakcji. Wszystkie próby nieautoryzowanych transakcji muszą zostać</w:t>
      </w:r>
      <w:r w:rsidR="00DD54FA">
        <w:t xml:space="preserve"> </w:t>
      </w:r>
      <w:r>
        <w:t xml:space="preserve">wykryte, </w:t>
      </w:r>
      <w:r>
        <w:lastRenderedPageBreak/>
        <w:t xml:space="preserve">a następnie odrzucone. Udzielona pożyczka ma trafić bezpośrednio od pożyczkodawcy do pożyczkobiorcy pomijając strony trzecie. Ponadto ustalone uprzednio </w:t>
      </w:r>
      <w:r w:rsidR="00683AEA">
        <w:t xml:space="preserve">warunki </w:t>
      </w:r>
      <w:r>
        <w:t xml:space="preserve">przez </w:t>
      </w:r>
      <w:r w:rsidR="008100E6">
        <w:t>obie</w:t>
      </w:r>
      <w:r>
        <w:t xml:space="preserve"> strony nie mogą zostać zmienione. Kwota pożyczki nie może ulec zmianie po wykonaniu transakcji, a pożyczkobiorca ma otrzymać jej całość.</w:t>
      </w:r>
    </w:p>
    <w:p w14:paraId="354E955E" w14:textId="77777777" w:rsidR="00747472" w:rsidRPr="00E24DB4" w:rsidRDefault="00747472" w:rsidP="00F813B1">
      <w:pPr>
        <w:pStyle w:val="TreAkapitu"/>
      </w:pPr>
    </w:p>
    <w:p w14:paraId="4176FCB9" w14:textId="44A1A278" w:rsidR="00891AEB" w:rsidRPr="00891AEB" w:rsidRDefault="007E1B69" w:rsidP="00891AEB">
      <w:pPr>
        <w:pStyle w:val="Podtytu"/>
        <w:rPr>
          <w:sz w:val="24"/>
          <w:szCs w:val="24"/>
        </w:rPr>
      </w:pPr>
      <w:r>
        <w:rPr>
          <w:sz w:val="24"/>
          <w:szCs w:val="24"/>
        </w:rPr>
        <w:t xml:space="preserve">Wykorzystanie funkcji skrótu </w:t>
      </w:r>
      <w:r w:rsidR="00781938">
        <w:rPr>
          <w:sz w:val="24"/>
          <w:szCs w:val="24"/>
        </w:rPr>
        <w:t>celem</w:t>
      </w:r>
      <w:r>
        <w:rPr>
          <w:sz w:val="24"/>
          <w:szCs w:val="24"/>
        </w:rPr>
        <w:t xml:space="preserve"> powiązania ze sobą bloków zawierających transakcje. </w:t>
      </w:r>
    </w:p>
    <w:p w14:paraId="2DBC5A6C" w14:textId="2047A6B7" w:rsidR="00BA35B6" w:rsidRDefault="0090465E" w:rsidP="003A7C73">
      <w:pPr>
        <w:pStyle w:val="TreAkapitu"/>
        <w:jc w:val="left"/>
      </w:pPr>
      <w:r>
        <w:t xml:space="preserve">Aby spełnić powyżej wymienione wymagania </w:t>
      </w:r>
      <w:r w:rsidR="00F32531">
        <w:t>transakcje umieszczane są w łańcuchu bloków.</w:t>
      </w:r>
      <w:r>
        <w:t xml:space="preserve"> </w:t>
      </w:r>
      <w:r w:rsidR="007556A1">
        <w:t>Ogólna architektura i działanie zostało opisane w podrozdziale 1.2.1. oraz rys. 3, jednakże każda technologia wykorzystuje inne koncepcje, różniące się zawartością</w:t>
      </w:r>
      <w:r w:rsidR="00E020F0">
        <w:t xml:space="preserve"> </w:t>
      </w:r>
      <w:r w:rsidR="0050451F">
        <w:t xml:space="preserve">bloków </w:t>
      </w:r>
      <w:r w:rsidR="007556A1">
        <w:t xml:space="preserve">oraz </w:t>
      </w:r>
      <w:r w:rsidR="0050451F">
        <w:t xml:space="preserve">ich </w:t>
      </w:r>
      <w:r w:rsidR="007556A1">
        <w:t>sposobem po</w:t>
      </w:r>
      <w:r w:rsidR="0095013E">
        <w:t>łączenia</w:t>
      </w:r>
      <w:r w:rsidR="007556A1">
        <w:t xml:space="preserve">. Występują różne funkcje skrótu, a zatem odmienny jest sposób generowania </w:t>
      </w:r>
      <w:proofErr w:type="spellStart"/>
      <w:r w:rsidR="007556A1">
        <w:rPr>
          <w:i/>
          <w:iCs/>
        </w:rPr>
        <w:t>hash</w:t>
      </w:r>
      <w:proofErr w:type="spellEnd"/>
      <w:r w:rsidR="0095013E">
        <w:t>, stanowiący powiązanie pomiędzy blokami.</w:t>
      </w:r>
    </w:p>
    <w:p w14:paraId="77D38CC0" w14:textId="77777777" w:rsidR="00463DAF" w:rsidRDefault="00463DAF" w:rsidP="003A7C73">
      <w:pPr>
        <w:pStyle w:val="TreAkapitu"/>
        <w:jc w:val="left"/>
      </w:pPr>
    </w:p>
    <w:p w14:paraId="7E8F7A14" w14:textId="4A28B708" w:rsidR="0005687F" w:rsidRPr="0005687F" w:rsidRDefault="0005687F" w:rsidP="0005687F">
      <w:pPr>
        <w:pStyle w:val="Legenda"/>
        <w:rPr>
          <w:b w:val="0"/>
          <w:bCs w:val="0"/>
        </w:rPr>
      </w:pPr>
      <w:bookmarkStart w:id="278" w:name="_Toc91667905"/>
      <w:r w:rsidRPr="0005687F">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46</w:t>
      </w:r>
      <w:r w:rsidR="00914E7C">
        <w:rPr>
          <w:b w:val="0"/>
          <w:bCs w:val="0"/>
        </w:rPr>
        <w:fldChar w:fldCharType="end"/>
      </w:r>
      <w:r w:rsidRPr="0005687F">
        <w:rPr>
          <w:b w:val="0"/>
          <w:bCs w:val="0"/>
        </w:rPr>
        <w:t xml:space="preserve">. Struktura bloków </w:t>
      </w:r>
      <w:r w:rsidR="00177E3C">
        <w:rPr>
          <w:b w:val="0"/>
          <w:bCs w:val="0"/>
        </w:rPr>
        <w:t xml:space="preserve">Hyperledger </w:t>
      </w:r>
      <w:proofErr w:type="spellStart"/>
      <w:r w:rsidR="00177E3C">
        <w:rPr>
          <w:b w:val="0"/>
          <w:bCs w:val="0"/>
        </w:rPr>
        <w:t>Fabric</w:t>
      </w:r>
      <w:bookmarkEnd w:id="278"/>
      <w:proofErr w:type="spellEnd"/>
    </w:p>
    <w:p w14:paraId="45399257" w14:textId="77777777" w:rsidR="0005687F" w:rsidRDefault="0005687F" w:rsidP="0005687F">
      <w:pPr>
        <w:pStyle w:val="TreAkapitu"/>
        <w:ind w:firstLine="0"/>
        <w:jc w:val="center"/>
      </w:pPr>
      <w:r>
        <w:rPr>
          <w:noProof/>
        </w:rPr>
        <w:drawing>
          <wp:inline distT="0" distB="0" distL="0" distR="0" wp14:anchorId="12B3D16B" wp14:editId="46AF985C">
            <wp:extent cx="5462591" cy="2705100"/>
            <wp:effectExtent l="0" t="0" r="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526530" cy="2736763"/>
                    </a:xfrm>
                    <a:prstGeom prst="rect">
                      <a:avLst/>
                    </a:prstGeom>
                  </pic:spPr>
                </pic:pic>
              </a:graphicData>
            </a:graphic>
          </wp:inline>
        </w:drawing>
      </w:r>
    </w:p>
    <w:p w14:paraId="6EA89265" w14:textId="5675609B" w:rsidR="001640C5" w:rsidRDefault="0005687F" w:rsidP="00463DAF">
      <w:pPr>
        <w:pStyle w:val="TreAkapitu"/>
        <w:ind w:left="709" w:firstLine="0"/>
        <w:jc w:val="left"/>
        <w:rPr>
          <w:sz w:val="20"/>
          <w:szCs w:val="16"/>
        </w:rPr>
      </w:pPr>
      <w:r w:rsidRPr="00B06388">
        <w:rPr>
          <w:sz w:val="20"/>
          <w:szCs w:val="16"/>
        </w:rPr>
        <w:t xml:space="preserve">Źródło: </w:t>
      </w:r>
      <w:proofErr w:type="spellStart"/>
      <w:r w:rsidRPr="0005687F">
        <w:rPr>
          <w:sz w:val="22"/>
          <w:szCs w:val="22"/>
        </w:rPr>
        <w:t>Ence</w:t>
      </w:r>
      <w:proofErr w:type="spellEnd"/>
      <w:r w:rsidRPr="0005687F">
        <w:rPr>
          <w:sz w:val="22"/>
          <w:szCs w:val="22"/>
        </w:rPr>
        <w:t xml:space="preserve"> </w:t>
      </w:r>
      <w:proofErr w:type="spellStart"/>
      <w:r w:rsidRPr="0005687F">
        <w:rPr>
          <w:sz w:val="22"/>
          <w:szCs w:val="22"/>
        </w:rPr>
        <w:t>Zhou</w:t>
      </w:r>
      <w:proofErr w:type="spellEnd"/>
      <w:r w:rsidRPr="0005687F">
        <w:rPr>
          <w:sz w:val="22"/>
          <w:szCs w:val="22"/>
        </w:rPr>
        <w:t xml:space="preserve">, </w:t>
      </w:r>
      <w:proofErr w:type="spellStart"/>
      <w:r w:rsidRPr="0005687F">
        <w:rPr>
          <w:sz w:val="22"/>
          <w:szCs w:val="22"/>
        </w:rPr>
        <w:t>Haoli</w:t>
      </w:r>
      <w:proofErr w:type="spellEnd"/>
      <w:r w:rsidRPr="0005687F">
        <w:rPr>
          <w:sz w:val="22"/>
          <w:szCs w:val="22"/>
        </w:rPr>
        <w:t xml:space="preserve"> Sun, </w:t>
      </w:r>
      <w:proofErr w:type="spellStart"/>
      <w:r w:rsidRPr="0005687F">
        <w:rPr>
          <w:sz w:val="22"/>
          <w:szCs w:val="22"/>
        </w:rPr>
        <w:t>Bingfeng</w:t>
      </w:r>
      <w:proofErr w:type="spellEnd"/>
      <w:r w:rsidRPr="0005687F">
        <w:rPr>
          <w:sz w:val="22"/>
          <w:szCs w:val="22"/>
        </w:rPr>
        <w:t xml:space="preserve"> Pi, </w:t>
      </w:r>
      <w:proofErr w:type="spellStart"/>
      <w:r w:rsidRPr="0005687F">
        <w:rPr>
          <w:sz w:val="22"/>
          <w:szCs w:val="22"/>
        </w:rPr>
        <w:t>Jun</w:t>
      </w:r>
      <w:proofErr w:type="spellEnd"/>
      <w:r w:rsidRPr="0005687F">
        <w:rPr>
          <w:sz w:val="22"/>
          <w:szCs w:val="22"/>
        </w:rPr>
        <w:t xml:space="preserve"> Sun, </w:t>
      </w:r>
      <w:proofErr w:type="spellStart"/>
      <w:r w:rsidRPr="0005687F">
        <w:rPr>
          <w:sz w:val="22"/>
          <w:szCs w:val="22"/>
        </w:rPr>
        <w:t>Kazuhiro</w:t>
      </w:r>
      <w:proofErr w:type="spellEnd"/>
      <w:r w:rsidRPr="0005687F">
        <w:rPr>
          <w:sz w:val="22"/>
          <w:szCs w:val="22"/>
        </w:rPr>
        <w:t xml:space="preserve"> </w:t>
      </w:r>
      <w:proofErr w:type="spellStart"/>
      <w:r w:rsidRPr="0005687F">
        <w:rPr>
          <w:sz w:val="22"/>
          <w:szCs w:val="22"/>
        </w:rPr>
        <w:t>Yamashita</w:t>
      </w:r>
      <w:proofErr w:type="spellEnd"/>
      <w:r w:rsidRPr="0005687F">
        <w:rPr>
          <w:sz w:val="22"/>
          <w:szCs w:val="22"/>
        </w:rPr>
        <w:t xml:space="preserve">, </w:t>
      </w:r>
      <w:proofErr w:type="spellStart"/>
      <w:r w:rsidRPr="0005687F">
        <w:rPr>
          <w:sz w:val="22"/>
          <w:szCs w:val="22"/>
        </w:rPr>
        <w:t>Yoshihide</w:t>
      </w:r>
      <w:proofErr w:type="spellEnd"/>
      <w:r w:rsidRPr="0005687F">
        <w:rPr>
          <w:sz w:val="22"/>
          <w:szCs w:val="22"/>
        </w:rPr>
        <w:t xml:space="preserve"> Nomura </w:t>
      </w:r>
      <w:r w:rsidRPr="00B06388">
        <w:rPr>
          <w:sz w:val="20"/>
          <w:szCs w:val="16"/>
        </w:rPr>
        <w:t>„</w:t>
      </w:r>
      <w:proofErr w:type="spellStart"/>
      <w:r w:rsidRPr="00B06388">
        <w:rPr>
          <w:sz w:val="20"/>
          <w:szCs w:val="16"/>
        </w:rPr>
        <w:t>Ledgerdata</w:t>
      </w:r>
      <w:proofErr w:type="spellEnd"/>
      <w:r w:rsidRPr="00B06388">
        <w:rPr>
          <w:sz w:val="20"/>
          <w:szCs w:val="16"/>
        </w:rPr>
        <w:t xml:space="preserve"> </w:t>
      </w:r>
      <w:proofErr w:type="spellStart"/>
      <w:r w:rsidRPr="00B06388">
        <w:rPr>
          <w:sz w:val="20"/>
          <w:szCs w:val="16"/>
        </w:rPr>
        <w:t>Refiner</w:t>
      </w:r>
      <w:proofErr w:type="spellEnd"/>
      <w:r w:rsidRPr="00B06388">
        <w:rPr>
          <w:sz w:val="20"/>
          <w:szCs w:val="16"/>
        </w:rPr>
        <w:t xml:space="preserve">: A </w:t>
      </w:r>
      <w:proofErr w:type="spellStart"/>
      <w:r w:rsidRPr="00B06388">
        <w:rPr>
          <w:sz w:val="20"/>
          <w:szCs w:val="16"/>
        </w:rPr>
        <w:t>Powerful</w:t>
      </w:r>
      <w:proofErr w:type="spellEnd"/>
      <w:r w:rsidRPr="00B06388">
        <w:rPr>
          <w:sz w:val="20"/>
          <w:szCs w:val="16"/>
        </w:rPr>
        <w:t xml:space="preserve"> </w:t>
      </w:r>
      <w:proofErr w:type="spellStart"/>
      <w:r w:rsidRPr="00B06388">
        <w:rPr>
          <w:sz w:val="20"/>
          <w:szCs w:val="16"/>
        </w:rPr>
        <w:t>Ledger</w:t>
      </w:r>
      <w:proofErr w:type="spellEnd"/>
      <w:r w:rsidRPr="00B06388">
        <w:rPr>
          <w:sz w:val="20"/>
          <w:szCs w:val="16"/>
        </w:rPr>
        <w:t xml:space="preserve"> Data Query Platform for Hyperledger </w:t>
      </w:r>
      <w:proofErr w:type="spellStart"/>
      <w:r w:rsidRPr="00B06388">
        <w:rPr>
          <w:sz w:val="20"/>
          <w:szCs w:val="16"/>
        </w:rPr>
        <w:t>Fabric</w:t>
      </w:r>
      <w:proofErr w:type="spellEnd"/>
      <w:r w:rsidRPr="00B06388">
        <w:rPr>
          <w:sz w:val="20"/>
          <w:szCs w:val="16"/>
        </w:rPr>
        <w:t>”</w:t>
      </w:r>
    </w:p>
    <w:p w14:paraId="7007EE27" w14:textId="77777777" w:rsidR="00FD66DA" w:rsidRPr="00B06388" w:rsidRDefault="00FD66DA" w:rsidP="00463DAF">
      <w:pPr>
        <w:pStyle w:val="TreAkapitu"/>
        <w:ind w:left="709" w:firstLine="0"/>
        <w:jc w:val="left"/>
        <w:rPr>
          <w:sz w:val="20"/>
          <w:szCs w:val="16"/>
        </w:rPr>
      </w:pPr>
    </w:p>
    <w:p w14:paraId="29ED5F1F" w14:textId="7C5A9AA4" w:rsidR="00D83EC2" w:rsidRDefault="00BA35B6" w:rsidP="003A7C73">
      <w:pPr>
        <w:pStyle w:val="TreAkapitu"/>
      </w:pPr>
      <w:r>
        <w:t xml:space="preserve">Platforma Hyperledger </w:t>
      </w:r>
      <w:proofErr w:type="spellStart"/>
      <w:r>
        <w:t>Fabric</w:t>
      </w:r>
      <w:proofErr w:type="spellEnd"/>
      <w:r w:rsidR="00023474">
        <w:t xml:space="preserve"> w tym celu wykorzystuje funkcję skrótu SHA256, która stanowi jed</w:t>
      </w:r>
      <w:r w:rsidR="00033AC7">
        <w:t>en</w:t>
      </w:r>
      <w:r w:rsidR="00023474">
        <w:t xml:space="preserve"> z sześciu algorytmów z rodziny jednokierunkowych </w:t>
      </w:r>
      <w:proofErr w:type="spellStart"/>
      <w:r w:rsidR="00023474">
        <w:rPr>
          <w:i/>
          <w:iCs/>
        </w:rPr>
        <w:t>Secure</w:t>
      </w:r>
      <w:proofErr w:type="spellEnd"/>
      <w:r w:rsidR="00023474">
        <w:rPr>
          <w:i/>
          <w:iCs/>
        </w:rPr>
        <w:t xml:space="preserve"> </w:t>
      </w:r>
      <w:proofErr w:type="spellStart"/>
      <w:r w:rsidR="00023474">
        <w:rPr>
          <w:i/>
          <w:iCs/>
        </w:rPr>
        <w:t>Hash</w:t>
      </w:r>
      <w:proofErr w:type="spellEnd"/>
      <w:r w:rsidR="00023474">
        <w:rPr>
          <w:i/>
          <w:iCs/>
        </w:rPr>
        <w:t xml:space="preserve"> </w:t>
      </w:r>
      <w:proofErr w:type="spellStart"/>
      <w:r w:rsidR="00023474">
        <w:rPr>
          <w:i/>
          <w:iCs/>
        </w:rPr>
        <w:t>Algorithm</w:t>
      </w:r>
      <w:proofErr w:type="spellEnd"/>
      <w:r w:rsidR="00023474">
        <w:rPr>
          <w:i/>
          <w:iCs/>
        </w:rPr>
        <w:t xml:space="preserve"> 2</w:t>
      </w:r>
      <w:r w:rsidR="00023474">
        <w:t xml:space="preserve"> (SHA-2).</w:t>
      </w:r>
      <w:r w:rsidR="00A9470F">
        <w:t xml:space="preserve"> Algorytm </w:t>
      </w:r>
      <w:r w:rsidR="00C40F2B">
        <w:t>jest używany</w:t>
      </w:r>
      <w:r w:rsidR="00A9470F">
        <w:t xml:space="preserve"> do ochrony kryptograficznej. </w:t>
      </w:r>
      <w:r w:rsidR="004D141C">
        <w:t>Jest to proces, w którym zostaje wyg</w:t>
      </w:r>
      <w:r w:rsidR="00C40F2B">
        <w:t>ener</w:t>
      </w:r>
      <w:r w:rsidR="004D141C">
        <w:t>owany</w:t>
      </w:r>
      <w:r w:rsidR="00C40F2B">
        <w:t xml:space="preserve"> niepowtarzalny zestaw</w:t>
      </w:r>
      <w:r w:rsidR="000B28DD">
        <w:t xml:space="preserve"> danych</w:t>
      </w:r>
      <w:r w:rsidR="00C40F2B">
        <w:t xml:space="preserve"> </w:t>
      </w:r>
      <w:r w:rsidR="007C5E79">
        <w:t xml:space="preserve">o stałym rozmiarze </w:t>
      </w:r>
      <w:r w:rsidR="00C40F2B">
        <w:t xml:space="preserve">256 bitów dla dowolnego ciągu </w:t>
      </w:r>
      <w:r w:rsidR="000B28DD">
        <w:t>znaków</w:t>
      </w:r>
      <w:r w:rsidR="00C40F2B">
        <w:t>.</w:t>
      </w:r>
      <w:r w:rsidR="004D141C">
        <w:t xml:space="preserve"> </w:t>
      </w:r>
    </w:p>
    <w:p w14:paraId="56D51758" w14:textId="1D006A89" w:rsidR="00CD15CD" w:rsidRPr="00CD15CD" w:rsidRDefault="00CD15CD" w:rsidP="00CD15CD">
      <w:pPr>
        <w:pStyle w:val="Legenda"/>
        <w:rPr>
          <w:b w:val="0"/>
          <w:bCs w:val="0"/>
        </w:rPr>
      </w:pPr>
      <w:bookmarkStart w:id="279" w:name="_Toc91667906"/>
      <w:r w:rsidRPr="00CD15CD">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47</w:t>
      </w:r>
      <w:r w:rsidR="00914E7C">
        <w:rPr>
          <w:b w:val="0"/>
          <w:bCs w:val="0"/>
        </w:rPr>
        <w:fldChar w:fldCharType="end"/>
      </w:r>
      <w:r w:rsidRPr="00CD15CD">
        <w:rPr>
          <w:b w:val="0"/>
          <w:bCs w:val="0"/>
        </w:rPr>
        <w:t>. Funkcja skrótu SHA256</w:t>
      </w:r>
      <w:bookmarkEnd w:id="279"/>
    </w:p>
    <w:p w14:paraId="06CB40A1" w14:textId="77777777" w:rsidR="001113A5" w:rsidRDefault="001113A5" w:rsidP="001113A5">
      <w:pPr>
        <w:pStyle w:val="TreAkapitu"/>
        <w:jc w:val="center"/>
      </w:pPr>
      <w:r>
        <w:rPr>
          <w:noProof/>
        </w:rPr>
        <w:drawing>
          <wp:inline distT="0" distB="0" distL="0" distR="0" wp14:anchorId="5B22700D" wp14:editId="5974E00E">
            <wp:extent cx="3718649" cy="3192780"/>
            <wp:effectExtent l="0" t="0" r="0" b="0"/>
            <wp:docPr id="38" name="Obraz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724098" cy="3197459"/>
                    </a:xfrm>
                    <a:prstGeom prst="rect">
                      <a:avLst/>
                    </a:prstGeom>
                  </pic:spPr>
                </pic:pic>
              </a:graphicData>
            </a:graphic>
          </wp:inline>
        </w:drawing>
      </w:r>
    </w:p>
    <w:p w14:paraId="4490BF11" w14:textId="15FB97CA" w:rsidR="00463DAF" w:rsidRDefault="001113A5" w:rsidP="0029644E">
      <w:pPr>
        <w:pStyle w:val="TreAkapitu"/>
        <w:ind w:left="2127" w:firstLine="0"/>
        <w:jc w:val="left"/>
        <w:rPr>
          <w:i/>
          <w:iCs/>
          <w:sz w:val="20"/>
          <w:szCs w:val="16"/>
        </w:rPr>
      </w:pPr>
      <w:proofErr w:type="spellStart"/>
      <w:r w:rsidRPr="001113A5">
        <w:rPr>
          <w:sz w:val="20"/>
          <w:szCs w:val="16"/>
        </w:rPr>
        <w:t>Źródłó</w:t>
      </w:r>
      <w:proofErr w:type="spellEnd"/>
      <w:r w:rsidRPr="001113A5">
        <w:rPr>
          <w:sz w:val="20"/>
          <w:szCs w:val="16"/>
        </w:rPr>
        <w:t xml:space="preserve">: </w:t>
      </w:r>
      <w:bookmarkStart w:id="280" w:name="_Hlk87882515"/>
      <w:proofErr w:type="spellStart"/>
      <w:r w:rsidRPr="001113A5">
        <w:rPr>
          <w:sz w:val="20"/>
          <w:szCs w:val="16"/>
        </w:rPr>
        <w:t>Raful</w:t>
      </w:r>
      <w:proofErr w:type="spellEnd"/>
      <w:r w:rsidRPr="001113A5">
        <w:rPr>
          <w:sz w:val="20"/>
          <w:szCs w:val="16"/>
        </w:rPr>
        <w:t xml:space="preserve"> P. </w:t>
      </w:r>
      <w:proofErr w:type="spellStart"/>
      <w:r w:rsidRPr="001113A5">
        <w:rPr>
          <w:sz w:val="20"/>
          <w:szCs w:val="16"/>
        </w:rPr>
        <w:t>Naik</w:t>
      </w:r>
      <w:proofErr w:type="spellEnd"/>
      <w:r w:rsidRPr="001113A5">
        <w:rPr>
          <w:sz w:val="20"/>
          <w:szCs w:val="16"/>
        </w:rPr>
        <w:t xml:space="preserve">, </w:t>
      </w:r>
      <w:r w:rsidR="00B201F4">
        <w:rPr>
          <w:sz w:val="20"/>
          <w:szCs w:val="16"/>
        </w:rPr>
        <w:t>„</w:t>
      </w:r>
      <w:proofErr w:type="spellStart"/>
      <w:r w:rsidRPr="001113A5">
        <w:rPr>
          <w:i/>
          <w:iCs/>
          <w:sz w:val="20"/>
          <w:szCs w:val="16"/>
        </w:rPr>
        <w:t>Optimising</w:t>
      </w:r>
      <w:proofErr w:type="spellEnd"/>
      <w:r w:rsidRPr="001113A5">
        <w:rPr>
          <w:i/>
          <w:iCs/>
          <w:sz w:val="20"/>
          <w:szCs w:val="16"/>
        </w:rPr>
        <w:t xml:space="preserve"> the SHA256 </w:t>
      </w:r>
      <w:proofErr w:type="spellStart"/>
      <w:r w:rsidRPr="001113A5">
        <w:rPr>
          <w:i/>
          <w:iCs/>
          <w:sz w:val="20"/>
          <w:szCs w:val="16"/>
        </w:rPr>
        <w:t>Hashing</w:t>
      </w:r>
      <w:proofErr w:type="spellEnd"/>
      <w:r w:rsidRPr="001113A5">
        <w:rPr>
          <w:i/>
          <w:iCs/>
          <w:sz w:val="20"/>
          <w:szCs w:val="16"/>
        </w:rPr>
        <w:t xml:space="preserve"> </w:t>
      </w:r>
      <w:proofErr w:type="spellStart"/>
      <w:r w:rsidRPr="001113A5">
        <w:rPr>
          <w:i/>
          <w:iCs/>
          <w:sz w:val="20"/>
          <w:szCs w:val="16"/>
        </w:rPr>
        <w:t>Algorithm</w:t>
      </w:r>
      <w:proofErr w:type="spellEnd"/>
      <w:r w:rsidRPr="001113A5">
        <w:rPr>
          <w:i/>
          <w:iCs/>
          <w:sz w:val="20"/>
          <w:szCs w:val="16"/>
        </w:rPr>
        <w:t xml:space="preserve"> for </w:t>
      </w:r>
      <w:proofErr w:type="spellStart"/>
      <w:r w:rsidRPr="001113A5">
        <w:rPr>
          <w:i/>
          <w:iCs/>
          <w:sz w:val="20"/>
          <w:szCs w:val="16"/>
        </w:rPr>
        <w:t>Faster</w:t>
      </w:r>
      <w:proofErr w:type="spellEnd"/>
      <w:r w:rsidRPr="001113A5">
        <w:rPr>
          <w:i/>
          <w:iCs/>
          <w:sz w:val="20"/>
          <w:szCs w:val="16"/>
        </w:rPr>
        <w:t xml:space="preserve"> and </w:t>
      </w:r>
      <w:proofErr w:type="spellStart"/>
      <w:r w:rsidRPr="001113A5">
        <w:rPr>
          <w:i/>
          <w:iCs/>
          <w:sz w:val="20"/>
          <w:szCs w:val="16"/>
        </w:rPr>
        <w:t>More</w:t>
      </w:r>
      <w:proofErr w:type="spellEnd"/>
      <w:r w:rsidRPr="001113A5">
        <w:rPr>
          <w:i/>
          <w:iCs/>
          <w:sz w:val="20"/>
          <w:szCs w:val="16"/>
        </w:rPr>
        <w:t xml:space="preserve"> </w:t>
      </w:r>
      <w:proofErr w:type="spellStart"/>
      <w:r w:rsidRPr="001113A5">
        <w:rPr>
          <w:i/>
          <w:iCs/>
          <w:sz w:val="20"/>
          <w:szCs w:val="16"/>
        </w:rPr>
        <w:t>Efficient</w:t>
      </w:r>
      <w:proofErr w:type="spellEnd"/>
      <w:r w:rsidRPr="001113A5">
        <w:rPr>
          <w:i/>
          <w:iCs/>
          <w:sz w:val="20"/>
          <w:szCs w:val="16"/>
        </w:rPr>
        <w:t xml:space="preserve"> </w:t>
      </w:r>
      <w:proofErr w:type="spellStart"/>
      <w:r w:rsidRPr="001113A5">
        <w:rPr>
          <w:i/>
          <w:iCs/>
          <w:sz w:val="20"/>
          <w:szCs w:val="16"/>
        </w:rPr>
        <w:t>Bitcoin</w:t>
      </w:r>
      <w:proofErr w:type="spellEnd"/>
      <w:r w:rsidRPr="001113A5">
        <w:rPr>
          <w:i/>
          <w:iCs/>
          <w:sz w:val="20"/>
          <w:szCs w:val="16"/>
        </w:rPr>
        <w:t xml:space="preserve"> </w:t>
      </w:r>
      <w:proofErr w:type="spellStart"/>
      <w:r w:rsidRPr="001113A5">
        <w:rPr>
          <w:i/>
          <w:iCs/>
          <w:sz w:val="20"/>
          <w:szCs w:val="16"/>
        </w:rPr>
        <w:t>Mining</w:t>
      </w:r>
      <w:proofErr w:type="spellEnd"/>
      <w:r w:rsidR="00B201F4">
        <w:rPr>
          <w:i/>
          <w:iCs/>
          <w:sz w:val="20"/>
          <w:szCs w:val="16"/>
        </w:rPr>
        <w:t>”</w:t>
      </w:r>
      <w:bookmarkEnd w:id="280"/>
    </w:p>
    <w:p w14:paraId="0CF387A5" w14:textId="0D133371" w:rsidR="00463DAF" w:rsidRDefault="00463DAF" w:rsidP="00463DAF">
      <w:pPr>
        <w:pStyle w:val="TreAkapitu"/>
        <w:ind w:left="2127" w:firstLine="0"/>
        <w:jc w:val="left"/>
        <w:rPr>
          <w:i/>
          <w:iCs/>
          <w:sz w:val="20"/>
          <w:szCs w:val="16"/>
        </w:rPr>
      </w:pPr>
    </w:p>
    <w:p w14:paraId="5BA5F8BA" w14:textId="735AD90F" w:rsidR="00463DAF" w:rsidRPr="00463DAF" w:rsidRDefault="00463DAF" w:rsidP="00463DAF">
      <w:pPr>
        <w:pStyle w:val="TreAkapitu"/>
        <w:ind w:left="2127" w:firstLine="0"/>
        <w:jc w:val="left"/>
        <w:rPr>
          <w:i/>
          <w:iCs/>
          <w:sz w:val="20"/>
          <w:szCs w:val="16"/>
        </w:rPr>
      </w:pPr>
    </w:p>
    <w:p w14:paraId="1AC0EEDB" w14:textId="482388DB" w:rsidR="007338D2" w:rsidRDefault="007338D2" w:rsidP="006A3F0C">
      <w:pPr>
        <w:pStyle w:val="TreAkapitu"/>
      </w:pPr>
    </w:p>
    <w:p w14:paraId="5DD0EE9A" w14:textId="5E9DC05F" w:rsidR="000675DC" w:rsidRDefault="00463DAF" w:rsidP="00463DAF">
      <w:pPr>
        <w:pStyle w:val="TreAkapitu"/>
        <w:ind w:firstLine="0"/>
        <w:rPr>
          <w:sz w:val="20"/>
          <w:szCs w:val="16"/>
        </w:rPr>
      </w:pPr>
      <w:r>
        <w:rPr>
          <w:noProof/>
        </w:rPr>
        <w:drawing>
          <wp:anchor distT="0" distB="0" distL="114300" distR="114300" simplePos="0" relativeHeight="251734528" behindDoc="1" locked="0" layoutInCell="1" allowOverlap="1" wp14:anchorId="2ACA906B" wp14:editId="73C462BB">
            <wp:simplePos x="0" y="0"/>
            <wp:positionH relativeFrom="column">
              <wp:posOffset>283845</wp:posOffset>
            </wp:positionH>
            <wp:positionV relativeFrom="paragraph">
              <wp:posOffset>-397510</wp:posOffset>
            </wp:positionV>
            <wp:extent cx="5196205" cy="3230880"/>
            <wp:effectExtent l="0" t="0" r="0" b="0"/>
            <wp:wrapSquare wrapText="bothSides"/>
            <wp:docPr id="33"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196205" cy="3230880"/>
                    </a:xfrm>
                    <a:prstGeom prst="rect">
                      <a:avLst/>
                    </a:prstGeom>
                    <a:noFill/>
                    <a:ln>
                      <a:noFill/>
                    </a:ln>
                  </pic:spPr>
                </pic:pic>
              </a:graphicData>
            </a:graphic>
          </wp:anchor>
        </w:drawing>
      </w:r>
      <w:r w:rsidR="00453196" w:rsidRPr="00453196">
        <w:rPr>
          <w:sz w:val="20"/>
          <w:szCs w:val="16"/>
        </w:rPr>
        <w:t xml:space="preserve">Źródło: </w:t>
      </w:r>
      <w:hyperlink r:id="rId74" w:history="1">
        <w:r w:rsidRPr="00393909">
          <w:rPr>
            <w:rStyle w:val="Hipercze"/>
            <w:sz w:val="20"/>
            <w:szCs w:val="16"/>
          </w:rPr>
          <w:t>https://www.cast-inc.com/security/encryption-primitives/sha-256/</w:t>
        </w:r>
      </w:hyperlink>
    </w:p>
    <w:p w14:paraId="4431F8B9" w14:textId="77777777" w:rsidR="00463DAF" w:rsidRPr="00BF2628" w:rsidRDefault="00463DAF" w:rsidP="00463DAF">
      <w:pPr>
        <w:pStyle w:val="TreAkapitu"/>
        <w:ind w:firstLine="0"/>
        <w:rPr>
          <w:sz w:val="20"/>
          <w:szCs w:val="16"/>
        </w:rPr>
      </w:pPr>
    </w:p>
    <w:p w14:paraId="5A4E28BD" w14:textId="40DF5796" w:rsidR="00453196" w:rsidRDefault="00453196" w:rsidP="00453196">
      <w:pPr>
        <w:pStyle w:val="TreAkapitu"/>
      </w:pPr>
      <w:r>
        <w:t xml:space="preserve">Należy mieć na uwadze, iż algorytm ten jest deterministyczny, co oznacza, że dopóki dane wejściowe nie ulegną zmianie, algorytm zwróci zawsze ten sam </w:t>
      </w:r>
      <w:proofErr w:type="spellStart"/>
      <w:r>
        <w:rPr>
          <w:i/>
          <w:iCs/>
        </w:rPr>
        <w:t>hash</w:t>
      </w:r>
      <w:proofErr w:type="spellEnd"/>
      <w:r>
        <w:t xml:space="preserve">. Ich jakakolwiek </w:t>
      </w:r>
      <w:r>
        <w:lastRenderedPageBreak/>
        <w:t>zmiana spowoduje, że SHA256 wygeneruje kompletnie odmienny wynik.</w:t>
      </w:r>
      <w:r w:rsidR="00342E3F">
        <w:t xml:space="preserve"> Funkcja jest jednokierunkowa</w:t>
      </w:r>
      <w:r w:rsidR="004D463D">
        <w:t xml:space="preserve"> oraz nieodwracalna</w:t>
      </w:r>
      <w:r w:rsidR="00342E3F">
        <w:t>, zatem nie jest możliwe odkodowanie danych wejściowych</w:t>
      </w:r>
      <w:r w:rsidR="004D38CC">
        <w:t>.</w:t>
      </w:r>
      <w:r w:rsidR="00251452">
        <w:t xml:space="preserve"> </w:t>
      </w:r>
    </w:p>
    <w:p w14:paraId="74C16E0C" w14:textId="77777777" w:rsidR="003B6B01" w:rsidRDefault="003B6B01" w:rsidP="00453196">
      <w:pPr>
        <w:pStyle w:val="TreAkapitu"/>
      </w:pPr>
    </w:p>
    <w:p w14:paraId="0ABEA89F" w14:textId="60CA8324" w:rsidR="00125690" w:rsidRPr="00125690" w:rsidRDefault="00125690" w:rsidP="00125690">
      <w:pPr>
        <w:pStyle w:val="Legenda"/>
        <w:rPr>
          <w:b w:val="0"/>
          <w:bCs w:val="0"/>
        </w:rPr>
      </w:pPr>
      <w:r w:rsidRPr="00125690">
        <w:rPr>
          <w:b w:val="0"/>
          <w:bCs w:val="0"/>
        </w:rPr>
        <w:t xml:space="preserve">Tabela </w:t>
      </w:r>
      <w:r w:rsidRPr="00125690">
        <w:rPr>
          <w:b w:val="0"/>
          <w:bCs w:val="0"/>
        </w:rPr>
        <w:fldChar w:fldCharType="begin"/>
      </w:r>
      <w:r w:rsidRPr="00125690">
        <w:rPr>
          <w:b w:val="0"/>
          <w:bCs w:val="0"/>
        </w:rPr>
        <w:instrText xml:space="preserve"> SEQ Tabela \* ARABIC </w:instrText>
      </w:r>
      <w:r w:rsidRPr="00125690">
        <w:rPr>
          <w:b w:val="0"/>
          <w:bCs w:val="0"/>
        </w:rPr>
        <w:fldChar w:fldCharType="separate"/>
      </w:r>
      <w:r w:rsidR="00B14963">
        <w:rPr>
          <w:b w:val="0"/>
          <w:bCs w:val="0"/>
          <w:noProof/>
        </w:rPr>
        <w:t>21</w:t>
      </w:r>
      <w:r w:rsidRPr="00125690">
        <w:rPr>
          <w:b w:val="0"/>
          <w:bCs w:val="0"/>
        </w:rPr>
        <w:fldChar w:fldCharType="end"/>
      </w:r>
      <w:r w:rsidRPr="00125690">
        <w:rPr>
          <w:b w:val="0"/>
          <w:bCs w:val="0"/>
        </w:rPr>
        <w:t>. Tabela przedstawiająca działanie algorytmu SHA-256</w:t>
      </w:r>
    </w:p>
    <w:tbl>
      <w:tblPr>
        <w:tblStyle w:val="Tabela-Siatka"/>
        <w:tblW w:w="9464" w:type="dxa"/>
        <w:tblLook w:val="04A0" w:firstRow="1" w:lastRow="0" w:firstColumn="1" w:lastColumn="0" w:noHBand="0" w:noVBand="1"/>
      </w:tblPr>
      <w:tblGrid>
        <w:gridCol w:w="1890"/>
        <w:gridCol w:w="7574"/>
      </w:tblGrid>
      <w:tr w:rsidR="003B6B01" w14:paraId="37BB6F63" w14:textId="77777777" w:rsidTr="00125690">
        <w:tc>
          <w:tcPr>
            <w:tcW w:w="1890" w:type="dxa"/>
            <w:shd w:val="clear" w:color="auto" w:fill="D9D9D9" w:themeFill="background1" w:themeFillShade="D9"/>
          </w:tcPr>
          <w:p w14:paraId="3906AA69" w14:textId="59EBC1A6" w:rsidR="003B6B01" w:rsidRDefault="003B6B01" w:rsidP="00453196">
            <w:pPr>
              <w:pStyle w:val="TreAkapitu"/>
              <w:ind w:firstLine="0"/>
            </w:pPr>
            <w:r>
              <w:t>Dane wejściowe</w:t>
            </w:r>
          </w:p>
        </w:tc>
        <w:tc>
          <w:tcPr>
            <w:tcW w:w="7574" w:type="dxa"/>
            <w:shd w:val="clear" w:color="auto" w:fill="D9D9D9" w:themeFill="background1" w:themeFillShade="D9"/>
          </w:tcPr>
          <w:p w14:paraId="4FC445ED" w14:textId="71FB325D" w:rsidR="003B6B01" w:rsidRDefault="003B6B01" w:rsidP="00453196">
            <w:pPr>
              <w:pStyle w:val="TreAkapitu"/>
              <w:ind w:firstLine="0"/>
            </w:pPr>
            <w:r>
              <w:t>Dane wyjściowe (SHA-256)</w:t>
            </w:r>
          </w:p>
        </w:tc>
      </w:tr>
      <w:tr w:rsidR="00125690" w14:paraId="0885766A" w14:textId="77777777" w:rsidTr="00125690">
        <w:tc>
          <w:tcPr>
            <w:tcW w:w="1890" w:type="dxa"/>
          </w:tcPr>
          <w:p w14:paraId="761A7948" w14:textId="5F8F83DA" w:rsidR="00125690" w:rsidRDefault="00125690" w:rsidP="00453196">
            <w:pPr>
              <w:pStyle w:val="TreAkapitu"/>
              <w:ind w:firstLine="0"/>
            </w:pPr>
            <w:r>
              <w:t>Jakub Kupis</w:t>
            </w:r>
          </w:p>
        </w:tc>
        <w:tc>
          <w:tcPr>
            <w:tcW w:w="7574" w:type="dxa"/>
          </w:tcPr>
          <w:p w14:paraId="70ABC3DA" w14:textId="3ED2907D" w:rsidR="00125690" w:rsidRDefault="00125690" w:rsidP="00453196">
            <w:pPr>
              <w:pStyle w:val="TreAkapitu"/>
              <w:ind w:firstLine="0"/>
            </w:pPr>
            <w:r w:rsidRPr="00125690">
              <w:t>dd4c75f5c175849406671b2195c49e3e2ef6f1be885e6d2abb494f42f5172a5c</w:t>
            </w:r>
          </w:p>
        </w:tc>
      </w:tr>
      <w:tr w:rsidR="00125690" w14:paraId="1E361426" w14:textId="77777777" w:rsidTr="00125690">
        <w:tc>
          <w:tcPr>
            <w:tcW w:w="1890" w:type="dxa"/>
          </w:tcPr>
          <w:p w14:paraId="6F4EC10A" w14:textId="46CB718A" w:rsidR="00125690" w:rsidRDefault="00125690" w:rsidP="00453196">
            <w:pPr>
              <w:pStyle w:val="TreAkapitu"/>
              <w:ind w:firstLine="0"/>
            </w:pPr>
            <w:proofErr w:type="spellStart"/>
            <w:r>
              <w:t>jakub</w:t>
            </w:r>
            <w:proofErr w:type="spellEnd"/>
            <w:r>
              <w:t xml:space="preserve"> Kupis</w:t>
            </w:r>
          </w:p>
        </w:tc>
        <w:tc>
          <w:tcPr>
            <w:tcW w:w="7574" w:type="dxa"/>
          </w:tcPr>
          <w:p w14:paraId="3B509A23" w14:textId="0B356AC1" w:rsidR="00125690" w:rsidRDefault="00125690" w:rsidP="00453196">
            <w:pPr>
              <w:pStyle w:val="TreAkapitu"/>
              <w:ind w:firstLine="0"/>
            </w:pPr>
            <w:r w:rsidRPr="00125690">
              <w:t>c8bd010587a36cf766cdc65b08711e4ebecfd6a5ca09b77d7f6a9ead60b41723</w:t>
            </w:r>
          </w:p>
        </w:tc>
      </w:tr>
    </w:tbl>
    <w:p w14:paraId="623C3381" w14:textId="76BF10A2" w:rsidR="003B6B01" w:rsidRDefault="00125690" w:rsidP="00453196">
      <w:pPr>
        <w:pStyle w:val="TreAkapitu"/>
        <w:rPr>
          <w:sz w:val="20"/>
          <w:szCs w:val="16"/>
        </w:rPr>
      </w:pPr>
      <w:r w:rsidRPr="00AB0557">
        <w:rPr>
          <w:sz w:val="20"/>
          <w:szCs w:val="16"/>
        </w:rPr>
        <w:t>źródło: opracowanie własne</w:t>
      </w:r>
    </w:p>
    <w:p w14:paraId="07DF4609" w14:textId="4743C07C" w:rsidR="00E370FC" w:rsidRDefault="00E370FC" w:rsidP="005D4D98">
      <w:pPr>
        <w:pStyle w:val="TreAkapitu"/>
        <w:ind w:firstLine="0"/>
      </w:pPr>
    </w:p>
    <w:p w14:paraId="0D3C223A" w14:textId="187D35CB" w:rsidR="00095D40" w:rsidRDefault="00095D40" w:rsidP="005D4D98">
      <w:pPr>
        <w:pStyle w:val="TreAkapitu"/>
        <w:ind w:firstLine="0"/>
      </w:pPr>
      <w:r>
        <w:tab/>
      </w:r>
      <w:r w:rsidR="003F1C17">
        <w:t xml:space="preserve">System informatyczny, wykorzystujący technologie łańcucha bloków </w:t>
      </w:r>
      <w:r w:rsidR="004D4367">
        <w:t>posiada cechy</w:t>
      </w:r>
      <w:r w:rsidR="003F1C17">
        <w:t>:</w:t>
      </w:r>
    </w:p>
    <w:p w14:paraId="43628BE1" w14:textId="58E5A867" w:rsidR="00095D40" w:rsidRDefault="00095D40" w:rsidP="00275370">
      <w:pPr>
        <w:pStyle w:val="TreAkapitu"/>
        <w:numPr>
          <w:ilvl w:val="0"/>
          <w:numId w:val="27"/>
        </w:numPr>
      </w:pPr>
      <w:r>
        <w:t>Niezmienność i niezaprzeczalność – transakcja wprowadzana do łańcucha bloków jest niemożliwa do edycji</w:t>
      </w:r>
      <w:r w:rsidR="006216D6">
        <w:t>, z racji tego, że</w:t>
      </w:r>
      <w:r>
        <w:t xml:space="preserve"> każdy węzeł uczestniczący otrzymuje jej kopie</w:t>
      </w:r>
    </w:p>
    <w:p w14:paraId="1F31FF29" w14:textId="35D57491" w:rsidR="00095D40" w:rsidRDefault="00095D40" w:rsidP="00275370">
      <w:pPr>
        <w:pStyle w:val="TreAkapitu"/>
        <w:numPr>
          <w:ilvl w:val="0"/>
          <w:numId w:val="27"/>
        </w:numPr>
      </w:pPr>
      <w:r>
        <w:t xml:space="preserve">Odporność na fałszerstwa – </w:t>
      </w:r>
      <w:r w:rsidR="00E77F20">
        <w:t>niemożliwe jest</w:t>
      </w:r>
      <w:r w:rsidR="003B033F">
        <w:t xml:space="preserve"> </w:t>
      </w:r>
      <w:r w:rsidR="006216D6">
        <w:t xml:space="preserve">dokonanie zmian </w:t>
      </w:r>
      <w:r w:rsidR="00E77F20">
        <w:t xml:space="preserve">danych </w:t>
      </w:r>
      <w:r w:rsidR="00D41C4C">
        <w:t xml:space="preserve">zawartych </w:t>
      </w:r>
      <w:r w:rsidR="00E77F20">
        <w:t>w bloku z uwagi na zastosowane funkcje kryptograficzne</w:t>
      </w:r>
    </w:p>
    <w:p w14:paraId="62591A67" w14:textId="4C750AA8" w:rsidR="00095D40" w:rsidRDefault="00095D40" w:rsidP="00275370">
      <w:pPr>
        <w:pStyle w:val="TreAkapitu"/>
        <w:numPr>
          <w:ilvl w:val="0"/>
          <w:numId w:val="27"/>
        </w:numPr>
      </w:pPr>
      <w:r>
        <w:t xml:space="preserve">Odporny na usterki – usterka pojedynczego węzła nie powinna </w:t>
      </w:r>
      <w:r w:rsidR="003B033F">
        <w:t>wpływać na działanie całej sieci, ponieważ transakcje zawarte w obrębie pojedynczych bloków pozostają niezmienne w przypadku utraty połączenia sieciowego</w:t>
      </w:r>
    </w:p>
    <w:p w14:paraId="4126A533" w14:textId="3858AE32" w:rsidR="003B033F" w:rsidRDefault="003B033F" w:rsidP="00275370">
      <w:pPr>
        <w:pStyle w:val="TreAkapitu"/>
        <w:numPr>
          <w:ilvl w:val="0"/>
          <w:numId w:val="27"/>
        </w:numPr>
      </w:pPr>
      <w:r>
        <w:t>Gotowy do audytu – wszystkie transakcje, które miały miejsce przechowywane są w niezmienionej postaci</w:t>
      </w:r>
    </w:p>
    <w:p w14:paraId="3D1F75BA" w14:textId="77777777" w:rsidR="003B033F" w:rsidRDefault="003B033F" w:rsidP="00711C1D">
      <w:pPr>
        <w:pStyle w:val="TreAkapitu"/>
        <w:ind w:left="720" w:firstLine="0"/>
      </w:pPr>
    </w:p>
    <w:p w14:paraId="375E388A" w14:textId="47161DDF" w:rsidR="00891AEB" w:rsidRPr="00891AEB" w:rsidRDefault="00891AEB" w:rsidP="00F45D56">
      <w:pPr>
        <w:pStyle w:val="Podtytu"/>
        <w:rPr>
          <w:sz w:val="24"/>
          <w:szCs w:val="24"/>
        </w:rPr>
      </w:pPr>
      <w:r w:rsidRPr="00891AEB">
        <w:rPr>
          <w:sz w:val="24"/>
          <w:szCs w:val="24"/>
        </w:rPr>
        <w:t>Transakcje wykonywane przez smart-</w:t>
      </w:r>
      <w:proofErr w:type="spellStart"/>
      <w:r w:rsidRPr="00891AEB">
        <w:rPr>
          <w:sz w:val="24"/>
          <w:szCs w:val="24"/>
        </w:rPr>
        <w:t>contract</w:t>
      </w:r>
      <w:proofErr w:type="spellEnd"/>
      <w:r w:rsidR="00F45D56">
        <w:rPr>
          <w:sz w:val="24"/>
          <w:szCs w:val="24"/>
        </w:rPr>
        <w:t xml:space="preserve"> / </w:t>
      </w:r>
      <w:r w:rsidR="00F45D56" w:rsidRPr="00F45D56">
        <w:rPr>
          <w:sz w:val="24"/>
          <w:szCs w:val="24"/>
        </w:rPr>
        <w:t xml:space="preserve">Algorytm konsensusu </w:t>
      </w:r>
      <w:r w:rsidR="00F45D56">
        <w:rPr>
          <w:sz w:val="24"/>
          <w:szCs w:val="24"/>
        </w:rPr>
        <w:t xml:space="preserve">/ </w:t>
      </w:r>
      <w:r w:rsidR="00F45D56" w:rsidRPr="00F45D56">
        <w:rPr>
          <w:sz w:val="24"/>
          <w:szCs w:val="24"/>
        </w:rPr>
        <w:t>Mechanizm kontroli prywatności skonfigurowany poprzez Hyperledger</w:t>
      </w:r>
    </w:p>
    <w:p w14:paraId="283BADC4" w14:textId="77777777" w:rsidR="00D82A38" w:rsidRDefault="0055763B" w:rsidP="00405699">
      <w:pPr>
        <w:spacing w:line="360" w:lineRule="auto"/>
        <w:jc w:val="both"/>
      </w:pPr>
      <w:r>
        <w:tab/>
        <w:t xml:space="preserve">Kolejnym mechanizmem bezpieczeństwa zabezpieczającym proces obsługi pożyczki jest zastosowanie w systemie inteligentnych umów z ang. </w:t>
      </w:r>
      <w:r>
        <w:rPr>
          <w:i/>
          <w:iCs/>
        </w:rPr>
        <w:t xml:space="preserve">smart </w:t>
      </w:r>
      <w:proofErr w:type="spellStart"/>
      <w:r>
        <w:rPr>
          <w:i/>
          <w:iCs/>
        </w:rPr>
        <w:t>contract</w:t>
      </w:r>
      <w:proofErr w:type="spellEnd"/>
      <w:r>
        <w:t xml:space="preserve">. Czym są inteligentne umowy zostało opisane w podrozdziale 1.2.1. </w:t>
      </w:r>
      <w:r w:rsidR="00D00748">
        <w:t xml:space="preserve">Platforma Hyperledger </w:t>
      </w:r>
      <w:proofErr w:type="spellStart"/>
      <w:r w:rsidR="00D00748">
        <w:t>Fabric</w:t>
      </w:r>
      <w:proofErr w:type="spellEnd"/>
      <w:r w:rsidR="00D00748">
        <w:t xml:space="preserve"> oferuje swoje rozwiązanie, które w terminologii określane jest jako </w:t>
      </w:r>
      <w:r w:rsidR="00D00748">
        <w:rPr>
          <w:i/>
          <w:iCs/>
        </w:rPr>
        <w:t>chaincode</w:t>
      </w:r>
      <w:r w:rsidR="00D00748">
        <w:t>.</w:t>
      </w:r>
    </w:p>
    <w:p w14:paraId="54C900B0" w14:textId="3D5F01C8" w:rsidR="00824F50" w:rsidRDefault="00D82A38" w:rsidP="00405699">
      <w:pPr>
        <w:spacing w:line="360" w:lineRule="auto"/>
        <w:jc w:val="both"/>
      </w:pPr>
      <w:r>
        <w:tab/>
      </w:r>
      <w:r w:rsidR="00733A2B">
        <w:t>W inteligentnych umowach definiowana jest logika biznesowa, która generuje nowe zdarzenia dodawane do rejestru, znajdującego się w łańcuchu bloków. Aby doszło do transakcji należy zdefiniować zbiór</w:t>
      </w:r>
      <w:r w:rsidR="00C10167">
        <w:t xml:space="preserve"> warunków, które są niezbędne do jej wykonania. Umowy zawarte w </w:t>
      </w:r>
      <w:r w:rsidR="00C10167">
        <w:rPr>
          <w:i/>
          <w:iCs/>
        </w:rPr>
        <w:t xml:space="preserve">Chaincode </w:t>
      </w:r>
      <w:r w:rsidR="00C10167">
        <w:t xml:space="preserve">stanowią model biznesowy, regulujący interakcje pomiędzy stronami transakcji. </w:t>
      </w:r>
      <w:r w:rsidR="00C64AF8">
        <w:t xml:space="preserve">Wykorzystując sieć </w:t>
      </w:r>
      <w:r w:rsidR="00C64AF8" w:rsidRPr="00AF69F1">
        <w:rPr>
          <w:i/>
          <w:iCs/>
        </w:rPr>
        <w:t>blockchain</w:t>
      </w:r>
      <w:r w:rsidR="00C64AF8">
        <w:t xml:space="preserve"> kod przekształcany jest w wykonywalny program.</w:t>
      </w:r>
    </w:p>
    <w:p w14:paraId="00D42037" w14:textId="43A1D175" w:rsidR="007A78CD" w:rsidRPr="00C448F8" w:rsidRDefault="007A78CD" w:rsidP="007A78CD">
      <w:pPr>
        <w:pStyle w:val="TreAkapitu"/>
        <w:rPr>
          <w:lang w:eastAsia="en-US"/>
        </w:rPr>
      </w:pPr>
      <w:r>
        <w:rPr>
          <w:lang w:eastAsia="en-US"/>
        </w:rPr>
        <w:lastRenderedPageBreak/>
        <w:t xml:space="preserve">W poniższym diagramie możemy wyróżnić dwie organizacje, </w:t>
      </w:r>
      <w:r w:rsidRPr="007A78CD">
        <w:rPr>
          <w:i/>
          <w:iCs/>
          <w:lang w:eastAsia="en-US"/>
        </w:rPr>
        <w:t>ORG1</w:t>
      </w:r>
      <w:r>
        <w:rPr>
          <w:lang w:eastAsia="en-US"/>
        </w:rPr>
        <w:t xml:space="preserve"> i </w:t>
      </w:r>
      <w:r w:rsidRPr="007A78CD">
        <w:rPr>
          <w:i/>
          <w:iCs/>
          <w:lang w:eastAsia="en-US"/>
        </w:rPr>
        <w:t>ORG2</w:t>
      </w:r>
      <w:r>
        <w:rPr>
          <w:lang w:eastAsia="en-US"/>
        </w:rPr>
        <w:t xml:space="preserve"> oraz zawarty pomiędzy nimi kontrakt o nazwie </w:t>
      </w:r>
      <w:proofErr w:type="spellStart"/>
      <w:r>
        <w:rPr>
          <w:i/>
          <w:iCs/>
          <w:lang w:eastAsia="en-US"/>
        </w:rPr>
        <w:t>pozyczka</w:t>
      </w:r>
      <w:proofErr w:type="spellEnd"/>
      <w:r w:rsidR="00CA2BB1">
        <w:rPr>
          <w:lang w:eastAsia="en-US"/>
        </w:rPr>
        <w:t xml:space="preserve">. </w:t>
      </w:r>
      <w:r w:rsidR="00E23481">
        <w:rPr>
          <w:lang w:eastAsia="en-US"/>
        </w:rPr>
        <w:t>Członkowie o</w:t>
      </w:r>
      <w:r w:rsidR="00CA2BB1">
        <w:rPr>
          <w:lang w:eastAsia="en-US"/>
        </w:rPr>
        <w:t>rganizacj</w:t>
      </w:r>
      <w:r w:rsidR="00E23481">
        <w:rPr>
          <w:lang w:eastAsia="en-US"/>
        </w:rPr>
        <w:t>i</w:t>
      </w:r>
      <w:r w:rsidR="00CA2BB1">
        <w:rPr>
          <w:lang w:eastAsia="en-US"/>
        </w:rPr>
        <w:t xml:space="preserve"> mogą wywołać uruchomienie kontraktu, który umożliwia zarówno udzielenie pożyczki jak i jej zwrot</w:t>
      </w:r>
      <w:r w:rsidR="00B85A18">
        <w:rPr>
          <w:lang w:eastAsia="en-US"/>
        </w:rPr>
        <w:t xml:space="preserve">. Każdy kontrakt umieszczony w </w:t>
      </w:r>
      <w:r w:rsidR="00B85A18">
        <w:rPr>
          <w:i/>
          <w:iCs/>
          <w:lang w:eastAsia="en-US"/>
        </w:rPr>
        <w:t>chaincode</w:t>
      </w:r>
      <w:r w:rsidR="00B85A18">
        <w:rPr>
          <w:lang w:eastAsia="en-US"/>
        </w:rPr>
        <w:t xml:space="preserve"> powiązany jest z polityką aprobaty z ang. </w:t>
      </w:r>
      <w:proofErr w:type="spellStart"/>
      <w:r w:rsidR="00B85A18">
        <w:rPr>
          <w:i/>
          <w:iCs/>
          <w:lang w:eastAsia="en-US"/>
        </w:rPr>
        <w:t>endorsement</w:t>
      </w:r>
      <w:proofErr w:type="spellEnd"/>
      <w:r w:rsidR="00B85A18">
        <w:rPr>
          <w:i/>
          <w:iCs/>
          <w:lang w:eastAsia="en-US"/>
        </w:rPr>
        <w:t xml:space="preserve"> policy</w:t>
      </w:r>
      <w:r w:rsidR="00B85A18">
        <w:rPr>
          <w:lang w:eastAsia="en-US"/>
        </w:rPr>
        <w:t xml:space="preserve">. </w:t>
      </w:r>
      <w:r w:rsidR="00BA238A">
        <w:rPr>
          <w:lang w:eastAsia="en-US"/>
        </w:rPr>
        <w:t>Jest to bardzo ważny element modelu, ponieważ d</w:t>
      </w:r>
      <w:r w:rsidR="00B85A18">
        <w:rPr>
          <w:lang w:eastAsia="en-US"/>
        </w:rPr>
        <w:t>efiniuje, które z organizacji muszą potwierdzić wykonanie transakcji, aby ta została zatwierdzona.</w:t>
      </w:r>
      <w:r w:rsidR="00C448F8">
        <w:rPr>
          <w:lang w:eastAsia="en-US"/>
        </w:rPr>
        <w:t xml:space="preserve"> W przypadku poniższego modelu biznesowego, aby transakcja doszła do skutku wymagane jest potwierdzenie ze strony organizacji </w:t>
      </w:r>
      <w:r w:rsidR="00C448F8">
        <w:rPr>
          <w:i/>
          <w:iCs/>
          <w:lang w:eastAsia="en-US"/>
        </w:rPr>
        <w:t xml:space="preserve">ORG1 </w:t>
      </w:r>
      <w:r w:rsidR="00C448F8">
        <w:rPr>
          <w:lang w:eastAsia="en-US"/>
        </w:rPr>
        <w:t xml:space="preserve">oraz </w:t>
      </w:r>
      <w:r w:rsidR="00C448F8">
        <w:rPr>
          <w:i/>
          <w:iCs/>
          <w:lang w:eastAsia="en-US"/>
        </w:rPr>
        <w:t>ORG2</w:t>
      </w:r>
      <w:r w:rsidR="00C448F8">
        <w:rPr>
          <w:lang w:eastAsia="en-US"/>
        </w:rPr>
        <w:t>.</w:t>
      </w:r>
      <w:r w:rsidR="00A427A8">
        <w:rPr>
          <w:lang w:eastAsia="en-US"/>
        </w:rPr>
        <w:t xml:space="preserve"> Po spełnieniu warunków </w:t>
      </w:r>
      <w:r w:rsidR="0059487A">
        <w:rPr>
          <w:lang w:eastAsia="en-US"/>
        </w:rPr>
        <w:t xml:space="preserve">organizacje osiągają konsensus, a następnie </w:t>
      </w:r>
      <w:r w:rsidR="00A427A8">
        <w:rPr>
          <w:lang w:eastAsia="en-US"/>
        </w:rPr>
        <w:t>transakcja zostaje dodana do łańcucha bloków</w:t>
      </w:r>
      <w:r w:rsidR="00703153">
        <w:rPr>
          <w:lang w:eastAsia="en-US"/>
        </w:rPr>
        <w:t>.</w:t>
      </w:r>
      <w:r w:rsidR="0026533F">
        <w:rPr>
          <w:lang w:eastAsia="en-US"/>
        </w:rPr>
        <w:t xml:space="preserve"> Brak potwierdzenia z jakiejkolwiek strony skutkuje uznaniem transakcji za nieważną.</w:t>
      </w:r>
      <w:r w:rsidR="00F60B01">
        <w:rPr>
          <w:lang w:eastAsia="en-US"/>
        </w:rPr>
        <w:t xml:space="preserve"> </w:t>
      </w:r>
    </w:p>
    <w:p w14:paraId="48DFB392" w14:textId="11BFF593" w:rsidR="00824F50" w:rsidRDefault="00824F50" w:rsidP="00824F50">
      <w:pPr>
        <w:pStyle w:val="Legenda"/>
      </w:pPr>
    </w:p>
    <w:p w14:paraId="1AF39F5A" w14:textId="4698EDFF" w:rsidR="00824F50" w:rsidRPr="00824F50" w:rsidRDefault="00824F50" w:rsidP="00824F50">
      <w:pPr>
        <w:pStyle w:val="Legenda"/>
        <w:rPr>
          <w:b w:val="0"/>
          <w:bCs w:val="0"/>
        </w:rPr>
      </w:pPr>
      <w:bookmarkStart w:id="281" w:name="_Toc91667907"/>
      <w:r w:rsidRPr="00824F50">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48</w:t>
      </w:r>
      <w:r w:rsidR="00914E7C">
        <w:rPr>
          <w:b w:val="0"/>
          <w:bCs w:val="0"/>
        </w:rPr>
        <w:fldChar w:fldCharType="end"/>
      </w:r>
      <w:r w:rsidRPr="00824F50">
        <w:rPr>
          <w:b w:val="0"/>
          <w:bCs w:val="0"/>
        </w:rPr>
        <w:t xml:space="preserve">. Diagram przedstawiający </w:t>
      </w:r>
      <w:r w:rsidR="00A23535">
        <w:rPr>
          <w:b w:val="0"/>
          <w:bCs w:val="0"/>
        </w:rPr>
        <w:t xml:space="preserve">przykładowy </w:t>
      </w:r>
      <w:r w:rsidRPr="00824F50">
        <w:rPr>
          <w:b w:val="0"/>
          <w:bCs w:val="0"/>
        </w:rPr>
        <w:t xml:space="preserve">model biznesowy </w:t>
      </w:r>
      <w:r>
        <w:rPr>
          <w:b w:val="0"/>
          <w:bCs w:val="0"/>
        </w:rPr>
        <w:t xml:space="preserve">zawarty w </w:t>
      </w:r>
      <w:r w:rsidRPr="00824F50">
        <w:rPr>
          <w:b w:val="0"/>
          <w:bCs w:val="0"/>
          <w:i/>
          <w:iCs/>
        </w:rPr>
        <w:t>Chaincode</w:t>
      </w:r>
      <w:bookmarkEnd w:id="281"/>
    </w:p>
    <w:p w14:paraId="6A15115E" w14:textId="2EAA1F09" w:rsidR="00824F50" w:rsidRDefault="00824F50" w:rsidP="00824F50">
      <w:pPr>
        <w:keepNext/>
        <w:spacing w:line="360" w:lineRule="auto"/>
        <w:jc w:val="center"/>
      </w:pPr>
      <w:r>
        <w:rPr>
          <w:noProof/>
        </w:rPr>
        <w:drawing>
          <wp:inline distT="0" distB="0" distL="0" distR="0" wp14:anchorId="6E8D54D7" wp14:editId="500CA47B">
            <wp:extent cx="4118925" cy="2301240"/>
            <wp:effectExtent l="0" t="0" r="0" b="0"/>
            <wp:docPr id="48"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136103" cy="2310838"/>
                    </a:xfrm>
                    <a:prstGeom prst="rect">
                      <a:avLst/>
                    </a:prstGeom>
                    <a:noFill/>
                    <a:ln>
                      <a:noFill/>
                    </a:ln>
                  </pic:spPr>
                </pic:pic>
              </a:graphicData>
            </a:graphic>
          </wp:inline>
        </w:drawing>
      </w:r>
    </w:p>
    <w:p w14:paraId="4F7573A3" w14:textId="126B4C82" w:rsidR="003311CC" w:rsidRPr="00C660DF" w:rsidRDefault="003311CC" w:rsidP="003311CC">
      <w:pPr>
        <w:pStyle w:val="TreAkapitu"/>
        <w:rPr>
          <w:sz w:val="20"/>
          <w:szCs w:val="16"/>
          <w:lang w:eastAsia="en-US"/>
        </w:rPr>
      </w:pPr>
      <w:r w:rsidRPr="00C660DF">
        <w:rPr>
          <w:sz w:val="20"/>
          <w:szCs w:val="16"/>
          <w:lang w:eastAsia="en-US"/>
        </w:rPr>
        <w:t>Źródło: opracowanie własne</w:t>
      </w:r>
    </w:p>
    <w:p w14:paraId="61E817F5" w14:textId="350E8783" w:rsidR="00C64AF8" w:rsidRDefault="00C64AF8" w:rsidP="004F44EA">
      <w:pPr>
        <w:pStyle w:val="Legenda"/>
        <w:jc w:val="left"/>
      </w:pPr>
    </w:p>
    <w:p w14:paraId="622EF479" w14:textId="0932DD80" w:rsidR="004D4DB8" w:rsidRDefault="004F44EA" w:rsidP="004F44EA">
      <w:r>
        <w:tab/>
      </w:r>
      <w:r w:rsidR="004D4DB8">
        <w:t xml:space="preserve">Inteligentne umowy </w:t>
      </w:r>
      <w:r w:rsidR="00E95EBC">
        <w:t>zapewniają bezpieczny przebieg procesu obsługi pożyczki, ponieważ są:</w:t>
      </w:r>
    </w:p>
    <w:p w14:paraId="5D44C5BB" w14:textId="366824EF" w:rsidR="004D4DB8" w:rsidRPr="00E41B98" w:rsidRDefault="00A05355" w:rsidP="00275370">
      <w:pPr>
        <w:pStyle w:val="Akapitzlist"/>
        <w:numPr>
          <w:ilvl w:val="0"/>
          <w:numId w:val="26"/>
        </w:numPr>
        <w:spacing w:line="360" w:lineRule="auto"/>
        <w:rPr>
          <w:sz w:val="24"/>
          <w:szCs w:val="28"/>
        </w:rPr>
      </w:pPr>
      <w:r>
        <w:rPr>
          <w:sz w:val="24"/>
          <w:szCs w:val="28"/>
        </w:rPr>
        <w:t>Niezmienne</w:t>
      </w:r>
      <w:r w:rsidR="004D4DB8" w:rsidRPr="00E41B98">
        <w:rPr>
          <w:sz w:val="24"/>
          <w:szCs w:val="28"/>
        </w:rPr>
        <w:t xml:space="preserve"> - k</w:t>
      </w:r>
      <w:r w:rsidR="004F44EA" w:rsidRPr="00E41B98">
        <w:rPr>
          <w:sz w:val="24"/>
          <w:szCs w:val="28"/>
        </w:rPr>
        <w:t>odu zawartego w umowie nie można zmienić po jego uruchomieniu</w:t>
      </w:r>
      <w:r>
        <w:rPr>
          <w:sz w:val="24"/>
          <w:szCs w:val="28"/>
        </w:rPr>
        <w:t>, przez co jest on odporny na modyfikacje.</w:t>
      </w:r>
    </w:p>
    <w:p w14:paraId="097184A2" w14:textId="71E86326" w:rsidR="004F44EA" w:rsidRPr="00E41B98" w:rsidRDefault="004D4DB8" w:rsidP="00275370">
      <w:pPr>
        <w:pStyle w:val="Akapitzlist"/>
        <w:numPr>
          <w:ilvl w:val="0"/>
          <w:numId w:val="26"/>
        </w:numPr>
        <w:spacing w:line="360" w:lineRule="auto"/>
        <w:rPr>
          <w:sz w:val="24"/>
          <w:szCs w:val="28"/>
        </w:rPr>
      </w:pPr>
      <w:r w:rsidRPr="00E41B98">
        <w:rPr>
          <w:sz w:val="24"/>
          <w:szCs w:val="28"/>
        </w:rPr>
        <w:t xml:space="preserve">Zdecentralizowane - </w:t>
      </w:r>
      <w:r w:rsidR="008B2649" w:rsidRPr="00E41B98">
        <w:rPr>
          <w:sz w:val="24"/>
          <w:szCs w:val="28"/>
        </w:rPr>
        <w:t>k</w:t>
      </w:r>
      <w:r w:rsidRPr="00E41B98">
        <w:rPr>
          <w:sz w:val="24"/>
          <w:szCs w:val="28"/>
        </w:rPr>
        <w:t>ontrakty n</w:t>
      </w:r>
      <w:r w:rsidR="00F53558" w:rsidRPr="00E41B98">
        <w:rPr>
          <w:sz w:val="24"/>
          <w:szCs w:val="28"/>
        </w:rPr>
        <w:t>ie znajdują się na scentralizowanym serwerze tylko podlegają dystrybucji na wszystkie węzły obecne w sieci</w:t>
      </w:r>
      <w:r w:rsidRPr="00E41B98">
        <w:rPr>
          <w:sz w:val="24"/>
          <w:szCs w:val="28"/>
        </w:rPr>
        <w:t xml:space="preserve">, dzięki temu niemożliwa jest manipulacja danymi </w:t>
      </w:r>
      <w:r w:rsidR="008B2649" w:rsidRPr="00E41B98">
        <w:rPr>
          <w:sz w:val="24"/>
          <w:szCs w:val="28"/>
        </w:rPr>
        <w:t>ze strony jednostki</w:t>
      </w:r>
      <w:r w:rsidR="000407F0">
        <w:rPr>
          <w:sz w:val="24"/>
          <w:szCs w:val="28"/>
        </w:rPr>
        <w:t xml:space="preserve"> centralnej</w:t>
      </w:r>
      <w:r w:rsidR="008B2649" w:rsidRPr="00E41B98">
        <w:rPr>
          <w:sz w:val="24"/>
          <w:szCs w:val="28"/>
        </w:rPr>
        <w:t>.</w:t>
      </w:r>
      <w:r w:rsidR="00E41B98">
        <w:rPr>
          <w:sz w:val="24"/>
          <w:szCs w:val="28"/>
        </w:rPr>
        <w:t xml:space="preserve"> Ponadto dzięki rozproszeniu system odporny jest na przerwy w działaniu serwerów.</w:t>
      </w:r>
    </w:p>
    <w:p w14:paraId="69295FE6" w14:textId="38B7DC29" w:rsidR="008B2649" w:rsidRPr="00E41B98" w:rsidRDefault="004D4DB8" w:rsidP="00275370">
      <w:pPr>
        <w:pStyle w:val="Akapitzlist"/>
        <w:numPr>
          <w:ilvl w:val="0"/>
          <w:numId w:val="26"/>
        </w:numPr>
        <w:spacing w:line="360" w:lineRule="auto"/>
        <w:rPr>
          <w:sz w:val="24"/>
          <w:szCs w:val="28"/>
        </w:rPr>
      </w:pPr>
      <w:r w:rsidRPr="00E41B98">
        <w:rPr>
          <w:sz w:val="24"/>
          <w:szCs w:val="28"/>
        </w:rPr>
        <w:t>Deterministyczne</w:t>
      </w:r>
      <w:r w:rsidR="008B2649" w:rsidRPr="00E41B98">
        <w:rPr>
          <w:sz w:val="24"/>
          <w:szCs w:val="28"/>
        </w:rPr>
        <w:t xml:space="preserve"> – wykonują jedynie te działania, które zostały zaimplementowane, </w:t>
      </w:r>
      <w:r w:rsidR="003B526F">
        <w:rPr>
          <w:sz w:val="24"/>
          <w:szCs w:val="28"/>
        </w:rPr>
        <w:t>po</w:t>
      </w:r>
      <w:r w:rsidR="008B2649" w:rsidRPr="00E41B98">
        <w:rPr>
          <w:sz w:val="24"/>
          <w:szCs w:val="28"/>
        </w:rPr>
        <w:t xml:space="preserve"> spełnie</w:t>
      </w:r>
      <w:r w:rsidR="003B526F">
        <w:rPr>
          <w:sz w:val="24"/>
          <w:szCs w:val="28"/>
        </w:rPr>
        <w:t>niu</w:t>
      </w:r>
      <w:r w:rsidR="008B2649" w:rsidRPr="00E41B98">
        <w:rPr>
          <w:sz w:val="24"/>
          <w:szCs w:val="28"/>
        </w:rPr>
        <w:t xml:space="preserve"> zapisanych w nich wymagań.</w:t>
      </w:r>
    </w:p>
    <w:p w14:paraId="003138C4" w14:textId="6E8D33B9" w:rsidR="00E41B98" w:rsidRDefault="00E41B98" w:rsidP="00275370">
      <w:pPr>
        <w:pStyle w:val="Akapitzlist"/>
        <w:numPr>
          <w:ilvl w:val="0"/>
          <w:numId w:val="26"/>
        </w:numPr>
        <w:spacing w:line="360" w:lineRule="auto"/>
        <w:rPr>
          <w:sz w:val="24"/>
          <w:szCs w:val="28"/>
        </w:rPr>
      </w:pPr>
      <w:r>
        <w:rPr>
          <w:sz w:val="24"/>
          <w:szCs w:val="28"/>
        </w:rPr>
        <w:lastRenderedPageBreak/>
        <w:t>Autonomiczne – w momencie spełnienia warunków umowy transakcja zostaje wykonana automatycznie i jest zapisywan</w:t>
      </w:r>
      <w:r w:rsidR="00E3419A">
        <w:rPr>
          <w:sz w:val="24"/>
          <w:szCs w:val="28"/>
        </w:rPr>
        <w:t>a</w:t>
      </w:r>
      <w:r>
        <w:rPr>
          <w:sz w:val="24"/>
          <w:szCs w:val="28"/>
        </w:rPr>
        <w:t xml:space="preserve"> w łańcuchu bloków</w:t>
      </w:r>
    </w:p>
    <w:p w14:paraId="51754ADE" w14:textId="046E09BA" w:rsidR="00891AEB" w:rsidRPr="00E95EBC" w:rsidRDefault="008657FE" w:rsidP="00275370">
      <w:pPr>
        <w:pStyle w:val="Akapitzlist"/>
        <w:numPr>
          <w:ilvl w:val="0"/>
          <w:numId w:val="26"/>
        </w:numPr>
        <w:spacing w:line="360" w:lineRule="auto"/>
        <w:rPr>
          <w:sz w:val="24"/>
          <w:szCs w:val="28"/>
        </w:rPr>
      </w:pPr>
      <w:r w:rsidRPr="00E41B98">
        <w:rPr>
          <w:sz w:val="24"/>
          <w:szCs w:val="28"/>
        </w:rPr>
        <w:t xml:space="preserve">Niewymagające zaufania – </w:t>
      </w:r>
      <w:r w:rsidR="00D57B84">
        <w:rPr>
          <w:sz w:val="24"/>
          <w:szCs w:val="28"/>
        </w:rPr>
        <w:t xml:space="preserve">z racji właściwości łańcucha bloków </w:t>
      </w:r>
      <w:r w:rsidRPr="00E41B98">
        <w:rPr>
          <w:sz w:val="24"/>
          <w:szCs w:val="28"/>
        </w:rPr>
        <w:t>możemy dokonywać transakcji bez</w:t>
      </w:r>
      <w:r>
        <w:rPr>
          <w:sz w:val="24"/>
          <w:szCs w:val="28"/>
        </w:rPr>
        <w:t xml:space="preserve"> konieczności korzystania z pośredników. Co więcej nie ma </w:t>
      </w:r>
      <w:r w:rsidRPr="00E41B98">
        <w:rPr>
          <w:sz w:val="24"/>
          <w:szCs w:val="28"/>
        </w:rPr>
        <w:t xml:space="preserve">konieczności </w:t>
      </w:r>
      <w:r>
        <w:rPr>
          <w:sz w:val="24"/>
          <w:szCs w:val="28"/>
        </w:rPr>
        <w:t xml:space="preserve">darzenia </w:t>
      </w:r>
      <w:r w:rsidRPr="00E41B98">
        <w:rPr>
          <w:sz w:val="24"/>
          <w:szCs w:val="28"/>
        </w:rPr>
        <w:t>zaufani</w:t>
      </w:r>
      <w:r>
        <w:rPr>
          <w:sz w:val="24"/>
          <w:szCs w:val="28"/>
        </w:rPr>
        <w:t>em</w:t>
      </w:r>
      <w:r w:rsidRPr="00E41B98">
        <w:rPr>
          <w:sz w:val="24"/>
          <w:szCs w:val="28"/>
        </w:rPr>
        <w:t xml:space="preserve"> </w:t>
      </w:r>
      <w:r w:rsidR="001D4309">
        <w:rPr>
          <w:sz w:val="24"/>
          <w:szCs w:val="28"/>
        </w:rPr>
        <w:t xml:space="preserve">nawet </w:t>
      </w:r>
      <w:r>
        <w:rPr>
          <w:sz w:val="24"/>
          <w:szCs w:val="28"/>
        </w:rPr>
        <w:t>drugiej strony transakcji</w:t>
      </w:r>
    </w:p>
    <w:p w14:paraId="7BF0457B" w14:textId="77777777" w:rsidR="00301278" w:rsidRDefault="00301278" w:rsidP="00301278">
      <w:pPr>
        <w:pStyle w:val="Nagwek3"/>
      </w:pPr>
      <w:bookmarkStart w:id="282" w:name="_Toc91668347"/>
      <w:r w:rsidRPr="00D83EC2">
        <w:t>Mechanizm bezpieczeństwa zabezpieczający logowanie</w:t>
      </w:r>
      <w:bookmarkEnd w:id="282"/>
    </w:p>
    <w:p w14:paraId="4BA673E6" w14:textId="5C5232D2" w:rsidR="00301278" w:rsidRDefault="00301278" w:rsidP="00301278">
      <w:pPr>
        <w:pStyle w:val="TreAkapitu"/>
      </w:pPr>
      <w:r>
        <w:t xml:space="preserve">Proces logowania jest zabezpieczany poprzez wykorzystanie mechanizmu uwierzytelnienia dwuetapowego za pomocą narzędzia </w:t>
      </w:r>
      <w:r w:rsidRPr="00734E64">
        <w:rPr>
          <w:i/>
          <w:iCs/>
        </w:rPr>
        <w:t xml:space="preserve">Google </w:t>
      </w:r>
      <w:proofErr w:type="spellStart"/>
      <w:r w:rsidRPr="00734E64">
        <w:rPr>
          <w:i/>
          <w:iCs/>
        </w:rPr>
        <w:t>Authenticator</w:t>
      </w:r>
      <w:proofErr w:type="spellEnd"/>
      <w:r>
        <w:t>. Jest to narzędzie wprowadzające dodatkowe warstwy ochronne</w:t>
      </w:r>
      <w:r w:rsidR="007B2B6D">
        <w:t>.</w:t>
      </w:r>
      <w:r>
        <w:t xml:space="preserve"> Wprowadzenie uwierzytelnienia dwuetapowego ma za zadanie zabezpieczenie poświadczeń użytkownika. Aplikacja wykorzystuje algorytm TOTP (</w:t>
      </w:r>
      <w:r>
        <w:rPr>
          <w:i/>
          <w:iCs/>
        </w:rPr>
        <w:t>Time-</w:t>
      </w:r>
      <w:proofErr w:type="spellStart"/>
      <w:r>
        <w:rPr>
          <w:i/>
          <w:iCs/>
        </w:rPr>
        <w:t>based</w:t>
      </w:r>
      <w:proofErr w:type="spellEnd"/>
      <w:r>
        <w:rPr>
          <w:i/>
          <w:iCs/>
        </w:rPr>
        <w:t>-one-</w:t>
      </w:r>
      <w:proofErr w:type="spellStart"/>
      <w:r>
        <w:rPr>
          <w:i/>
          <w:iCs/>
        </w:rPr>
        <w:t>time</w:t>
      </w:r>
      <w:proofErr w:type="spellEnd"/>
      <w:r>
        <w:rPr>
          <w:i/>
          <w:iCs/>
        </w:rPr>
        <w:t>-</w:t>
      </w:r>
      <w:proofErr w:type="spellStart"/>
      <w:r>
        <w:rPr>
          <w:i/>
          <w:iCs/>
        </w:rPr>
        <w:t>password</w:t>
      </w:r>
      <w:proofErr w:type="spellEnd"/>
      <w:r>
        <w:rPr>
          <w:i/>
          <w:iCs/>
        </w:rPr>
        <w:t>)</w:t>
      </w:r>
      <w:r>
        <w:t>, który generuje jednorazowy kod o skończonej żywotności – 30 sekund. Po upływie czasu generowany jest nowy ciąg liczb, stanowiący kod dostępu.</w:t>
      </w:r>
    </w:p>
    <w:p w14:paraId="4BB90DE7" w14:textId="77777777" w:rsidR="00301278" w:rsidRDefault="00301278" w:rsidP="00301278">
      <w:pPr>
        <w:pStyle w:val="TreAkapitu"/>
      </w:pPr>
      <w:r>
        <w:t xml:space="preserve">Pierwszym etapem dostępu do konta jest logowanie za pomocą loginu oraz hasła. Drugi etap stanowi wprowadzenie jednorazowego kodu autoryzacji, który został wygenerowany poprzez aplikację mobilną w telefonie. </w:t>
      </w:r>
    </w:p>
    <w:p w14:paraId="15573E79" w14:textId="77777777" w:rsidR="00301278" w:rsidRDefault="00301278" w:rsidP="00301278">
      <w:pPr>
        <w:pStyle w:val="TreAkapitu"/>
      </w:pPr>
      <w:r>
        <w:t xml:space="preserve">W przypadku sytuacji, kiedy osoba nieupoważniona poznała nasz login oraz hasło, nie będzie w stanie otrzymać dostępu do zasobów bez fizycznego dostępu do naszego telefonu i użycia aplikacji. </w:t>
      </w:r>
    </w:p>
    <w:p w14:paraId="4F045C7B" w14:textId="77777777" w:rsidR="00301278" w:rsidRDefault="00301278" w:rsidP="00301278">
      <w:pPr>
        <w:pStyle w:val="TreAkapitu"/>
        <w:rPr>
          <w:i/>
          <w:iCs/>
        </w:rPr>
      </w:pPr>
      <w:r>
        <w:t xml:space="preserve">O ile sam w sobie Google </w:t>
      </w:r>
      <w:proofErr w:type="spellStart"/>
      <w:r>
        <w:t>Authenticator</w:t>
      </w:r>
      <w:proofErr w:type="spellEnd"/>
      <w:r>
        <w:t xml:space="preserve"> wprowadza bezpośrednio drugą warstwę ochrony danych, tak w wielu przypadkach wprowadza kolejne pośrednio. Wynika to z faktu, iż aby wygenerować kod, należy uzyskać dostęp do telefonu, który ma uruchomione następne mechanizmy bezpieczeństwa takie jak PIN, wzór odblokowania, odcisk palca, </w:t>
      </w:r>
      <w:proofErr w:type="spellStart"/>
      <w:r w:rsidRPr="0048690F">
        <w:rPr>
          <w:i/>
          <w:iCs/>
        </w:rPr>
        <w:t>FaceID</w:t>
      </w:r>
      <w:proofErr w:type="spellEnd"/>
      <w:r>
        <w:rPr>
          <w:i/>
          <w:iCs/>
        </w:rPr>
        <w:t>.</w:t>
      </w:r>
    </w:p>
    <w:p w14:paraId="755CC12F" w14:textId="33C276F3" w:rsidR="00301278" w:rsidRDefault="00301278" w:rsidP="00301278">
      <w:pPr>
        <w:pStyle w:val="TreAkapitu"/>
      </w:pPr>
      <w:r>
        <w:t>Aby zaimplementować mechanizm w systemie</w:t>
      </w:r>
      <w:r w:rsidR="00B0348E">
        <w:t xml:space="preserve"> należy</w:t>
      </w:r>
      <w:r>
        <w:t>:</w:t>
      </w:r>
    </w:p>
    <w:p w14:paraId="026C1480" w14:textId="0F21D83F" w:rsidR="00301278" w:rsidRDefault="00301278" w:rsidP="00275370">
      <w:pPr>
        <w:pStyle w:val="TreAkapitu"/>
        <w:numPr>
          <w:ilvl w:val="0"/>
          <w:numId w:val="23"/>
        </w:numPr>
      </w:pPr>
      <w:r>
        <w:t>Zaci</w:t>
      </w:r>
      <w:r w:rsidR="00B0348E">
        <w:t>ą</w:t>
      </w:r>
      <w:r>
        <w:t>gn</w:t>
      </w:r>
      <w:r w:rsidR="00B0348E">
        <w:t>ąć</w:t>
      </w:r>
      <w:r>
        <w:t xml:space="preserve"> zale</w:t>
      </w:r>
      <w:r w:rsidR="00B0348E">
        <w:t>ż</w:t>
      </w:r>
      <w:r>
        <w:t>no</w:t>
      </w:r>
      <w:r w:rsidR="00B0348E">
        <w:t>ś</w:t>
      </w:r>
      <w:r>
        <w:t xml:space="preserve">ci </w:t>
      </w:r>
      <w:proofErr w:type="spellStart"/>
      <w:r w:rsidRPr="00B0348E">
        <w:rPr>
          <w:i/>
          <w:iCs/>
        </w:rPr>
        <w:t>Maven</w:t>
      </w:r>
      <w:proofErr w:type="spellEnd"/>
      <w:r>
        <w:t xml:space="preserve"> do projektu: </w:t>
      </w:r>
      <w:proofErr w:type="spellStart"/>
      <w:r w:rsidRPr="00B0348E">
        <w:rPr>
          <w:i/>
          <w:iCs/>
        </w:rPr>
        <w:t>totp</w:t>
      </w:r>
      <w:proofErr w:type="spellEnd"/>
      <w:r w:rsidRPr="00B0348E">
        <w:rPr>
          <w:i/>
          <w:iCs/>
        </w:rPr>
        <w:t xml:space="preserve">, </w:t>
      </w:r>
      <w:proofErr w:type="spellStart"/>
      <w:r w:rsidRPr="00B0348E">
        <w:rPr>
          <w:i/>
          <w:iCs/>
        </w:rPr>
        <w:t>commons-codec</w:t>
      </w:r>
      <w:proofErr w:type="spellEnd"/>
    </w:p>
    <w:p w14:paraId="075B1FB0" w14:textId="77777777" w:rsidR="00301278" w:rsidRDefault="00301278" w:rsidP="00275370">
      <w:pPr>
        <w:pStyle w:val="TreAkapitu"/>
        <w:numPr>
          <w:ilvl w:val="0"/>
          <w:numId w:val="23"/>
        </w:numPr>
      </w:pPr>
      <w:r>
        <w:t>Zaimplementować metody z wykorzystaniem powyższych bibliotek</w:t>
      </w:r>
    </w:p>
    <w:p w14:paraId="4DDB445B" w14:textId="050ECA84" w:rsidR="00301278" w:rsidRDefault="00301278" w:rsidP="00275370">
      <w:pPr>
        <w:pStyle w:val="TreAkapitu"/>
        <w:numPr>
          <w:ilvl w:val="0"/>
          <w:numId w:val="23"/>
        </w:numPr>
      </w:pPr>
      <w:r>
        <w:t>Pobrać oraz zainstalowa</w:t>
      </w:r>
      <w:r w:rsidR="00B0348E">
        <w:t>ć</w:t>
      </w:r>
      <w:r>
        <w:t xml:space="preserve"> aplikacje</w:t>
      </w:r>
      <w:r w:rsidR="00B0348E">
        <w:t xml:space="preserve"> </w:t>
      </w:r>
      <w:r w:rsidR="00B0348E" w:rsidRPr="00734E64">
        <w:rPr>
          <w:i/>
          <w:iCs/>
        </w:rPr>
        <w:t xml:space="preserve">Google </w:t>
      </w:r>
      <w:proofErr w:type="spellStart"/>
      <w:r w:rsidR="00B0348E" w:rsidRPr="00734E64">
        <w:rPr>
          <w:i/>
          <w:iCs/>
        </w:rPr>
        <w:t>Authenicator</w:t>
      </w:r>
      <w:proofErr w:type="spellEnd"/>
      <w:r>
        <w:t xml:space="preserve"> na smartphone</w:t>
      </w:r>
    </w:p>
    <w:p w14:paraId="6FDA4857" w14:textId="1B47A344" w:rsidR="00301278" w:rsidRDefault="00301278" w:rsidP="00275370">
      <w:pPr>
        <w:pStyle w:val="TreAkapitu"/>
        <w:numPr>
          <w:ilvl w:val="0"/>
          <w:numId w:val="23"/>
        </w:numPr>
      </w:pPr>
      <w:r>
        <w:t>Doda</w:t>
      </w:r>
      <w:r w:rsidR="00B0348E">
        <w:t>ć</w:t>
      </w:r>
      <w:r>
        <w:t xml:space="preserve"> nowe konto do ap</w:t>
      </w:r>
      <w:r w:rsidR="00B0348E">
        <w:t>likacji</w:t>
      </w:r>
      <w:r>
        <w:t xml:space="preserve"> za pomocą wygenerowanego sekretnego klucza</w:t>
      </w:r>
    </w:p>
    <w:p w14:paraId="75D990AC" w14:textId="77777777" w:rsidR="00947752" w:rsidRDefault="00947752" w:rsidP="006A5537">
      <w:pPr>
        <w:pStyle w:val="TreAkapitu"/>
        <w:ind w:firstLine="0"/>
      </w:pPr>
    </w:p>
    <w:p w14:paraId="363B410B" w14:textId="77777777" w:rsidR="008C5828" w:rsidRDefault="005B3ECC" w:rsidP="00D340D5">
      <w:pPr>
        <w:pStyle w:val="Nagwek2"/>
      </w:pPr>
      <w:bookmarkStart w:id="283" w:name="_Toc8601657"/>
      <w:bookmarkStart w:id="284" w:name="_Toc91668348"/>
      <w:r>
        <w:t>Logiczny m</w:t>
      </w:r>
      <w:r w:rsidR="008C5828">
        <w:t>odel danych</w:t>
      </w:r>
      <w:bookmarkEnd w:id="283"/>
      <w:bookmarkEnd w:id="284"/>
    </w:p>
    <w:p w14:paraId="1A3B23F5" w14:textId="363D0B1B" w:rsidR="008C5828" w:rsidRDefault="005B3ECC" w:rsidP="00D340D5">
      <w:pPr>
        <w:pStyle w:val="Nagwek3"/>
      </w:pPr>
      <w:bookmarkStart w:id="285" w:name="_Toc8601658"/>
      <w:bookmarkStart w:id="286" w:name="_Toc91668349"/>
      <w:r>
        <w:t>M</w:t>
      </w:r>
      <w:r w:rsidR="008C5828">
        <w:t>odel bazy danych</w:t>
      </w:r>
      <w:bookmarkEnd w:id="285"/>
      <w:bookmarkEnd w:id="286"/>
    </w:p>
    <w:p w14:paraId="24A70814" w14:textId="60643E04" w:rsidR="00F510D7" w:rsidRDefault="00F510D7" w:rsidP="00F510D7">
      <w:pPr>
        <w:pStyle w:val="TreAkapitu"/>
      </w:pPr>
      <w:r>
        <w:lastRenderedPageBreak/>
        <w:t xml:space="preserve">Platforma Hyperledger </w:t>
      </w:r>
      <w:proofErr w:type="spellStart"/>
      <w:r>
        <w:t>Fabric</w:t>
      </w:r>
      <w:proofErr w:type="spellEnd"/>
      <w:r>
        <w:t xml:space="preserve"> przechowuje dane w rozproszonym rejestrze zwanym </w:t>
      </w:r>
      <w:proofErr w:type="spellStart"/>
      <w:r>
        <w:rPr>
          <w:i/>
          <w:iCs/>
        </w:rPr>
        <w:t>Ledger</w:t>
      </w:r>
      <w:proofErr w:type="spellEnd"/>
      <w:r w:rsidR="00A466E3">
        <w:t>, który s</w:t>
      </w:r>
      <w:r>
        <w:t xml:space="preserve">tanowi połączenie struktur danych </w:t>
      </w:r>
      <w:r>
        <w:rPr>
          <w:i/>
          <w:iCs/>
        </w:rPr>
        <w:t xml:space="preserve">World </w:t>
      </w:r>
      <w:proofErr w:type="spellStart"/>
      <w:r>
        <w:rPr>
          <w:i/>
          <w:iCs/>
        </w:rPr>
        <w:t>State</w:t>
      </w:r>
      <w:proofErr w:type="spellEnd"/>
      <w:r>
        <w:rPr>
          <w:i/>
          <w:iCs/>
        </w:rPr>
        <w:t xml:space="preserve"> </w:t>
      </w:r>
      <w:r>
        <w:t xml:space="preserve">oraz </w:t>
      </w:r>
      <w:r w:rsidRPr="00F62360">
        <w:rPr>
          <w:i/>
          <w:iCs/>
        </w:rPr>
        <w:t>Blockchain</w:t>
      </w:r>
      <w:r>
        <w:rPr>
          <w:i/>
          <w:iCs/>
        </w:rPr>
        <w:t xml:space="preserve">. </w:t>
      </w:r>
      <w:r>
        <w:t>Rejestruje on fakty dotyczące aktualnego stanu obiektów biznesowych oraz historie zrealizowanych transakcji, które doprowadziły do obecnego stanu. Każdy z węzłów znajdujących się w zdecentralizowanej sieci posiada własną kopie</w:t>
      </w:r>
      <w:r>
        <w:rPr>
          <w:i/>
          <w:iCs/>
        </w:rPr>
        <w:t xml:space="preserve"> </w:t>
      </w:r>
      <w:proofErr w:type="spellStart"/>
      <w:r>
        <w:rPr>
          <w:i/>
          <w:iCs/>
        </w:rPr>
        <w:t>Ledger</w:t>
      </w:r>
      <w:proofErr w:type="spellEnd"/>
      <w:r>
        <w:t>.</w:t>
      </w:r>
    </w:p>
    <w:p w14:paraId="36EDB784" w14:textId="3FA95713" w:rsidR="00F510D7" w:rsidRDefault="009B261D" w:rsidP="00F510D7">
      <w:pPr>
        <w:pStyle w:val="TreAkapitu"/>
        <w:jc w:val="center"/>
        <w:rPr>
          <w:i/>
          <w:iCs/>
        </w:rPr>
      </w:pPr>
      <w:r>
        <w:rPr>
          <w:i/>
          <w:iCs/>
          <w:noProof/>
        </w:rPr>
        <w:drawing>
          <wp:anchor distT="0" distB="0" distL="114300" distR="114300" simplePos="0" relativeHeight="251607552" behindDoc="1" locked="0" layoutInCell="1" allowOverlap="1" wp14:anchorId="50BC687D" wp14:editId="100EE8F7">
            <wp:simplePos x="0" y="0"/>
            <wp:positionH relativeFrom="column">
              <wp:posOffset>-373380</wp:posOffset>
            </wp:positionH>
            <wp:positionV relativeFrom="paragraph">
              <wp:posOffset>433070</wp:posOffset>
            </wp:positionV>
            <wp:extent cx="6142990" cy="2758440"/>
            <wp:effectExtent l="0" t="0" r="0" b="0"/>
            <wp:wrapTight wrapText="bothSides">
              <wp:wrapPolygon edited="0">
                <wp:start x="0" y="0"/>
                <wp:lineTo x="0" y="21481"/>
                <wp:lineTo x="21502" y="21481"/>
                <wp:lineTo x="21502" y="0"/>
                <wp:lineTo x="0" y="0"/>
              </wp:wrapPolygon>
            </wp:wrapTight>
            <wp:docPr id="50"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142990" cy="2758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258AD">
        <w:rPr>
          <w:noProof/>
        </w:rPr>
        <mc:AlternateContent>
          <mc:Choice Requires="wps">
            <w:drawing>
              <wp:anchor distT="0" distB="0" distL="114300" distR="114300" simplePos="0" relativeHeight="251661312" behindDoc="0" locked="0" layoutInCell="1" allowOverlap="1" wp14:anchorId="4CD8170C" wp14:editId="6C9588AD">
                <wp:simplePos x="0" y="0"/>
                <wp:positionH relativeFrom="column">
                  <wp:posOffset>9525</wp:posOffset>
                </wp:positionH>
                <wp:positionV relativeFrom="paragraph">
                  <wp:posOffset>196850</wp:posOffset>
                </wp:positionV>
                <wp:extent cx="5753100" cy="198120"/>
                <wp:effectExtent l="0" t="1905" r="3810" b="0"/>
                <wp:wrapTight wrapText="bothSides">
                  <wp:wrapPolygon edited="0">
                    <wp:start x="-36" y="0"/>
                    <wp:lineTo x="-36" y="21185"/>
                    <wp:lineTo x="21600" y="21185"/>
                    <wp:lineTo x="21600" y="0"/>
                    <wp:lineTo x="-36" y="0"/>
                  </wp:wrapPolygon>
                </wp:wrapTight>
                <wp:docPr id="62"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198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F907A5" w14:textId="341E2025" w:rsidR="00F510D7" w:rsidRPr="004803E2" w:rsidRDefault="00F510D7" w:rsidP="00F510D7">
                            <w:pPr>
                              <w:pStyle w:val="Legenda"/>
                              <w:rPr>
                                <w:b w:val="0"/>
                                <w:bCs w:val="0"/>
                                <w:i/>
                                <w:iCs/>
                                <w:noProof/>
                                <w:szCs w:val="20"/>
                              </w:rPr>
                            </w:pPr>
                            <w:bookmarkStart w:id="287" w:name="_Toc91667908"/>
                            <w:r w:rsidRPr="004803E2">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49</w:t>
                            </w:r>
                            <w:r w:rsidR="00914E7C">
                              <w:rPr>
                                <w:b w:val="0"/>
                                <w:bCs w:val="0"/>
                              </w:rPr>
                              <w:fldChar w:fldCharType="end"/>
                            </w:r>
                            <w:r w:rsidRPr="004803E2">
                              <w:rPr>
                                <w:b w:val="0"/>
                                <w:bCs w:val="0"/>
                              </w:rPr>
                              <w:t>. Model struktury danych Hyperledger Fabric</w:t>
                            </w:r>
                            <w:bookmarkEnd w:id="287"/>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D8170C" id="Text Box 34" o:spid="_x0000_s1033" type="#_x0000_t202" style="position:absolute;left:0;text-align:left;margin-left:.75pt;margin-top:15.5pt;width:453pt;height:1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" stroked="f">
                <v:textbox inset="0,0,0,0">
                  <w:txbxContent>
                    <w:p w14:paraId="18F907A5" w14:textId="341E2025" w:rsidR="00F510D7" w:rsidRPr="004803E2" w:rsidRDefault="00F510D7" w:rsidP="00F510D7">
                      <w:pPr>
                        <w:pStyle w:val="Legenda"/>
                        <w:rPr>
                          <w:b w:val="0"/>
                          <w:bCs w:val="0"/>
                          <w:i/>
                          <w:iCs/>
                          <w:noProof/>
                          <w:szCs w:val="20"/>
                        </w:rPr>
                      </w:pPr>
                      <w:bookmarkStart w:id="288" w:name="_Toc91667908"/>
                      <w:r w:rsidRPr="004803E2">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49</w:t>
                      </w:r>
                      <w:r w:rsidR="00914E7C">
                        <w:rPr>
                          <w:b w:val="0"/>
                          <w:bCs w:val="0"/>
                        </w:rPr>
                        <w:fldChar w:fldCharType="end"/>
                      </w:r>
                      <w:r w:rsidRPr="004803E2">
                        <w:rPr>
                          <w:b w:val="0"/>
                          <w:bCs w:val="0"/>
                        </w:rPr>
                        <w:t>. Model struktury danych Hyperledger Fabric</w:t>
                      </w:r>
                      <w:bookmarkEnd w:id="288"/>
                    </w:p>
                  </w:txbxContent>
                </v:textbox>
                <w10:wrap type="tight"/>
              </v:shape>
            </w:pict>
          </mc:Fallback>
        </mc:AlternateContent>
      </w:r>
    </w:p>
    <w:p w14:paraId="58A60B08" w14:textId="77777777" w:rsidR="00F510D7" w:rsidRDefault="00F510D7" w:rsidP="00F510D7">
      <w:pPr>
        <w:pStyle w:val="TreAkapitu"/>
        <w:rPr>
          <w:sz w:val="20"/>
          <w:szCs w:val="16"/>
        </w:rPr>
      </w:pPr>
      <w:r w:rsidRPr="004803E2">
        <w:rPr>
          <w:sz w:val="20"/>
          <w:szCs w:val="16"/>
        </w:rPr>
        <w:t xml:space="preserve">Źródło: </w:t>
      </w:r>
      <w:hyperlink r:id="rId77" w:history="1">
        <w:r w:rsidRPr="00DA0483">
          <w:rPr>
            <w:rStyle w:val="Hipercze"/>
            <w:sz w:val="20"/>
            <w:szCs w:val="16"/>
          </w:rPr>
          <w:t>https://hyperledger-fabric.readthedocs.io/en/latest/ledger/ledger.html</w:t>
        </w:r>
      </w:hyperlink>
    </w:p>
    <w:p w14:paraId="75022811" w14:textId="77777777" w:rsidR="00F510D7" w:rsidRDefault="00F510D7" w:rsidP="00F510D7">
      <w:pPr>
        <w:pStyle w:val="TreAkapitu"/>
      </w:pPr>
    </w:p>
    <w:p w14:paraId="6EC7FF2C" w14:textId="77777777" w:rsidR="00F510D7" w:rsidRDefault="00F510D7" w:rsidP="00F510D7">
      <w:pPr>
        <w:pStyle w:val="TreAkapitu"/>
      </w:pPr>
      <w:r>
        <w:rPr>
          <w:i/>
          <w:iCs/>
        </w:rPr>
        <w:t xml:space="preserve">World </w:t>
      </w:r>
      <w:proofErr w:type="spellStart"/>
      <w:r>
        <w:rPr>
          <w:i/>
          <w:iCs/>
        </w:rPr>
        <w:t>State</w:t>
      </w:r>
      <w:proofErr w:type="spellEnd"/>
      <w:r>
        <w:t xml:space="preserve"> gromadzi dane odnośnie wartości obecnego stanu obiektów biznesowych, dzięki czemu nie ma konieczności przechodzenia przez cały rejestr transakcji (np. w celu obliczenia ilości udzielonych pożyczek). Stany w tej strukturze danych regularne ulegają zmianie, z powodu czego przechowywane są na zasadzie pary klucz-wartość.</w:t>
      </w:r>
    </w:p>
    <w:p w14:paraId="09952383" w14:textId="77777777" w:rsidR="00F510D7" w:rsidRDefault="00F510D7" w:rsidP="00F510D7">
      <w:pPr>
        <w:pStyle w:val="TreAkapitu"/>
      </w:pPr>
    </w:p>
    <w:p w14:paraId="39801B0D" w14:textId="09C821A8" w:rsidR="00F510D7" w:rsidRPr="00A472D5" w:rsidRDefault="00F510D7" w:rsidP="00F510D7">
      <w:pPr>
        <w:pStyle w:val="Legenda"/>
        <w:rPr>
          <w:b w:val="0"/>
          <w:bCs w:val="0"/>
        </w:rPr>
      </w:pPr>
      <w:bookmarkStart w:id="289" w:name="_Toc91667909"/>
      <w:r w:rsidRPr="00A472D5">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50</w:t>
      </w:r>
      <w:r w:rsidR="00914E7C">
        <w:rPr>
          <w:b w:val="0"/>
          <w:bCs w:val="0"/>
        </w:rPr>
        <w:fldChar w:fldCharType="end"/>
      </w:r>
      <w:r w:rsidRPr="00A472D5">
        <w:rPr>
          <w:b w:val="0"/>
          <w:bCs w:val="0"/>
        </w:rPr>
        <w:t>. Przykładowe wartości stanu</w:t>
      </w:r>
      <w:r>
        <w:rPr>
          <w:b w:val="0"/>
          <w:bCs w:val="0"/>
        </w:rPr>
        <w:t xml:space="preserve"> pożyczki P1</w:t>
      </w:r>
      <w:r w:rsidRPr="00A472D5">
        <w:rPr>
          <w:b w:val="0"/>
          <w:bCs w:val="0"/>
        </w:rPr>
        <w:t xml:space="preserve"> w strukturze danych </w:t>
      </w:r>
      <w:r w:rsidRPr="00A472D5">
        <w:rPr>
          <w:b w:val="0"/>
          <w:bCs w:val="0"/>
          <w:i/>
          <w:iCs/>
        </w:rPr>
        <w:t xml:space="preserve">World </w:t>
      </w:r>
      <w:proofErr w:type="spellStart"/>
      <w:r w:rsidRPr="00A472D5">
        <w:rPr>
          <w:b w:val="0"/>
          <w:bCs w:val="0"/>
          <w:i/>
          <w:iCs/>
        </w:rPr>
        <w:t>State</w:t>
      </w:r>
      <w:bookmarkEnd w:id="289"/>
      <w:proofErr w:type="spellEnd"/>
    </w:p>
    <w:p w14:paraId="029A9FFD" w14:textId="77777777" w:rsidR="00F510D7" w:rsidRDefault="00F510D7" w:rsidP="00F510D7">
      <w:pPr>
        <w:pStyle w:val="TreAkapitu"/>
        <w:jc w:val="center"/>
      </w:pPr>
      <w:r>
        <w:rPr>
          <w:noProof/>
        </w:rPr>
        <w:drawing>
          <wp:inline distT="0" distB="0" distL="0" distR="0" wp14:anchorId="39A820DC" wp14:editId="270BFCE3">
            <wp:extent cx="4931410" cy="2705284"/>
            <wp:effectExtent l="0" t="0" r="0" b="0"/>
            <wp:docPr id="59" name="Obraz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956312" cy="2718945"/>
                    </a:xfrm>
                    <a:prstGeom prst="rect">
                      <a:avLst/>
                    </a:prstGeom>
                    <a:noFill/>
                    <a:ln>
                      <a:noFill/>
                    </a:ln>
                  </pic:spPr>
                </pic:pic>
              </a:graphicData>
            </a:graphic>
          </wp:inline>
        </w:drawing>
      </w:r>
    </w:p>
    <w:p w14:paraId="2FDFEA70" w14:textId="0AA7A86F" w:rsidR="00F510D7" w:rsidRPr="006F4581" w:rsidRDefault="00F510D7" w:rsidP="006F4581">
      <w:pPr>
        <w:pStyle w:val="TreAkapitu"/>
        <w:ind w:firstLine="0"/>
        <w:jc w:val="left"/>
        <w:rPr>
          <w:sz w:val="20"/>
        </w:rPr>
      </w:pPr>
      <w:r w:rsidRPr="00F37FC6">
        <w:rPr>
          <w:sz w:val="20"/>
        </w:rPr>
        <w:t>Źródło: opracowanie własne na podstawi</w:t>
      </w:r>
      <w:r>
        <w:rPr>
          <w:sz w:val="20"/>
        </w:rPr>
        <w:t>e</w:t>
      </w:r>
      <w:r w:rsidRPr="00F37FC6">
        <w:rPr>
          <w:sz w:val="20"/>
        </w:rPr>
        <w:t xml:space="preserve"> </w:t>
      </w:r>
      <w:hyperlink r:id="rId79" w:history="1">
        <w:r w:rsidRPr="00DA0483">
          <w:rPr>
            <w:rStyle w:val="Hipercze"/>
            <w:sz w:val="20"/>
          </w:rPr>
          <w:t>https://hyperledger-fabric.readthedocs.io/en/latest/ledger/ledger.html</w:t>
        </w:r>
      </w:hyperlink>
    </w:p>
    <w:p w14:paraId="137A0688" w14:textId="6D9E69DD" w:rsidR="001B7A83" w:rsidRPr="00EC6629" w:rsidRDefault="008C5828" w:rsidP="00EC6629">
      <w:pPr>
        <w:pStyle w:val="Nagwek3"/>
      </w:pPr>
      <w:bookmarkStart w:id="290" w:name="_Toc8601659"/>
      <w:bookmarkStart w:id="291" w:name="_Toc91668350"/>
      <w:r>
        <w:t>Model struktur danych</w:t>
      </w:r>
      <w:r w:rsidR="005B3ECC">
        <w:t xml:space="preserve"> </w:t>
      </w:r>
      <w:r w:rsidR="0006384B">
        <w:t>//</w:t>
      </w:r>
      <w:r w:rsidR="005B3ECC">
        <w:t>przechowywanych poza bazą danych</w:t>
      </w:r>
      <w:bookmarkEnd w:id="290"/>
      <w:bookmarkEnd w:id="291"/>
    </w:p>
    <w:p w14:paraId="4A12C69C" w14:textId="46301BFE" w:rsidR="009E1686" w:rsidRDefault="009E1686" w:rsidP="00E47978">
      <w:pPr>
        <w:pStyle w:val="TreAkapitu"/>
      </w:pPr>
      <w:r w:rsidRPr="009E1686">
        <w:rPr>
          <w:i/>
          <w:iCs/>
        </w:rPr>
        <w:t>Blockchain</w:t>
      </w:r>
      <w:r>
        <w:rPr>
          <w:i/>
          <w:iCs/>
        </w:rPr>
        <w:t xml:space="preserve"> </w:t>
      </w:r>
      <w:r>
        <w:t xml:space="preserve">stanowi rejestr </w:t>
      </w:r>
      <w:r w:rsidR="000D01F7">
        <w:t xml:space="preserve">historii </w:t>
      </w:r>
      <w:r>
        <w:t xml:space="preserve">wszystkich transakcji, mających wpływ na </w:t>
      </w:r>
      <w:r w:rsidR="000B67A1">
        <w:t xml:space="preserve">obecny stan </w:t>
      </w:r>
      <w:r>
        <w:rPr>
          <w:i/>
          <w:iCs/>
        </w:rPr>
        <w:t xml:space="preserve">World </w:t>
      </w:r>
      <w:proofErr w:type="spellStart"/>
      <w:r w:rsidRPr="00103C97">
        <w:rPr>
          <w:i/>
          <w:iCs/>
        </w:rPr>
        <w:t>State</w:t>
      </w:r>
      <w:proofErr w:type="spellEnd"/>
      <w:r>
        <w:t>.</w:t>
      </w:r>
      <w:r w:rsidR="00FC4C75">
        <w:t xml:space="preserve"> </w:t>
      </w:r>
      <w:r>
        <w:t>Transakcje znajdują się w blokach, które zostaj</w:t>
      </w:r>
      <w:r w:rsidR="007D5BE5">
        <w:t>ą</w:t>
      </w:r>
      <w:r>
        <w:t xml:space="preserve"> dołączane do łańcucha. W przeciwieństwie do </w:t>
      </w:r>
      <w:r>
        <w:rPr>
          <w:i/>
          <w:iCs/>
        </w:rPr>
        <w:t xml:space="preserve">World </w:t>
      </w:r>
      <w:proofErr w:type="spellStart"/>
      <w:r>
        <w:rPr>
          <w:i/>
          <w:iCs/>
        </w:rPr>
        <w:t>State</w:t>
      </w:r>
      <w:proofErr w:type="spellEnd"/>
      <w:r w:rsidR="00317370">
        <w:t>, struktura</w:t>
      </w:r>
      <w:r>
        <w:rPr>
          <w:i/>
          <w:iCs/>
        </w:rPr>
        <w:t xml:space="preserve"> </w:t>
      </w:r>
      <w:r>
        <w:t>j</w:t>
      </w:r>
      <w:r w:rsidRPr="009E1686">
        <w:t>est</w:t>
      </w:r>
      <w:r>
        <w:t xml:space="preserve"> niezmienn</w:t>
      </w:r>
      <w:r w:rsidR="00317370">
        <w:t>a</w:t>
      </w:r>
      <w:r>
        <w:t xml:space="preserve"> a rekordy</w:t>
      </w:r>
      <w:r w:rsidR="00F43018">
        <w:t>, zawierające transakcje</w:t>
      </w:r>
      <w:r>
        <w:t xml:space="preserve"> ułożone są sekwencyjnie.</w:t>
      </w:r>
      <w:r w:rsidR="00422D15">
        <w:t xml:space="preserve"> </w:t>
      </w:r>
    </w:p>
    <w:p w14:paraId="209A759C" w14:textId="77777777" w:rsidR="00B30FBC" w:rsidRDefault="00B30FBC" w:rsidP="00E47978">
      <w:pPr>
        <w:pStyle w:val="TreAkapitu"/>
      </w:pPr>
    </w:p>
    <w:p w14:paraId="2BB66EB2" w14:textId="4866971A" w:rsidR="00B30FBC" w:rsidRPr="00B30FBC" w:rsidRDefault="00B30FBC" w:rsidP="00B30FBC">
      <w:pPr>
        <w:pStyle w:val="Legenda"/>
        <w:rPr>
          <w:b w:val="0"/>
          <w:bCs w:val="0"/>
        </w:rPr>
      </w:pPr>
      <w:bookmarkStart w:id="292" w:name="_Toc91667910"/>
      <w:r w:rsidRPr="00B30FBC">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51</w:t>
      </w:r>
      <w:r w:rsidR="00914E7C">
        <w:rPr>
          <w:b w:val="0"/>
          <w:bCs w:val="0"/>
        </w:rPr>
        <w:fldChar w:fldCharType="end"/>
      </w:r>
      <w:r w:rsidRPr="00B30FBC">
        <w:rPr>
          <w:b w:val="0"/>
          <w:bCs w:val="0"/>
        </w:rPr>
        <w:t xml:space="preserve">. Model struktury danych zawartych w </w:t>
      </w:r>
      <w:r w:rsidRPr="00B30FBC">
        <w:rPr>
          <w:b w:val="0"/>
          <w:bCs w:val="0"/>
          <w:i/>
          <w:iCs/>
        </w:rPr>
        <w:t>Blockchain</w:t>
      </w:r>
      <w:bookmarkEnd w:id="292"/>
    </w:p>
    <w:p w14:paraId="48074F1E" w14:textId="3EEB080E" w:rsidR="00B30FBC" w:rsidRDefault="00B30FBC" w:rsidP="00B30FBC">
      <w:pPr>
        <w:pStyle w:val="TreAkapitu"/>
        <w:jc w:val="center"/>
      </w:pPr>
      <w:r>
        <w:rPr>
          <w:noProof/>
        </w:rPr>
        <w:drawing>
          <wp:inline distT="0" distB="0" distL="0" distR="0" wp14:anchorId="1BC030D5" wp14:editId="11F149F0">
            <wp:extent cx="5760085" cy="2221230"/>
            <wp:effectExtent l="0" t="0" r="0" b="0"/>
            <wp:docPr id="60" name="Obraz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2221230"/>
                    </a:xfrm>
                    <a:prstGeom prst="rect">
                      <a:avLst/>
                    </a:prstGeom>
                  </pic:spPr>
                </pic:pic>
              </a:graphicData>
            </a:graphic>
          </wp:inline>
        </w:drawing>
      </w:r>
    </w:p>
    <w:p w14:paraId="76BE7D3D" w14:textId="648A2AAC" w:rsidR="00B06388" w:rsidRDefault="00B30FBC" w:rsidP="0006384B">
      <w:pPr>
        <w:pStyle w:val="TreAkapitu"/>
        <w:rPr>
          <w:sz w:val="20"/>
          <w:szCs w:val="16"/>
        </w:rPr>
      </w:pPr>
      <w:r w:rsidRPr="004803E2">
        <w:rPr>
          <w:sz w:val="20"/>
          <w:szCs w:val="16"/>
        </w:rPr>
        <w:t xml:space="preserve">Źródło: </w:t>
      </w:r>
      <w:hyperlink r:id="rId81" w:history="1">
        <w:r w:rsidRPr="00DA0483">
          <w:rPr>
            <w:rStyle w:val="Hipercze"/>
            <w:sz w:val="20"/>
            <w:szCs w:val="16"/>
          </w:rPr>
          <w:t>https://hyperledger-fabric.readthedocs.io/en/latest/ledger/ledger.html</w:t>
        </w:r>
      </w:hyperlink>
    </w:p>
    <w:p w14:paraId="2393F056" w14:textId="77777777" w:rsidR="00A70E51" w:rsidRPr="0006384B" w:rsidRDefault="00A70E51" w:rsidP="0006384B">
      <w:pPr>
        <w:pStyle w:val="TreAkapitu"/>
        <w:rPr>
          <w:sz w:val="20"/>
          <w:szCs w:val="16"/>
        </w:rPr>
      </w:pPr>
    </w:p>
    <w:p w14:paraId="30537A83" w14:textId="77777777" w:rsidR="00C22C1E" w:rsidRPr="00D340D5" w:rsidRDefault="00C5437F" w:rsidP="00D340D5">
      <w:pPr>
        <w:pStyle w:val="Nagwek2"/>
      </w:pPr>
      <w:bookmarkStart w:id="293" w:name="_Toc8601660"/>
      <w:bookmarkStart w:id="294" w:name="_Toc91668351"/>
      <w:r w:rsidRPr="00D340D5">
        <w:t>Algorytmy</w:t>
      </w:r>
      <w:bookmarkEnd w:id="293"/>
      <w:bookmarkEnd w:id="294"/>
    </w:p>
    <w:p w14:paraId="35934726" w14:textId="17DBA758" w:rsidR="006644E2" w:rsidRDefault="00C5437F" w:rsidP="00C917B4">
      <w:pPr>
        <w:pStyle w:val="TreAkapitu"/>
        <w:ind w:firstLine="0"/>
      </w:pPr>
      <w:r w:rsidRPr="003F2773">
        <w:rPr>
          <w:highlight w:val="yellow"/>
        </w:rPr>
        <w:t xml:space="preserve">Specyfikacja wykorzystywanych gotowych lub samodzielnie opracowanych w ramach pracy specjalizowane algorytmów lub modeli obliczeniowych - algorytm obliczania pozycji statku w </w:t>
      </w:r>
      <w:r w:rsidRPr="003F2773">
        <w:rPr>
          <w:highlight w:val="yellow"/>
        </w:rPr>
        <w:lastRenderedPageBreak/>
        <w:t>dryfie, algorytm wyznaczania optymalnej struktury asortymentowej produkcji, algorytm szeregowania zadań, algorytm wyznaczania rozwiązania numerycznego problemu X, itd.</w:t>
      </w:r>
    </w:p>
    <w:p w14:paraId="60AF8CA5" w14:textId="76989FD1" w:rsidR="00231099" w:rsidRDefault="00231099" w:rsidP="00C917B4">
      <w:pPr>
        <w:pStyle w:val="TreAkapitu"/>
        <w:ind w:firstLine="0"/>
      </w:pPr>
      <w:r>
        <w:tab/>
        <w:t>W systemie zastosowano następujące algorytmy:</w:t>
      </w:r>
    </w:p>
    <w:p w14:paraId="6DEC950A" w14:textId="5443D5D4" w:rsidR="000236E4" w:rsidRDefault="00947AC5" w:rsidP="00275370">
      <w:pPr>
        <w:pStyle w:val="TreAkapitu"/>
        <w:numPr>
          <w:ilvl w:val="0"/>
          <w:numId w:val="40"/>
        </w:numPr>
      </w:pPr>
      <w:r>
        <w:t>Przebieg transakcji w systemie</w:t>
      </w:r>
    </w:p>
    <w:p w14:paraId="11223CBF" w14:textId="2A6284DC" w:rsidR="00A83F46" w:rsidRDefault="00A83F46" w:rsidP="00275370">
      <w:pPr>
        <w:pStyle w:val="TreAkapitu"/>
        <w:numPr>
          <w:ilvl w:val="0"/>
          <w:numId w:val="40"/>
        </w:numPr>
      </w:pPr>
      <w:r>
        <w:t>Weryfikacja z wykorzystaniem mediów społecznościowych</w:t>
      </w:r>
    </w:p>
    <w:p w14:paraId="208FC876" w14:textId="46BEB94B" w:rsidR="00947AC5" w:rsidRPr="00947AC5" w:rsidRDefault="00947AC5" w:rsidP="00275370">
      <w:pPr>
        <w:pStyle w:val="TreAkapitu"/>
        <w:numPr>
          <w:ilvl w:val="0"/>
          <w:numId w:val="40"/>
        </w:numPr>
      </w:pPr>
      <w:r>
        <w:t xml:space="preserve">Przyznawanie punktów </w:t>
      </w:r>
      <w:r>
        <w:rPr>
          <w:i/>
          <w:iCs/>
        </w:rPr>
        <w:t xml:space="preserve">rating </w:t>
      </w:r>
      <w:r>
        <w:t>na podstawie modelu wykorzystującego media społecznościowe</w:t>
      </w:r>
    </w:p>
    <w:p w14:paraId="697ADE0D" w14:textId="5B1A7235" w:rsidR="0065216D" w:rsidRDefault="00E62E2F" w:rsidP="00275370">
      <w:pPr>
        <w:pStyle w:val="TreAkapitu"/>
        <w:numPr>
          <w:ilvl w:val="0"/>
          <w:numId w:val="40"/>
        </w:numPr>
      </w:pPr>
      <w:r>
        <w:t>Wyliczanie ratingu</w:t>
      </w:r>
      <w:r w:rsidR="009C672F">
        <w:t xml:space="preserve"> / </w:t>
      </w:r>
      <w:r>
        <w:t>Wyliczanie oprocentowania</w:t>
      </w:r>
      <w:r w:rsidR="009C672F">
        <w:t xml:space="preserve"> / Wyliczanie odsetek (?)</w:t>
      </w:r>
    </w:p>
    <w:p w14:paraId="5EA0DF76" w14:textId="62D1FB5C" w:rsidR="00C5437F" w:rsidRDefault="00C5437F" w:rsidP="00D340D5">
      <w:pPr>
        <w:pStyle w:val="Nagwek3"/>
      </w:pPr>
      <w:bookmarkStart w:id="295" w:name="_Toc8601661"/>
      <w:bookmarkStart w:id="296" w:name="_Toc91668352"/>
      <w:r>
        <w:t xml:space="preserve">Algorytm </w:t>
      </w:r>
      <w:bookmarkEnd w:id="295"/>
      <w:r w:rsidR="00FE73BC">
        <w:t>przebiegu transakcji</w:t>
      </w:r>
      <w:bookmarkEnd w:id="296"/>
    </w:p>
    <w:p w14:paraId="5EE0AAE3" w14:textId="77777777" w:rsidR="00A83F46" w:rsidRDefault="00A83F46" w:rsidP="00A83F46">
      <w:pPr>
        <w:pStyle w:val="TreAkapitu"/>
        <w:ind w:firstLine="0"/>
      </w:pPr>
      <w:r>
        <w:t>Przepływ transakcji:</w:t>
      </w:r>
    </w:p>
    <w:p w14:paraId="6C08ABEA" w14:textId="595B4E9C" w:rsidR="00A83F46" w:rsidRPr="000D3D75" w:rsidRDefault="00A83F46" w:rsidP="00275370">
      <w:pPr>
        <w:pStyle w:val="TreAkapitu"/>
        <w:numPr>
          <w:ilvl w:val="0"/>
          <w:numId w:val="35"/>
        </w:numPr>
      </w:pPr>
      <w:r>
        <w:t xml:space="preserve">Klient tworzy transakcje, a następnie przesyła do </w:t>
      </w:r>
      <w:proofErr w:type="spellStart"/>
      <w:r w:rsidRPr="000D78D3">
        <w:rPr>
          <w:i/>
          <w:iCs/>
        </w:rPr>
        <w:t>endorsing</w:t>
      </w:r>
      <w:proofErr w:type="spellEnd"/>
      <w:r w:rsidRPr="000D78D3">
        <w:rPr>
          <w:i/>
          <w:iCs/>
        </w:rPr>
        <w:t xml:space="preserve"> </w:t>
      </w:r>
      <w:proofErr w:type="spellStart"/>
      <w:r w:rsidRPr="000D78D3">
        <w:rPr>
          <w:i/>
          <w:iCs/>
        </w:rPr>
        <w:t>peer</w:t>
      </w:r>
      <w:proofErr w:type="spellEnd"/>
    </w:p>
    <w:p w14:paraId="23B82DF7" w14:textId="77777777" w:rsidR="00A83F46" w:rsidRDefault="00A83F46" w:rsidP="00275370">
      <w:pPr>
        <w:pStyle w:val="TreAkapitu"/>
        <w:numPr>
          <w:ilvl w:val="0"/>
          <w:numId w:val="35"/>
        </w:numPr>
      </w:pPr>
      <w:proofErr w:type="spellStart"/>
      <w:r>
        <w:rPr>
          <w:i/>
          <w:iCs/>
        </w:rPr>
        <w:t>Endorsing</w:t>
      </w:r>
      <w:proofErr w:type="spellEnd"/>
      <w:r>
        <w:rPr>
          <w:i/>
          <w:iCs/>
        </w:rPr>
        <w:t xml:space="preserve"> </w:t>
      </w:r>
      <w:proofErr w:type="spellStart"/>
      <w:r>
        <w:rPr>
          <w:i/>
          <w:iCs/>
        </w:rPr>
        <w:t>peer</w:t>
      </w:r>
      <w:proofErr w:type="spellEnd"/>
      <w:r>
        <w:rPr>
          <w:i/>
          <w:iCs/>
        </w:rPr>
        <w:t xml:space="preserve"> </w:t>
      </w:r>
      <w:r>
        <w:t>symuluje transakcje i podpisuje sygnaturą</w:t>
      </w:r>
    </w:p>
    <w:p w14:paraId="6BC81D3E" w14:textId="77777777" w:rsidR="00A83F46" w:rsidRPr="00B10700" w:rsidRDefault="00A83F46" w:rsidP="00275370">
      <w:pPr>
        <w:pStyle w:val="TreAkapitu"/>
        <w:numPr>
          <w:ilvl w:val="0"/>
          <w:numId w:val="35"/>
        </w:numPr>
      </w:pPr>
      <w:r>
        <w:t xml:space="preserve">Klient otrzymuje adnotację transakcji i nadaje ją do </w:t>
      </w:r>
      <w:proofErr w:type="spellStart"/>
      <w:r>
        <w:rPr>
          <w:i/>
          <w:iCs/>
        </w:rPr>
        <w:t>ordering</w:t>
      </w:r>
      <w:proofErr w:type="spellEnd"/>
      <w:r>
        <w:rPr>
          <w:i/>
          <w:iCs/>
        </w:rPr>
        <w:t xml:space="preserve"> service</w:t>
      </w:r>
    </w:p>
    <w:p w14:paraId="7716BC6C" w14:textId="754FF785" w:rsidR="00A83F46" w:rsidRPr="00031467" w:rsidRDefault="00A83F46" w:rsidP="00275370">
      <w:pPr>
        <w:pStyle w:val="TreAkapitu"/>
        <w:numPr>
          <w:ilvl w:val="0"/>
          <w:numId w:val="35"/>
        </w:numPr>
      </w:pPr>
      <w:proofErr w:type="spellStart"/>
      <w:r>
        <w:rPr>
          <w:i/>
          <w:iCs/>
        </w:rPr>
        <w:t>Ordering</w:t>
      </w:r>
      <w:proofErr w:type="spellEnd"/>
      <w:r>
        <w:rPr>
          <w:i/>
          <w:iCs/>
        </w:rPr>
        <w:t xml:space="preserve"> service</w:t>
      </w:r>
      <w:r>
        <w:t xml:space="preserve"> weryfikuje transakcje pod względem certyfikatów tożsamości, tworzy bloki, a następnie dostarcza do </w:t>
      </w:r>
      <w:proofErr w:type="spellStart"/>
      <w:r>
        <w:rPr>
          <w:i/>
          <w:iCs/>
        </w:rPr>
        <w:t>comitting</w:t>
      </w:r>
      <w:proofErr w:type="spellEnd"/>
      <w:r>
        <w:rPr>
          <w:i/>
          <w:iCs/>
        </w:rPr>
        <w:t xml:space="preserve"> </w:t>
      </w:r>
      <w:proofErr w:type="spellStart"/>
      <w:r>
        <w:rPr>
          <w:i/>
          <w:iCs/>
        </w:rPr>
        <w:t>peer</w:t>
      </w:r>
      <w:proofErr w:type="spellEnd"/>
    </w:p>
    <w:p w14:paraId="17D7B01D" w14:textId="77777777" w:rsidR="00031467" w:rsidRDefault="00031467" w:rsidP="00031467">
      <w:pPr>
        <w:pStyle w:val="TreAkapitu"/>
        <w:ind w:left="720" w:firstLine="0"/>
      </w:pPr>
    </w:p>
    <w:p w14:paraId="3E476077" w14:textId="3FEEE5D9" w:rsidR="00A83F46" w:rsidRPr="00C917B4" w:rsidRDefault="00A83F46" w:rsidP="00A83F46">
      <w:pPr>
        <w:pStyle w:val="Legenda"/>
        <w:jc w:val="both"/>
        <w:rPr>
          <w:b w:val="0"/>
          <w:bCs w:val="0"/>
        </w:rPr>
      </w:pPr>
      <w:bookmarkStart w:id="297" w:name="_Toc91667911"/>
      <w:r w:rsidRPr="00C917B4">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52</w:t>
      </w:r>
      <w:r w:rsidR="00914E7C">
        <w:rPr>
          <w:b w:val="0"/>
          <w:bCs w:val="0"/>
        </w:rPr>
        <w:fldChar w:fldCharType="end"/>
      </w:r>
      <w:r w:rsidRPr="00C917B4">
        <w:rPr>
          <w:b w:val="0"/>
          <w:bCs w:val="0"/>
        </w:rPr>
        <w:t>. Przykładowy przepływ transakcji</w:t>
      </w:r>
      <w:bookmarkEnd w:id="297"/>
    </w:p>
    <w:p w14:paraId="534C77FE" w14:textId="77777777" w:rsidR="00A83F46" w:rsidRDefault="00A83F46" w:rsidP="00A83F46">
      <w:pPr>
        <w:pStyle w:val="TreAkapitu"/>
        <w:ind w:firstLine="0"/>
      </w:pPr>
      <w:r>
        <w:rPr>
          <w:noProof/>
        </w:rPr>
        <w:drawing>
          <wp:inline distT="0" distB="0" distL="0" distR="0" wp14:anchorId="37A41F0B" wp14:editId="70AE3BE0">
            <wp:extent cx="5760085" cy="2952750"/>
            <wp:effectExtent l="0" t="0" r="0" b="0"/>
            <wp:docPr id="63" name="Obraz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2952750"/>
                    </a:xfrm>
                    <a:prstGeom prst="rect">
                      <a:avLst/>
                    </a:prstGeom>
                  </pic:spPr>
                </pic:pic>
              </a:graphicData>
            </a:graphic>
          </wp:inline>
        </w:drawing>
      </w:r>
      <w:r>
        <w:br/>
      </w:r>
      <w:r w:rsidRPr="006644E2">
        <w:rPr>
          <w:sz w:val="20"/>
          <w:szCs w:val="16"/>
        </w:rPr>
        <w:t xml:space="preserve">źródło: </w:t>
      </w:r>
      <w:hyperlink r:id="rId83" w:history="1">
        <w:r w:rsidRPr="006644E2">
          <w:rPr>
            <w:rStyle w:val="Hipercze"/>
            <w:sz w:val="20"/>
            <w:szCs w:val="16"/>
          </w:rPr>
          <w:t>https://hyperledger-fabric.readthedocs.io/en/release-1.4/arch-deep-dive.html</w:t>
        </w:r>
      </w:hyperlink>
    </w:p>
    <w:p w14:paraId="27FAE2EF" w14:textId="77777777" w:rsidR="00A83F46" w:rsidRPr="00A83F46" w:rsidRDefault="00A83F46" w:rsidP="00A83F46">
      <w:pPr>
        <w:pStyle w:val="TreAkapitu"/>
      </w:pPr>
    </w:p>
    <w:p w14:paraId="5CA9A33B" w14:textId="383DC249" w:rsidR="00C5437F" w:rsidRDefault="00C5437F" w:rsidP="00D340D5">
      <w:pPr>
        <w:pStyle w:val="Nagwek3"/>
      </w:pPr>
      <w:bookmarkStart w:id="298" w:name="_Toc8601662"/>
      <w:bookmarkStart w:id="299" w:name="_Toc91668353"/>
      <w:bookmarkStart w:id="300" w:name="_Hlk89959462"/>
      <w:r>
        <w:t xml:space="preserve">Algorytm </w:t>
      </w:r>
      <w:bookmarkEnd w:id="298"/>
      <w:r w:rsidR="00950611">
        <w:t xml:space="preserve">weryfikacji </w:t>
      </w:r>
      <w:r w:rsidR="00BB2995">
        <w:t>przyznania</w:t>
      </w:r>
      <w:r w:rsidR="00950611">
        <w:t xml:space="preserve"> pożyczki</w:t>
      </w:r>
      <w:bookmarkEnd w:id="299"/>
    </w:p>
    <w:p w14:paraId="3B0141F7" w14:textId="60F1C4D9" w:rsidR="00E52586" w:rsidRDefault="00C70450" w:rsidP="00E52586">
      <w:pPr>
        <w:pStyle w:val="TreAkapitu"/>
      </w:pPr>
      <w:r>
        <w:lastRenderedPageBreak/>
        <w:t xml:space="preserve">W celu zmniejszenia ryzyka i ustaleniu wiarygodności </w:t>
      </w:r>
      <w:r w:rsidR="00831140">
        <w:t>pożyczkobiorcy</w:t>
      </w:r>
      <w:r>
        <w:t xml:space="preserve"> przy procesie </w:t>
      </w:r>
      <w:r w:rsidR="00831140">
        <w:t>obsługi</w:t>
      </w:r>
      <w:r>
        <w:t xml:space="preserve"> pożyczki </w:t>
      </w:r>
      <w:r w:rsidR="00A22088">
        <w:t xml:space="preserve">skorzystano z </w:t>
      </w:r>
      <w:r>
        <w:t xml:space="preserve"> algorytm</w:t>
      </w:r>
      <w:r w:rsidR="00A22088">
        <w:t>u</w:t>
      </w:r>
      <w:r>
        <w:t xml:space="preserve"> </w:t>
      </w:r>
      <w:r w:rsidR="00831140">
        <w:t>weryfikacy</w:t>
      </w:r>
      <w:r w:rsidR="00A22088">
        <w:t>jnego</w:t>
      </w:r>
      <w:r w:rsidR="00831140">
        <w:t>,</w:t>
      </w:r>
      <w:r w:rsidR="00A06CDF" w:rsidRPr="00A06CDF">
        <w:t xml:space="preserve"> </w:t>
      </w:r>
      <w:r w:rsidR="00A06CDF">
        <w:t xml:space="preserve">opatentowanego przez </w:t>
      </w:r>
      <w:r w:rsidR="00A06CDF" w:rsidRPr="00484845">
        <w:rPr>
          <w:i/>
          <w:iCs/>
        </w:rPr>
        <w:t>Facebook</w:t>
      </w:r>
      <w:r w:rsidR="00A06CDF">
        <w:rPr>
          <w:i/>
          <w:iCs/>
        </w:rPr>
        <w:t xml:space="preserve"> </w:t>
      </w:r>
      <w:r w:rsidR="00A06CDF">
        <w:t xml:space="preserve">w 2004 roku w dokumencie </w:t>
      </w:r>
      <w:r w:rsidR="00A06CDF" w:rsidRPr="00504030">
        <w:rPr>
          <w:i/>
          <w:iCs/>
        </w:rPr>
        <w:t>„</w:t>
      </w:r>
      <w:proofErr w:type="spellStart"/>
      <w:r w:rsidR="00A06CDF" w:rsidRPr="00504030">
        <w:rPr>
          <w:i/>
          <w:iCs/>
        </w:rPr>
        <w:t>Authorization</w:t>
      </w:r>
      <w:proofErr w:type="spellEnd"/>
      <w:r w:rsidR="00A06CDF" w:rsidRPr="00504030">
        <w:rPr>
          <w:i/>
          <w:iCs/>
        </w:rPr>
        <w:t xml:space="preserve"> and </w:t>
      </w:r>
      <w:proofErr w:type="spellStart"/>
      <w:r w:rsidR="00A06CDF" w:rsidRPr="00504030">
        <w:rPr>
          <w:i/>
          <w:iCs/>
        </w:rPr>
        <w:t>authentication</w:t>
      </w:r>
      <w:proofErr w:type="spellEnd"/>
      <w:r w:rsidR="00A06CDF" w:rsidRPr="00504030">
        <w:rPr>
          <w:i/>
          <w:iCs/>
        </w:rPr>
        <w:t xml:space="preserve"> </w:t>
      </w:r>
      <w:proofErr w:type="spellStart"/>
      <w:r w:rsidR="00A06CDF" w:rsidRPr="00504030">
        <w:rPr>
          <w:i/>
          <w:iCs/>
        </w:rPr>
        <w:t>based</w:t>
      </w:r>
      <w:proofErr w:type="spellEnd"/>
      <w:r w:rsidR="00A06CDF" w:rsidRPr="00504030">
        <w:rPr>
          <w:i/>
          <w:iCs/>
        </w:rPr>
        <w:t xml:space="preserve"> on </w:t>
      </w:r>
      <w:proofErr w:type="spellStart"/>
      <w:r w:rsidR="00A06CDF" w:rsidRPr="00504030">
        <w:rPr>
          <w:i/>
          <w:iCs/>
        </w:rPr>
        <w:t>an</w:t>
      </w:r>
      <w:proofErr w:type="spellEnd"/>
      <w:r w:rsidR="00A06CDF" w:rsidRPr="00504030">
        <w:rPr>
          <w:i/>
          <w:iCs/>
        </w:rPr>
        <w:t xml:space="preserve"> </w:t>
      </w:r>
      <w:proofErr w:type="spellStart"/>
      <w:r w:rsidR="00A06CDF" w:rsidRPr="00504030">
        <w:rPr>
          <w:i/>
          <w:iCs/>
        </w:rPr>
        <w:t>individual's</w:t>
      </w:r>
      <w:proofErr w:type="spellEnd"/>
      <w:r w:rsidR="00A06CDF" w:rsidRPr="00504030">
        <w:rPr>
          <w:i/>
          <w:iCs/>
        </w:rPr>
        <w:t xml:space="preserve"> </w:t>
      </w:r>
      <w:proofErr w:type="spellStart"/>
      <w:r w:rsidR="00A06CDF" w:rsidRPr="00504030">
        <w:rPr>
          <w:i/>
          <w:iCs/>
        </w:rPr>
        <w:t>social</w:t>
      </w:r>
      <w:proofErr w:type="spellEnd"/>
      <w:r w:rsidR="00A06CDF" w:rsidRPr="00504030">
        <w:rPr>
          <w:i/>
          <w:iCs/>
        </w:rPr>
        <w:t xml:space="preserve"> network”</w:t>
      </w:r>
      <w:r w:rsidR="003844E8">
        <w:t xml:space="preserve">, </w:t>
      </w:r>
      <w:r w:rsidR="00484845">
        <w:t xml:space="preserve">który został </w:t>
      </w:r>
      <w:r w:rsidR="00A22088">
        <w:t>zmodyfikowany pod potrzeby opracowywanego systemu.</w:t>
      </w:r>
      <w:r w:rsidR="00863B1B">
        <w:t xml:space="preserve"> </w:t>
      </w:r>
      <w:r w:rsidR="00784BE5">
        <w:t>Algorytm w dużej mierze opiera się o teori</w:t>
      </w:r>
      <w:r w:rsidR="00EF1F6E">
        <w:t>i</w:t>
      </w:r>
      <w:r w:rsidR="00784BE5">
        <w:t xml:space="preserve"> grafów i sieci. </w:t>
      </w:r>
      <w:r w:rsidR="00484845">
        <w:t>W</w:t>
      </w:r>
      <w:r w:rsidR="00831140">
        <w:t>ykorzystując serwis społecznościowy</w:t>
      </w:r>
      <w:r w:rsidR="00484845">
        <w:t>, s</w:t>
      </w:r>
      <w:r w:rsidR="00831140">
        <w:t xml:space="preserve">tudenci będący użytkownikami serwisów społecznościowych są ze sobą powiązani, tworząc sieć społecznościową. </w:t>
      </w:r>
    </w:p>
    <w:p w14:paraId="3D057A2E" w14:textId="162D0490" w:rsidR="00E159E1" w:rsidRDefault="00E159E1" w:rsidP="00E52586">
      <w:pPr>
        <w:pStyle w:val="TreAkapitu"/>
      </w:pPr>
    </w:p>
    <w:p w14:paraId="5814D796" w14:textId="329F7613" w:rsidR="00E159E1" w:rsidRDefault="00E159E1" w:rsidP="00E52586">
      <w:pPr>
        <w:pStyle w:val="TreAkapitu"/>
      </w:pPr>
    </w:p>
    <w:p w14:paraId="2A8195EA" w14:textId="4860F1C6" w:rsidR="00E159E1" w:rsidRDefault="00E159E1" w:rsidP="00E52586">
      <w:pPr>
        <w:pStyle w:val="TreAkapitu"/>
      </w:pPr>
    </w:p>
    <w:p w14:paraId="4A280282" w14:textId="7BF51D4C" w:rsidR="00E159E1" w:rsidRDefault="00E159E1" w:rsidP="00E52586">
      <w:pPr>
        <w:pStyle w:val="TreAkapitu"/>
      </w:pPr>
    </w:p>
    <w:p w14:paraId="0571F848" w14:textId="004E8574" w:rsidR="00E159E1" w:rsidRDefault="00E159E1" w:rsidP="00E52586">
      <w:pPr>
        <w:pStyle w:val="TreAkapitu"/>
      </w:pPr>
    </w:p>
    <w:p w14:paraId="4DEBDBE3" w14:textId="209C4F2C" w:rsidR="00E159E1" w:rsidRDefault="00E159E1" w:rsidP="00A85D59">
      <w:pPr>
        <w:pStyle w:val="TreAkapitu"/>
        <w:ind w:firstLine="0"/>
      </w:pPr>
    </w:p>
    <w:p w14:paraId="3368A153" w14:textId="5001C4E5" w:rsidR="00540B8D" w:rsidRDefault="00540B8D" w:rsidP="00A85D59">
      <w:pPr>
        <w:pStyle w:val="TreAkapitu"/>
        <w:ind w:firstLine="0"/>
      </w:pPr>
    </w:p>
    <w:p w14:paraId="1D53AFD8" w14:textId="79BF90E5" w:rsidR="00C54C31" w:rsidRDefault="00C54C31" w:rsidP="00A85D59">
      <w:pPr>
        <w:pStyle w:val="TreAkapitu"/>
        <w:ind w:firstLine="0"/>
      </w:pPr>
    </w:p>
    <w:p w14:paraId="4526ABCF" w14:textId="4740AAB0" w:rsidR="0095273F" w:rsidRDefault="0095273F" w:rsidP="00A85D59">
      <w:pPr>
        <w:pStyle w:val="TreAkapitu"/>
        <w:ind w:firstLine="0"/>
      </w:pPr>
    </w:p>
    <w:p w14:paraId="16E10598" w14:textId="1657A90D" w:rsidR="0095273F" w:rsidRDefault="0095273F" w:rsidP="00A85D59">
      <w:pPr>
        <w:pStyle w:val="TreAkapitu"/>
        <w:ind w:firstLine="0"/>
      </w:pPr>
    </w:p>
    <w:p w14:paraId="3BFD2280" w14:textId="539CBAA8" w:rsidR="0095273F" w:rsidRDefault="0095273F" w:rsidP="00A85D59">
      <w:pPr>
        <w:pStyle w:val="TreAkapitu"/>
        <w:ind w:firstLine="0"/>
      </w:pPr>
    </w:p>
    <w:p w14:paraId="3EB19C18" w14:textId="50B1E8AD" w:rsidR="0095273F" w:rsidRDefault="0095273F" w:rsidP="00A85D59">
      <w:pPr>
        <w:pStyle w:val="TreAkapitu"/>
        <w:ind w:firstLine="0"/>
      </w:pPr>
    </w:p>
    <w:p w14:paraId="5438029F" w14:textId="0ED09465" w:rsidR="0095273F" w:rsidRDefault="0095273F" w:rsidP="00A85D59">
      <w:pPr>
        <w:pStyle w:val="TreAkapitu"/>
        <w:ind w:firstLine="0"/>
      </w:pPr>
    </w:p>
    <w:p w14:paraId="72D9A9F9" w14:textId="6238D118" w:rsidR="0095273F" w:rsidRDefault="0095273F" w:rsidP="00A85D59">
      <w:pPr>
        <w:pStyle w:val="TreAkapitu"/>
        <w:ind w:firstLine="0"/>
      </w:pPr>
    </w:p>
    <w:p w14:paraId="38BA658E" w14:textId="0B2EE19E" w:rsidR="0095273F" w:rsidRDefault="0095273F" w:rsidP="00A85D59">
      <w:pPr>
        <w:pStyle w:val="TreAkapitu"/>
        <w:ind w:firstLine="0"/>
      </w:pPr>
    </w:p>
    <w:p w14:paraId="209228F7" w14:textId="281D2EFD" w:rsidR="0095273F" w:rsidRDefault="0095273F" w:rsidP="00A85D59">
      <w:pPr>
        <w:pStyle w:val="TreAkapitu"/>
        <w:ind w:firstLine="0"/>
      </w:pPr>
    </w:p>
    <w:p w14:paraId="02A05530" w14:textId="5234D067" w:rsidR="0095273F" w:rsidRDefault="0095273F" w:rsidP="00A85D59">
      <w:pPr>
        <w:pStyle w:val="TreAkapitu"/>
        <w:ind w:firstLine="0"/>
      </w:pPr>
    </w:p>
    <w:p w14:paraId="4F2BE0AD" w14:textId="13AD0DF7" w:rsidR="0095273F" w:rsidRDefault="0095273F" w:rsidP="00A85D59">
      <w:pPr>
        <w:pStyle w:val="TreAkapitu"/>
        <w:ind w:firstLine="0"/>
      </w:pPr>
    </w:p>
    <w:p w14:paraId="70FD851C" w14:textId="1AA71D15" w:rsidR="0095273F" w:rsidRDefault="0095273F" w:rsidP="00A85D59">
      <w:pPr>
        <w:pStyle w:val="TreAkapitu"/>
        <w:ind w:firstLine="0"/>
      </w:pPr>
    </w:p>
    <w:p w14:paraId="18135ED0" w14:textId="02567536" w:rsidR="0095273F" w:rsidRDefault="0095273F" w:rsidP="00A85D59">
      <w:pPr>
        <w:pStyle w:val="TreAkapitu"/>
        <w:ind w:firstLine="0"/>
      </w:pPr>
    </w:p>
    <w:p w14:paraId="49DB3F81" w14:textId="4C0E4E4D" w:rsidR="0095273F" w:rsidRDefault="0095273F" w:rsidP="00A85D59">
      <w:pPr>
        <w:pStyle w:val="TreAkapitu"/>
        <w:ind w:firstLine="0"/>
      </w:pPr>
    </w:p>
    <w:p w14:paraId="5BDEBCBC" w14:textId="09C19493" w:rsidR="0095273F" w:rsidRDefault="0095273F" w:rsidP="00A85D59">
      <w:pPr>
        <w:pStyle w:val="TreAkapitu"/>
        <w:ind w:firstLine="0"/>
      </w:pPr>
    </w:p>
    <w:p w14:paraId="626D80E6" w14:textId="45EFF378" w:rsidR="0095273F" w:rsidRDefault="0095273F" w:rsidP="00A85D59">
      <w:pPr>
        <w:pStyle w:val="TreAkapitu"/>
        <w:ind w:firstLine="0"/>
      </w:pPr>
    </w:p>
    <w:p w14:paraId="215C225B" w14:textId="1B3A41CA" w:rsidR="0095273F" w:rsidRDefault="0095273F" w:rsidP="00A85D59">
      <w:pPr>
        <w:pStyle w:val="TreAkapitu"/>
        <w:ind w:firstLine="0"/>
      </w:pPr>
    </w:p>
    <w:p w14:paraId="24FAA48C" w14:textId="2EE770A4" w:rsidR="0095273F" w:rsidRDefault="0095273F" w:rsidP="00A85D59">
      <w:pPr>
        <w:pStyle w:val="TreAkapitu"/>
        <w:ind w:firstLine="0"/>
      </w:pPr>
    </w:p>
    <w:p w14:paraId="7FD90FA0" w14:textId="58C3811F" w:rsidR="0095273F" w:rsidRDefault="0095273F" w:rsidP="00A85D59">
      <w:pPr>
        <w:pStyle w:val="TreAkapitu"/>
        <w:ind w:firstLine="0"/>
      </w:pPr>
    </w:p>
    <w:p w14:paraId="5F3D67F0" w14:textId="77777777" w:rsidR="0095273F" w:rsidRDefault="0095273F" w:rsidP="00A85D59">
      <w:pPr>
        <w:pStyle w:val="TreAkapitu"/>
        <w:ind w:firstLine="0"/>
      </w:pPr>
    </w:p>
    <w:p w14:paraId="3EBFC0F1" w14:textId="3B1308B5" w:rsidR="00E52586" w:rsidRPr="00E52586" w:rsidRDefault="00E52586" w:rsidP="00BE1E4B">
      <w:pPr>
        <w:pStyle w:val="TreAkapitu"/>
        <w:ind w:left="1418" w:firstLine="0"/>
      </w:pPr>
      <w:bookmarkStart w:id="301" w:name="_Toc91667912"/>
      <w:r w:rsidRPr="00E52586">
        <w:lastRenderedPageBreak/>
        <w:t xml:space="preserve">Rysunek </w:t>
      </w:r>
      <w:fldSimple w:instr=" SEQ Rysunek \* ARABIC ">
        <w:r w:rsidR="00300C49">
          <w:rPr>
            <w:noProof/>
          </w:rPr>
          <w:t>53</w:t>
        </w:r>
      </w:fldSimple>
      <w:r w:rsidRPr="00E52586">
        <w:t xml:space="preserve">. Reprezentacja grafowa </w:t>
      </w:r>
      <w:r w:rsidR="00C41F17">
        <w:t xml:space="preserve">przykładowej </w:t>
      </w:r>
      <w:r w:rsidRPr="00E52586">
        <w:t>sieci społecznościowej</w:t>
      </w:r>
      <w:bookmarkEnd w:id="301"/>
    </w:p>
    <w:p w14:paraId="295F4DAF" w14:textId="64D1420F" w:rsidR="00F25D75" w:rsidRDefault="004A7985" w:rsidP="00E159E1">
      <w:pPr>
        <w:pStyle w:val="TreAkapitu"/>
        <w:jc w:val="center"/>
      </w:pPr>
      <w:r>
        <w:rPr>
          <w:noProof/>
        </w:rPr>
        <w:drawing>
          <wp:inline distT="0" distB="0" distL="0" distR="0" wp14:anchorId="13370FA3" wp14:editId="673BE959">
            <wp:extent cx="5753100" cy="5836920"/>
            <wp:effectExtent l="0" t="0" r="0" b="0"/>
            <wp:docPr id="202" name="Obraz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53100" cy="5836920"/>
                    </a:xfrm>
                    <a:prstGeom prst="rect">
                      <a:avLst/>
                    </a:prstGeom>
                    <a:noFill/>
                    <a:ln>
                      <a:noFill/>
                    </a:ln>
                  </pic:spPr>
                </pic:pic>
              </a:graphicData>
            </a:graphic>
          </wp:inline>
        </w:drawing>
      </w:r>
    </w:p>
    <w:p w14:paraId="5BAF7D31" w14:textId="2559F8A1" w:rsidR="00E52586" w:rsidRPr="00E159E1" w:rsidRDefault="00E52586" w:rsidP="00E159E1">
      <w:pPr>
        <w:pStyle w:val="TreAkapitu"/>
        <w:rPr>
          <w:sz w:val="20"/>
          <w:szCs w:val="16"/>
        </w:rPr>
      </w:pPr>
      <w:r w:rsidRPr="00E159E1">
        <w:rPr>
          <w:sz w:val="20"/>
          <w:szCs w:val="16"/>
        </w:rPr>
        <w:t>Źródło: Opracowanie własne</w:t>
      </w:r>
    </w:p>
    <w:p w14:paraId="6B88CC84" w14:textId="7A1AD17F" w:rsidR="00D4437E" w:rsidRDefault="00D4437E" w:rsidP="00C70450">
      <w:pPr>
        <w:pStyle w:val="TreAkapitu"/>
      </w:pPr>
    </w:p>
    <w:p w14:paraId="5DDDFD51" w14:textId="41FB21FA" w:rsidR="00041492" w:rsidRDefault="008D3882" w:rsidP="00C70450">
      <w:pPr>
        <w:pStyle w:val="TreAkapitu"/>
      </w:pPr>
      <w:r>
        <w:t>Rysunek nr 48</w:t>
      </w:r>
      <w:r w:rsidR="00D4437E">
        <w:t xml:space="preserve"> przedstawia graf</w:t>
      </w:r>
      <w:r w:rsidR="00041492">
        <w:t xml:space="preserve"> G = &lt;W, </w:t>
      </w:r>
      <w:r w:rsidR="006C46A2">
        <w:t>K</w:t>
      </w:r>
      <w:r w:rsidR="00041492">
        <w:t xml:space="preserve">, </w:t>
      </w:r>
      <w:r w:rsidR="006C46A2">
        <w:t>R</w:t>
      </w:r>
      <w:r w:rsidR="00041492">
        <w:t>&gt;</w:t>
      </w:r>
      <w:r w:rsidR="00D4437E">
        <w:t>,</w:t>
      </w:r>
      <w:r w:rsidR="00041492">
        <w:t xml:space="preserve"> gdzie:</w:t>
      </w:r>
    </w:p>
    <w:p w14:paraId="04B07AA7" w14:textId="0A0A4399" w:rsidR="00041492" w:rsidRDefault="00041492" w:rsidP="00275370">
      <w:pPr>
        <w:pStyle w:val="TreAkapitu"/>
        <w:numPr>
          <w:ilvl w:val="0"/>
          <w:numId w:val="36"/>
        </w:numPr>
      </w:pPr>
      <w:r>
        <w:t>W</w:t>
      </w:r>
      <w:r w:rsidR="00910536">
        <w:t xml:space="preserve"> – w</w:t>
      </w:r>
      <w:r w:rsidR="000A085D">
        <w:t>ęzły</w:t>
      </w:r>
    </w:p>
    <w:p w14:paraId="48B551AF" w14:textId="64C5B227" w:rsidR="00910536" w:rsidRDefault="006C46A2" w:rsidP="00275370">
      <w:pPr>
        <w:pStyle w:val="TreAkapitu"/>
        <w:numPr>
          <w:ilvl w:val="0"/>
          <w:numId w:val="36"/>
        </w:numPr>
      </w:pPr>
      <w:r>
        <w:t>K</w:t>
      </w:r>
      <w:r w:rsidR="00910536">
        <w:t xml:space="preserve"> - </w:t>
      </w:r>
      <w:r w:rsidR="002C573F">
        <w:t>krawędzie</w:t>
      </w:r>
    </w:p>
    <w:p w14:paraId="187DAA10" w14:textId="7D78085B" w:rsidR="00041492" w:rsidRDefault="006C46A2" w:rsidP="00275370">
      <w:pPr>
        <w:pStyle w:val="TreAkapitu"/>
        <w:numPr>
          <w:ilvl w:val="0"/>
          <w:numId w:val="36"/>
        </w:numPr>
      </w:pPr>
      <w:r>
        <w:t>R</w:t>
      </w:r>
      <w:r w:rsidR="00041492">
        <w:t xml:space="preserve"> </w:t>
      </w:r>
      <w:r w:rsidR="00041492">
        <w:sym w:font="Symbol" w:char="F0CC"/>
      </w:r>
      <w:r w:rsidR="00041492">
        <w:t xml:space="preserve"> </w:t>
      </w:r>
      <w:r>
        <w:t>W</w:t>
      </w:r>
      <w:r w:rsidR="00041492">
        <w:t xml:space="preserve"> × </w:t>
      </w:r>
      <w:r>
        <w:t>K</w:t>
      </w:r>
      <w:r w:rsidR="00041492">
        <w:t xml:space="preserve"> × W</w:t>
      </w:r>
      <w:r w:rsidR="00910536">
        <w:t xml:space="preserve"> - relacje</w:t>
      </w:r>
    </w:p>
    <w:p w14:paraId="6108E119" w14:textId="77777777" w:rsidR="002478AD" w:rsidRDefault="002478AD" w:rsidP="002478AD">
      <w:pPr>
        <w:pStyle w:val="TreAkapitu"/>
        <w:ind w:left="1429" w:firstLine="0"/>
      </w:pPr>
    </w:p>
    <w:p w14:paraId="38F6CEAE" w14:textId="5E90D585" w:rsidR="00041492" w:rsidRDefault="00041492" w:rsidP="00E52586">
      <w:pPr>
        <w:pStyle w:val="TreAkapitu"/>
      </w:pPr>
      <w:r>
        <w:t>R</w:t>
      </w:r>
      <w:r w:rsidR="00D4437E">
        <w:t>eprezentuj</w:t>
      </w:r>
      <w:r>
        <w:t>e on</w:t>
      </w:r>
      <w:r w:rsidR="00D4437E">
        <w:t xml:space="preserve"> </w:t>
      </w:r>
      <w:r w:rsidR="00B86303">
        <w:t xml:space="preserve">przykładową </w:t>
      </w:r>
      <w:r w:rsidR="00D4437E">
        <w:t>sieć społecznościową.</w:t>
      </w:r>
      <w:r>
        <w:t xml:space="preserve"> </w:t>
      </w:r>
      <w:r w:rsidR="00D4437E">
        <w:t xml:space="preserve">Każdy z jej członków będzie stanowić </w:t>
      </w:r>
      <w:r w:rsidR="00496629">
        <w:t>w</w:t>
      </w:r>
      <w:r w:rsidR="000A085D">
        <w:t xml:space="preserve">ęzły </w:t>
      </w:r>
      <w:r w:rsidR="00E02C01">
        <w:t>(A-</w:t>
      </w:r>
      <w:r w:rsidR="004A7985">
        <w:t>P</w:t>
      </w:r>
      <w:r w:rsidR="00E02C01">
        <w:t>)</w:t>
      </w:r>
      <w:r w:rsidR="00D4437E">
        <w:t xml:space="preserve">, natomiast </w:t>
      </w:r>
      <w:r w:rsidR="00153910">
        <w:t>krawędzie</w:t>
      </w:r>
      <w:r w:rsidR="003B2894">
        <w:t xml:space="preserve"> (1-</w:t>
      </w:r>
      <w:r w:rsidR="004A7985">
        <w:t>15</w:t>
      </w:r>
      <w:r w:rsidR="003B2894">
        <w:t>)</w:t>
      </w:r>
      <w:r w:rsidR="00D4437E">
        <w:t xml:space="preserve"> łączące w</w:t>
      </w:r>
      <w:r w:rsidR="000A085D">
        <w:t>ęzły</w:t>
      </w:r>
      <w:r w:rsidR="00D4437E">
        <w:t xml:space="preserve"> są to relacje zawarte między członkami sieci</w:t>
      </w:r>
      <w:r w:rsidR="005E1210">
        <w:t>.</w:t>
      </w:r>
      <w:r w:rsidR="007C03EB">
        <w:t xml:space="preserve"> Minimalna liczba kroków potrzebna do przebycia </w:t>
      </w:r>
      <w:r w:rsidR="00496629">
        <w:t>pomiędzy w</w:t>
      </w:r>
      <w:r w:rsidR="00343F52">
        <w:t>ęzłami</w:t>
      </w:r>
      <w:r w:rsidR="007C03EB">
        <w:t xml:space="preserve"> definiuje </w:t>
      </w:r>
      <w:r w:rsidR="007C03EB">
        <w:lastRenderedPageBreak/>
        <w:t>stopień separacji</w:t>
      </w:r>
      <w:r w:rsidR="00954363">
        <w:t>, który stanowi miarę pokrewieństwa pomiędzy członkami.</w:t>
      </w:r>
      <w:r w:rsidR="00A4433E">
        <w:t xml:space="preserve"> Stopień sep</w:t>
      </w:r>
      <w:r w:rsidR="00A24556">
        <w:t>a</w:t>
      </w:r>
      <w:r w:rsidR="00A4433E">
        <w:t xml:space="preserve">racji jest wartością indywidualną dla każdego z węzłów. </w:t>
      </w:r>
      <w:r w:rsidR="00F86B0F">
        <w:t xml:space="preserve">Wraz ze wzrostem stopnia separacji liczba węzłów </w:t>
      </w:r>
      <w:r w:rsidR="009E135D">
        <w:t xml:space="preserve">znajdujących się w sieci </w:t>
      </w:r>
      <w:r w:rsidR="00F86B0F">
        <w:t>zaczyna rosnąc w coraz to szybszym tempie.</w:t>
      </w:r>
    </w:p>
    <w:p w14:paraId="71E3EFF1" w14:textId="478EDFE8" w:rsidR="00D4437E" w:rsidRDefault="006C294A" w:rsidP="006C294A">
      <w:pPr>
        <w:pStyle w:val="TreAkapitu"/>
        <w:ind w:firstLine="0"/>
      </w:pPr>
      <w:r>
        <w:tab/>
        <w:t>Zakładając, że sieć skupiona jest na węźle B ma on następujące stopnie separacji:</w:t>
      </w:r>
    </w:p>
    <w:p w14:paraId="4F3096A1" w14:textId="0F8134A7" w:rsidR="006C294A" w:rsidRDefault="006C294A" w:rsidP="006C294A">
      <w:pPr>
        <w:pStyle w:val="TreAkapitu"/>
        <w:ind w:firstLine="0"/>
      </w:pPr>
      <w:r>
        <w:t>1 stopień – D, E, A</w:t>
      </w:r>
    </w:p>
    <w:p w14:paraId="4B1E6975" w14:textId="44700062" w:rsidR="006C294A" w:rsidRDefault="006C294A" w:rsidP="006C294A">
      <w:pPr>
        <w:pStyle w:val="TreAkapitu"/>
        <w:ind w:firstLine="0"/>
      </w:pPr>
      <w:r>
        <w:t>2 stopnie – G , H, I, C</w:t>
      </w:r>
    </w:p>
    <w:p w14:paraId="17CB8EEA" w14:textId="618A77BF" w:rsidR="006C294A" w:rsidRDefault="006C294A" w:rsidP="006C294A">
      <w:pPr>
        <w:pStyle w:val="TreAkapitu"/>
        <w:ind w:firstLine="0"/>
      </w:pPr>
      <w:r>
        <w:t xml:space="preserve">3 stopnie – </w:t>
      </w:r>
      <w:r w:rsidR="008E3191">
        <w:t>L, F</w:t>
      </w:r>
    </w:p>
    <w:p w14:paraId="1820BC19" w14:textId="1CAAC918" w:rsidR="007A2D11" w:rsidRDefault="007A2D11" w:rsidP="006C294A">
      <w:pPr>
        <w:pStyle w:val="TreAkapitu"/>
        <w:ind w:firstLine="0"/>
      </w:pPr>
      <w:r>
        <w:t>itd.</w:t>
      </w:r>
    </w:p>
    <w:p w14:paraId="77306E8D" w14:textId="3809261A" w:rsidR="00184043" w:rsidRDefault="00B92E6C" w:rsidP="00C70450">
      <w:pPr>
        <w:pStyle w:val="TreAkapitu"/>
      </w:pPr>
      <w:r>
        <w:t xml:space="preserve">Algorytm </w:t>
      </w:r>
      <w:r w:rsidR="00432C99">
        <w:t>sporządza</w:t>
      </w:r>
      <w:r>
        <w:t xml:space="preserve"> dla każdego z węzłów 3 rodzaje list</w:t>
      </w:r>
      <w:r w:rsidR="00011E9C">
        <w:t xml:space="preserve">, na </w:t>
      </w:r>
      <w:r w:rsidR="00F92CAE">
        <w:t xml:space="preserve">podstawie których </w:t>
      </w:r>
      <w:r w:rsidR="00011E9C">
        <w:t>podejmowana jest decyzja o przyznaniu pożyczki:</w:t>
      </w:r>
    </w:p>
    <w:p w14:paraId="3A7C99FA" w14:textId="16EA5961" w:rsidR="00B92E6C" w:rsidRDefault="00B92E6C" w:rsidP="00275370">
      <w:pPr>
        <w:pStyle w:val="TreAkapitu"/>
        <w:numPr>
          <w:ilvl w:val="0"/>
          <w:numId w:val="37"/>
        </w:numPr>
      </w:pPr>
      <w:r>
        <w:t>Czarna</w:t>
      </w:r>
      <w:r w:rsidR="006C294A">
        <w:t xml:space="preserve"> lista - tworzona i aktualizowana jest na podstawie działań, jakie podejmują powiązane węzły. Przykładowo, jeśli węzeł B otrzyma nie</w:t>
      </w:r>
      <w:r w:rsidR="00FA56D2">
        <w:t>pożądane</w:t>
      </w:r>
      <w:r w:rsidR="006C294A">
        <w:t xml:space="preserve"> komunikaty (np. SPAM</w:t>
      </w:r>
      <w:r w:rsidR="00C853F2">
        <w:t xml:space="preserve">, </w:t>
      </w:r>
      <w:r w:rsidR="005B0470">
        <w:t>hiperłącza</w:t>
      </w:r>
      <w:r w:rsidR="00C853F2">
        <w:t xml:space="preserve"> zawierające szkodliwe oprogramowanie</w:t>
      </w:r>
      <w:r w:rsidR="006C294A">
        <w:t>) lub napotka nieodpowiednie treści</w:t>
      </w:r>
      <w:r w:rsidR="00304545">
        <w:t xml:space="preserve"> (znajdujące się w poniższym wykazie)</w:t>
      </w:r>
      <w:r w:rsidR="00C853F2">
        <w:t xml:space="preserve"> </w:t>
      </w:r>
      <w:r w:rsidR="007068F5">
        <w:t>opublikowane</w:t>
      </w:r>
      <w:r w:rsidR="006C294A">
        <w:t xml:space="preserve"> w sieci przez węzeł </w:t>
      </w:r>
      <w:r w:rsidR="00F4639D">
        <w:t>M</w:t>
      </w:r>
      <w:r w:rsidR="004B0804">
        <w:t xml:space="preserve"> i G</w:t>
      </w:r>
      <w:r w:rsidR="006C294A">
        <w:t>, zosta</w:t>
      </w:r>
      <w:r w:rsidR="00F4639D">
        <w:t>ją</w:t>
      </w:r>
      <w:r w:rsidR="006C294A">
        <w:t xml:space="preserve"> on</w:t>
      </w:r>
      <w:r w:rsidR="00F4639D">
        <w:t>e</w:t>
      </w:r>
      <w:r w:rsidR="006C294A">
        <w:t xml:space="preserve"> dodan</w:t>
      </w:r>
      <w:r w:rsidR="00F4639D">
        <w:t>e</w:t>
      </w:r>
      <w:r w:rsidR="006C294A">
        <w:t xml:space="preserve"> do czarnej listy węzła B</w:t>
      </w:r>
      <w:r w:rsidR="00E56EF3">
        <w:t xml:space="preserve">. </w:t>
      </w:r>
      <w:r w:rsidR="009A1C9D">
        <w:t xml:space="preserve">Węzeł </w:t>
      </w:r>
      <w:r w:rsidR="00F4639D">
        <w:t>M</w:t>
      </w:r>
      <w:r w:rsidR="009A1C9D">
        <w:t xml:space="preserve"> i G nie jest uprawniony do dokonywania transakcji z węzłem B.</w:t>
      </w:r>
      <w:r w:rsidR="00662DB2">
        <w:t xml:space="preserve"> </w:t>
      </w:r>
      <w:r w:rsidR="00E56EF3">
        <w:t>W przypadku dokonania takich działań poprzez osoby nie znajdujące się w sieci</w:t>
      </w:r>
      <w:r w:rsidR="000B54AB">
        <w:t xml:space="preserve"> węzła B</w:t>
      </w:r>
      <w:r w:rsidR="00E56EF3">
        <w:t xml:space="preserve"> do czarnej listy dodawane są dane umożliwiające identyfikację np. adres e-mail.</w:t>
      </w:r>
    </w:p>
    <w:p w14:paraId="4428D773" w14:textId="448C2629" w:rsidR="006C294A" w:rsidRDefault="00B92E6C" w:rsidP="00275370">
      <w:pPr>
        <w:pStyle w:val="TreAkapitu"/>
        <w:numPr>
          <w:ilvl w:val="0"/>
          <w:numId w:val="37"/>
        </w:numPr>
      </w:pPr>
      <w:r>
        <w:t>Szara</w:t>
      </w:r>
      <w:r w:rsidR="006C294A">
        <w:t xml:space="preserve"> lista - wywodzi się z listy czarnej. W jej skład wchodzą węzły, które są odseparowane jeden stopień od węzłów znajdujących się na czarnej liście węzła B. Kontynuując powyższy przykład, jeśli węzeł C</w:t>
      </w:r>
      <w:r w:rsidR="004B0804">
        <w:t xml:space="preserve"> oraz G</w:t>
      </w:r>
      <w:r w:rsidR="006C294A">
        <w:t xml:space="preserve"> został umieszczony na czarnej liście, do szarej listy węzła B zostaną dodane węzły </w:t>
      </w:r>
      <w:r w:rsidR="003F2BD1">
        <w:t>D</w:t>
      </w:r>
      <w:r w:rsidR="004B0804">
        <w:t xml:space="preserve">, </w:t>
      </w:r>
      <w:r w:rsidR="003F2BD1">
        <w:t>L</w:t>
      </w:r>
      <w:r w:rsidR="004B0804">
        <w:t xml:space="preserve"> oraz </w:t>
      </w:r>
      <w:r w:rsidR="003F2BD1">
        <w:t>J, P</w:t>
      </w:r>
      <w:r w:rsidR="006C294A">
        <w:t>.</w:t>
      </w:r>
    </w:p>
    <w:p w14:paraId="2925E945" w14:textId="7B7AE923" w:rsidR="006C294A" w:rsidRDefault="006C294A" w:rsidP="00275370">
      <w:pPr>
        <w:pStyle w:val="TreAkapitu"/>
        <w:numPr>
          <w:ilvl w:val="0"/>
          <w:numId w:val="37"/>
        </w:numPr>
      </w:pPr>
      <w:r>
        <w:t>Biała lista – znajdują się na niej pozostali członkowie sieci niewchodzący w skład listy czarnej i szarej</w:t>
      </w:r>
      <w:r w:rsidR="00C86FE5">
        <w:t xml:space="preserve"> z pewnym wyjątkiem. </w:t>
      </w:r>
      <w:r w:rsidR="00236D12">
        <w:t>Węzły dodawane są do listy na podstawie algorytmu przeszukiwania wszerz (</w:t>
      </w:r>
      <w:proofErr w:type="spellStart"/>
      <w:r w:rsidR="00236D12" w:rsidRPr="00236D12">
        <w:rPr>
          <w:i/>
          <w:iCs/>
        </w:rPr>
        <w:t>breadth-first</w:t>
      </w:r>
      <w:proofErr w:type="spellEnd"/>
      <w:r w:rsidR="00236D12" w:rsidRPr="00236D12">
        <w:rPr>
          <w:i/>
          <w:iCs/>
        </w:rPr>
        <w:t xml:space="preserve"> </w:t>
      </w:r>
      <w:proofErr w:type="spellStart"/>
      <w:r w:rsidR="00236D12" w:rsidRPr="00236D12">
        <w:rPr>
          <w:i/>
          <w:iCs/>
        </w:rPr>
        <w:t>search</w:t>
      </w:r>
      <w:proofErr w:type="spellEnd"/>
      <w:r w:rsidR="00236D12">
        <w:t xml:space="preserve">, BFS). W przypadku napotkania węzła nie należącego do białej listy, algorytm przeszukiwania </w:t>
      </w:r>
      <w:r w:rsidR="004B0804">
        <w:t>odcina daną gałęź</w:t>
      </w:r>
      <w:r w:rsidR="00600CC1">
        <w:t>. Przykładowo napotykając węzeł D, należący do szarej listy</w:t>
      </w:r>
      <w:r w:rsidR="00A85D59">
        <w:t xml:space="preserve"> węzła B,</w:t>
      </w:r>
      <w:r w:rsidR="00600CC1">
        <w:t xml:space="preserve"> węzły G, L, N, O nie są dalej brane pod uwagę.</w:t>
      </w:r>
      <w:r w:rsidR="004B0804">
        <w:t xml:space="preserve"> </w:t>
      </w:r>
      <w:r w:rsidR="009C6789">
        <w:t>Zatem na białej liście węzła B znajdować będą się węzły: A, E, C, H, I, F, K</w:t>
      </w:r>
    </w:p>
    <w:p w14:paraId="2E430EA2" w14:textId="46EDAF99" w:rsidR="00C853F2" w:rsidRDefault="00C853F2" w:rsidP="00C853F2">
      <w:pPr>
        <w:pStyle w:val="TreAkapitu"/>
        <w:ind w:firstLine="0"/>
      </w:pPr>
    </w:p>
    <w:p w14:paraId="27765541" w14:textId="01B15BD5" w:rsidR="00DB678F" w:rsidRDefault="00DB678F" w:rsidP="00C853F2">
      <w:pPr>
        <w:pStyle w:val="TreAkapitu"/>
        <w:ind w:firstLine="0"/>
      </w:pPr>
    </w:p>
    <w:p w14:paraId="0C1CBD38" w14:textId="4593C1B9" w:rsidR="00DB678F" w:rsidRDefault="00DB678F" w:rsidP="00C853F2">
      <w:pPr>
        <w:pStyle w:val="TreAkapitu"/>
        <w:ind w:firstLine="0"/>
      </w:pPr>
    </w:p>
    <w:p w14:paraId="507B9F67" w14:textId="319F0EBB" w:rsidR="00DB678F" w:rsidRDefault="00DB678F" w:rsidP="00C853F2">
      <w:pPr>
        <w:pStyle w:val="TreAkapitu"/>
        <w:ind w:firstLine="0"/>
      </w:pPr>
    </w:p>
    <w:p w14:paraId="3E04ED62" w14:textId="77777777" w:rsidR="00DB678F" w:rsidRDefault="00DB678F" w:rsidP="00C853F2">
      <w:pPr>
        <w:pStyle w:val="TreAkapitu"/>
        <w:ind w:firstLine="0"/>
      </w:pPr>
    </w:p>
    <w:p w14:paraId="75ABBEEE" w14:textId="22E224E1" w:rsidR="004D532D" w:rsidRPr="004D532D" w:rsidRDefault="004D532D" w:rsidP="004D532D">
      <w:pPr>
        <w:pStyle w:val="Legenda"/>
        <w:jc w:val="left"/>
        <w:rPr>
          <w:b w:val="0"/>
          <w:bCs w:val="0"/>
        </w:rPr>
      </w:pPr>
      <w:r w:rsidRPr="004D532D">
        <w:rPr>
          <w:b w:val="0"/>
          <w:bCs w:val="0"/>
        </w:rPr>
        <w:lastRenderedPageBreak/>
        <w:t xml:space="preserve">Tabela </w:t>
      </w:r>
      <w:r w:rsidRPr="004D532D">
        <w:rPr>
          <w:b w:val="0"/>
          <w:bCs w:val="0"/>
        </w:rPr>
        <w:fldChar w:fldCharType="begin"/>
      </w:r>
      <w:r w:rsidRPr="004D532D">
        <w:rPr>
          <w:b w:val="0"/>
          <w:bCs w:val="0"/>
        </w:rPr>
        <w:instrText xml:space="preserve"> SEQ Tabela \* ARABIC </w:instrText>
      </w:r>
      <w:r w:rsidRPr="004D532D">
        <w:rPr>
          <w:b w:val="0"/>
          <w:bCs w:val="0"/>
        </w:rPr>
        <w:fldChar w:fldCharType="separate"/>
      </w:r>
      <w:r w:rsidR="00B14963">
        <w:rPr>
          <w:b w:val="0"/>
          <w:bCs w:val="0"/>
          <w:noProof/>
        </w:rPr>
        <w:t>22</w:t>
      </w:r>
      <w:r w:rsidRPr="004D532D">
        <w:rPr>
          <w:b w:val="0"/>
          <w:bCs w:val="0"/>
        </w:rPr>
        <w:fldChar w:fldCharType="end"/>
      </w:r>
      <w:r w:rsidRPr="004D532D">
        <w:rPr>
          <w:b w:val="0"/>
          <w:bCs w:val="0"/>
        </w:rPr>
        <w:t xml:space="preserve">. Wykaz treści niepożądanych kwalifikujących do </w:t>
      </w:r>
      <w:r>
        <w:rPr>
          <w:b w:val="0"/>
          <w:bCs w:val="0"/>
        </w:rPr>
        <w:t>umieszczenia</w:t>
      </w:r>
      <w:r w:rsidRPr="004D532D">
        <w:rPr>
          <w:b w:val="0"/>
          <w:bCs w:val="0"/>
        </w:rPr>
        <w:t xml:space="preserve"> użytkownika na czarn</w:t>
      </w:r>
      <w:r>
        <w:rPr>
          <w:b w:val="0"/>
          <w:bCs w:val="0"/>
        </w:rPr>
        <w:t>ej</w:t>
      </w:r>
      <w:r w:rsidRPr="004D532D">
        <w:rPr>
          <w:b w:val="0"/>
          <w:bCs w:val="0"/>
        </w:rPr>
        <w:t xml:space="preserve"> li</w:t>
      </w:r>
      <w:r>
        <w:rPr>
          <w:b w:val="0"/>
          <w:bCs w:val="0"/>
        </w:rPr>
        <w:t>ście</w:t>
      </w:r>
    </w:p>
    <w:tbl>
      <w:tblPr>
        <w:tblStyle w:val="Tabela-Siatka"/>
        <w:tblW w:w="0" w:type="auto"/>
        <w:tblInd w:w="108" w:type="dxa"/>
        <w:tblLook w:val="04A0" w:firstRow="1" w:lastRow="0" w:firstColumn="1" w:lastColumn="0" w:noHBand="0" w:noVBand="1"/>
      </w:tblPr>
      <w:tblGrid>
        <w:gridCol w:w="570"/>
        <w:gridCol w:w="8383"/>
      </w:tblGrid>
      <w:tr w:rsidR="001042A1" w:rsidRPr="004D532D" w14:paraId="0418EDA1" w14:textId="77777777" w:rsidTr="001042A1">
        <w:tc>
          <w:tcPr>
            <w:tcW w:w="426" w:type="dxa"/>
            <w:shd w:val="clear" w:color="auto" w:fill="BFBFBF" w:themeFill="background1" w:themeFillShade="BF"/>
          </w:tcPr>
          <w:p w14:paraId="60D84FDF" w14:textId="42ADFC77" w:rsidR="001042A1" w:rsidRPr="001042A1" w:rsidRDefault="001042A1" w:rsidP="001042A1">
            <w:pPr>
              <w:pStyle w:val="TreAkapitu"/>
              <w:ind w:firstLine="0"/>
              <w:jc w:val="center"/>
              <w:rPr>
                <w:b/>
                <w:bCs/>
              </w:rPr>
            </w:pPr>
            <w:r w:rsidRPr="001042A1">
              <w:rPr>
                <w:b/>
                <w:bCs/>
              </w:rPr>
              <w:t>Lp.</w:t>
            </w:r>
          </w:p>
        </w:tc>
        <w:tc>
          <w:tcPr>
            <w:tcW w:w="8753" w:type="dxa"/>
            <w:shd w:val="clear" w:color="auto" w:fill="BFBFBF" w:themeFill="background1" w:themeFillShade="BF"/>
          </w:tcPr>
          <w:p w14:paraId="5434AE8B" w14:textId="2D2C4FBA" w:rsidR="001042A1" w:rsidRPr="001042A1" w:rsidRDefault="001042A1" w:rsidP="001042A1">
            <w:pPr>
              <w:pStyle w:val="TreAkapitu"/>
              <w:ind w:firstLine="0"/>
              <w:rPr>
                <w:b/>
                <w:bCs/>
              </w:rPr>
            </w:pPr>
            <w:r w:rsidRPr="001042A1">
              <w:rPr>
                <w:b/>
                <w:bCs/>
              </w:rPr>
              <w:t>Treść</w:t>
            </w:r>
          </w:p>
        </w:tc>
      </w:tr>
      <w:tr w:rsidR="001042A1" w:rsidRPr="004D532D" w14:paraId="4E5589DB" w14:textId="77777777" w:rsidTr="001042A1">
        <w:tc>
          <w:tcPr>
            <w:tcW w:w="426" w:type="dxa"/>
          </w:tcPr>
          <w:p w14:paraId="73F3BE1F" w14:textId="176D5CDE" w:rsidR="001042A1" w:rsidRDefault="001042A1" w:rsidP="001042A1">
            <w:pPr>
              <w:pStyle w:val="TreAkapitu"/>
              <w:ind w:firstLine="0"/>
              <w:jc w:val="center"/>
            </w:pPr>
            <w:r>
              <w:t>1.</w:t>
            </w:r>
          </w:p>
        </w:tc>
        <w:tc>
          <w:tcPr>
            <w:tcW w:w="8753" w:type="dxa"/>
          </w:tcPr>
          <w:p w14:paraId="68D1A937" w14:textId="5990804C" w:rsidR="001042A1" w:rsidRPr="004D532D" w:rsidRDefault="001042A1" w:rsidP="001042A1">
            <w:pPr>
              <w:pStyle w:val="TreAkapitu"/>
              <w:ind w:firstLine="0"/>
            </w:pPr>
            <w:r w:rsidRPr="004D532D">
              <w:t>treści obrazujące przemoc, obrażenia fizyczne, okrucieństwo bądź śmierć,</w:t>
            </w:r>
          </w:p>
        </w:tc>
      </w:tr>
      <w:tr w:rsidR="001042A1" w:rsidRPr="004D532D" w14:paraId="62389CD6" w14:textId="77777777" w:rsidTr="001042A1">
        <w:tc>
          <w:tcPr>
            <w:tcW w:w="426" w:type="dxa"/>
          </w:tcPr>
          <w:p w14:paraId="05ECBB7E" w14:textId="0503E709" w:rsidR="001042A1" w:rsidRPr="004D532D" w:rsidRDefault="001042A1" w:rsidP="001042A1">
            <w:pPr>
              <w:pStyle w:val="TreAkapitu"/>
              <w:ind w:firstLine="0"/>
              <w:jc w:val="center"/>
            </w:pPr>
            <w:r>
              <w:t>2.</w:t>
            </w:r>
          </w:p>
        </w:tc>
        <w:tc>
          <w:tcPr>
            <w:tcW w:w="8753" w:type="dxa"/>
          </w:tcPr>
          <w:p w14:paraId="4B60F8E1" w14:textId="657CF5C0" w:rsidR="001042A1" w:rsidRPr="004D532D" w:rsidRDefault="001042A1" w:rsidP="001042A1">
            <w:pPr>
              <w:pStyle w:val="TreAkapitu"/>
              <w:ind w:firstLine="0"/>
            </w:pPr>
            <w:r w:rsidRPr="004D532D">
              <w:t xml:space="preserve">treści nawołujące do </w:t>
            </w:r>
            <w:proofErr w:type="spellStart"/>
            <w:r w:rsidRPr="004D532D">
              <w:t>samookolaczeń</w:t>
            </w:r>
            <w:proofErr w:type="spellEnd"/>
            <w:r w:rsidRPr="004D532D">
              <w:t xml:space="preserve">, samobójstw, </w:t>
            </w:r>
            <w:proofErr w:type="spellStart"/>
            <w:r w:rsidRPr="004D532D">
              <w:t>zachowań</w:t>
            </w:r>
            <w:proofErr w:type="spellEnd"/>
            <w:r w:rsidRPr="004D532D">
              <w:t xml:space="preserve"> szkodliwych dla zdrowia,</w:t>
            </w:r>
          </w:p>
        </w:tc>
      </w:tr>
      <w:tr w:rsidR="001042A1" w:rsidRPr="004D532D" w14:paraId="782DA4A9" w14:textId="77777777" w:rsidTr="001042A1">
        <w:tc>
          <w:tcPr>
            <w:tcW w:w="426" w:type="dxa"/>
          </w:tcPr>
          <w:p w14:paraId="17959D2F" w14:textId="06255284" w:rsidR="001042A1" w:rsidRPr="004D532D" w:rsidRDefault="001042A1" w:rsidP="001042A1">
            <w:pPr>
              <w:pStyle w:val="TreAkapitu"/>
              <w:ind w:firstLine="0"/>
              <w:jc w:val="center"/>
            </w:pPr>
            <w:r>
              <w:t>3.</w:t>
            </w:r>
          </w:p>
        </w:tc>
        <w:tc>
          <w:tcPr>
            <w:tcW w:w="8753" w:type="dxa"/>
          </w:tcPr>
          <w:p w14:paraId="30E5BA6D" w14:textId="65E18419" w:rsidR="001042A1" w:rsidRPr="004D532D" w:rsidRDefault="001042A1" w:rsidP="001042A1">
            <w:pPr>
              <w:pStyle w:val="TreAkapitu"/>
              <w:ind w:firstLine="0"/>
            </w:pPr>
            <w:r w:rsidRPr="004D532D">
              <w:t>treści dyskryminacyjne, promujące wrogość, nienawiść, rasizm</w:t>
            </w:r>
          </w:p>
        </w:tc>
      </w:tr>
      <w:tr w:rsidR="001042A1" w:rsidRPr="004D532D" w14:paraId="128247F3" w14:textId="77777777" w:rsidTr="001042A1">
        <w:tc>
          <w:tcPr>
            <w:tcW w:w="426" w:type="dxa"/>
          </w:tcPr>
          <w:p w14:paraId="7D0E3071" w14:textId="60DB51F1" w:rsidR="001042A1" w:rsidRPr="004D532D" w:rsidRDefault="001042A1" w:rsidP="001042A1">
            <w:pPr>
              <w:pStyle w:val="TreAkapitu"/>
              <w:ind w:firstLine="0"/>
              <w:jc w:val="center"/>
            </w:pPr>
            <w:r>
              <w:t>4.</w:t>
            </w:r>
          </w:p>
        </w:tc>
        <w:tc>
          <w:tcPr>
            <w:tcW w:w="8753" w:type="dxa"/>
          </w:tcPr>
          <w:p w14:paraId="0A12E906" w14:textId="61BBCF57" w:rsidR="001042A1" w:rsidRPr="004D532D" w:rsidRDefault="001042A1" w:rsidP="001042A1">
            <w:pPr>
              <w:pStyle w:val="TreAkapitu"/>
              <w:ind w:firstLine="0"/>
            </w:pPr>
            <w:r w:rsidRPr="004D532D">
              <w:t>treści pornograficzne dostępne bez żadnego ostrzeżenia (w szczególności pornografia dziecięca)</w:t>
            </w:r>
          </w:p>
        </w:tc>
      </w:tr>
      <w:tr w:rsidR="001042A1" w:rsidRPr="004D532D" w14:paraId="77CD1138" w14:textId="77777777" w:rsidTr="001042A1">
        <w:tc>
          <w:tcPr>
            <w:tcW w:w="426" w:type="dxa"/>
          </w:tcPr>
          <w:p w14:paraId="5EF5DE84" w14:textId="58E36909" w:rsidR="001042A1" w:rsidRPr="004D532D" w:rsidRDefault="001042A1" w:rsidP="001042A1">
            <w:pPr>
              <w:pStyle w:val="TreAkapitu"/>
              <w:ind w:firstLine="0"/>
              <w:jc w:val="center"/>
            </w:pPr>
            <w:r>
              <w:t>5.</w:t>
            </w:r>
          </w:p>
        </w:tc>
        <w:tc>
          <w:tcPr>
            <w:tcW w:w="8753" w:type="dxa"/>
          </w:tcPr>
          <w:p w14:paraId="2B0EF4AB" w14:textId="24655836" w:rsidR="001042A1" w:rsidRPr="004D532D" w:rsidRDefault="001042A1" w:rsidP="001042A1">
            <w:pPr>
              <w:pStyle w:val="TreAkapitu"/>
              <w:ind w:firstLine="0"/>
            </w:pPr>
            <w:r w:rsidRPr="004D532D">
              <w:t xml:space="preserve">relacje na żywo prezentujące zachowania określane i postrzegane jako patologiczne (tzw. </w:t>
            </w:r>
            <w:proofErr w:type="spellStart"/>
            <w:r w:rsidRPr="004D532D">
              <w:rPr>
                <w:i/>
                <w:iCs/>
              </w:rPr>
              <w:t>patostream</w:t>
            </w:r>
            <w:proofErr w:type="spellEnd"/>
            <w:r w:rsidRPr="004D532D">
              <w:t>)</w:t>
            </w:r>
          </w:p>
        </w:tc>
      </w:tr>
    </w:tbl>
    <w:p w14:paraId="4D4C099C" w14:textId="72364668" w:rsidR="006C294A" w:rsidRDefault="001042A1" w:rsidP="006C294A">
      <w:pPr>
        <w:pStyle w:val="Akapitzlist"/>
      </w:pPr>
      <w:r>
        <w:t xml:space="preserve">Źródło: opracowanie własne na podstawie </w:t>
      </w:r>
      <w:hyperlink r:id="rId85" w:history="1">
        <w:r w:rsidRPr="00AF6A9E">
          <w:rPr>
            <w:rStyle w:val="Hipercze"/>
          </w:rPr>
          <w:t>https://www.gov.pl/web/niezagubdzieckawsieci/szkodliwe-tresci-w-internecie-nie-akceptuje-reaguje</w:t>
        </w:r>
      </w:hyperlink>
    </w:p>
    <w:p w14:paraId="59F5AEB6" w14:textId="77777777" w:rsidR="001042A1" w:rsidRDefault="001042A1" w:rsidP="006C294A">
      <w:pPr>
        <w:pStyle w:val="Akapitzlist"/>
      </w:pPr>
    </w:p>
    <w:p w14:paraId="526FF522" w14:textId="76C4E86C" w:rsidR="00D670C4" w:rsidRDefault="005C6B5B" w:rsidP="00D90770">
      <w:pPr>
        <w:pStyle w:val="TreAkapitu"/>
        <w:ind w:firstLine="360"/>
      </w:pPr>
      <w:r>
        <w:t xml:space="preserve">Algorytm weryfikacji </w:t>
      </w:r>
      <w:r w:rsidR="00A36256">
        <w:t>zaczyna się</w:t>
      </w:r>
      <w:r w:rsidR="00624E69">
        <w:t xml:space="preserve"> żądaniem</w:t>
      </w:r>
      <w:r w:rsidR="00624E69" w:rsidRPr="00624E69">
        <w:t xml:space="preserve"> </w:t>
      </w:r>
      <w:r w:rsidR="006D723F">
        <w:t xml:space="preserve">węzła B o </w:t>
      </w:r>
      <w:r w:rsidR="00624E69">
        <w:t>otrzymani</w:t>
      </w:r>
      <w:r w:rsidR="006D723F">
        <w:t>e</w:t>
      </w:r>
      <w:r w:rsidR="00624E69">
        <w:t xml:space="preserve"> pożyczki</w:t>
      </w:r>
      <w:r w:rsidR="00776595">
        <w:t xml:space="preserve">. Następnie otrzymywana jest reprezentacja jego sieci społecznościowej, z której kolejno tworzone są poszczególne listy. Po otrzymaniu list określony zostaje </w:t>
      </w:r>
      <w:r w:rsidR="005E5BE8">
        <w:t xml:space="preserve">obliczony ważony </w:t>
      </w:r>
      <w:r w:rsidR="00776595">
        <w:t xml:space="preserve">średni </w:t>
      </w:r>
      <w:r w:rsidR="00776595">
        <w:rPr>
          <w:i/>
          <w:iCs/>
        </w:rPr>
        <w:t>rating</w:t>
      </w:r>
      <w:r w:rsidR="00290F85">
        <w:t xml:space="preserve">. W zależności od </w:t>
      </w:r>
      <w:r w:rsidR="005E5BE8">
        <w:t>miary pokrewieństwa pomiędzy węzłami</w:t>
      </w:r>
      <w:r w:rsidR="00290F85">
        <w:t xml:space="preserve"> przyjmujemy </w:t>
      </w:r>
      <w:r w:rsidR="00E01F53">
        <w:t xml:space="preserve">odpowiednią </w:t>
      </w:r>
      <w:r w:rsidR="00290F85">
        <w:t>wagę</w:t>
      </w:r>
      <w:r w:rsidR="00D670C4">
        <w:t>, według następującego wzoru:</w:t>
      </w:r>
    </w:p>
    <w:p w14:paraId="04CE1E65" w14:textId="36146A6B" w:rsidR="00D670C4" w:rsidRDefault="00D670C4" w:rsidP="00D670C4">
      <w:pPr>
        <w:pStyle w:val="TreAkapitu"/>
        <w:ind w:firstLine="360"/>
        <w:jc w:val="center"/>
      </w:pPr>
      <m:oMathPara>
        <m:oMath>
          <m:r>
            <w:rPr>
              <w:rFonts w:ascii="Cambria Math" w:hAnsi="Cambria Math"/>
            </w:rPr>
            <m:t xml:space="preserve">W= </m:t>
          </m:r>
          <m:f>
            <m:fPr>
              <m:ctrlPr>
                <w:rPr>
                  <w:rFonts w:ascii="Cambria Math" w:hAnsi="Cambria Math"/>
                  <w:i/>
                </w:rPr>
              </m:ctrlPr>
            </m:fPr>
            <m:num>
              <m:r>
                <w:rPr>
                  <w:rFonts w:ascii="Cambria Math" w:hAnsi="Cambria Math"/>
                </w:rPr>
                <m:t>M</m:t>
              </m:r>
            </m:num>
            <m:den>
              <m:r>
                <w:rPr>
                  <w:rFonts w:ascii="Cambria Math" w:hAnsi="Cambria Math"/>
                </w:rPr>
                <m:t>L</m:t>
              </m:r>
            </m:den>
          </m:f>
        </m:oMath>
      </m:oMathPara>
    </w:p>
    <w:p w14:paraId="5D3083A4" w14:textId="77777777" w:rsidR="00D670C4" w:rsidRDefault="00D670C4" w:rsidP="00D90770">
      <w:pPr>
        <w:pStyle w:val="TreAkapitu"/>
        <w:ind w:firstLine="360"/>
      </w:pPr>
    </w:p>
    <w:p w14:paraId="6797F56A" w14:textId="5E2BEE65" w:rsidR="00D670C4" w:rsidRDefault="00F0097A" w:rsidP="00D90770">
      <w:pPr>
        <w:pStyle w:val="TreAkapitu"/>
        <w:ind w:firstLine="360"/>
      </w:pPr>
      <w:r>
        <w:t>g</w:t>
      </w:r>
      <w:r w:rsidR="00D670C4">
        <w:t xml:space="preserve">dzie: </w:t>
      </w:r>
    </w:p>
    <w:p w14:paraId="3E943A88" w14:textId="77777777" w:rsidR="00DC6712" w:rsidRDefault="00DC6712" w:rsidP="00D90770">
      <w:pPr>
        <w:pStyle w:val="TreAkapitu"/>
        <w:ind w:firstLine="360"/>
      </w:pPr>
      <w:r>
        <w:t xml:space="preserve">W – waga, </w:t>
      </w:r>
    </w:p>
    <w:p w14:paraId="3D043137" w14:textId="77777777" w:rsidR="00DC6712" w:rsidRDefault="00DC6712" w:rsidP="00D90770">
      <w:pPr>
        <w:pStyle w:val="TreAkapitu"/>
        <w:ind w:firstLine="360"/>
      </w:pPr>
      <w:r>
        <w:t xml:space="preserve">L - liczba stopni separacji pomiędzy węzłami, </w:t>
      </w:r>
    </w:p>
    <w:p w14:paraId="4DC0FD01" w14:textId="5796533D" w:rsidR="00DC6712" w:rsidRDefault="00DC6712" w:rsidP="00D90770">
      <w:pPr>
        <w:pStyle w:val="TreAkapitu"/>
        <w:ind w:firstLine="360"/>
      </w:pPr>
      <w:r>
        <w:t>M – maksymalna liczba stopnia separacji danego węzła</w:t>
      </w:r>
    </w:p>
    <w:p w14:paraId="75D5E8A5" w14:textId="5794BDA2" w:rsidR="00624E69" w:rsidRDefault="00641CD3" w:rsidP="001D5EC8">
      <w:pPr>
        <w:pStyle w:val="TreAkapitu"/>
        <w:ind w:firstLine="360"/>
      </w:pPr>
      <w:r>
        <w:t xml:space="preserve">Finalnie na </w:t>
      </w:r>
      <w:r w:rsidR="00290F85">
        <w:t>podstawie wyliczonej średniej</w:t>
      </w:r>
      <w:r w:rsidR="00FF4FFF">
        <w:t xml:space="preserve"> ważonej</w:t>
      </w:r>
      <w:r w:rsidR="00290F85">
        <w:t xml:space="preserve"> </w:t>
      </w:r>
      <w:r w:rsidR="00290F85">
        <w:rPr>
          <w:i/>
          <w:iCs/>
        </w:rPr>
        <w:t>rating</w:t>
      </w:r>
      <w:r w:rsidR="00776595">
        <w:t xml:space="preserve"> zostaje podejmowana decyzja o przyznaniu pożyczki.  </w:t>
      </w:r>
    </w:p>
    <w:p w14:paraId="3F483427" w14:textId="50058A78" w:rsidR="00662DB2" w:rsidRDefault="00662DB2" w:rsidP="00D90770">
      <w:pPr>
        <w:pStyle w:val="TreAkapitu"/>
        <w:ind w:firstLine="360"/>
      </w:pPr>
    </w:p>
    <w:p w14:paraId="42973EF8" w14:textId="444B4320" w:rsidR="00D30C35" w:rsidRDefault="00D30C35" w:rsidP="00D30C35">
      <w:pPr>
        <w:pStyle w:val="Legenda"/>
      </w:pPr>
      <w:bookmarkStart w:id="302" w:name="_Toc91667913"/>
      <w:r>
        <w:lastRenderedPageBreak/>
        <w:t xml:space="preserve">Rysunek </w:t>
      </w:r>
      <w:fldSimple w:instr=" SEQ Rysunek \* ARABIC ">
        <w:r w:rsidR="00300C49">
          <w:rPr>
            <w:noProof/>
          </w:rPr>
          <w:t>54</w:t>
        </w:r>
      </w:fldSimple>
      <w:r>
        <w:t xml:space="preserve">. Algorytm weryfikacji </w:t>
      </w:r>
      <w:r w:rsidR="00082519">
        <w:t>przyznania</w:t>
      </w:r>
      <w:r>
        <w:t xml:space="preserve"> pożyczki</w:t>
      </w:r>
      <w:bookmarkEnd w:id="302"/>
      <w:r>
        <w:br/>
      </w:r>
    </w:p>
    <w:p w14:paraId="5BF1CA6D" w14:textId="21E4425B" w:rsidR="00D30C35" w:rsidRDefault="0048174F" w:rsidP="0048174F">
      <w:pPr>
        <w:pStyle w:val="TreAkapitu"/>
        <w:ind w:firstLine="0"/>
        <w:jc w:val="center"/>
      </w:pPr>
      <w:r>
        <w:rPr>
          <w:noProof/>
        </w:rPr>
        <w:drawing>
          <wp:inline distT="0" distB="0" distL="0" distR="0" wp14:anchorId="5F7D2AF8" wp14:editId="0073E79C">
            <wp:extent cx="2825822" cy="5242560"/>
            <wp:effectExtent l="0" t="0" r="0" b="0"/>
            <wp:docPr id="199" name="Obraz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44366" cy="5276964"/>
                    </a:xfrm>
                    <a:prstGeom prst="rect">
                      <a:avLst/>
                    </a:prstGeom>
                    <a:noFill/>
                    <a:ln>
                      <a:noFill/>
                    </a:ln>
                  </pic:spPr>
                </pic:pic>
              </a:graphicData>
            </a:graphic>
          </wp:inline>
        </w:drawing>
      </w:r>
    </w:p>
    <w:p w14:paraId="783E3380" w14:textId="77777777" w:rsidR="00950611" w:rsidRPr="008C0A40" w:rsidRDefault="00950611" w:rsidP="00950611">
      <w:pPr>
        <w:spacing w:after="0" w:line="360" w:lineRule="auto"/>
        <w:ind w:left="1416" w:firstLine="2"/>
        <w:jc w:val="both"/>
        <w:rPr>
          <w:rFonts w:eastAsia="Calibri" w:cs="Times New Roman"/>
          <w:sz w:val="20"/>
          <w:szCs w:val="16"/>
          <w:lang w:eastAsia="pl-PL"/>
        </w:rPr>
      </w:pPr>
      <w:r w:rsidRPr="008C0A40">
        <w:rPr>
          <w:rFonts w:eastAsia="Calibri" w:cs="Times New Roman"/>
          <w:sz w:val="20"/>
          <w:szCs w:val="20"/>
          <w:lang w:eastAsia="pl-PL"/>
        </w:rPr>
        <w:t>Źródło: Opracowanie własne</w:t>
      </w:r>
      <w:r w:rsidRPr="006A3FCC">
        <w:rPr>
          <w:rFonts w:eastAsia="Calibri" w:cs="Times New Roman"/>
          <w:sz w:val="20"/>
          <w:szCs w:val="20"/>
          <w:lang w:eastAsia="pl-PL"/>
        </w:rPr>
        <w:t xml:space="preserve"> na podstawie </w:t>
      </w:r>
      <w:r w:rsidRPr="008C0A40">
        <w:rPr>
          <w:rFonts w:eastAsia="Calibri" w:cs="Times New Roman"/>
          <w:i/>
          <w:iCs/>
          <w:sz w:val="20"/>
          <w:szCs w:val="20"/>
          <w:lang w:eastAsia="pl-PL"/>
        </w:rPr>
        <w:t>„</w:t>
      </w:r>
      <w:proofErr w:type="spellStart"/>
      <w:r w:rsidRPr="008C0A40">
        <w:rPr>
          <w:rFonts w:eastAsia="Calibri" w:cs="Times New Roman"/>
          <w:i/>
          <w:iCs/>
          <w:sz w:val="20"/>
          <w:szCs w:val="20"/>
          <w:lang w:eastAsia="pl-PL"/>
        </w:rPr>
        <w:t>Authorization</w:t>
      </w:r>
      <w:proofErr w:type="spellEnd"/>
      <w:r w:rsidRPr="008C0A40">
        <w:rPr>
          <w:rFonts w:eastAsia="Calibri" w:cs="Times New Roman"/>
          <w:i/>
          <w:iCs/>
          <w:sz w:val="20"/>
          <w:szCs w:val="20"/>
          <w:lang w:eastAsia="pl-PL"/>
        </w:rPr>
        <w:t xml:space="preserve"> and </w:t>
      </w:r>
      <w:proofErr w:type="spellStart"/>
      <w:r w:rsidRPr="008C0A40">
        <w:rPr>
          <w:rFonts w:eastAsia="Calibri" w:cs="Times New Roman"/>
          <w:i/>
          <w:iCs/>
          <w:sz w:val="20"/>
          <w:szCs w:val="20"/>
          <w:lang w:eastAsia="pl-PL"/>
        </w:rPr>
        <w:t>authentication</w:t>
      </w:r>
      <w:proofErr w:type="spellEnd"/>
      <w:r w:rsidRPr="008C0A40">
        <w:rPr>
          <w:rFonts w:eastAsia="Calibri" w:cs="Times New Roman"/>
          <w:i/>
          <w:iCs/>
          <w:sz w:val="20"/>
          <w:szCs w:val="20"/>
          <w:lang w:eastAsia="pl-PL"/>
        </w:rPr>
        <w:t xml:space="preserve"> </w:t>
      </w:r>
      <w:proofErr w:type="spellStart"/>
      <w:r w:rsidRPr="008C0A40">
        <w:rPr>
          <w:rFonts w:eastAsia="Calibri" w:cs="Times New Roman"/>
          <w:i/>
          <w:iCs/>
          <w:sz w:val="20"/>
          <w:szCs w:val="20"/>
          <w:lang w:eastAsia="pl-PL"/>
        </w:rPr>
        <w:t>based</w:t>
      </w:r>
      <w:proofErr w:type="spellEnd"/>
      <w:r w:rsidRPr="008C0A40">
        <w:rPr>
          <w:rFonts w:eastAsia="Calibri" w:cs="Times New Roman"/>
          <w:i/>
          <w:iCs/>
          <w:sz w:val="20"/>
          <w:szCs w:val="20"/>
          <w:lang w:eastAsia="pl-PL"/>
        </w:rPr>
        <w:t xml:space="preserve"> on </w:t>
      </w:r>
      <w:proofErr w:type="spellStart"/>
      <w:r w:rsidRPr="008C0A40">
        <w:rPr>
          <w:rFonts w:eastAsia="Calibri" w:cs="Times New Roman"/>
          <w:i/>
          <w:iCs/>
          <w:sz w:val="20"/>
          <w:szCs w:val="20"/>
          <w:lang w:eastAsia="pl-PL"/>
        </w:rPr>
        <w:t>an</w:t>
      </w:r>
      <w:proofErr w:type="spellEnd"/>
      <w:r w:rsidRPr="008C0A40">
        <w:rPr>
          <w:rFonts w:eastAsia="Calibri" w:cs="Times New Roman"/>
          <w:i/>
          <w:iCs/>
          <w:sz w:val="20"/>
          <w:szCs w:val="20"/>
          <w:lang w:eastAsia="pl-PL"/>
        </w:rPr>
        <w:t xml:space="preserve"> </w:t>
      </w:r>
      <w:proofErr w:type="spellStart"/>
      <w:r w:rsidRPr="008C0A40">
        <w:rPr>
          <w:rFonts w:eastAsia="Calibri" w:cs="Times New Roman"/>
          <w:i/>
          <w:iCs/>
          <w:sz w:val="20"/>
          <w:szCs w:val="20"/>
          <w:lang w:eastAsia="pl-PL"/>
        </w:rPr>
        <w:t>individual's</w:t>
      </w:r>
      <w:proofErr w:type="spellEnd"/>
      <w:r w:rsidRPr="008C0A40">
        <w:rPr>
          <w:rFonts w:eastAsia="Calibri" w:cs="Times New Roman"/>
          <w:i/>
          <w:iCs/>
          <w:sz w:val="20"/>
          <w:szCs w:val="20"/>
          <w:lang w:eastAsia="pl-PL"/>
        </w:rPr>
        <w:t xml:space="preserve"> </w:t>
      </w:r>
      <w:proofErr w:type="spellStart"/>
      <w:r w:rsidRPr="008C0A40">
        <w:rPr>
          <w:rFonts w:eastAsia="Calibri" w:cs="Times New Roman"/>
          <w:i/>
          <w:iCs/>
          <w:sz w:val="20"/>
          <w:szCs w:val="20"/>
          <w:lang w:eastAsia="pl-PL"/>
        </w:rPr>
        <w:t>social</w:t>
      </w:r>
      <w:proofErr w:type="spellEnd"/>
      <w:r w:rsidRPr="008C0A40">
        <w:rPr>
          <w:rFonts w:eastAsia="Calibri" w:cs="Times New Roman"/>
          <w:i/>
          <w:iCs/>
          <w:sz w:val="20"/>
          <w:szCs w:val="20"/>
          <w:lang w:eastAsia="pl-PL"/>
        </w:rPr>
        <w:t xml:space="preserve"> network</w:t>
      </w:r>
      <w:r w:rsidRPr="008C0A40">
        <w:rPr>
          <w:rFonts w:eastAsia="Calibri" w:cs="Times New Roman"/>
          <w:i/>
          <w:iCs/>
          <w:szCs w:val="20"/>
          <w:lang w:eastAsia="pl-PL"/>
        </w:rPr>
        <w:t>”</w:t>
      </w:r>
    </w:p>
    <w:p w14:paraId="20DC788C" w14:textId="3DEC6CCC" w:rsidR="00A84C2E" w:rsidRDefault="00A84C2E" w:rsidP="000A085D">
      <w:pPr>
        <w:pStyle w:val="TreAkapitu"/>
        <w:ind w:firstLine="0"/>
      </w:pPr>
    </w:p>
    <w:p w14:paraId="16F04B6D" w14:textId="5FA5680D" w:rsidR="00A4433E" w:rsidRDefault="00C50198" w:rsidP="00C70450">
      <w:pPr>
        <w:pStyle w:val="TreAkapitu"/>
      </w:pPr>
      <w:r>
        <w:t xml:space="preserve">Tak jak zostało to zdefiniowane w podrozdziale 2.7.4., pożyczkodawca dokonuje decyzji komu zostanie udzielona pożyczka </w:t>
      </w:r>
      <w:r w:rsidR="000A45AC">
        <w:t>wybierając spośród</w:t>
      </w:r>
      <w:r>
        <w:t xml:space="preserve"> dostępnych ofert</w:t>
      </w:r>
      <w:r w:rsidR="000A45AC">
        <w:t xml:space="preserve"> (wystawionych wniosków)</w:t>
      </w:r>
      <w:r>
        <w:t>. Z racji tego iż, p</w:t>
      </w:r>
      <w:r w:rsidR="00CB630B">
        <w:t xml:space="preserve">owyższy diagram algorytmu weryfikacji </w:t>
      </w:r>
      <w:r w:rsidR="00B464B8">
        <w:t>przyznania</w:t>
      </w:r>
      <w:r w:rsidR="00CB630B">
        <w:t xml:space="preserve"> pożyczki przedstawiony został od strony pożyczkobiorcy</w:t>
      </w:r>
      <w:r w:rsidR="00B36E9F">
        <w:t>, n</w:t>
      </w:r>
      <w:r w:rsidR="00CB630B">
        <w:t>ie został uwzględniony w nim przypadek, w którym pożyczkodawca chciałby udzielić pożyczki węzłowi B, jednakże ten znajdowałby się na jego czarnej liście.</w:t>
      </w:r>
      <w:r w:rsidR="00157314">
        <w:t xml:space="preserve"> W tym przypadku nie jest możliwe udzielenie pożyczki.</w:t>
      </w:r>
    </w:p>
    <w:p w14:paraId="17C04BF8" w14:textId="0657EB82" w:rsidR="005E1210" w:rsidRDefault="005E1210" w:rsidP="00C70450">
      <w:pPr>
        <w:pStyle w:val="TreAkapitu"/>
      </w:pPr>
    </w:p>
    <w:p w14:paraId="75F28109" w14:textId="77777777" w:rsidR="005E1210" w:rsidRPr="00C70450" w:rsidRDefault="005E1210" w:rsidP="00C70450">
      <w:pPr>
        <w:pStyle w:val="TreAkapitu"/>
      </w:pPr>
    </w:p>
    <w:p w14:paraId="72E807D1" w14:textId="7C6DE656" w:rsidR="00C5437F" w:rsidRDefault="00C5437F" w:rsidP="00D340D5">
      <w:pPr>
        <w:pStyle w:val="Nagwek3"/>
      </w:pPr>
      <w:bookmarkStart w:id="303" w:name="_Toc8601663"/>
      <w:bookmarkStart w:id="304" w:name="_Toc91668354"/>
      <w:bookmarkEnd w:id="300"/>
      <w:r>
        <w:lastRenderedPageBreak/>
        <w:t xml:space="preserve">Algorytm </w:t>
      </w:r>
      <w:bookmarkEnd w:id="303"/>
      <w:r w:rsidR="00D76BC7">
        <w:t xml:space="preserve">przyznawania punktów </w:t>
      </w:r>
      <w:r w:rsidR="00D76BC7">
        <w:rPr>
          <w:i/>
          <w:iCs/>
        </w:rPr>
        <w:t>rating</w:t>
      </w:r>
      <w:bookmarkEnd w:id="304"/>
    </w:p>
    <w:p w14:paraId="701A4015" w14:textId="37C59D3A" w:rsidR="00AA79E2" w:rsidRPr="00AA79E2" w:rsidRDefault="005E1210" w:rsidP="000A6D42">
      <w:pPr>
        <w:pStyle w:val="TreAkapitu"/>
      </w:pPr>
      <w:r>
        <w:t xml:space="preserve">Kolejnym z algorytmów zastosowanych w systemie jest określenie początkowych punktów </w:t>
      </w:r>
      <w:r>
        <w:rPr>
          <w:i/>
          <w:iCs/>
        </w:rPr>
        <w:t>rating</w:t>
      </w:r>
      <w:r>
        <w:t xml:space="preserve"> użytkownika, wykorzystując media społecznościowe. </w:t>
      </w:r>
      <w:r w:rsidR="00AB2FE5">
        <w:t>Użytkownik poproszony jest o zalogowanie się do systemu za pomocą wybranego serwisu społecznościowego i w ten sposób następuje integracja profilu z zewnętrznym systemem</w:t>
      </w:r>
      <w:r w:rsidR="00A87255">
        <w:t>.</w:t>
      </w:r>
    </w:p>
    <w:p w14:paraId="6EFE37BE" w14:textId="77777777" w:rsidR="00AE6460" w:rsidRDefault="00AE6460" w:rsidP="005E1210">
      <w:pPr>
        <w:pStyle w:val="TreAkapitu"/>
      </w:pPr>
    </w:p>
    <w:p w14:paraId="1F25A5C1" w14:textId="2229832E" w:rsidR="00D04704" w:rsidRPr="00F86520" w:rsidRDefault="00D04704" w:rsidP="00D04704">
      <w:pPr>
        <w:pStyle w:val="Legenda"/>
        <w:rPr>
          <w:b w:val="0"/>
          <w:bCs w:val="0"/>
        </w:rPr>
      </w:pPr>
      <w:bookmarkStart w:id="305" w:name="_Toc91667914"/>
      <w:r w:rsidRPr="00F86520">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55</w:t>
      </w:r>
      <w:r w:rsidR="00914E7C">
        <w:rPr>
          <w:b w:val="0"/>
          <w:bCs w:val="0"/>
        </w:rPr>
        <w:fldChar w:fldCharType="end"/>
      </w:r>
      <w:r w:rsidRPr="00F86520">
        <w:rPr>
          <w:b w:val="0"/>
          <w:bCs w:val="0"/>
        </w:rPr>
        <w:t xml:space="preserve">. Integracja </w:t>
      </w:r>
      <w:r w:rsidR="006E5E45">
        <w:rPr>
          <w:b w:val="0"/>
          <w:bCs w:val="0"/>
        </w:rPr>
        <w:t xml:space="preserve">z </w:t>
      </w:r>
      <w:r w:rsidRPr="00F86520">
        <w:rPr>
          <w:b w:val="0"/>
          <w:bCs w:val="0"/>
        </w:rPr>
        <w:t>profil</w:t>
      </w:r>
      <w:r w:rsidR="006E5E45">
        <w:rPr>
          <w:b w:val="0"/>
          <w:bCs w:val="0"/>
        </w:rPr>
        <w:t xml:space="preserve">em </w:t>
      </w:r>
      <w:r w:rsidRPr="00F86520">
        <w:rPr>
          <w:b w:val="0"/>
          <w:bCs w:val="0"/>
        </w:rPr>
        <w:t>społeczności</w:t>
      </w:r>
      <w:r w:rsidR="006E5E45">
        <w:rPr>
          <w:b w:val="0"/>
          <w:bCs w:val="0"/>
        </w:rPr>
        <w:t>owym</w:t>
      </w:r>
      <w:r w:rsidRPr="00F86520">
        <w:rPr>
          <w:b w:val="0"/>
          <w:bCs w:val="0"/>
        </w:rPr>
        <w:t xml:space="preserve"> </w:t>
      </w:r>
      <w:r w:rsidRPr="00F86520">
        <w:rPr>
          <w:b w:val="0"/>
          <w:bCs w:val="0"/>
          <w:i/>
          <w:iCs/>
        </w:rPr>
        <w:t>Facebook</w:t>
      </w:r>
      <w:bookmarkEnd w:id="305"/>
    </w:p>
    <w:p w14:paraId="6903D227" w14:textId="665101F2" w:rsidR="00392D9E" w:rsidRDefault="00392D9E" w:rsidP="00392D9E">
      <w:pPr>
        <w:pStyle w:val="TreAkapitu"/>
        <w:jc w:val="center"/>
      </w:pPr>
      <w:r>
        <w:rPr>
          <w:noProof/>
        </w:rPr>
        <w:drawing>
          <wp:inline distT="0" distB="0" distL="0" distR="0" wp14:anchorId="7D9108CD" wp14:editId="7988EAD7">
            <wp:extent cx="3324225" cy="619125"/>
            <wp:effectExtent l="0" t="0" r="9525" b="9525"/>
            <wp:docPr id="193" name="Obraz 193"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Obraz 193" descr="Obraz zawierający tekst&#10;&#10;Opis wygenerowany automatycznie"/>
                    <pic:cNvPicPr/>
                  </pic:nvPicPr>
                  <pic:blipFill>
                    <a:blip r:embed="rId87"/>
                    <a:stretch>
                      <a:fillRect/>
                    </a:stretch>
                  </pic:blipFill>
                  <pic:spPr>
                    <a:xfrm>
                      <a:off x="0" y="0"/>
                      <a:ext cx="3324225" cy="619125"/>
                    </a:xfrm>
                    <a:prstGeom prst="rect">
                      <a:avLst/>
                    </a:prstGeom>
                  </pic:spPr>
                </pic:pic>
              </a:graphicData>
            </a:graphic>
          </wp:inline>
        </w:drawing>
      </w:r>
    </w:p>
    <w:p w14:paraId="4CC48DDC" w14:textId="17353DA4" w:rsidR="00F86520" w:rsidRDefault="00F86520" w:rsidP="00392D9E">
      <w:pPr>
        <w:pStyle w:val="TreAkapitu"/>
        <w:jc w:val="center"/>
      </w:pPr>
      <w:r>
        <w:t>źródło: opracowanie własne</w:t>
      </w:r>
      <w:r w:rsidR="00F1035C">
        <w:br/>
      </w:r>
    </w:p>
    <w:p w14:paraId="3C6D10BB" w14:textId="6EA0A6D8" w:rsidR="00D04704" w:rsidRPr="00AA79E2" w:rsidRDefault="00D04704" w:rsidP="00D04704">
      <w:pPr>
        <w:pStyle w:val="TreAkapitu"/>
      </w:pPr>
      <w:r>
        <w:t xml:space="preserve">Po dokonaniu integracji, system otrzymuje dostęp do danych udostępnionych przez użytkownika w serwisie społecznościowym. Ponadto uwzględniane są również wszelkie działania jakie podjął użytkownik. Dzięki nim jesteśmy w stanie w pewnym stopniu oszacować do jakiej klasy społecznej należy użytkownik oraz jakie generuje przychody, co przekłada się na maksymalna kwotę pożyczki, jaką może otrzymać oraz jej prawdopodobieństwo spłaty. </w:t>
      </w:r>
    </w:p>
    <w:p w14:paraId="63A787B1" w14:textId="411EF004" w:rsidR="00D5464E" w:rsidRDefault="00D5464E" w:rsidP="00D5464E">
      <w:pPr>
        <w:pStyle w:val="TreAkapitu"/>
      </w:pPr>
    </w:p>
    <w:p w14:paraId="3AD630E7" w14:textId="30052127" w:rsidR="008B03A3" w:rsidRPr="008B03A3" w:rsidRDefault="008B03A3" w:rsidP="008B03A3">
      <w:pPr>
        <w:pStyle w:val="Legenda"/>
        <w:rPr>
          <w:b w:val="0"/>
          <w:bCs w:val="0"/>
        </w:rPr>
      </w:pPr>
      <w:r w:rsidRPr="008B03A3">
        <w:rPr>
          <w:b w:val="0"/>
          <w:bCs w:val="0"/>
        </w:rPr>
        <w:t xml:space="preserve">Tabela </w:t>
      </w:r>
      <w:r w:rsidRPr="008B03A3">
        <w:rPr>
          <w:b w:val="0"/>
          <w:bCs w:val="0"/>
        </w:rPr>
        <w:fldChar w:fldCharType="begin"/>
      </w:r>
      <w:r w:rsidRPr="008B03A3">
        <w:rPr>
          <w:b w:val="0"/>
          <w:bCs w:val="0"/>
        </w:rPr>
        <w:instrText xml:space="preserve"> SEQ Tabela \* ARABIC </w:instrText>
      </w:r>
      <w:r w:rsidRPr="008B03A3">
        <w:rPr>
          <w:b w:val="0"/>
          <w:bCs w:val="0"/>
        </w:rPr>
        <w:fldChar w:fldCharType="separate"/>
      </w:r>
      <w:r w:rsidR="00B14963">
        <w:rPr>
          <w:b w:val="0"/>
          <w:bCs w:val="0"/>
          <w:noProof/>
        </w:rPr>
        <w:t>23</w:t>
      </w:r>
      <w:r w:rsidRPr="008B03A3">
        <w:rPr>
          <w:b w:val="0"/>
          <w:bCs w:val="0"/>
        </w:rPr>
        <w:fldChar w:fldCharType="end"/>
      </w:r>
      <w:r w:rsidRPr="008B03A3">
        <w:rPr>
          <w:b w:val="0"/>
          <w:bCs w:val="0"/>
        </w:rPr>
        <w:t>.</w:t>
      </w:r>
      <w:r>
        <w:rPr>
          <w:b w:val="0"/>
          <w:bCs w:val="0"/>
        </w:rPr>
        <w:t xml:space="preserve"> Dane mające wpływ na oszacowanie należności do danej klasy społecznej</w:t>
      </w:r>
    </w:p>
    <w:tbl>
      <w:tblPr>
        <w:tblStyle w:val="Zwykatabela1"/>
        <w:tblW w:w="9606" w:type="dxa"/>
        <w:tblLook w:val="04A0" w:firstRow="1" w:lastRow="0" w:firstColumn="1" w:lastColumn="0" w:noHBand="0" w:noVBand="1"/>
      </w:tblPr>
      <w:tblGrid>
        <w:gridCol w:w="1832"/>
        <w:gridCol w:w="2688"/>
        <w:gridCol w:w="1825"/>
        <w:gridCol w:w="1418"/>
        <w:gridCol w:w="1843"/>
      </w:tblGrid>
      <w:tr w:rsidR="000F4920" w14:paraId="04824267" w14:textId="77777777" w:rsidTr="00956C33">
        <w:trPr>
          <w:cnfStyle w:val="100000000000" w:firstRow="1" w:lastRow="0" w:firstColumn="0" w:lastColumn="0" w:oddVBand="0" w:evenVBand="0" w:oddHBand="0" w:evenHBand="0" w:firstRowFirstColumn="0" w:firstRowLastColumn="0" w:lastRowFirstColumn="0" w:lastRowLastColumn="0"/>
          <w:trHeight w:val="1101"/>
        </w:trPr>
        <w:tc>
          <w:tcPr>
            <w:cnfStyle w:val="001000000000" w:firstRow="0" w:lastRow="0" w:firstColumn="1" w:lastColumn="0" w:oddVBand="0" w:evenVBand="0" w:oddHBand="0" w:evenHBand="0" w:firstRowFirstColumn="0" w:firstRowLastColumn="0" w:lastRowFirstColumn="0" w:lastRowLastColumn="0"/>
            <w:tcW w:w="1832" w:type="dxa"/>
            <w:shd w:val="clear" w:color="auto" w:fill="95B3D7" w:themeFill="accent1" w:themeFillTint="99"/>
          </w:tcPr>
          <w:p w14:paraId="22902FD7" w14:textId="26F8D794" w:rsidR="00D5464E" w:rsidRPr="00D755E1" w:rsidRDefault="002A7311" w:rsidP="00D5464E">
            <w:pPr>
              <w:pStyle w:val="TreAkapitu"/>
              <w:ind w:firstLine="0"/>
              <w:jc w:val="left"/>
            </w:pPr>
            <w:r>
              <w:t>Demografia</w:t>
            </w:r>
          </w:p>
          <w:p w14:paraId="3909AFF8" w14:textId="77777777" w:rsidR="00D5464E" w:rsidRPr="00D755E1" w:rsidRDefault="00D5464E" w:rsidP="00D5464E">
            <w:pPr>
              <w:pStyle w:val="TreAkapitu"/>
              <w:ind w:firstLine="0"/>
              <w:jc w:val="left"/>
            </w:pPr>
          </w:p>
        </w:tc>
        <w:tc>
          <w:tcPr>
            <w:tcW w:w="2688" w:type="dxa"/>
            <w:shd w:val="clear" w:color="auto" w:fill="95B3D7" w:themeFill="accent1" w:themeFillTint="99"/>
          </w:tcPr>
          <w:p w14:paraId="4FC22352" w14:textId="3C5CAF5C"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P</w:t>
            </w:r>
            <w:r w:rsidR="00D5464E" w:rsidRPr="00D755E1">
              <w:t>osiad</w:t>
            </w:r>
            <w:r>
              <w:t>ane</w:t>
            </w:r>
            <w:r w:rsidR="00D5464E" w:rsidRPr="00D755E1">
              <w:t xml:space="preserve"> urządzen</w:t>
            </w:r>
            <w:r>
              <w:t>ia</w:t>
            </w:r>
            <w:r w:rsidR="002B3EA5" w:rsidRPr="00D755E1">
              <w:t xml:space="preserve"> podłącz</w:t>
            </w:r>
            <w:r>
              <w:t>one</w:t>
            </w:r>
            <w:r w:rsidR="002B3EA5" w:rsidRPr="00D755E1">
              <w:t xml:space="preserve"> do sieci</w:t>
            </w:r>
          </w:p>
          <w:p w14:paraId="43B08972"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825" w:type="dxa"/>
            <w:shd w:val="clear" w:color="auto" w:fill="95B3D7" w:themeFill="accent1" w:themeFillTint="99"/>
          </w:tcPr>
          <w:p w14:paraId="40D6ABFA" w14:textId="77EE16F3"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U</w:t>
            </w:r>
            <w:r w:rsidR="00D5464E" w:rsidRPr="00D755E1">
              <w:t>życi</w:t>
            </w:r>
            <w:r>
              <w:t>e</w:t>
            </w:r>
            <w:r w:rsidR="00D5464E" w:rsidRPr="00D755E1">
              <w:t xml:space="preserve"> Internetu</w:t>
            </w:r>
          </w:p>
          <w:p w14:paraId="6695B7C6"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418" w:type="dxa"/>
            <w:shd w:val="clear" w:color="auto" w:fill="95B3D7" w:themeFill="accent1" w:themeFillTint="99"/>
          </w:tcPr>
          <w:p w14:paraId="1A5277B6" w14:textId="3B60EE77"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Historia</w:t>
            </w:r>
            <w:r w:rsidR="00D5464E" w:rsidRPr="00D755E1">
              <w:t xml:space="preserve"> podróży</w:t>
            </w:r>
          </w:p>
          <w:p w14:paraId="18B80D36"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843" w:type="dxa"/>
            <w:shd w:val="clear" w:color="auto" w:fill="95B3D7" w:themeFill="accent1" w:themeFillTint="99"/>
          </w:tcPr>
          <w:p w14:paraId="67DF81C5" w14:textId="330C7687"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G</w:t>
            </w:r>
            <w:r w:rsidR="00EC433E">
              <w:t>ospodarstw</w:t>
            </w:r>
            <w:r>
              <w:t>o</w:t>
            </w:r>
            <w:r w:rsidR="00EC433E">
              <w:t xml:space="preserve"> domowe</w:t>
            </w:r>
          </w:p>
        </w:tc>
      </w:tr>
      <w:tr w:rsidR="008B03A3" w14:paraId="6D6378E8" w14:textId="77777777" w:rsidTr="00956C33">
        <w:trPr>
          <w:cnfStyle w:val="000000100000" w:firstRow="0" w:lastRow="0" w:firstColumn="0" w:lastColumn="0" w:oddVBand="0" w:evenVBand="0" w:oddHBand="1" w:evenHBand="0" w:firstRowFirstColumn="0" w:firstRowLastColumn="0" w:lastRowFirstColumn="0" w:lastRowLastColumn="0"/>
          <w:trHeight w:val="1101"/>
        </w:trPr>
        <w:tc>
          <w:tcPr>
            <w:cnfStyle w:val="001000000000" w:firstRow="0" w:lastRow="0" w:firstColumn="1" w:lastColumn="0" w:oddVBand="0" w:evenVBand="0" w:oddHBand="0" w:evenHBand="0" w:firstRowFirstColumn="0" w:firstRowLastColumn="0" w:lastRowFirstColumn="0" w:lastRowLastColumn="0"/>
            <w:tcW w:w="1832" w:type="dxa"/>
          </w:tcPr>
          <w:p w14:paraId="23728B4F" w14:textId="77777777" w:rsidR="002B3EA5" w:rsidRPr="00D755E1" w:rsidRDefault="00D5464E" w:rsidP="00D5464E">
            <w:pPr>
              <w:pStyle w:val="TreAkapitu"/>
              <w:ind w:firstLine="0"/>
              <w:jc w:val="left"/>
              <w:rPr>
                <w:b w:val="0"/>
                <w:bCs w:val="0"/>
                <w:i/>
                <w:iCs/>
                <w:sz w:val="26"/>
              </w:rPr>
            </w:pPr>
            <w:r w:rsidRPr="00D755E1">
              <w:rPr>
                <w:b w:val="0"/>
                <w:bCs w:val="0"/>
              </w:rPr>
              <w:t xml:space="preserve">Wiek, </w:t>
            </w:r>
          </w:p>
          <w:p w14:paraId="32301336" w14:textId="79893882" w:rsidR="002B3EA5" w:rsidRPr="00D755E1" w:rsidRDefault="008B03A3" w:rsidP="00D5464E">
            <w:pPr>
              <w:pStyle w:val="TreAkapitu"/>
              <w:ind w:firstLine="0"/>
              <w:jc w:val="left"/>
              <w:rPr>
                <w:b w:val="0"/>
                <w:bCs w:val="0"/>
                <w:i/>
                <w:iCs/>
                <w:sz w:val="26"/>
              </w:rPr>
            </w:pPr>
            <w:r>
              <w:rPr>
                <w:b w:val="0"/>
                <w:bCs w:val="0"/>
              </w:rPr>
              <w:t>P</w:t>
            </w:r>
            <w:r w:rsidR="00D5464E" w:rsidRPr="00D755E1">
              <w:rPr>
                <w:b w:val="0"/>
                <w:bCs w:val="0"/>
              </w:rPr>
              <w:t xml:space="preserve">łeć, </w:t>
            </w:r>
          </w:p>
          <w:p w14:paraId="652193CE" w14:textId="40A3FD28" w:rsidR="00D5464E" w:rsidRDefault="008B03A3" w:rsidP="00D5464E">
            <w:pPr>
              <w:pStyle w:val="TreAkapitu"/>
              <w:ind w:firstLine="0"/>
              <w:jc w:val="left"/>
            </w:pPr>
            <w:r>
              <w:rPr>
                <w:b w:val="0"/>
                <w:bCs w:val="0"/>
              </w:rPr>
              <w:t>R</w:t>
            </w:r>
            <w:r w:rsidR="00D5464E" w:rsidRPr="00D755E1">
              <w:rPr>
                <w:b w:val="0"/>
                <w:bCs w:val="0"/>
              </w:rPr>
              <w:t xml:space="preserve">ejon </w:t>
            </w:r>
            <w:r>
              <w:rPr>
                <w:b w:val="0"/>
                <w:bCs w:val="0"/>
              </w:rPr>
              <w:t>Z</w:t>
            </w:r>
            <w:r w:rsidR="00D5464E" w:rsidRPr="00D755E1">
              <w:rPr>
                <w:b w:val="0"/>
                <w:bCs w:val="0"/>
              </w:rPr>
              <w:t xml:space="preserve">amieszkania, </w:t>
            </w:r>
            <w:r>
              <w:rPr>
                <w:b w:val="0"/>
                <w:bCs w:val="0"/>
              </w:rPr>
              <w:t>W</w:t>
            </w:r>
            <w:r w:rsidR="00D5464E" w:rsidRPr="00D755E1">
              <w:rPr>
                <w:b w:val="0"/>
                <w:bCs w:val="0"/>
              </w:rPr>
              <w:t>ykształcenie</w:t>
            </w:r>
          </w:p>
        </w:tc>
        <w:tc>
          <w:tcPr>
            <w:tcW w:w="2688" w:type="dxa"/>
          </w:tcPr>
          <w:p w14:paraId="42A95F5A" w14:textId="77777777" w:rsidR="002B3EA5"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Liczba urządzeń, </w:t>
            </w:r>
          </w:p>
          <w:p w14:paraId="75CCB3EA" w14:textId="491F0D0C" w:rsidR="002B3EA5"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Typ urządzeń, </w:t>
            </w:r>
          </w:p>
          <w:p w14:paraId="5430231F" w14:textId="21E553CD" w:rsidR="00D5464E"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Model urządzenia</w:t>
            </w:r>
          </w:p>
        </w:tc>
        <w:tc>
          <w:tcPr>
            <w:tcW w:w="1825" w:type="dxa"/>
          </w:tcPr>
          <w:p w14:paraId="55C03B92" w14:textId="4958AD76" w:rsidR="00D5464E"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Szybkość łącza, Zużycie łącza</w:t>
            </w:r>
            <w:r w:rsidR="008B03A3">
              <w:t>, Pora dnia</w:t>
            </w:r>
            <w:r w:rsidR="00342C08">
              <w:t xml:space="preserve"> użycia</w:t>
            </w:r>
          </w:p>
        </w:tc>
        <w:tc>
          <w:tcPr>
            <w:tcW w:w="1418" w:type="dxa"/>
          </w:tcPr>
          <w:p w14:paraId="4111769A" w14:textId="77777777" w:rsidR="00D755E1"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Kierunek podróży, </w:t>
            </w:r>
          </w:p>
          <w:p w14:paraId="4ABA2BAD" w14:textId="7BCA5748" w:rsidR="00D5464E" w:rsidRDefault="008B03A3"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T</w:t>
            </w:r>
            <w:r w:rsidR="002B3EA5">
              <w:t xml:space="preserve">yp podróży, </w:t>
            </w:r>
            <w:r>
              <w:t>R</w:t>
            </w:r>
            <w:r w:rsidR="002B3EA5">
              <w:t>odzaj</w:t>
            </w:r>
            <w:r w:rsidR="00D755E1">
              <w:t xml:space="preserve"> </w:t>
            </w:r>
            <w:r w:rsidR="002B3EA5">
              <w:t>komunikacji</w:t>
            </w:r>
          </w:p>
        </w:tc>
        <w:tc>
          <w:tcPr>
            <w:tcW w:w="1843" w:type="dxa"/>
          </w:tcPr>
          <w:p w14:paraId="44E8EE3E" w14:textId="0682F38E" w:rsidR="00EC433E" w:rsidRDefault="008B03A3"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Dom</w:t>
            </w:r>
            <w:r w:rsidR="00EC433E">
              <w:t xml:space="preserve"> (</w:t>
            </w:r>
            <w:r w:rsidR="00503884">
              <w:t>lokalizacja</w:t>
            </w:r>
            <w:r w:rsidR="00956C33">
              <w:t xml:space="preserve">, </w:t>
            </w:r>
            <w:r w:rsidR="00EC433E">
              <w:t>wyposażenie),</w:t>
            </w:r>
            <w:r>
              <w:t xml:space="preserve"> </w:t>
            </w:r>
          </w:p>
          <w:p w14:paraId="632A6B4E" w14:textId="0AD90718" w:rsidR="00D5464E" w:rsidRDefault="00EC433E"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S</w:t>
            </w:r>
            <w:r w:rsidR="00D755E1">
              <w:t xml:space="preserve">amochód  </w:t>
            </w:r>
          </w:p>
        </w:tc>
      </w:tr>
    </w:tbl>
    <w:p w14:paraId="15D9AB44" w14:textId="2C3853CC" w:rsidR="00D5464E" w:rsidRPr="00143E28" w:rsidRDefault="00FE2D65" w:rsidP="00D5464E">
      <w:pPr>
        <w:pStyle w:val="TreAkapitu"/>
        <w:rPr>
          <w:sz w:val="20"/>
          <w:szCs w:val="16"/>
        </w:rPr>
      </w:pPr>
      <w:r w:rsidRPr="00143E28">
        <w:rPr>
          <w:sz w:val="20"/>
          <w:szCs w:val="16"/>
        </w:rPr>
        <w:t>źródło: opracowanie własne</w:t>
      </w:r>
    </w:p>
    <w:p w14:paraId="0D6F8D4B" w14:textId="29AD793F" w:rsidR="002A36CB" w:rsidRDefault="002A36CB" w:rsidP="005E1210">
      <w:pPr>
        <w:pStyle w:val="TreAkapitu"/>
      </w:pPr>
    </w:p>
    <w:p w14:paraId="0D19AA2D" w14:textId="25160B12" w:rsidR="000A6D42" w:rsidRDefault="000A6D42" w:rsidP="000A6D42">
      <w:pPr>
        <w:pStyle w:val="TreAkapitu"/>
      </w:pPr>
      <w:r>
        <w:t>Na potrzeby użycia algorytmu zostaną zadeklarowane trzy klasy</w:t>
      </w:r>
      <w:r w:rsidR="00551E7F">
        <w:t xml:space="preserve"> (L – </w:t>
      </w:r>
      <w:proofErr w:type="spellStart"/>
      <w:r w:rsidR="00551E7F" w:rsidRPr="00551E7F">
        <w:rPr>
          <w:i/>
          <w:iCs/>
        </w:rPr>
        <w:t>lower</w:t>
      </w:r>
      <w:proofErr w:type="spellEnd"/>
      <w:r w:rsidR="00551E7F">
        <w:t xml:space="preserve">, M – </w:t>
      </w:r>
      <w:proofErr w:type="spellStart"/>
      <w:r w:rsidR="00551E7F" w:rsidRPr="00551E7F">
        <w:rPr>
          <w:i/>
          <w:iCs/>
        </w:rPr>
        <w:t>middle</w:t>
      </w:r>
      <w:proofErr w:type="spellEnd"/>
      <w:r w:rsidR="00551E7F">
        <w:t xml:space="preserve">, U – </w:t>
      </w:r>
      <w:proofErr w:type="spellStart"/>
      <w:r w:rsidR="00551E7F" w:rsidRPr="00551E7F">
        <w:rPr>
          <w:i/>
          <w:iCs/>
        </w:rPr>
        <w:t>upper</w:t>
      </w:r>
      <w:proofErr w:type="spellEnd"/>
      <w:r w:rsidR="00551E7F">
        <w:t>)</w:t>
      </w:r>
      <w:r>
        <w:t xml:space="preserve">, do jakich zostaną przydzieleni użytkownicy. Każdej klasie został przypisany następujący </w:t>
      </w:r>
      <w:r>
        <w:rPr>
          <w:i/>
          <w:iCs/>
        </w:rPr>
        <w:t>rating</w:t>
      </w:r>
      <w:r>
        <w:t>:</w:t>
      </w:r>
    </w:p>
    <w:p w14:paraId="2CA23CD1" w14:textId="77777777" w:rsidR="000A6D42" w:rsidRDefault="000A6D42" w:rsidP="000A6D42">
      <w:pPr>
        <w:pStyle w:val="TreAkapitu"/>
      </w:pPr>
    </w:p>
    <w:p w14:paraId="6703E7CE" w14:textId="1FDE6728" w:rsidR="000A6D42" w:rsidRPr="004E6F91" w:rsidRDefault="000A6D42" w:rsidP="000A6D42">
      <w:pPr>
        <w:pStyle w:val="Legenda"/>
        <w:rPr>
          <w:b w:val="0"/>
          <w:bCs w:val="0"/>
        </w:rPr>
      </w:pPr>
      <w:r w:rsidRPr="004E6F91">
        <w:rPr>
          <w:b w:val="0"/>
          <w:bCs w:val="0"/>
        </w:rPr>
        <w:lastRenderedPageBreak/>
        <w:t xml:space="preserve">Tabela </w:t>
      </w:r>
      <w:r w:rsidRPr="004E6F91">
        <w:rPr>
          <w:b w:val="0"/>
          <w:bCs w:val="0"/>
        </w:rPr>
        <w:fldChar w:fldCharType="begin"/>
      </w:r>
      <w:r w:rsidRPr="004E6F91">
        <w:rPr>
          <w:b w:val="0"/>
          <w:bCs w:val="0"/>
        </w:rPr>
        <w:instrText xml:space="preserve"> SEQ Tabela \* ARABIC </w:instrText>
      </w:r>
      <w:r w:rsidRPr="004E6F91">
        <w:rPr>
          <w:b w:val="0"/>
          <w:bCs w:val="0"/>
        </w:rPr>
        <w:fldChar w:fldCharType="separate"/>
      </w:r>
      <w:r w:rsidR="00B14963">
        <w:rPr>
          <w:b w:val="0"/>
          <w:bCs w:val="0"/>
          <w:noProof/>
        </w:rPr>
        <w:t>24</w:t>
      </w:r>
      <w:r w:rsidRPr="004E6F91">
        <w:rPr>
          <w:b w:val="0"/>
          <w:bCs w:val="0"/>
        </w:rPr>
        <w:fldChar w:fldCharType="end"/>
      </w:r>
      <w:r w:rsidRPr="004E6F91">
        <w:rPr>
          <w:b w:val="0"/>
          <w:bCs w:val="0"/>
        </w:rPr>
        <w:t xml:space="preserve">. Punkty </w:t>
      </w:r>
      <w:r w:rsidRPr="004E6F91">
        <w:rPr>
          <w:b w:val="0"/>
          <w:bCs w:val="0"/>
          <w:i/>
          <w:iCs/>
        </w:rPr>
        <w:t>rating</w:t>
      </w:r>
      <w:r w:rsidRPr="004E6F91">
        <w:rPr>
          <w:b w:val="0"/>
          <w:bCs w:val="0"/>
        </w:rPr>
        <w:t xml:space="preserve"> przyznane klasom</w:t>
      </w:r>
      <w:r>
        <w:rPr>
          <w:b w:val="0"/>
          <w:bCs w:val="0"/>
        </w:rPr>
        <w:br/>
      </w:r>
    </w:p>
    <w:tbl>
      <w:tblPr>
        <w:tblStyle w:val="Tabela-Siatka"/>
        <w:tblW w:w="0" w:type="auto"/>
        <w:jc w:val="center"/>
        <w:tblLayout w:type="fixed"/>
        <w:tblLook w:val="04A0" w:firstRow="1" w:lastRow="0" w:firstColumn="1" w:lastColumn="0" w:noHBand="0" w:noVBand="1"/>
      </w:tblPr>
      <w:tblGrid>
        <w:gridCol w:w="908"/>
        <w:gridCol w:w="484"/>
        <w:gridCol w:w="713"/>
        <w:gridCol w:w="713"/>
      </w:tblGrid>
      <w:tr w:rsidR="000A6D42" w14:paraId="141E9A64" w14:textId="77777777" w:rsidTr="00A35EF9">
        <w:trPr>
          <w:trHeight w:val="404"/>
          <w:jc w:val="center"/>
        </w:trPr>
        <w:tc>
          <w:tcPr>
            <w:tcW w:w="908" w:type="dxa"/>
            <w:shd w:val="clear" w:color="auto" w:fill="95B3D7" w:themeFill="accent1" w:themeFillTint="99"/>
          </w:tcPr>
          <w:p w14:paraId="1BE0A76D" w14:textId="77777777" w:rsidR="000A6D42" w:rsidRPr="000F4920" w:rsidRDefault="000A6D42" w:rsidP="00A35EF9">
            <w:pPr>
              <w:pStyle w:val="TreAkapitu"/>
              <w:ind w:firstLine="0"/>
              <w:jc w:val="center"/>
              <w:rPr>
                <w:b/>
                <w:bCs/>
              </w:rPr>
            </w:pPr>
            <w:r w:rsidRPr="000F4920">
              <w:rPr>
                <w:b/>
                <w:bCs/>
              </w:rPr>
              <w:t>Klasa</w:t>
            </w:r>
          </w:p>
        </w:tc>
        <w:tc>
          <w:tcPr>
            <w:tcW w:w="484" w:type="dxa"/>
            <w:shd w:val="clear" w:color="auto" w:fill="F2F2F2" w:themeFill="background1" w:themeFillShade="F2"/>
          </w:tcPr>
          <w:p w14:paraId="1483AF0E" w14:textId="417946F0" w:rsidR="000A6D42" w:rsidRDefault="00D76BC7" w:rsidP="00A35EF9">
            <w:pPr>
              <w:pStyle w:val="TreAkapitu"/>
              <w:ind w:firstLine="0"/>
              <w:jc w:val="center"/>
            </w:pPr>
            <w:r>
              <w:t>L</w:t>
            </w:r>
          </w:p>
        </w:tc>
        <w:tc>
          <w:tcPr>
            <w:tcW w:w="713" w:type="dxa"/>
            <w:shd w:val="clear" w:color="auto" w:fill="F2F2F2" w:themeFill="background1" w:themeFillShade="F2"/>
          </w:tcPr>
          <w:p w14:paraId="1ADF773E" w14:textId="647F5AA5" w:rsidR="000A6D42" w:rsidRDefault="00D76BC7" w:rsidP="00A35EF9">
            <w:pPr>
              <w:pStyle w:val="TreAkapitu"/>
              <w:ind w:firstLine="0"/>
              <w:jc w:val="center"/>
            </w:pPr>
            <w:r>
              <w:t>M</w:t>
            </w:r>
          </w:p>
        </w:tc>
        <w:tc>
          <w:tcPr>
            <w:tcW w:w="713" w:type="dxa"/>
            <w:shd w:val="clear" w:color="auto" w:fill="F2F2F2" w:themeFill="background1" w:themeFillShade="F2"/>
          </w:tcPr>
          <w:p w14:paraId="09EE401F" w14:textId="2143621D" w:rsidR="000A6D42" w:rsidRDefault="00D76BC7" w:rsidP="00A35EF9">
            <w:pPr>
              <w:pStyle w:val="TreAkapitu"/>
              <w:ind w:firstLine="0"/>
              <w:jc w:val="center"/>
            </w:pPr>
            <w:r>
              <w:t>U</w:t>
            </w:r>
          </w:p>
        </w:tc>
      </w:tr>
      <w:tr w:rsidR="000A6D42" w14:paraId="6A6051CF" w14:textId="77777777" w:rsidTr="00A35EF9">
        <w:trPr>
          <w:trHeight w:val="404"/>
          <w:jc w:val="center"/>
        </w:trPr>
        <w:tc>
          <w:tcPr>
            <w:tcW w:w="908" w:type="dxa"/>
            <w:shd w:val="clear" w:color="auto" w:fill="95B3D7" w:themeFill="accent1" w:themeFillTint="99"/>
          </w:tcPr>
          <w:p w14:paraId="7515997C" w14:textId="77777777" w:rsidR="000A6D42" w:rsidRPr="000F4920" w:rsidRDefault="000A6D42" w:rsidP="00A35EF9">
            <w:pPr>
              <w:pStyle w:val="TreAkapitu"/>
              <w:ind w:firstLine="0"/>
              <w:jc w:val="center"/>
              <w:rPr>
                <w:b/>
                <w:bCs/>
              </w:rPr>
            </w:pPr>
            <w:r w:rsidRPr="000F4920">
              <w:rPr>
                <w:b/>
                <w:bCs/>
                <w:i/>
                <w:iCs/>
              </w:rPr>
              <w:t>Rating</w:t>
            </w:r>
          </w:p>
        </w:tc>
        <w:tc>
          <w:tcPr>
            <w:tcW w:w="484" w:type="dxa"/>
            <w:shd w:val="clear" w:color="auto" w:fill="F2F2F2" w:themeFill="background1" w:themeFillShade="F2"/>
          </w:tcPr>
          <w:p w14:paraId="58AE1BDD" w14:textId="77777777" w:rsidR="000A6D42" w:rsidRDefault="000A6D42" w:rsidP="00A35EF9">
            <w:pPr>
              <w:pStyle w:val="TreAkapitu"/>
              <w:ind w:firstLine="0"/>
              <w:jc w:val="center"/>
            </w:pPr>
            <w:r>
              <w:t>30</w:t>
            </w:r>
          </w:p>
        </w:tc>
        <w:tc>
          <w:tcPr>
            <w:tcW w:w="713" w:type="dxa"/>
            <w:shd w:val="clear" w:color="auto" w:fill="F2F2F2" w:themeFill="background1" w:themeFillShade="F2"/>
          </w:tcPr>
          <w:p w14:paraId="2A6FC3D4" w14:textId="77777777" w:rsidR="000A6D42" w:rsidRDefault="000A6D42" w:rsidP="00A35EF9">
            <w:pPr>
              <w:pStyle w:val="TreAkapitu"/>
              <w:ind w:firstLine="0"/>
              <w:jc w:val="center"/>
            </w:pPr>
            <w:r>
              <w:t>100</w:t>
            </w:r>
          </w:p>
        </w:tc>
        <w:tc>
          <w:tcPr>
            <w:tcW w:w="713" w:type="dxa"/>
            <w:shd w:val="clear" w:color="auto" w:fill="F2F2F2" w:themeFill="background1" w:themeFillShade="F2"/>
          </w:tcPr>
          <w:p w14:paraId="1CB86DFD" w14:textId="77777777" w:rsidR="000A6D42" w:rsidRDefault="000A6D42" w:rsidP="00A35EF9">
            <w:pPr>
              <w:pStyle w:val="TreAkapitu"/>
              <w:ind w:firstLine="0"/>
              <w:jc w:val="center"/>
            </w:pPr>
            <w:r>
              <w:t>150</w:t>
            </w:r>
          </w:p>
        </w:tc>
      </w:tr>
    </w:tbl>
    <w:p w14:paraId="0C2F564F" w14:textId="77777777" w:rsidR="000A6D42" w:rsidRPr="00AA79E2" w:rsidRDefault="000A6D42" w:rsidP="000A6D42">
      <w:pPr>
        <w:pStyle w:val="TreAkapitu"/>
      </w:pPr>
      <w:r>
        <w:tab/>
      </w:r>
      <w:r>
        <w:tab/>
      </w:r>
      <w:r w:rsidRPr="00143E28">
        <w:rPr>
          <w:sz w:val="20"/>
          <w:szCs w:val="16"/>
        </w:rPr>
        <w:t>źródło: opracowanie własne</w:t>
      </w:r>
    </w:p>
    <w:p w14:paraId="7F113E39" w14:textId="60A834CE" w:rsidR="00AE6460" w:rsidRPr="005E1210" w:rsidRDefault="00AE6460" w:rsidP="005E1210">
      <w:pPr>
        <w:pStyle w:val="TreAkapitu"/>
      </w:pPr>
      <w:r>
        <w:t>Algorytm działa na zasadzie wykorzystania drzewa decyzyjnego</w:t>
      </w:r>
      <w:r w:rsidR="001339F4">
        <w:t>…</w:t>
      </w:r>
      <w:r>
        <w:t xml:space="preserve"> </w:t>
      </w:r>
      <w:r w:rsidR="00DD7E20">
        <w:t>#TODO</w:t>
      </w:r>
    </w:p>
    <w:p w14:paraId="56B3EBB8" w14:textId="6F4DBE68" w:rsidR="000B55AD" w:rsidRDefault="00126431" w:rsidP="00ED5F48">
      <w:pPr>
        <w:pStyle w:val="Nagwek2"/>
      </w:pPr>
      <w:bookmarkStart w:id="306" w:name="_Toc8601667"/>
      <w:bookmarkStart w:id="307" w:name="_Toc91668355"/>
      <w:r w:rsidRPr="00CB1632">
        <w:t>Wnioski</w:t>
      </w:r>
      <w:bookmarkEnd w:id="306"/>
      <w:bookmarkEnd w:id="307"/>
    </w:p>
    <w:p w14:paraId="5E05C2B8" w14:textId="2173F451" w:rsidR="00BD30F0" w:rsidRDefault="003B161E" w:rsidP="00BD30F0">
      <w:pPr>
        <w:pStyle w:val="TreAkapitu"/>
      </w:pPr>
      <w:r>
        <w:t>W tym rozdziale dokonano podziału systemu na warstwy,</w:t>
      </w:r>
      <w:r w:rsidR="00732DEB">
        <w:t xml:space="preserve"> zawierające pewne komponenty, które realizują odmienne zadania. </w:t>
      </w:r>
      <w:r w:rsidR="009C0681">
        <w:t xml:space="preserve">Zostały przedstawione zarówno interfejsy oparte na  </w:t>
      </w:r>
      <w:r w:rsidR="009C0681" w:rsidRPr="00DE46D7">
        <w:rPr>
          <w:i/>
          <w:iCs/>
        </w:rPr>
        <w:t xml:space="preserve">Hyperledger </w:t>
      </w:r>
      <w:proofErr w:type="spellStart"/>
      <w:r w:rsidR="009C0681" w:rsidRPr="00DE46D7">
        <w:rPr>
          <w:i/>
          <w:iCs/>
        </w:rPr>
        <w:t>Fabric</w:t>
      </w:r>
      <w:proofErr w:type="spellEnd"/>
      <w:r w:rsidR="009C0681">
        <w:t xml:space="preserve"> jak i </w:t>
      </w:r>
      <w:r w:rsidR="009C0681" w:rsidRPr="00DE46D7">
        <w:rPr>
          <w:i/>
          <w:iCs/>
        </w:rPr>
        <w:t xml:space="preserve">Meta </w:t>
      </w:r>
      <w:r w:rsidR="00DE46D7" w:rsidRPr="00DE46D7">
        <w:rPr>
          <w:i/>
          <w:iCs/>
        </w:rPr>
        <w:t xml:space="preserve">for </w:t>
      </w:r>
      <w:r w:rsidR="009C0681" w:rsidRPr="00DE46D7">
        <w:rPr>
          <w:i/>
          <w:iCs/>
        </w:rPr>
        <w:t>Developers</w:t>
      </w:r>
      <w:r w:rsidR="00EC24C8">
        <w:t xml:space="preserve">. Bezpieczeństwo systemu zostało zapewnione poprzez zastosowanie licznych mechanizmów zabezpieczenia dotyczących procesu transakcji (szyfrowanie, </w:t>
      </w:r>
      <w:r w:rsidR="00EC24C8" w:rsidRPr="00EC24C8">
        <w:rPr>
          <w:i/>
          <w:iCs/>
        </w:rPr>
        <w:t xml:space="preserve">smart </w:t>
      </w:r>
      <w:proofErr w:type="spellStart"/>
      <w:r w:rsidR="00EC24C8" w:rsidRPr="00EC24C8">
        <w:rPr>
          <w:i/>
          <w:iCs/>
        </w:rPr>
        <w:t>contract</w:t>
      </w:r>
      <w:proofErr w:type="spellEnd"/>
      <w:r w:rsidR="00EC24C8">
        <w:t xml:space="preserve">, konsensus, polityka prywatności) oraz logowania. Przedstawiono sposób przechowywania danych w systemie. </w:t>
      </w:r>
      <w:r w:rsidR="00BD3A2E">
        <w:t>Zdefiniowano</w:t>
      </w:r>
      <w:r w:rsidR="00EC24C8">
        <w:t xml:space="preserve"> model struktury danych</w:t>
      </w:r>
      <w:r w:rsidR="00BD3A2E">
        <w:t xml:space="preserve"> oraz jego podział. </w:t>
      </w:r>
      <w:r w:rsidR="00690BF2">
        <w:t xml:space="preserve">Na koniec zostało przedstawione, w jaki sposób przebiega transakcja oraz jak odbywają się weryfikację za pomocą mediów społecznościowych. </w:t>
      </w:r>
    </w:p>
    <w:p w14:paraId="4D3B2F9A" w14:textId="5D8AF189" w:rsidR="00BD30F0" w:rsidRDefault="00BD30F0" w:rsidP="00BD30F0">
      <w:pPr>
        <w:pStyle w:val="TreAkapitu"/>
      </w:pPr>
    </w:p>
    <w:p w14:paraId="3660F0A2" w14:textId="741C3A1E" w:rsidR="00BD30F0" w:rsidRDefault="00BD30F0" w:rsidP="00BD30F0">
      <w:pPr>
        <w:pStyle w:val="TreAkapitu"/>
      </w:pPr>
    </w:p>
    <w:p w14:paraId="79EE9704" w14:textId="4ABCD4C7" w:rsidR="00BD30F0" w:rsidRDefault="00BD30F0" w:rsidP="00BD30F0">
      <w:pPr>
        <w:pStyle w:val="TreAkapitu"/>
      </w:pPr>
    </w:p>
    <w:p w14:paraId="493BBB85" w14:textId="1F47DB16" w:rsidR="00BD30F0" w:rsidRDefault="00BD30F0" w:rsidP="00BD30F0">
      <w:pPr>
        <w:pStyle w:val="TreAkapitu"/>
      </w:pPr>
    </w:p>
    <w:p w14:paraId="22ACA88C" w14:textId="5B7ECA81" w:rsidR="00BD30F0" w:rsidRDefault="00BD30F0" w:rsidP="00BD30F0">
      <w:pPr>
        <w:pStyle w:val="TreAkapitu"/>
      </w:pPr>
    </w:p>
    <w:p w14:paraId="2A2BAB14" w14:textId="6F5DF67D" w:rsidR="00BD30F0" w:rsidRDefault="00BD30F0" w:rsidP="00BD30F0">
      <w:pPr>
        <w:pStyle w:val="TreAkapitu"/>
      </w:pPr>
    </w:p>
    <w:p w14:paraId="02C5FF8B" w14:textId="12FEDDFF" w:rsidR="00BD30F0" w:rsidRDefault="00BD30F0" w:rsidP="00BD30F0">
      <w:pPr>
        <w:pStyle w:val="TreAkapitu"/>
      </w:pPr>
    </w:p>
    <w:p w14:paraId="56972D79" w14:textId="11E76344" w:rsidR="00BD30F0" w:rsidRDefault="00BD30F0" w:rsidP="00BD30F0">
      <w:pPr>
        <w:pStyle w:val="TreAkapitu"/>
      </w:pPr>
    </w:p>
    <w:p w14:paraId="74D7D87B" w14:textId="1798CA0B" w:rsidR="008D34B3" w:rsidRDefault="008D34B3" w:rsidP="00BD30F0">
      <w:pPr>
        <w:pStyle w:val="TreAkapitu"/>
      </w:pPr>
    </w:p>
    <w:p w14:paraId="5B8BB613" w14:textId="0DA2DE5E" w:rsidR="008D34B3" w:rsidRDefault="008D34B3" w:rsidP="00BD30F0">
      <w:pPr>
        <w:pStyle w:val="TreAkapitu"/>
      </w:pPr>
    </w:p>
    <w:p w14:paraId="3C3978EA" w14:textId="7C5842DD" w:rsidR="008D34B3" w:rsidRDefault="008D34B3" w:rsidP="00BD30F0">
      <w:pPr>
        <w:pStyle w:val="TreAkapitu"/>
      </w:pPr>
    </w:p>
    <w:p w14:paraId="610A2214" w14:textId="3DF6E1E3" w:rsidR="008D34B3" w:rsidRDefault="008D34B3" w:rsidP="00BD30F0">
      <w:pPr>
        <w:pStyle w:val="TreAkapitu"/>
      </w:pPr>
    </w:p>
    <w:p w14:paraId="4344972F" w14:textId="33BDF8F9" w:rsidR="008D34B3" w:rsidRDefault="008D34B3" w:rsidP="00BD30F0">
      <w:pPr>
        <w:pStyle w:val="TreAkapitu"/>
      </w:pPr>
    </w:p>
    <w:p w14:paraId="1A053616" w14:textId="2E585437" w:rsidR="008D34B3" w:rsidRDefault="008D34B3" w:rsidP="00BD30F0">
      <w:pPr>
        <w:pStyle w:val="TreAkapitu"/>
      </w:pPr>
    </w:p>
    <w:p w14:paraId="0DA388CB" w14:textId="6C79C332" w:rsidR="008D34B3" w:rsidRDefault="008D34B3" w:rsidP="00BD30F0">
      <w:pPr>
        <w:pStyle w:val="TreAkapitu"/>
      </w:pPr>
    </w:p>
    <w:p w14:paraId="1642536C" w14:textId="752A9B0D" w:rsidR="008D34B3" w:rsidRDefault="008D34B3" w:rsidP="00BD30F0">
      <w:pPr>
        <w:pStyle w:val="TreAkapitu"/>
      </w:pPr>
    </w:p>
    <w:p w14:paraId="01E79A6A" w14:textId="706702C1" w:rsidR="005E1210" w:rsidRDefault="005E1210" w:rsidP="001339F4">
      <w:pPr>
        <w:pStyle w:val="TreAkapitu"/>
        <w:ind w:firstLine="0"/>
      </w:pPr>
    </w:p>
    <w:p w14:paraId="3AE18BDE" w14:textId="77777777" w:rsidR="0095273F" w:rsidRPr="00BD30F0" w:rsidRDefault="0095273F" w:rsidP="001339F4">
      <w:pPr>
        <w:pStyle w:val="TreAkapitu"/>
        <w:ind w:firstLine="0"/>
      </w:pPr>
    </w:p>
    <w:p w14:paraId="240F917D" w14:textId="77777777" w:rsidR="00126431" w:rsidRDefault="005D2C07" w:rsidP="00D340D5">
      <w:pPr>
        <w:pStyle w:val="Nagwek1"/>
      </w:pPr>
      <w:bookmarkStart w:id="308" w:name="_Toc8601668"/>
      <w:bookmarkStart w:id="309" w:name="_Toc91668356"/>
      <w:r>
        <w:lastRenderedPageBreak/>
        <w:t>IMPLEMENT</w:t>
      </w:r>
      <w:r w:rsidR="00126431">
        <w:t>a</w:t>
      </w:r>
      <w:r>
        <w:t>CJA</w:t>
      </w:r>
      <w:r w:rsidR="00E43768">
        <w:t xml:space="preserve"> </w:t>
      </w:r>
      <w:r w:rsidR="0037169F">
        <w:t xml:space="preserve">I TESTY </w:t>
      </w:r>
      <w:r w:rsidR="00E43768">
        <w:t>systemu informatycznego</w:t>
      </w:r>
      <w:bookmarkEnd w:id="308"/>
      <w:bookmarkEnd w:id="309"/>
    </w:p>
    <w:p w14:paraId="044D3FEE" w14:textId="339E9DA6" w:rsidR="00126431" w:rsidRDefault="00126431" w:rsidP="00D340D5">
      <w:pPr>
        <w:pStyle w:val="Nagwek2"/>
      </w:pPr>
      <w:bookmarkStart w:id="310" w:name="_Toc8601669"/>
      <w:bookmarkStart w:id="311" w:name="_Toc91668357"/>
      <w:r w:rsidRPr="00327C91">
        <w:t>Wprowadzenie</w:t>
      </w:r>
      <w:bookmarkEnd w:id="310"/>
      <w:bookmarkEnd w:id="311"/>
    </w:p>
    <w:p w14:paraId="6712B355" w14:textId="7FD478EF" w:rsidR="003765BB" w:rsidRPr="003765BB" w:rsidRDefault="003765BB" w:rsidP="003765BB">
      <w:pPr>
        <w:pStyle w:val="TreAkapitu"/>
      </w:pPr>
      <w:r>
        <w:t xml:space="preserve">W </w:t>
      </w:r>
      <w:r w:rsidR="006E7AEE">
        <w:t>niniejszym rozdziale</w:t>
      </w:r>
      <w:r>
        <w:t xml:space="preserve"> </w:t>
      </w:r>
      <w:r w:rsidR="004B2BDD">
        <w:t xml:space="preserve">został opisany </w:t>
      </w:r>
      <w:r w:rsidR="003728C6">
        <w:t>jeden z etapów cyklu</w:t>
      </w:r>
      <w:r w:rsidR="00972F2E">
        <w:t xml:space="preserve"> życia systemu, polegający na procesie tworzenia kodu źródłowego</w:t>
      </w:r>
      <w:r w:rsidR="00356630">
        <w:t xml:space="preserve"> w konkretnym środowisku programistycznym</w:t>
      </w:r>
      <w:r w:rsidR="00972F2E">
        <w:t xml:space="preserve">, dostosowaniu oprogramowania do postawionych wymagań oraz uruchomieniu </w:t>
      </w:r>
      <w:r w:rsidR="00912556">
        <w:t>systemu informatycznego</w:t>
      </w:r>
      <w:r w:rsidR="004B2BDD">
        <w:t>. O</w:t>
      </w:r>
      <w:r w:rsidR="004D5803">
        <w:t>pis systemu zdefiniowany w poprzednich rozdziałach został przekształcony na obiek</w:t>
      </w:r>
      <w:r w:rsidR="003817E1">
        <w:t>t fizyczny</w:t>
      </w:r>
      <w:r w:rsidR="00195172">
        <w:t>,</w:t>
      </w:r>
      <w:r w:rsidR="003817E1">
        <w:t xml:space="preserve"> jakim jest system informatyczny.</w:t>
      </w:r>
      <w:r w:rsidR="004D5803">
        <w:t xml:space="preserve"> </w:t>
      </w:r>
      <w:r w:rsidR="00AB5CEA">
        <w:t xml:space="preserve">Implementacja ma na celu przeprowadzenie wdrożenia oraz integracje systemu z procesami zachodzącymi w </w:t>
      </w:r>
      <w:r w:rsidR="00F24FFF">
        <w:t>organizacji</w:t>
      </w:r>
      <w:r w:rsidR="00AB5CEA">
        <w:t xml:space="preserve">. </w:t>
      </w:r>
      <w:r w:rsidR="00F50552">
        <w:t>Ponadto z</w:t>
      </w:r>
      <w:r w:rsidR="008140C2">
        <w:t xml:space="preserve">ostały przeprowadzone również testy </w:t>
      </w:r>
      <w:r w:rsidR="00BA7D32">
        <w:t>w celu weryfikacji poprawności działania</w:t>
      </w:r>
      <w:r w:rsidR="00BA7D32" w:rsidRPr="00BA7D32">
        <w:t xml:space="preserve"> </w:t>
      </w:r>
      <w:r w:rsidR="00BA7D32">
        <w:t>systemu informatycznego</w:t>
      </w:r>
      <w:r w:rsidR="008C3B03">
        <w:t>.</w:t>
      </w:r>
    </w:p>
    <w:p w14:paraId="229A46EF" w14:textId="7E95BA5E" w:rsidR="00126431" w:rsidRDefault="00E014FE" w:rsidP="00D340D5">
      <w:pPr>
        <w:pStyle w:val="Nagwek2"/>
      </w:pPr>
      <w:bookmarkStart w:id="312" w:name="_Toc8601670"/>
      <w:bookmarkStart w:id="313" w:name="_Toc91668358"/>
      <w:r>
        <w:t>Charakterystyka ś</w:t>
      </w:r>
      <w:r w:rsidR="006C2129">
        <w:t>rodowisk</w:t>
      </w:r>
      <w:r>
        <w:t>a</w:t>
      </w:r>
      <w:r w:rsidR="006C2129">
        <w:t xml:space="preserve"> wytwórcze</w:t>
      </w:r>
      <w:r>
        <w:t>go</w:t>
      </w:r>
      <w:bookmarkEnd w:id="312"/>
      <w:bookmarkEnd w:id="313"/>
    </w:p>
    <w:p w14:paraId="511BB23E" w14:textId="771EC892" w:rsidR="007D66E0" w:rsidRPr="00E94B2C" w:rsidRDefault="00B369F1" w:rsidP="007D66E0">
      <w:pPr>
        <w:pStyle w:val="TreAkapitu"/>
      </w:pPr>
      <w:r>
        <w:t>Na ś</w:t>
      </w:r>
      <w:r w:rsidR="007D66E0">
        <w:t xml:space="preserve">rodowisko wytwórcze </w:t>
      </w:r>
      <w:r>
        <w:t>składa się</w:t>
      </w:r>
      <w:r w:rsidR="007D66E0">
        <w:t xml:space="preserve"> zbiór narzędzi</w:t>
      </w:r>
      <w:r>
        <w:t>, języków programowania, baz danych, bibliotek itd.</w:t>
      </w:r>
      <w:r w:rsidR="007D66E0">
        <w:t xml:space="preserve"> </w:t>
      </w:r>
      <w:r w:rsidR="004E7FF1">
        <w:t>w</w:t>
      </w:r>
      <w:r w:rsidR="002B6F20">
        <w:t xml:space="preserve">ykorzystanych </w:t>
      </w:r>
      <w:r w:rsidR="007D66E0">
        <w:t xml:space="preserve"> do wytwarzania oprogramowania</w:t>
      </w:r>
      <w:r w:rsidR="008B023E">
        <w:t xml:space="preserve">. </w:t>
      </w:r>
      <w:r w:rsidR="00F57976">
        <w:t>Podczas tego procesu s</w:t>
      </w:r>
      <w:r w:rsidR="008B023E">
        <w:t xml:space="preserve">korzystano </w:t>
      </w:r>
      <w:r w:rsidR="00F57976">
        <w:t>wyłącznie</w:t>
      </w:r>
      <w:r w:rsidR="008B023E">
        <w:t xml:space="preserve"> z oprogramowania typu </w:t>
      </w:r>
      <w:r w:rsidR="008B023E">
        <w:rPr>
          <w:i/>
          <w:iCs/>
        </w:rPr>
        <w:t xml:space="preserve">open </w:t>
      </w:r>
      <w:proofErr w:type="spellStart"/>
      <w:r w:rsidR="008B023E">
        <w:rPr>
          <w:i/>
          <w:iCs/>
        </w:rPr>
        <w:t>source</w:t>
      </w:r>
      <w:proofErr w:type="spellEnd"/>
      <w:r w:rsidR="008B023E">
        <w:t xml:space="preserve">. Główną część środowiska wytwórczego stanowi platforma </w:t>
      </w:r>
      <w:r w:rsidR="008B023E" w:rsidRPr="008B023E">
        <w:rPr>
          <w:i/>
          <w:iCs/>
        </w:rPr>
        <w:t xml:space="preserve">Hyperledger </w:t>
      </w:r>
      <w:proofErr w:type="spellStart"/>
      <w:r w:rsidR="008B023E" w:rsidRPr="008B023E">
        <w:rPr>
          <w:i/>
          <w:iCs/>
        </w:rPr>
        <w:t>Fabric</w:t>
      </w:r>
      <w:proofErr w:type="spellEnd"/>
      <w:r w:rsidR="008B023E">
        <w:t xml:space="preserve"> oraz </w:t>
      </w:r>
      <w:r w:rsidR="00D10C31">
        <w:t xml:space="preserve">technologie, </w:t>
      </w:r>
      <w:r w:rsidR="00503E22">
        <w:t xml:space="preserve">przez nią </w:t>
      </w:r>
      <w:r w:rsidR="00D10C31">
        <w:t>wykorz</w:t>
      </w:r>
      <w:r w:rsidR="00503E22">
        <w:t>ystywane</w:t>
      </w:r>
      <w:r w:rsidR="00D10C31">
        <w:t xml:space="preserve"> (</w:t>
      </w:r>
      <w:r w:rsidR="00D10C31" w:rsidRPr="002629E9">
        <w:rPr>
          <w:i/>
          <w:iCs/>
        </w:rPr>
        <w:t>Java</w:t>
      </w:r>
      <w:r w:rsidR="00D10C31">
        <w:t>,</w:t>
      </w:r>
      <w:r w:rsidR="00BA7D32">
        <w:t xml:space="preserve"> </w:t>
      </w:r>
      <w:proofErr w:type="spellStart"/>
      <w:r w:rsidR="00D10C31" w:rsidRPr="002629E9">
        <w:rPr>
          <w:i/>
          <w:iCs/>
        </w:rPr>
        <w:t>CouchDB</w:t>
      </w:r>
      <w:proofErr w:type="spellEnd"/>
      <w:r w:rsidR="00D10C31">
        <w:t>)</w:t>
      </w:r>
      <w:r w:rsidR="008B023E">
        <w:t>.</w:t>
      </w:r>
      <w:r w:rsidR="00A7033F">
        <w:t xml:space="preserve"> Za </w:t>
      </w:r>
      <w:r w:rsidR="00A7033F" w:rsidRPr="00A7033F">
        <w:t xml:space="preserve">konteneryzacje </w:t>
      </w:r>
      <w:r w:rsidR="00A7033F">
        <w:t xml:space="preserve">sieci odpowiada </w:t>
      </w:r>
      <w:r w:rsidR="00A7033F">
        <w:rPr>
          <w:i/>
          <w:iCs/>
        </w:rPr>
        <w:t>Docker</w:t>
      </w:r>
      <w:r w:rsidR="00A7033F">
        <w:t>.</w:t>
      </w:r>
      <w:r w:rsidR="00E94B2C">
        <w:t xml:space="preserve"> </w:t>
      </w:r>
      <w:r w:rsidR="008B023E">
        <w:t xml:space="preserve">W </w:t>
      </w:r>
      <w:r w:rsidR="001D353D">
        <w:t xml:space="preserve">celu </w:t>
      </w:r>
      <w:r w:rsidR="00914076">
        <w:t>integracji</w:t>
      </w:r>
      <w:r w:rsidR="001D353D">
        <w:t xml:space="preserve"> mediów społecznościowych </w:t>
      </w:r>
      <w:r w:rsidR="00914076">
        <w:t>z</w:t>
      </w:r>
      <w:r w:rsidR="001D353D">
        <w:t xml:space="preserve"> system</w:t>
      </w:r>
      <w:r w:rsidR="00914076">
        <w:t>em</w:t>
      </w:r>
      <w:r w:rsidR="001D353D">
        <w:t xml:space="preserve"> skorzystano z narzędzia </w:t>
      </w:r>
      <w:r w:rsidR="001D353D" w:rsidRPr="001D353D">
        <w:rPr>
          <w:i/>
          <w:iCs/>
        </w:rPr>
        <w:t>Meta for Developers</w:t>
      </w:r>
      <w:r w:rsidR="001D353D">
        <w:t>.</w:t>
      </w:r>
      <w:r w:rsidR="00571785">
        <w:t xml:space="preserve"> Cały p</w:t>
      </w:r>
      <w:r w:rsidR="00E94B2C">
        <w:t xml:space="preserve">roces wytwarzania oprogramowania </w:t>
      </w:r>
      <w:r w:rsidR="006B60EC">
        <w:t>został</w:t>
      </w:r>
      <w:r w:rsidR="00E94B2C">
        <w:t xml:space="preserve"> kontrolowany poprzez system </w:t>
      </w:r>
      <w:r w:rsidR="00E94B2C">
        <w:rPr>
          <w:i/>
          <w:iCs/>
        </w:rPr>
        <w:t>Git</w:t>
      </w:r>
      <w:r w:rsidR="00653862">
        <w:t>.</w:t>
      </w:r>
    </w:p>
    <w:p w14:paraId="19368983" w14:textId="3B013A1E" w:rsidR="00673F25" w:rsidRDefault="006C2129" w:rsidP="00462676">
      <w:pPr>
        <w:pStyle w:val="Nagwek3"/>
      </w:pPr>
      <w:bookmarkStart w:id="314" w:name="_Toc8601671"/>
      <w:bookmarkStart w:id="315" w:name="_Toc91668359"/>
      <w:r>
        <w:t xml:space="preserve">Narzędzia </w:t>
      </w:r>
      <w:r w:rsidR="000F6316">
        <w:t xml:space="preserve">/ środowisko </w:t>
      </w:r>
      <w:r>
        <w:t>programistyczne</w:t>
      </w:r>
      <w:bookmarkEnd w:id="314"/>
      <w:bookmarkEnd w:id="315"/>
    </w:p>
    <w:p w14:paraId="4726D563" w14:textId="20A716EB" w:rsidR="00BD30F0" w:rsidRDefault="00BD30F0" w:rsidP="00BD30F0">
      <w:pPr>
        <w:pStyle w:val="TreAkapitu"/>
        <w:ind w:left="709" w:firstLine="0"/>
        <w:jc w:val="center"/>
      </w:pPr>
      <w:r>
        <w:rPr>
          <w:noProof/>
        </w:rPr>
        <w:drawing>
          <wp:inline distT="0" distB="0" distL="0" distR="0" wp14:anchorId="45270552" wp14:editId="24618944">
            <wp:extent cx="3832858" cy="1440180"/>
            <wp:effectExtent l="0" t="0" r="0" b="7620"/>
            <wp:docPr id="195" name="Obraz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8">
                      <a:extLst>
                        <a:ext uri="{28A0092B-C50C-407E-A947-70E740481C1C}">
                          <a14:useLocalDpi xmlns:a14="http://schemas.microsoft.com/office/drawing/2010/main" val="0"/>
                        </a:ext>
                      </a:extLst>
                    </a:blip>
                    <a:srcRect t="16667" r="-1412" b="32527"/>
                    <a:stretch/>
                  </pic:blipFill>
                  <pic:spPr bwMode="auto">
                    <a:xfrm>
                      <a:off x="0" y="0"/>
                      <a:ext cx="3872816" cy="1455194"/>
                    </a:xfrm>
                    <a:prstGeom prst="rect">
                      <a:avLst/>
                    </a:prstGeom>
                    <a:noFill/>
                    <a:ln>
                      <a:noFill/>
                    </a:ln>
                    <a:extLst>
                      <a:ext uri="{53640926-AAD7-44D8-BBD7-CCE9431645EC}">
                        <a14:shadowObscured xmlns:a14="http://schemas.microsoft.com/office/drawing/2010/main"/>
                      </a:ext>
                    </a:extLst>
                  </pic:spPr>
                </pic:pic>
              </a:graphicData>
            </a:graphic>
          </wp:inline>
        </w:drawing>
      </w:r>
    </w:p>
    <w:p w14:paraId="453D0891" w14:textId="42950C69" w:rsidR="005F701C" w:rsidRDefault="00B457CB" w:rsidP="009C08C8">
      <w:pPr>
        <w:pStyle w:val="TreAkapitu"/>
      </w:pPr>
      <w:r w:rsidRPr="001339F4">
        <w:rPr>
          <w:b/>
          <w:bCs/>
        </w:rPr>
        <w:t>H</w:t>
      </w:r>
      <w:r w:rsidR="00564B38" w:rsidRPr="001339F4">
        <w:rPr>
          <w:b/>
          <w:bCs/>
        </w:rPr>
        <w:t xml:space="preserve">yperledger </w:t>
      </w:r>
      <w:proofErr w:type="spellStart"/>
      <w:r w:rsidR="00564B38" w:rsidRPr="001339F4">
        <w:rPr>
          <w:b/>
          <w:bCs/>
        </w:rPr>
        <w:t>Fabric</w:t>
      </w:r>
      <w:proofErr w:type="spellEnd"/>
      <w:r w:rsidR="00564B38">
        <w:t xml:space="preserve"> jest to platforma typu </w:t>
      </w:r>
      <w:r w:rsidR="00564B38" w:rsidRPr="00564B38">
        <w:rPr>
          <w:i/>
          <w:iCs/>
        </w:rPr>
        <w:t>open</w:t>
      </w:r>
      <w:r w:rsidR="009C4734">
        <w:rPr>
          <w:i/>
          <w:iCs/>
        </w:rPr>
        <w:t xml:space="preserve"> </w:t>
      </w:r>
      <w:proofErr w:type="spellStart"/>
      <w:r w:rsidR="00564B38" w:rsidRPr="00564B38">
        <w:rPr>
          <w:i/>
          <w:iCs/>
        </w:rPr>
        <w:t>source</w:t>
      </w:r>
      <w:proofErr w:type="spellEnd"/>
      <w:r w:rsidR="00BF6E4A">
        <w:t xml:space="preserve"> prowadzona przez Linux Foundation</w:t>
      </w:r>
      <w:r w:rsidR="007034B9">
        <w:t>, która</w:t>
      </w:r>
      <w:r w:rsidR="00564B38">
        <w:t xml:space="preserve"> obsługuj</w:t>
      </w:r>
      <w:r w:rsidR="007034B9">
        <w:t>e</w:t>
      </w:r>
      <w:r w:rsidR="00564B38">
        <w:t xml:space="preserve"> technologię rozproszonego rejestru (ang. </w:t>
      </w:r>
      <w:r w:rsidR="00564B38" w:rsidRPr="00564B38">
        <w:rPr>
          <w:i/>
          <w:iCs/>
        </w:rPr>
        <w:t xml:space="preserve">Distributed </w:t>
      </w:r>
      <w:proofErr w:type="spellStart"/>
      <w:r w:rsidR="00564B38" w:rsidRPr="00564B38">
        <w:rPr>
          <w:i/>
          <w:iCs/>
        </w:rPr>
        <w:t>Ledger</w:t>
      </w:r>
      <w:proofErr w:type="spellEnd"/>
      <w:r w:rsidR="00564B38" w:rsidRPr="00564B38">
        <w:rPr>
          <w:i/>
          <w:iCs/>
        </w:rPr>
        <w:t xml:space="preserve"> Technology, DLT</w:t>
      </w:r>
      <w:r w:rsidR="00564B38">
        <w:t>)</w:t>
      </w:r>
      <w:r w:rsidR="00BF6E4A">
        <w:t xml:space="preserve">. </w:t>
      </w:r>
      <w:r w:rsidR="0022431F">
        <w:t xml:space="preserve">Została wyposażona w zaawansowane mechanizmy kontroli ochrony prywatności. </w:t>
      </w:r>
      <w:r w:rsidR="0022431F">
        <w:rPr>
          <w:i/>
          <w:iCs/>
        </w:rPr>
        <w:t>B</w:t>
      </w:r>
      <w:r w:rsidR="00F1021C" w:rsidRPr="00F1021C">
        <w:rPr>
          <w:i/>
          <w:iCs/>
        </w:rPr>
        <w:t>lockchain</w:t>
      </w:r>
      <w:r w:rsidR="00EE3F35">
        <w:rPr>
          <w:i/>
          <w:iCs/>
        </w:rPr>
        <w:t xml:space="preserve"> </w:t>
      </w:r>
      <w:r w:rsidR="00EE3F35">
        <w:t>zbudowan</w:t>
      </w:r>
      <w:r w:rsidR="0022431F">
        <w:t>y</w:t>
      </w:r>
      <w:r w:rsidR="00EE3F35">
        <w:t xml:space="preserve"> poprzez Hyperledger</w:t>
      </w:r>
      <w:r w:rsidR="0022431F">
        <w:t xml:space="preserve"> </w:t>
      </w:r>
      <w:proofErr w:type="spellStart"/>
      <w:r w:rsidR="00EE3F35">
        <w:t>Fabric</w:t>
      </w:r>
      <w:proofErr w:type="spellEnd"/>
      <w:r w:rsidR="00F1021C">
        <w:t xml:space="preserve"> </w:t>
      </w:r>
      <w:r w:rsidR="0022431F">
        <w:t>jest siecią z uprawnieniami</w:t>
      </w:r>
      <w:r w:rsidR="00EE3F35">
        <w:t>,</w:t>
      </w:r>
      <w:r w:rsidR="009C08C8">
        <w:t xml:space="preserve"> </w:t>
      </w:r>
      <w:r w:rsidR="00EE3F35">
        <w:t>co oznacza, iż</w:t>
      </w:r>
      <w:r w:rsidR="0022431F">
        <w:t xml:space="preserve"> jej użytkownicy mogą współużytkować jedynie te dane, do których mają </w:t>
      </w:r>
      <w:r w:rsidR="0022431F">
        <w:lastRenderedPageBreak/>
        <w:t xml:space="preserve">zapewniony dostęp. </w:t>
      </w:r>
      <w:r w:rsidR="00BF6E4A">
        <w:t>Modułowa</w:t>
      </w:r>
      <w:r w:rsidR="00E8403F">
        <w:t xml:space="preserve"> i konfigur</w:t>
      </w:r>
      <w:r w:rsidR="003A3699">
        <w:t>owalna</w:t>
      </w:r>
      <w:r w:rsidR="00BF6E4A">
        <w:t xml:space="preserve"> architektura korzysta z gotowych komponentów,</w:t>
      </w:r>
      <w:r w:rsidR="00E8403F">
        <w:t xml:space="preserve"> zapewniając innowacyjność oraz wszechstronność, </w:t>
      </w:r>
      <w:r w:rsidR="00BF6E4A">
        <w:t xml:space="preserve"> co przekłada się na szerokie możliwości zastosowań.</w:t>
      </w:r>
      <w:r w:rsidR="007034B9">
        <w:t xml:space="preserve"> </w:t>
      </w:r>
      <w:r w:rsidR="00E8403F">
        <w:t>Jako pierwsza z platform DLT umożliwiła tworzenie inteligentnych kontraktów w językach ogólnego przeznaczenia takich jak Java, Go oraz Node.js</w:t>
      </w:r>
      <w:r w:rsidR="004F409F">
        <w:t>, dzięki czemu</w:t>
      </w:r>
      <w:r w:rsidR="00792CFF">
        <w:t xml:space="preserve"> są w stanie</w:t>
      </w:r>
      <w:r w:rsidR="005F701C">
        <w:t xml:space="preserve"> </w:t>
      </w:r>
      <w:r w:rsidR="00792CFF">
        <w:t xml:space="preserve">implementować </w:t>
      </w:r>
      <w:r w:rsidR="00792CFF">
        <w:rPr>
          <w:i/>
          <w:iCs/>
        </w:rPr>
        <w:t>s</w:t>
      </w:r>
      <w:r w:rsidR="003E0A89">
        <w:rPr>
          <w:i/>
          <w:iCs/>
        </w:rPr>
        <w:t xml:space="preserve">mart </w:t>
      </w:r>
      <w:proofErr w:type="spellStart"/>
      <w:r w:rsidR="003E0A89">
        <w:rPr>
          <w:i/>
          <w:iCs/>
        </w:rPr>
        <w:t>contracts</w:t>
      </w:r>
      <w:proofErr w:type="spellEnd"/>
      <w:r w:rsidR="003E0A89">
        <w:rPr>
          <w:i/>
          <w:iCs/>
        </w:rPr>
        <w:t xml:space="preserve"> </w:t>
      </w:r>
      <w:r w:rsidR="003E0A89">
        <w:t xml:space="preserve">bez konieczności </w:t>
      </w:r>
      <w:r w:rsidR="00792CFF">
        <w:t>nauki nowego języka programowania</w:t>
      </w:r>
      <w:r w:rsidR="003E0A89">
        <w:t>.</w:t>
      </w:r>
    </w:p>
    <w:p w14:paraId="6B09F0B5" w14:textId="77777777" w:rsidR="00FF6CE7" w:rsidRDefault="00FF6CE7" w:rsidP="009C08C8">
      <w:pPr>
        <w:pStyle w:val="TreAkapitu"/>
      </w:pPr>
    </w:p>
    <w:p w14:paraId="772ED70D" w14:textId="45B6DDB0" w:rsidR="0072275C" w:rsidRDefault="00FF6CE7" w:rsidP="00FF6CE7">
      <w:pPr>
        <w:pStyle w:val="TreAkapitu"/>
        <w:ind w:firstLine="0"/>
        <w:jc w:val="center"/>
      </w:pPr>
      <w:r>
        <w:rPr>
          <w:noProof/>
        </w:rPr>
        <w:drawing>
          <wp:inline distT="0" distB="0" distL="0" distR="0" wp14:anchorId="5801FDB3" wp14:editId="5465059C">
            <wp:extent cx="2476500" cy="2116818"/>
            <wp:effectExtent l="0" t="0" r="0" b="0"/>
            <wp:docPr id="216" name="Obraz 216" descr="Docker – dlaczego znów brakuje mi miejsca? – Lets program 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cker – dlaczego znów brakuje mi miejsca? – Lets program it!"/>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482830" cy="2122229"/>
                    </a:xfrm>
                    <a:prstGeom prst="rect">
                      <a:avLst/>
                    </a:prstGeom>
                    <a:noFill/>
                    <a:ln>
                      <a:noFill/>
                    </a:ln>
                  </pic:spPr>
                </pic:pic>
              </a:graphicData>
            </a:graphic>
          </wp:inline>
        </w:drawing>
      </w:r>
    </w:p>
    <w:p w14:paraId="69053D63" w14:textId="7372B152" w:rsidR="000B5716" w:rsidRDefault="005F701C" w:rsidP="00FF6CE7">
      <w:pPr>
        <w:pStyle w:val="TreAkapitu"/>
      </w:pPr>
      <w:r w:rsidRPr="001339F4">
        <w:rPr>
          <w:b/>
          <w:bCs/>
        </w:rPr>
        <w:t>Docker</w:t>
      </w:r>
      <w:r w:rsidR="001339F4">
        <w:t xml:space="preserve"> </w:t>
      </w:r>
      <w:r>
        <w:t xml:space="preserve">jest to </w:t>
      </w:r>
      <w:r w:rsidR="00A263B1">
        <w:t>platforma</w:t>
      </w:r>
      <w:r>
        <w:t xml:space="preserve"> </w:t>
      </w:r>
      <w:r w:rsidR="009C4734">
        <w:rPr>
          <w:i/>
          <w:iCs/>
        </w:rPr>
        <w:t>o</w:t>
      </w:r>
      <w:r w:rsidR="007F4788" w:rsidRPr="00E61B73">
        <w:rPr>
          <w:i/>
          <w:iCs/>
        </w:rPr>
        <w:t>pen</w:t>
      </w:r>
      <w:r w:rsidR="009C4734">
        <w:rPr>
          <w:i/>
          <w:iCs/>
        </w:rPr>
        <w:t xml:space="preserve"> </w:t>
      </w:r>
      <w:proofErr w:type="spellStart"/>
      <w:r w:rsidR="009C4734">
        <w:rPr>
          <w:i/>
          <w:iCs/>
        </w:rPr>
        <w:t>s</w:t>
      </w:r>
      <w:r w:rsidR="007F4788" w:rsidRPr="00E61B73">
        <w:rPr>
          <w:i/>
          <w:iCs/>
        </w:rPr>
        <w:t>ource</w:t>
      </w:r>
      <w:proofErr w:type="spellEnd"/>
      <w:r w:rsidR="007F4788">
        <w:t xml:space="preserve">, </w:t>
      </w:r>
      <w:r w:rsidRPr="007F4788">
        <w:t>służąc</w:t>
      </w:r>
      <w:r w:rsidR="007F4788">
        <w:t>a</w:t>
      </w:r>
      <w:r>
        <w:t xml:space="preserve"> do </w:t>
      </w:r>
      <w:r w:rsidR="005A3E04">
        <w:t>tworzenia, wdrażania oraz zarządzana aplikacjami kontenerowymi</w:t>
      </w:r>
      <w:r>
        <w:t>.</w:t>
      </w:r>
      <w:r w:rsidR="0055272B">
        <w:t xml:space="preserve"> Został napisany w języku programowania </w:t>
      </w:r>
      <w:r w:rsidR="0055272B">
        <w:rPr>
          <w:i/>
          <w:iCs/>
        </w:rPr>
        <w:t>Go</w:t>
      </w:r>
      <w:r w:rsidR="0055272B">
        <w:t xml:space="preserve"> oraz korzysta z funkcji, pochodzących z jądra systemu operacyjnego Linux.</w:t>
      </w:r>
      <w:r>
        <w:t xml:space="preserve"> </w:t>
      </w:r>
      <w:r w:rsidR="0055272B">
        <w:t>Kontenery s</w:t>
      </w:r>
      <w:r w:rsidR="005A3E04">
        <w:t>ą to wykonywalne komponenty łączące kod źródłowy aplikacji z zal</w:t>
      </w:r>
      <w:r w:rsidR="0072275C">
        <w:t>eżnościami i bibliotekami systemu operacyjnego, które są wymagane do uruchomienia kodu w dowolnym środowisku.</w:t>
      </w:r>
      <w:r w:rsidR="00EA28A3">
        <w:t xml:space="preserve"> Docker umożliwia oddzielenie aplikacji od infrastruktury, co znacznie przyśpiesza proces wytwarzana oprogramowania.</w:t>
      </w:r>
      <w:r>
        <w:t xml:space="preserve"> </w:t>
      </w:r>
      <w:r w:rsidR="0072275C">
        <w:t>Wykorzystując kontenery programiści są w stanie dostarczać rozproszone aplikacje.</w:t>
      </w:r>
    </w:p>
    <w:p w14:paraId="1209957F" w14:textId="3022C0D5" w:rsidR="00B43CB8" w:rsidRDefault="00B43CB8" w:rsidP="00FF6CE7">
      <w:pPr>
        <w:pStyle w:val="TreAkapitu"/>
        <w:rPr>
          <w:b/>
          <w:bCs/>
        </w:rPr>
      </w:pPr>
      <w:proofErr w:type="spellStart"/>
      <w:r>
        <w:rPr>
          <w:b/>
          <w:bCs/>
        </w:rPr>
        <w:t>IntelIJ</w:t>
      </w:r>
      <w:proofErr w:type="spellEnd"/>
      <w:r>
        <w:rPr>
          <w:b/>
          <w:bCs/>
        </w:rPr>
        <w:t xml:space="preserve"> IDEA</w:t>
      </w:r>
    </w:p>
    <w:p w14:paraId="404C6825" w14:textId="6A2E4EC8" w:rsidR="00B43CB8" w:rsidRPr="00B43CB8" w:rsidRDefault="00B43CB8" w:rsidP="00FF6CE7">
      <w:pPr>
        <w:pStyle w:val="TreAkapitu"/>
        <w:rPr>
          <w:b/>
          <w:bCs/>
        </w:rPr>
      </w:pPr>
      <w:proofErr w:type="spellStart"/>
      <w:r>
        <w:rPr>
          <w:b/>
          <w:bCs/>
        </w:rPr>
        <w:t>Gradle</w:t>
      </w:r>
      <w:proofErr w:type="spellEnd"/>
    </w:p>
    <w:p w14:paraId="08F8AE14" w14:textId="5AD00818" w:rsidR="00931C01" w:rsidRDefault="007F084F" w:rsidP="00931C01">
      <w:pPr>
        <w:pStyle w:val="TreAkapitu"/>
        <w:ind w:firstLine="0"/>
        <w:jc w:val="center"/>
      </w:pPr>
      <w:r>
        <w:rPr>
          <w:noProof/>
        </w:rPr>
        <w:drawing>
          <wp:inline distT="0" distB="0" distL="0" distR="0" wp14:anchorId="405511D2" wp14:editId="216FC2EC">
            <wp:extent cx="4533900" cy="1952811"/>
            <wp:effectExtent l="0" t="0" r="0" b="9525"/>
            <wp:docPr id="215" name="Obraz 215" descr="Meta-logo - Marketing przy Kaw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eta-logo - Marketing przy Kawie"/>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547964" cy="1958869"/>
                    </a:xfrm>
                    <a:prstGeom prst="rect">
                      <a:avLst/>
                    </a:prstGeom>
                    <a:noFill/>
                    <a:ln>
                      <a:noFill/>
                    </a:ln>
                  </pic:spPr>
                </pic:pic>
              </a:graphicData>
            </a:graphic>
          </wp:inline>
        </w:drawing>
      </w:r>
    </w:p>
    <w:p w14:paraId="2BC035AF" w14:textId="6B572378" w:rsidR="009228EE" w:rsidRDefault="006B3564" w:rsidP="00931C01">
      <w:pPr>
        <w:pStyle w:val="TreAkapitu"/>
        <w:jc w:val="left"/>
      </w:pPr>
      <w:r w:rsidRPr="0031458D">
        <w:rPr>
          <w:b/>
          <w:bCs/>
          <w:i/>
          <w:iCs/>
        </w:rPr>
        <w:lastRenderedPageBreak/>
        <w:t>Meta for Developers</w:t>
      </w:r>
      <w:r>
        <w:t xml:space="preserve"> jest to </w:t>
      </w:r>
      <w:r w:rsidR="004B74EC">
        <w:t xml:space="preserve">zbiór </w:t>
      </w:r>
      <w:r>
        <w:t>platform, umożliwiając</w:t>
      </w:r>
      <w:r w:rsidR="004B74EC">
        <w:t>y</w:t>
      </w:r>
      <w:r>
        <w:t xml:space="preserve"> połączenie klientów </w:t>
      </w:r>
      <w:r w:rsidR="002E7329">
        <w:t>z aplikacj</w:t>
      </w:r>
      <w:r w:rsidR="000F2E9C">
        <w:t>ą</w:t>
      </w:r>
      <w:r w:rsidR="002E7329">
        <w:t xml:space="preserve"> </w:t>
      </w:r>
      <w:r>
        <w:t xml:space="preserve">wykorzystując </w:t>
      </w:r>
      <w:r w:rsidR="004B74EC">
        <w:t xml:space="preserve">ich produkty takie jak: </w:t>
      </w:r>
    </w:p>
    <w:p w14:paraId="0E8C1D13" w14:textId="2B2896BD" w:rsidR="004B74EC" w:rsidRPr="00F23289" w:rsidRDefault="004B74EC" w:rsidP="00275370">
      <w:pPr>
        <w:pStyle w:val="TreAkapitu"/>
        <w:numPr>
          <w:ilvl w:val="0"/>
          <w:numId w:val="38"/>
        </w:numPr>
        <w:jc w:val="left"/>
        <w:rPr>
          <w:i/>
          <w:iCs/>
        </w:rPr>
      </w:pPr>
      <w:r w:rsidRPr="00F23289">
        <w:rPr>
          <w:i/>
          <w:iCs/>
        </w:rPr>
        <w:t>Messenger Platform</w:t>
      </w:r>
    </w:p>
    <w:p w14:paraId="4F2B8DBA" w14:textId="05CF97F9" w:rsidR="004B74EC" w:rsidRPr="00F23289" w:rsidRDefault="004B74EC" w:rsidP="00275370">
      <w:pPr>
        <w:pStyle w:val="TreAkapitu"/>
        <w:numPr>
          <w:ilvl w:val="0"/>
          <w:numId w:val="38"/>
        </w:numPr>
        <w:jc w:val="left"/>
        <w:rPr>
          <w:i/>
          <w:iCs/>
        </w:rPr>
      </w:pPr>
      <w:r w:rsidRPr="00F23289">
        <w:rPr>
          <w:i/>
          <w:iCs/>
        </w:rPr>
        <w:t>Facebook</w:t>
      </w:r>
      <w:r w:rsidR="005B1A22">
        <w:rPr>
          <w:i/>
          <w:iCs/>
        </w:rPr>
        <w:t xml:space="preserve"> Platform</w:t>
      </w:r>
    </w:p>
    <w:p w14:paraId="4F77F637" w14:textId="3964BDB9" w:rsidR="004B74EC" w:rsidRPr="00F23289" w:rsidRDefault="004B74EC" w:rsidP="00275370">
      <w:pPr>
        <w:pStyle w:val="TreAkapitu"/>
        <w:numPr>
          <w:ilvl w:val="0"/>
          <w:numId w:val="38"/>
        </w:numPr>
        <w:jc w:val="left"/>
        <w:rPr>
          <w:i/>
          <w:iCs/>
        </w:rPr>
      </w:pPr>
      <w:r w:rsidRPr="00F23289">
        <w:rPr>
          <w:i/>
          <w:iCs/>
        </w:rPr>
        <w:t>Instagram Platform</w:t>
      </w:r>
    </w:p>
    <w:p w14:paraId="68CF3C58" w14:textId="5B55EE06" w:rsidR="004B74EC" w:rsidRPr="00F23289" w:rsidRDefault="004B74EC" w:rsidP="00275370">
      <w:pPr>
        <w:pStyle w:val="TreAkapitu"/>
        <w:numPr>
          <w:ilvl w:val="0"/>
          <w:numId w:val="38"/>
        </w:numPr>
        <w:jc w:val="left"/>
        <w:rPr>
          <w:i/>
          <w:iCs/>
        </w:rPr>
      </w:pPr>
      <w:r w:rsidRPr="00F23289">
        <w:rPr>
          <w:i/>
          <w:iCs/>
        </w:rPr>
        <w:t>WhatsApp Business API</w:t>
      </w:r>
    </w:p>
    <w:p w14:paraId="0A994B01" w14:textId="17699E7C" w:rsidR="004B74EC" w:rsidRDefault="004B74EC" w:rsidP="004B74EC">
      <w:pPr>
        <w:pStyle w:val="TreAkapitu"/>
        <w:ind w:left="720" w:firstLine="0"/>
        <w:jc w:val="left"/>
      </w:pPr>
    </w:p>
    <w:p w14:paraId="695C38DA" w14:textId="2C200A9A" w:rsidR="00895481" w:rsidRPr="00F06885" w:rsidRDefault="007D41A1" w:rsidP="00B742B8">
      <w:pPr>
        <w:pStyle w:val="TreAkapitu"/>
      </w:pPr>
      <w:r w:rsidRPr="0031458D">
        <w:rPr>
          <w:b/>
          <w:bCs/>
        </w:rPr>
        <w:t>Facebook SDK</w:t>
      </w:r>
      <w:r>
        <w:t xml:space="preserve"> jest </w:t>
      </w:r>
      <w:r w:rsidR="00DA6A96">
        <w:t xml:space="preserve">zestawem </w:t>
      </w:r>
      <w:r w:rsidR="0068357F">
        <w:t>narzędzi</w:t>
      </w:r>
      <w:r w:rsidR="00DA6A96">
        <w:t xml:space="preserve"> zawierającym między innymi </w:t>
      </w:r>
      <w:r w:rsidR="00DA6A96">
        <w:rPr>
          <w:i/>
          <w:iCs/>
        </w:rPr>
        <w:t>Facebook Login</w:t>
      </w:r>
      <w:r w:rsidR="008E7B33">
        <w:t xml:space="preserve">, </w:t>
      </w:r>
      <w:proofErr w:type="spellStart"/>
      <w:r w:rsidR="008E7B33">
        <w:rPr>
          <w:i/>
          <w:iCs/>
        </w:rPr>
        <w:t>Graph</w:t>
      </w:r>
      <w:proofErr w:type="spellEnd"/>
      <w:r w:rsidR="008E7B33">
        <w:rPr>
          <w:i/>
          <w:iCs/>
        </w:rPr>
        <w:t xml:space="preserve"> API</w:t>
      </w:r>
      <w:r w:rsidR="008E7B33">
        <w:t xml:space="preserve"> i </w:t>
      </w:r>
      <w:proofErr w:type="spellStart"/>
      <w:r w:rsidR="008E7B33">
        <w:rPr>
          <w:i/>
          <w:iCs/>
        </w:rPr>
        <w:t>Social</w:t>
      </w:r>
      <w:proofErr w:type="spellEnd"/>
      <w:r w:rsidR="008E7B33">
        <w:rPr>
          <w:i/>
          <w:iCs/>
        </w:rPr>
        <w:t xml:space="preserve"> </w:t>
      </w:r>
      <w:proofErr w:type="spellStart"/>
      <w:r w:rsidR="008E7B33">
        <w:rPr>
          <w:i/>
          <w:iCs/>
        </w:rPr>
        <w:t>Plugins</w:t>
      </w:r>
      <w:proofErr w:type="spellEnd"/>
      <w:r w:rsidR="008E7B33">
        <w:t>.</w:t>
      </w:r>
      <w:r w:rsidR="00DA6A96">
        <w:t xml:space="preserve"> </w:t>
      </w:r>
      <w:r w:rsidR="00A64BDD">
        <w:t xml:space="preserve">Za pomocą </w:t>
      </w:r>
      <w:r w:rsidR="008B4D0B" w:rsidRPr="00F23289">
        <w:rPr>
          <w:i/>
          <w:iCs/>
        </w:rPr>
        <w:t>Facebook Login</w:t>
      </w:r>
      <w:r w:rsidR="00A64BDD">
        <w:t xml:space="preserve"> możliwa jest integracja aplikacji z serwisem społecznościowym.</w:t>
      </w:r>
      <w:r w:rsidR="008B4D0B">
        <w:t xml:space="preserve"> </w:t>
      </w:r>
      <w:r w:rsidR="00A64BDD">
        <w:t>Gwarantuje</w:t>
      </w:r>
      <w:r w:rsidR="008B4D0B">
        <w:t xml:space="preserve"> szybki</w:t>
      </w:r>
      <w:r w:rsidR="009C646F">
        <w:t xml:space="preserve"> i</w:t>
      </w:r>
      <w:r w:rsidR="008B4D0B">
        <w:t xml:space="preserve"> wygodny sposób logowania do aplikacji, zapewaniający prywatność oraz bezpieczeństwo. Ponadto umożliwia uzyskanie uprawnień do dostępu danych umieszczonych w serwisie społecznościowym. </w:t>
      </w:r>
      <w:r w:rsidR="00525635">
        <w:t>Kolejnym wykorzystanym narzędziem</w:t>
      </w:r>
      <w:r w:rsidR="00FB4B69">
        <w:t xml:space="preserve"> pochodzącym również z Facebook SDK</w:t>
      </w:r>
      <w:r w:rsidR="00525635">
        <w:t xml:space="preserve"> jest </w:t>
      </w:r>
      <w:r w:rsidR="00525635" w:rsidRPr="00525635">
        <w:rPr>
          <w:i/>
          <w:iCs/>
        </w:rPr>
        <w:t xml:space="preserve">Facebook </w:t>
      </w:r>
      <w:proofErr w:type="spellStart"/>
      <w:r w:rsidR="00525635" w:rsidRPr="00525635">
        <w:rPr>
          <w:i/>
          <w:iCs/>
        </w:rPr>
        <w:t>Social</w:t>
      </w:r>
      <w:proofErr w:type="spellEnd"/>
      <w:r w:rsidR="00525635" w:rsidRPr="00525635">
        <w:rPr>
          <w:i/>
          <w:iCs/>
        </w:rPr>
        <w:t xml:space="preserve"> </w:t>
      </w:r>
      <w:proofErr w:type="spellStart"/>
      <w:r w:rsidR="00525635" w:rsidRPr="00525635">
        <w:rPr>
          <w:i/>
          <w:iCs/>
        </w:rPr>
        <w:t>Graph</w:t>
      </w:r>
      <w:proofErr w:type="spellEnd"/>
      <w:r w:rsidR="00525635">
        <w:rPr>
          <w:i/>
          <w:iCs/>
        </w:rPr>
        <w:t xml:space="preserve"> (</w:t>
      </w:r>
      <w:proofErr w:type="spellStart"/>
      <w:r w:rsidR="00525635">
        <w:rPr>
          <w:i/>
          <w:iCs/>
        </w:rPr>
        <w:t>Graph</w:t>
      </w:r>
      <w:proofErr w:type="spellEnd"/>
      <w:r w:rsidR="00525635">
        <w:rPr>
          <w:i/>
          <w:iCs/>
        </w:rPr>
        <w:t xml:space="preserve"> API</w:t>
      </w:r>
      <w:r w:rsidR="00B049D0">
        <w:t xml:space="preserve">), które zostało opisane w podrozdziale 4.3.5. </w:t>
      </w:r>
      <w:r w:rsidR="00DD599A">
        <w:t>Wymienione narzędzia</w:t>
      </w:r>
      <w:r w:rsidR="0058157A">
        <w:t xml:space="preserve"> pochodzące z Facebook SDK</w:t>
      </w:r>
      <w:r w:rsidR="00DD599A">
        <w:t xml:space="preserve"> </w:t>
      </w:r>
      <w:r w:rsidR="00F06885">
        <w:t>został</w:t>
      </w:r>
      <w:r w:rsidR="00DD599A">
        <w:t>y</w:t>
      </w:r>
      <w:r w:rsidR="00F06885">
        <w:t xml:space="preserve"> wykorzystan</w:t>
      </w:r>
      <w:r w:rsidR="00DD599A">
        <w:t>e</w:t>
      </w:r>
      <w:r w:rsidR="00F06885">
        <w:t xml:space="preserve"> w algorytmie weryfikacji przyznania pożyczki (rozdział 4.6.2.)</w:t>
      </w:r>
      <w:r w:rsidR="00DD599A">
        <w:t xml:space="preserve"> oraz </w:t>
      </w:r>
      <w:r w:rsidR="00F06885">
        <w:t xml:space="preserve">algorytmie przydzielania punktów </w:t>
      </w:r>
      <w:r w:rsidR="00F06885">
        <w:rPr>
          <w:i/>
          <w:iCs/>
        </w:rPr>
        <w:t xml:space="preserve">rating </w:t>
      </w:r>
      <w:r w:rsidR="00F06885">
        <w:t>(rozdział 4.6.1.)</w:t>
      </w:r>
      <w:r w:rsidR="00B742B8">
        <w:t>.</w:t>
      </w:r>
    </w:p>
    <w:p w14:paraId="5E1E6568" w14:textId="18861CE3" w:rsidR="00F675B6" w:rsidRDefault="00C46B65" w:rsidP="002E6F16">
      <w:pPr>
        <w:pStyle w:val="Nagwek3"/>
      </w:pPr>
      <w:bookmarkStart w:id="316" w:name="_Toc8601672"/>
      <w:bookmarkStart w:id="317" w:name="_Toc91668360"/>
      <w:r>
        <w:t>Języki programowania</w:t>
      </w:r>
      <w:bookmarkEnd w:id="316"/>
      <w:bookmarkEnd w:id="317"/>
    </w:p>
    <w:p w14:paraId="6C0EEA02" w14:textId="13343BC0" w:rsidR="00895481" w:rsidRPr="00895481" w:rsidRDefault="00895481" w:rsidP="00895481">
      <w:pPr>
        <w:pStyle w:val="TreAkapitu"/>
        <w:jc w:val="center"/>
      </w:pPr>
      <w:r>
        <w:rPr>
          <w:noProof/>
        </w:rPr>
        <w:drawing>
          <wp:inline distT="0" distB="0" distL="0" distR="0" wp14:anchorId="55E4F350" wp14:editId="4B57379A">
            <wp:extent cx="1631950" cy="2298700"/>
            <wp:effectExtent l="0" t="0" r="0" b="0"/>
            <wp:docPr id="203" name="Obraz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36269" t="10362" r="35398" b="9832"/>
                    <a:stretch/>
                  </pic:blipFill>
                  <pic:spPr bwMode="auto">
                    <a:xfrm>
                      <a:off x="0" y="0"/>
                      <a:ext cx="1631950" cy="2298700"/>
                    </a:xfrm>
                    <a:prstGeom prst="rect">
                      <a:avLst/>
                    </a:prstGeom>
                    <a:noFill/>
                    <a:ln>
                      <a:noFill/>
                    </a:ln>
                    <a:extLst>
                      <a:ext uri="{53640926-AAD7-44D8-BBD7-CCE9431645EC}">
                        <a14:shadowObscured xmlns:a14="http://schemas.microsoft.com/office/drawing/2010/main"/>
                      </a:ext>
                    </a:extLst>
                  </pic:spPr>
                </pic:pic>
              </a:graphicData>
            </a:graphic>
          </wp:inline>
        </w:drawing>
      </w:r>
    </w:p>
    <w:p w14:paraId="432C9E83" w14:textId="723243EA" w:rsidR="00633710" w:rsidRDefault="001662CD" w:rsidP="00F675B6">
      <w:pPr>
        <w:pStyle w:val="TreAkapitu"/>
      </w:pPr>
      <w:r w:rsidRPr="00FC5724">
        <w:rPr>
          <w:b/>
          <w:bCs/>
        </w:rPr>
        <w:t>Java</w:t>
      </w:r>
      <w:r w:rsidRPr="001662CD">
        <w:t xml:space="preserve"> to wysokopoziomowy</w:t>
      </w:r>
      <w:r w:rsidR="00CB7D7D">
        <w:t>, dynamiczny</w:t>
      </w:r>
      <w:r w:rsidRPr="001662CD">
        <w:t xml:space="preserve"> język programowania ogólnego zastosowani</w:t>
      </w:r>
      <w:r w:rsidR="001C6129">
        <w:t>a</w:t>
      </w:r>
      <w:r w:rsidR="00476F7A">
        <w:t>, który został opracowany przez firmę Sun Microsystems.</w:t>
      </w:r>
      <w:r w:rsidR="00CB7D7D">
        <w:t xml:space="preserve"> </w:t>
      </w:r>
      <w:r w:rsidR="001C6129">
        <w:t xml:space="preserve">Jest językiem tworzenia programów źródłowych kompilowanych do kodu bajtowego, który jest intepretowany poprzez </w:t>
      </w:r>
      <w:r w:rsidR="00953CEF">
        <w:t xml:space="preserve">wieloplatformową </w:t>
      </w:r>
      <w:r w:rsidR="001C6129">
        <w:t>maszynę wirtualną Java (</w:t>
      </w:r>
      <w:r w:rsidR="00953CEF">
        <w:rPr>
          <w:i/>
          <w:iCs/>
        </w:rPr>
        <w:t xml:space="preserve">Java </w:t>
      </w:r>
      <w:proofErr w:type="spellStart"/>
      <w:r w:rsidR="00953CEF">
        <w:rPr>
          <w:i/>
          <w:iCs/>
        </w:rPr>
        <w:t>Virutal</w:t>
      </w:r>
      <w:proofErr w:type="spellEnd"/>
      <w:r w:rsidR="00953CEF">
        <w:rPr>
          <w:i/>
          <w:iCs/>
        </w:rPr>
        <w:t xml:space="preserve"> </w:t>
      </w:r>
      <w:r w:rsidR="00953CEF" w:rsidRPr="00953CEF">
        <w:rPr>
          <w:i/>
          <w:iCs/>
        </w:rPr>
        <w:t>Machine</w:t>
      </w:r>
      <w:r w:rsidR="00953CEF">
        <w:t xml:space="preserve">, </w:t>
      </w:r>
      <w:r w:rsidR="001C6129" w:rsidRPr="00953CEF">
        <w:t>JVM</w:t>
      </w:r>
      <w:r w:rsidR="001C6129">
        <w:t>)</w:t>
      </w:r>
      <w:r w:rsidR="00953CEF">
        <w:t>. Z założenia pozwala to na uruchomienie aplikacji na różnych maszynach.</w:t>
      </w:r>
      <w:r w:rsidR="00CB7D7D">
        <w:t xml:space="preserve"> </w:t>
      </w:r>
      <w:r w:rsidR="00495C20">
        <w:br/>
      </w:r>
    </w:p>
    <w:p w14:paraId="29A3C8AE" w14:textId="23DA638F" w:rsidR="00A440B7" w:rsidRDefault="00A440B7" w:rsidP="00A440B7">
      <w:pPr>
        <w:pStyle w:val="Legenda"/>
        <w:rPr>
          <w:b w:val="0"/>
          <w:bCs w:val="0"/>
        </w:rPr>
      </w:pPr>
      <w:bookmarkStart w:id="318" w:name="_Toc91667916"/>
      <w:r w:rsidRPr="00A440B7">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56</w:t>
      </w:r>
      <w:r w:rsidR="00914E7C">
        <w:rPr>
          <w:b w:val="0"/>
          <w:bCs w:val="0"/>
        </w:rPr>
        <w:fldChar w:fldCharType="end"/>
      </w:r>
      <w:r w:rsidRPr="00A440B7">
        <w:rPr>
          <w:b w:val="0"/>
          <w:bCs w:val="0"/>
        </w:rPr>
        <w:t xml:space="preserve">. </w:t>
      </w:r>
      <w:r w:rsidR="003139B4">
        <w:rPr>
          <w:b w:val="0"/>
          <w:bCs w:val="0"/>
        </w:rPr>
        <w:t>Kompilacja</w:t>
      </w:r>
      <w:r w:rsidRPr="00A440B7">
        <w:rPr>
          <w:b w:val="0"/>
          <w:bCs w:val="0"/>
        </w:rPr>
        <w:t xml:space="preserve"> programów w języku Java</w:t>
      </w:r>
      <w:bookmarkEnd w:id="318"/>
    </w:p>
    <w:p w14:paraId="115DA3D5" w14:textId="77777777" w:rsidR="00ED2444" w:rsidRPr="00ED2444" w:rsidRDefault="00ED2444" w:rsidP="00ED2444"/>
    <w:p w14:paraId="5154AF85" w14:textId="786871BF" w:rsidR="00CB5413" w:rsidRDefault="00A440B7" w:rsidP="002A41C2">
      <w:pPr>
        <w:pStyle w:val="TreAkapitu"/>
        <w:jc w:val="center"/>
        <w:rPr>
          <w:sz w:val="20"/>
          <w:szCs w:val="16"/>
        </w:rPr>
      </w:pPr>
      <w:r>
        <w:rPr>
          <w:noProof/>
        </w:rPr>
        <w:drawing>
          <wp:inline distT="0" distB="0" distL="0" distR="0" wp14:anchorId="20A6A626" wp14:editId="12A115FF">
            <wp:extent cx="4330927" cy="2278380"/>
            <wp:effectExtent l="0" t="0" r="0" b="0"/>
            <wp:docPr id="55"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334378" cy="2280196"/>
                    </a:xfrm>
                    <a:prstGeom prst="rect">
                      <a:avLst/>
                    </a:prstGeom>
                  </pic:spPr>
                </pic:pic>
              </a:graphicData>
            </a:graphic>
          </wp:inline>
        </w:drawing>
      </w:r>
      <w:r>
        <w:br/>
      </w:r>
      <w:r w:rsidRPr="00A440B7">
        <w:rPr>
          <w:sz w:val="20"/>
          <w:szCs w:val="16"/>
        </w:rPr>
        <w:t>źródło: dr hab. inż. Marek Wojciechowski, „Język programowania Java”</w:t>
      </w:r>
      <w:r w:rsidR="00CB5413">
        <w:rPr>
          <w:sz w:val="20"/>
          <w:szCs w:val="16"/>
        </w:rPr>
        <w:br/>
      </w:r>
    </w:p>
    <w:p w14:paraId="6F4BDC00" w14:textId="0EB4FD9F" w:rsidR="00F675B6" w:rsidRDefault="0002176A" w:rsidP="00EF02C6">
      <w:pPr>
        <w:pStyle w:val="TreAkapitu"/>
        <w:rPr>
          <w:szCs w:val="24"/>
        </w:rPr>
      </w:pPr>
      <w:r>
        <w:rPr>
          <w:szCs w:val="24"/>
        </w:rPr>
        <w:t xml:space="preserve">Język programowania Java ma szerokie zastosowanie szerokie zastosowanie w tworzeniu oprogramowania. </w:t>
      </w:r>
      <w:r w:rsidR="00CB5413">
        <w:rPr>
          <w:szCs w:val="24"/>
        </w:rPr>
        <w:t>Najczęstszym wykorzystaniem są systemy aplikacji internetowych. Sprawdza się również w tworzeniu oprogramowania desktopowego. Ponadto system Android działa w środowisku Javy i również jest możliwość tworzenia aplikacji mobilnych w tym języku.</w:t>
      </w:r>
      <w:r w:rsidR="00EF02C6">
        <w:rPr>
          <w:szCs w:val="24"/>
        </w:rPr>
        <w:t xml:space="preserve"> W przypadku opracowywanego systemu zarówno aplikacja jak i </w:t>
      </w:r>
      <w:r w:rsidR="00EF02C6">
        <w:rPr>
          <w:i/>
          <w:iCs/>
          <w:szCs w:val="24"/>
        </w:rPr>
        <w:t>chaincode</w:t>
      </w:r>
      <w:r w:rsidR="00EF02C6">
        <w:rPr>
          <w:szCs w:val="24"/>
        </w:rPr>
        <w:t xml:space="preserve"> została stworzona w tym języku.</w:t>
      </w:r>
    </w:p>
    <w:p w14:paraId="1737C222" w14:textId="00661F45" w:rsidR="00D161E4" w:rsidRDefault="00D161E4" w:rsidP="00CB5413">
      <w:pPr>
        <w:pStyle w:val="TreAkapitu"/>
        <w:jc w:val="left"/>
        <w:rPr>
          <w:szCs w:val="24"/>
        </w:rPr>
      </w:pPr>
      <w:r>
        <w:rPr>
          <w:szCs w:val="24"/>
        </w:rPr>
        <w:t>Cechy języka programowania Java jakie możemy wyróżnić to:</w:t>
      </w:r>
    </w:p>
    <w:p w14:paraId="59E0A638" w14:textId="1742D7DC" w:rsidR="00CB5413" w:rsidRDefault="00D161E4" w:rsidP="00275370">
      <w:pPr>
        <w:pStyle w:val="TreAkapitu"/>
        <w:numPr>
          <w:ilvl w:val="0"/>
          <w:numId w:val="34"/>
        </w:numPr>
        <w:jc w:val="left"/>
        <w:rPr>
          <w:szCs w:val="24"/>
        </w:rPr>
      </w:pPr>
      <w:r>
        <w:rPr>
          <w:szCs w:val="24"/>
        </w:rPr>
        <w:t>Wydajn</w:t>
      </w:r>
      <w:r w:rsidR="008A25F0">
        <w:rPr>
          <w:szCs w:val="24"/>
        </w:rPr>
        <w:t>y</w:t>
      </w:r>
    </w:p>
    <w:p w14:paraId="4FD6D334" w14:textId="065390CC" w:rsidR="00D161E4" w:rsidRDefault="00D161E4" w:rsidP="00275370">
      <w:pPr>
        <w:pStyle w:val="TreAkapitu"/>
        <w:numPr>
          <w:ilvl w:val="0"/>
          <w:numId w:val="34"/>
        </w:numPr>
        <w:jc w:val="left"/>
        <w:rPr>
          <w:szCs w:val="24"/>
        </w:rPr>
      </w:pPr>
      <w:r>
        <w:rPr>
          <w:szCs w:val="24"/>
        </w:rPr>
        <w:t>Kompilowany i interpretowany</w:t>
      </w:r>
    </w:p>
    <w:p w14:paraId="3088260C" w14:textId="0CD1FAA8" w:rsidR="00D161E4" w:rsidRPr="00D161E4" w:rsidRDefault="00D161E4" w:rsidP="00275370">
      <w:pPr>
        <w:pStyle w:val="TreAkapitu"/>
        <w:numPr>
          <w:ilvl w:val="0"/>
          <w:numId w:val="34"/>
        </w:numPr>
        <w:jc w:val="left"/>
        <w:rPr>
          <w:szCs w:val="24"/>
        </w:rPr>
      </w:pPr>
      <w:r>
        <w:rPr>
          <w:szCs w:val="24"/>
        </w:rPr>
        <w:t>Zorientowany obiektowo</w:t>
      </w:r>
    </w:p>
    <w:p w14:paraId="22017C17" w14:textId="45C2C8FA" w:rsidR="00D161E4" w:rsidRDefault="00D161E4" w:rsidP="00275370">
      <w:pPr>
        <w:pStyle w:val="TreAkapitu"/>
        <w:numPr>
          <w:ilvl w:val="0"/>
          <w:numId w:val="34"/>
        </w:numPr>
        <w:jc w:val="left"/>
        <w:rPr>
          <w:szCs w:val="24"/>
        </w:rPr>
      </w:pPr>
      <w:r>
        <w:rPr>
          <w:szCs w:val="24"/>
        </w:rPr>
        <w:t>Dynamiczn</w:t>
      </w:r>
      <w:r w:rsidR="008A25F0">
        <w:rPr>
          <w:szCs w:val="24"/>
        </w:rPr>
        <w:t>y</w:t>
      </w:r>
    </w:p>
    <w:p w14:paraId="7E8CB298" w14:textId="1301C61D" w:rsidR="00D161E4" w:rsidRDefault="00D161E4" w:rsidP="00275370">
      <w:pPr>
        <w:pStyle w:val="TreAkapitu"/>
        <w:numPr>
          <w:ilvl w:val="0"/>
          <w:numId w:val="34"/>
        </w:numPr>
        <w:jc w:val="left"/>
        <w:rPr>
          <w:szCs w:val="24"/>
        </w:rPr>
      </w:pPr>
      <w:r>
        <w:rPr>
          <w:szCs w:val="24"/>
        </w:rPr>
        <w:t>Niezależny od a</w:t>
      </w:r>
      <w:r w:rsidR="008A25F0">
        <w:rPr>
          <w:szCs w:val="24"/>
        </w:rPr>
        <w:t>r</w:t>
      </w:r>
      <w:r>
        <w:rPr>
          <w:szCs w:val="24"/>
        </w:rPr>
        <w:t>chitek</w:t>
      </w:r>
      <w:r w:rsidR="008A25F0">
        <w:rPr>
          <w:szCs w:val="24"/>
        </w:rPr>
        <w:t>tury</w:t>
      </w:r>
    </w:p>
    <w:p w14:paraId="60EF3BB5" w14:textId="77777777" w:rsidR="000F6316" w:rsidRDefault="000F6316" w:rsidP="00D340D5">
      <w:pPr>
        <w:pStyle w:val="Nagwek3"/>
      </w:pPr>
      <w:bookmarkStart w:id="319" w:name="_Toc8601673"/>
      <w:bookmarkStart w:id="320" w:name="_Toc91668361"/>
      <w:r>
        <w:t xml:space="preserve">Szkielet </w:t>
      </w:r>
      <w:r w:rsidR="00D4566A">
        <w:t>budowy aplikacji</w:t>
      </w:r>
      <w:bookmarkEnd w:id="319"/>
      <w:bookmarkEnd w:id="320"/>
    </w:p>
    <w:p w14:paraId="5205BC62" w14:textId="370622AB" w:rsidR="00CF287C" w:rsidRPr="00CF287C" w:rsidRDefault="00CF287C" w:rsidP="00CF287C">
      <w:pPr>
        <w:pStyle w:val="TreAkapitu"/>
        <w:spacing w:before="240"/>
      </w:pPr>
      <w:r>
        <w:t>Aplikacja</w:t>
      </w:r>
      <w:r w:rsidR="00293987">
        <w:t xml:space="preserve">, </w:t>
      </w:r>
      <w:r w:rsidR="005317A3">
        <w:t>składająca</w:t>
      </w:r>
      <w:r w:rsidR="00293987">
        <w:t xml:space="preserve"> się z warstwy prezentacji oraz logiki biznesowej</w:t>
      </w:r>
      <w:r>
        <w:t xml:space="preserve"> potrzebuje sieci, z któr</w:t>
      </w:r>
      <w:r w:rsidR="002542A6">
        <w:t>ą</w:t>
      </w:r>
      <w:r>
        <w:t xml:space="preserve"> może wchodzić w interakcje. Za </w:t>
      </w:r>
      <w:r w:rsidR="006A4B0F">
        <w:t>jej pomocą</w:t>
      </w:r>
      <w:r>
        <w:t xml:space="preserve">, zostaje wdrożony lub uruchomiony </w:t>
      </w:r>
      <w:r>
        <w:rPr>
          <w:i/>
          <w:iCs/>
        </w:rPr>
        <w:t xml:space="preserve">smart </w:t>
      </w:r>
      <w:proofErr w:type="spellStart"/>
      <w:r>
        <w:rPr>
          <w:i/>
          <w:iCs/>
        </w:rPr>
        <w:t>contract</w:t>
      </w:r>
      <w:proofErr w:type="spellEnd"/>
      <w:r>
        <w:rPr>
          <w:i/>
          <w:iCs/>
        </w:rPr>
        <w:t xml:space="preserve"> </w:t>
      </w:r>
      <w:r>
        <w:t xml:space="preserve">(inaczej </w:t>
      </w:r>
      <w:r>
        <w:rPr>
          <w:i/>
          <w:iCs/>
        </w:rPr>
        <w:t>chaincode</w:t>
      </w:r>
      <w:r>
        <w:t xml:space="preserve">), który znajduję się w sieci </w:t>
      </w:r>
      <w:r>
        <w:rPr>
          <w:i/>
          <w:iCs/>
        </w:rPr>
        <w:t>blockchain</w:t>
      </w:r>
      <w:r>
        <w:t xml:space="preserve"> wraz z rejestrem zwanym </w:t>
      </w:r>
      <w:proofErr w:type="spellStart"/>
      <w:r>
        <w:rPr>
          <w:i/>
          <w:iCs/>
        </w:rPr>
        <w:t>Ledger</w:t>
      </w:r>
      <w:proofErr w:type="spellEnd"/>
      <w:r>
        <w:t xml:space="preserve">. Uruchomienie </w:t>
      </w:r>
      <w:r>
        <w:rPr>
          <w:i/>
          <w:iCs/>
        </w:rPr>
        <w:t xml:space="preserve">smart </w:t>
      </w:r>
      <w:proofErr w:type="spellStart"/>
      <w:r>
        <w:rPr>
          <w:i/>
          <w:iCs/>
        </w:rPr>
        <w:t>contract</w:t>
      </w:r>
      <w:proofErr w:type="spellEnd"/>
      <w:r>
        <w:t xml:space="preserve"> </w:t>
      </w:r>
      <w:r w:rsidR="00B374A6">
        <w:t>oznacza dokonanie transakcji zawartych w nim. Wykonane transakcje zapisywane są w rejestrze, a następnie zwracany jest ich status do aplikacji.</w:t>
      </w:r>
    </w:p>
    <w:p w14:paraId="4F3FDEDD" w14:textId="3E45CD95" w:rsidR="00CB6BAA" w:rsidRPr="00CB6BAA" w:rsidRDefault="00CB6BAA" w:rsidP="00CB6BAA">
      <w:pPr>
        <w:pStyle w:val="Legenda"/>
        <w:rPr>
          <w:b w:val="0"/>
          <w:bCs w:val="0"/>
        </w:rPr>
      </w:pPr>
      <w:bookmarkStart w:id="321" w:name="_Toc91667917"/>
      <w:r w:rsidRPr="00CB6BAA">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57</w:t>
      </w:r>
      <w:r w:rsidR="00914E7C">
        <w:rPr>
          <w:b w:val="0"/>
          <w:bCs w:val="0"/>
        </w:rPr>
        <w:fldChar w:fldCharType="end"/>
      </w:r>
      <w:r>
        <w:rPr>
          <w:b w:val="0"/>
          <w:bCs w:val="0"/>
        </w:rPr>
        <w:t>. Szkielet budowy aplikacji</w:t>
      </w:r>
      <w:bookmarkEnd w:id="321"/>
    </w:p>
    <w:p w14:paraId="4DF86886" w14:textId="5D6AEB00" w:rsidR="00082519" w:rsidRPr="00363B60" w:rsidRDefault="00082519" w:rsidP="00390ED1">
      <w:pPr>
        <w:pStyle w:val="TreAkapitu"/>
        <w:ind w:firstLine="0"/>
        <w:rPr>
          <w:i/>
          <w:iCs/>
        </w:rPr>
      </w:pPr>
      <w:r>
        <w:rPr>
          <w:noProof/>
        </w:rPr>
        <w:drawing>
          <wp:inline distT="0" distB="0" distL="0" distR="0" wp14:anchorId="0DA764B7" wp14:editId="69CF89FC">
            <wp:extent cx="5760085" cy="2648585"/>
            <wp:effectExtent l="0" t="0" r="0" b="0"/>
            <wp:docPr id="49"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760085" cy="2648585"/>
                    </a:xfrm>
                    <a:prstGeom prst="rect">
                      <a:avLst/>
                    </a:prstGeom>
                    <a:noFill/>
                    <a:ln>
                      <a:noFill/>
                    </a:ln>
                  </pic:spPr>
                </pic:pic>
              </a:graphicData>
            </a:graphic>
          </wp:inline>
        </w:drawing>
      </w:r>
    </w:p>
    <w:p w14:paraId="4DCEB29F" w14:textId="77777777" w:rsidR="00082519" w:rsidRDefault="00082519" w:rsidP="00082519">
      <w:pPr>
        <w:pStyle w:val="TreAkapitu"/>
      </w:pPr>
      <w:r w:rsidRPr="00401103">
        <w:rPr>
          <w:sz w:val="20"/>
          <w:szCs w:val="16"/>
        </w:rPr>
        <w:t xml:space="preserve">Źródło: </w:t>
      </w:r>
      <w:hyperlink r:id="rId94" w:history="1">
        <w:r w:rsidRPr="00401103">
          <w:rPr>
            <w:rStyle w:val="Hipercze"/>
            <w:sz w:val="20"/>
            <w:szCs w:val="16"/>
          </w:rPr>
          <w:t>https://hyperledger-fabric.readthedocs.io/en/latest/write_first_app.html</w:t>
        </w:r>
      </w:hyperlink>
    </w:p>
    <w:p w14:paraId="6B9854C1" w14:textId="77777777" w:rsidR="00082519" w:rsidRDefault="00082519" w:rsidP="00344B74">
      <w:pPr>
        <w:pStyle w:val="TreAkapitu"/>
      </w:pPr>
    </w:p>
    <w:p w14:paraId="5147A563" w14:textId="1AE3F6A6" w:rsidR="006A281E" w:rsidRDefault="006A281E" w:rsidP="00344B74">
      <w:pPr>
        <w:pStyle w:val="TreAkapitu"/>
      </w:pPr>
    </w:p>
    <w:p w14:paraId="367A0BDB" w14:textId="77777777" w:rsidR="00705EF8" w:rsidRPr="00344B74" w:rsidRDefault="00705EF8" w:rsidP="00344B74">
      <w:pPr>
        <w:pStyle w:val="TreAkapitu"/>
      </w:pPr>
    </w:p>
    <w:p w14:paraId="27879AF2" w14:textId="77777777" w:rsidR="000F6316" w:rsidRDefault="00015679" w:rsidP="00D340D5">
      <w:pPr>
        <w:pStyle w:val="Nagwek3"/>
      </w:pPr>
      <w:bookmarkStart w:id="322" w:name="_Toc8601674"/>
      <w:bookmarkStart w:id="323" w:name="_Toc91668362"/>
      <w:r>
        <w:t>Biblioteki</w:t>
      </w:r>
      <w:r w:rsidR="00E014FE">
        <w:t xml:space="preserve"> i komponenty</w:t>
      </w:r>
      <w:bookmarkEnd w:id="322"/>
      <w:bookmarkEnd w:id="323"/>
    </w:p>
    <w:p w14:paraId="184FEB31" w14:textId="444E2790" w:rsidR="00344B74" w:rsidRDefault="00344B74" w:rsidP="00344B74">
      <w:pPr>
        <w:pStyle w:val="TreAkapitu"/>
      </w:pPr>
      <w:r w:rsidRPr="00344B74">
        <w:rPr>
          <w:highlight w:val="yellow"/>
        </w:rPr>
        <w:t xml:space="preserve">Opisać syntetycznie w formie wykazu </w:t>
      </w:r>
      <w:r>
        <w:rPr>
          <w:highlight w:val="yellow"/>
        </w:rPr>
        <w:t xml:space="preserve">wszystkie </w:t>
      </w:r>
      <w:r w:rsidRPr="00344B74">
        <w:rPr>
          <w:highlight w:val="yellow"/>
        </w:rPr>
        <w:t>gotowe biblioteki i komponenty programistyczne</w:t>
      </w:r>
      <w:r>
        <w:rPr>
          <w:highlight w:val="yellow"/>
        </w:rPr>
        <w:t>, które zostały wykorzystane do budowy systemu informatycznego</w:t>
      </w:r>
      <w:r w:rsidRPr="00344B74">
        <w:rPr>
          <w:highlight w:val="yellow"/>
        </w:rPr>
        <w:t>.</w:t>
      </w:r>
    </w:p>
    <w:p w14:paraId="05508946" w14:textId="77777777" w:rsidR="002A5420" w:rsidRDefault="002A5420" w:rsidP="00344B74">
      <w:pPr>
        <w:pStyle w:val="TreAkapitu"/>
      </w:pPr>
    </w:p>
    <w:tbl>
      <w:tblPr>
        <w:tblStyle w:val="Tabela-Siatka"/>
        <w:tblW w:w="9747" w:type="dxa"/>
        <w:tblLook w:val="04A0" w:firstRow="1" w:lastRow="0" w:firstColumn="1" w:lastColumn="0" w:noHBand="0" w:noVBand="1"/>
      </w:tblPr>
      <w:tblGrid>
        <w:gridCol w:w="570"/>
        <w:gridCol w:w="4098"/>
        <w:gridCol w:w="5079"/>
      </w:tblGrid>
      <w:tr w:rsidR="002A5420" w14:paraId="3726DE9E" w14:textId="77777777" w:rsidTr="00CD30CA">
        <w:tc>
          <w:tcPr>
            <w:tcW w:w="570" w:type="dxa"/>
            <w:shd w:val="clear" w:color="auto" w:fill="D9D9D9" w:themeFill="background1" w:themeFillShade="D9"/>
          </w:tcPr>
          <w:p w14:paraId="3FE9627F" w14:textId="60D1ED28" w:rsidR="002A5420" w:rsidRPr="002A5420" w:rsidRDefault="002A5420" w:rsidP="00344B74">
            <w:pPr>
              <w:pStyle w:val="TreAkapitu"/>
              <w:ind w:firstLine="0"/>
              <w:rPr>
                <w:b/>
                <w:bCs/>
              </w:rPr>
            </w:pPr>
            <w:r w:rsidRPr="002A5420">
              <w:rPr>
                <w:b/>
                <w:bCs/>
              </w:rPr>
              <w:t>Lp.</w:t>
            </w:r>
          </w:p>
        </w:tc>
        <w:tc>
          <w:tcPr>
            <w:tcW w:w="4098" w:type="dxa"/>
            <w:shd w:val="clear" w:color="auto" w:fill="D9D9D9" w:themeFill="background1" w:themeFillShade="D9"/>
          </w:tcPr>
          <w:p w14:paraId="77746678" w14:textId="61C0CCD4" w:rsidR="002A5420" w:rsidRPr="002A5420" w:rsidRDefault="002A5420" w:rsidP="00344B74">
            <w:pPr>
              <w:pStyle w:val="TreAkapitu"/>
              <w:ind w:firstLine="0"/>
              <w:rPr>
                <w:b/>
                <w:bCs/>
              </w:rPr>
            </w:pPr>
            <w:r w:rsidRPr="002A5420">
              <w:rPr>
                <w:b/>
                <w:bCs/>
              </w:rPr>
              <w:t>Nazwa</w:t>
            </w:r>
          </w:p>
        </w:tc>
        <w:tc>
          <w:tcPr>
            <w:tcW w:w="5079" w:type="dxa"/>
            <w:shd w:val="clear" w:color="auto" w:fill="D9D9D9" w:themeFill="background1" w:themeFillShade="D9"/>
          </w:tcPr>
          <w:p w14:paraId="3F64998E" w14:textId="618D1300" w:rsidR="002A5420" w:rsidRPr="002A5420" w:rsidRDefault="002A5420" w:rsidP="00344B74">
            <w:pPr>
              <w:pStyle w:val="TreAkapitu"/>
              <w:ind w:firstLine="0"/>
              <w:rPr>
                <w:b/>
                <w:bCs/>
              </w:rPr>
            </w:pPr>
            <w:r w:rsidRPr="002A5420">
              <w:rPr>
                <w:b/>
                <w:bCs/>
              </w:rPr>
              <w:t>Opis</w:t>
            </w:r>
          </w:p>
        </w:tc>
      </w:tr>
      <w:tr w:rsidR="002A5420" w:rsidRPr="002A5420" w14:paraId="2C007BCF" w14:textId="77777777" w:rsidTr="00CD30CA">
        <w:trPr>
          <w:trHeight w:val="1139"/>
        </w:trPr>
        <w:tc>
          <w:tcPr>
            <w:tcW w:w="570" w:type="dxa"/>
          </w:tcPr>
          <w:p w14:paraId="06449E48" w14:textId="7CF1040F" w:rsidR="002A5420" w:rsidRDefault="002A5420" w:rsidP="002A5420">
            <w:pPr>
              <w:pStyle w:val="TreAkapitu"/>
              <w:ind w:firstLine="0"/>
              <w:jc w:val="center"/>
            </w:pPr>
            <w:r>
              <w:t>1</w:t>
            </w:r>
          </w:p>
        </w:tc>
        <w:tc>
          <w:tcPr>
            <w:tcW w:w="4098" w:type="dxa"/>
          </w:tcPr>
          <w:p w14:paraId="1178EB5A" w14:textId="3334793C" w:rsidR="002A5420" w:rsidRDefault="002A5420" w:rsidP="00344B74">
            <w:pPr>
              <w:pStyle w:val="TreAkapitu"/>
              <w:ind w:firstLine="0"/>
            </w:pPr>
            <w:r>
              <w:t xml:space="preserve">Hyperledger </w:t>
            </w:r>
            <w:proofErr w:type="spellStart"/>
            <w:r>
              <w:t>Fabric</w:t>
            </w:r>
            <w:proofErr w:type="spellEnd"/>
            <w:r>
              <w:t xml:space="preserve"> </w:t>
            </w:r>
            <w:proofErr w:type="spellStart"/>
            <w:r>
              <w:t>Samples</w:t>
            </w:r>
            <w:proofErr w:type="spellEnd"/>
          </w:p>
        </w:tc>
        <w:tc>
          <w:tcPr>
            <w:tcW w:w="5079" w:type="dxa"/>
          </w:tcPr>
          <w:p w14:paraId="3EB171A2" w14:textId="3D587E88" w:rsidR="002A5420" w:rsidRPr="0028729A" w:rsidRDefault="002A5420" w:rsidP="002A5420">
            <w:pPr>
              <w:pStyle w:val="TreAkapitu"/>
              <w:ind w:firstLine="0"/>
            </w:pPr>
            <w:r>
              <w:t>Stanowi zbiór gotowych aplikacji</w:t>
            </w:r>
            <w:r w:rsidR="009F0301">
              <w:t xml:space="preserve">, obrazów Docker oraz </w:t>
            </w:r>
            <w:r>
              <w:rPr>
                <w:i/>
                <w:iCs/>
              </w:rPr>
              <w:t>chaincode</w:t>
            </w:r>
            <w:r>
              <w:t xml:space="preserve">, służących do demonstracji możliwości i lepszego zrozumienia działania technologii oraz testowania sieci. </w:t>
            </w:r>
          </w:p>
          <w:p w14:paraId="66E9A233" w14:textId="77777777" w:rsidR="002A5420" w:rsidRDefault="002A5420" w:rsidP="00344B74">
            <w:pPr>
              <w:pStyle w:val="TreAkapitu"/>
              <w:ind w:firstLine="0"/>
            </w:pPr>
          </w:p>
        </w:tc>
      </w:tr>
      <w:tr w:rsidR="002A5420" w:rsidRPr="002A5420" w14:paraId="4645AE22" w14:textId="77777777" w:rsidTr="00CD30CA">
        <w:trPr>
          <w:trHeight w:val="1139"/>
        </w:trPr>
        <w:tc>
          <w:tcPr>
            <w:tcW w:w="570" w:type="dxa"/>
          </w:tcPr>
          <w:p w14:paraId="55566A54" w14:textId="5044D0F4" w:rsidR="002A5420" w:rsidRDefault="00CD30CA" w:rsidP="002A5420">
            <w:pPr>
              <w:pStyle w:val="TreAkapitu"/>
              <w:ind w:firstLine="0"/>
              <w:jc w:val="center"/>
            </w:pPr>
            <w:r>
              <w:t>3</w:t>
            </w:r>
          </w:p>
        </w:tc>
        <w:tc>
          <w:tcPr>
            <w:tcW w:w="4098" w:type="dxa"/>
          </w:tcPr>
          <w:p w14:paraId="6F39F07B" w14:textId="4E35BF58" w:rsidR="002A5420" w:rsidRDefault="002A5420" w:rsidP="00344B74">
            <w:pPr>
              <w:pStyle w:val="TreAkapitu"/>
              <w:ind w:firstLine="0"/>
            </w:pPr>
            <w:r>
              <w:t>Hyperledger Docker Image</w:t>
            </w:r>
          </w:p>
        </w:tc>
        <w:tc>
          <w:tcPr>
            <w:tcW w:w="5079" w:type="dxa"/>
          </w:tcPr>
          <w:p w14:paraId="1CCB81F7" w14:textId="6DEC6788" w:rsidR="002A5420" w:rsidRDefault="002A5420" w:rsidP="002A5420">
            <w:pPr>
              <w:pStyle w:val="TreAkapitu"/>
              <w:ind w:firstLine="0"/>
            </w:pPr>
            <w:r>
              <w:t xml:space="preserve">Jest to obraz </w:t>
            </w:r>
          </w:p>
        </w:tc>
      </w:tr>
    </w:tbl>
    <w:p w14:paraId="2C899F87" w14:textId="77777777" w:rsidR="002A5420" w:rsidRDefault="002A5420" w:rsidP="00344B74">
      <w:pPr>
        <w:pStyle w:val="TreAkapitu"/>
      </w:pPr>
    </w:p>
    <w:p w14:paraId="4CFE6FE5" w14:textId="53ED44C1" w:rsidR="00015679" w:rsidRDefault="00574BB5" w:rsidP="00D340D5">
      <w:pPr>
        <w:pStyle w:val="Nagwek3"/>
      </w:pPr>
      <w:bookmarkStart w:id="324" w:name="_Toc8601675"/>
      <w:bookmarkStart w:id="325" w:name="_Toc91668363"/>
      <w:r>
        <w:t xml:space="preserve">Protokoły </w:t>
      </w:r>
      <w:r w:rsidR="001F2090">
        <w:t>komunikacyjne</w:t>
      </w:r>
      <w:r>
        <w:t xml:space="preserve">// </w:t>
      </w:r>
      <w:r w:rsidR="000F6316">
        <w:t>Oprogramowanie pośredniczące</w:t>
      </w:r>
      <w:bookmarkEnd w:id="324"/>
      <w:r w:rsidR="00493D82">
        <w:t xml:space="preserve"> // </w:t>
      </w:r>
      <w:r w:rsidR="00B47DA9">
        <w:t>K</w:t>
      </w:r>
      <w:r w:rsidR="00493D82">
        <w:t>omunikacja w sieci</w:t>
      </w:r>
      <w:bookmarkEnd w:id="325"/>
    </w:p>
    <w:p w14:paraId="51BDEC54" w14:textId="77777777" w:rsidR="00493D82" w:rsidRDefault="008642AC" w:rsidP="000E5B75">
      <w:pPr>
        <w:pStyle w:val="TreAkapitu"/>
      </w:pPr>
      <w:r>
        <w:lastRenderedPageBreak/>
        <w:t xml:space="preserve">Sieć zbudowana poprzez Hyperledger </w:t>
      </w:r>
      <w:proofErr w:type="spellStart"/>
      <w:r>
        <w:t>Fabric</w:t>
      </w:r>
      <w:proofErr w:type="spellEnd"/>
      <w:r>
        <w:t xml:space="preserve"> </w:t>
      </w:r>
      <w:r w:rsidR="0048789D">
        <w:t xml:space="preserve">zapewnia bezpieczeństwo oraz skalowalność poprzez rozdzielenie operacji </w:t>
      </w:r>
      <w:r w:rsidR="0009685D">
        <w:t>na rozproszone w niej</w:t>
      </w:r>
      <w:r>
        <w:t xml:space="preserve"> węzły</w:t>
      </w:r>
      <w:r w:rsidR="000B36EE">
        <w:t>, które przechowują każdą transakcję, jaka wystąpiła w sieci.</w:t>
      </w:r>
      <w:r w:rsidR="0048789D">
        <w:t xml:space="preserve"> </w:t>
      </w:r>
      <w:r w:rsidR="00A4032A">
        <w:t xml:space="preserve">W celu </w:t>
      </w:r>
      <w:r w:rsidR="0048789D">
        <w:t xml:space="preserve">zapewnienia integralności oraz spójności danych </w:t>
      </w:r>
      <w:r w:rsidR="007C0E9F">
        <w:t xml:space="preserve">został </w:t>
      </w:r>
      <w:r w:rsidR="00A4032A">
        <w:t xml:space="preserve">wdrożył protokół plotek (z ang. </w:t>
      </w:r>
      <w:proofErr w:type="spellStart"/>
      <w:r w:rsidR="00A4032A">
        <w:rPr>
          <w:i/>
          <w:iCs/>
        </w:rPr>
        <w:t>gossip</w:t>
      </w:r>
      <w:proofErr w:type="spellEnd"/>
      <w:r w:rsidR="00A4032A">
        <w:rPr>
          <w:i/>
          <w:iCs/>
        </w:rPr>
        <w:t xml:space="preserve"> </w:t>
      </w:r>
      <w:proofErr w:type="spellStart"/>
      <w:r w:rsidR="00A4032A">
        <w:rPr>
          <w:i/>
          <w:iCs/>
        </w:rPr>
        <w:t>protocol</w:t>
      </w:r>
      <w:proofErr w:type="spellEnd"/>
      <w:r w:rsidR="00A4032A">
        <w:t>).</w:t>
      </w:r>
      <w:r>
        <w:t xml:space="preserve"> Jest to protokół komunikacji działający na zasadzie P2P.</w:t>
      </w:r>
    </w:p>
    <w:p w14:paraId="294D221C" w14:textId="132F697C" w:rsidR="00386808" w:rsidRDefault="00493D82" w:rsidP="000F6316">
      <w:pPr>
        <w:pStyle w:val="TreAkapitu"/>
      </w:pPr>
      <w:r>
        <w:t xml:space="preserve">Przepływ transakcji został opisany w podrozdziale 4.6.1.. W ostatnim etapie, gdzie </w:t>
      </w:r>
      <w:proofErr w:type="spellStart"/>
      <w:r>
        <w:rPr>
          <w:i/>
          <w:iCs/>
        </w:rPr>
        <w:t>orderer</w:t>
      </w:r>
      <w:proofErr w:type="spellEnd"/>
      <w:r>
        <w:rPr>
          <w:i/>
          <w:iCs/>
        </w:rPr>
        <w:t xml:space="preserve"> service</w:t>
      </w:r>
      <w:r>
        <w:t xml:space="preserve"> dostarcza blok do </w:t>
      </w:r>
      <w:r w:rsidR="00A9781F">
        <w:t>wybranego</w:t>
      </w:r>
      <w:r>
        <w:t xml:space="preserve"> węzł</w:t>
      </w:r>
      <w:r w:rsidR="00A9781F">
        <w:t>a</w:t>
      </w:r>
      <w:r w:rsidR="00490CFB">
        <w:t>,</w:t>
      </w:r>
      <w:r>
        <w:t xml:space="preserve"> </w:t>
      </w:r>
      <w:proofErr w:type="spellStart"/>
      <w:r>
        <w:rPr>
          <w:i/>
          <w:iCs/>
        </w:rPr>
        <w:t>gossip</w:t>
      </w:r>
      <w:proofErr w:type="spellEnd"/>
      <w:r>
        <w:t xml:space="preserve"> </w:t>
      </w:r>
      <w:proofErr w:type="spellStart"/>
      <w:r>
        <w:rPr>
          <w:i/>
          <w:iCs/>
        </w:rPr>
        <w:t>protocol</w:t>
      </w:r>
      <w:proofErr w:type="spellEnd"/>
      <w:r>
        <w:t xml:space="preserve"> rozpoczyna swoje działanie.</w:t>
      </w:r>
      <w:r w:rsidR="00A9781F">
        <w:t xml:space="preserve"> Blok ten musi trafić do każdego z węzłów w sieci.</w:t>
      </w:r>
      <w:r w:rsidR="009B579C">
        <w:t xml:space="preserve"> Następuje proces zwany „plotkowaniem”. Węzeł, który otrzymał transakcje od </w:t>
      </w:r>
      <w:proofErr w:type="spellStart"/>
      <w:r w:rsidR="009B579C">
        <w:rPr>
          <w:i/>
          <w:iCs/>
        </w:rPr>
        <w:t>ordering</w:t>
      </w:r>
      <w:proofErr w:type="spellEnd"/>
      <w:r w:rsidR="009B579C">
        <w:rPr>
          <w:i/>
          <w:iCs/>
        </w:rPr>
        <w:t xml:space="preserve"> </w:t>
      </w:r>
      <w:proofErr w:type="spellStart"/>
      <w:r w:rsidR="009B579C">
        <w:rPr>
          <w:i/>
          <w:iCs/>
        </w:rPr>
        <w:t>serivce</w:t>
      </w:r>
      <w:proofErr w:type="spellEnd"/>
      <w:r w:rsidR="009B579C">
        <w:t xml:space="preserve"> przesyła ją do innego, losowo wybranego węzła</w:t>
      </w:r>
      <w:r w:rsidR="00F9072A">
        <w:t xml:space="preserve"> (lub grupie węzłów)</w:t>
      </w:r>
      <w:r w:rsidR="009B579C">
        <w:t xml:space="preserve">, który z kolei powtarza te czynność. Proces ten trwa dopóty, dopóki wszystkie węzły otrzymują </w:t>
      </w:r>
      <w:r w:rsidR="00386808">
        <w:t>blok.</w:t>
      </w:r>
      <w:r w:rsidR="002A3E90">
        <w:t xml:space="preserve"> Każda z przesłanych przez węzły wiadomości jest przez nie podpisywana, w celu za</w:t>
      </w:r>
      <w:r w:rsidR="00ED6BF2">
        <w:t>pobiegania</w:t>
      </w:r>
      <w:r w:rsidR="002A3E90">
        <w:t xml:space="preserve"> przed </w:t>
      </w:r>
      <w:r w:rsidR="00AC0B79">
        <w:t>manipulacj</w:t>
      </w:r>
      <w:r w:rsidR="00A55015">
        <w:t>ą</w:t>
      </w:r>
      <w:r w:rsidR="00AC0B79">
        <w:t xml:space="preserve"> danych czy </w:t>
      </w:r>
      <w:r w:rsidR="00ED6BF2">
        <w:t>nieuprawnionym dostępem. Węzły, które z pewnych powodów nie otrzymają danych (np. opóźnienia, błędy sieciowe), po ponownym podłączeniu do sieci, zostaną zsynchronizowane z pozostałymi węzłami, które posiadają brakujące dane.</w:t>
      </w:r>
    </w:p>
    <w:p w14:paraId="7A303F80" w14:textId="77777777" w:rsidR="00386808" w:rsidRDefault="00386808" w:rsidP="000F6316">
      <w:pPr>
        <w:pStyle w:val="TreAkapitu"/>
      </w:pPr>
    </w:p>
    <w:p w14:paraId="2C56529C" w14:textId="34E13B33" w:rsidR="00386808" w:rsidRPr="00386808" w:rsidRDefault="00386808" w:rsidP="00386808">
      <w:pPr>
        <w:pStyle w:val="Legenda"/>
        <w:rPr>
          <w:b w:val="0"/>
          <w:bCs w:val="0"/>
        </w:rPr>
      </w:pPr>
      <w:bookmarkStart w:id="326" w:name="_Toc91667918"/>
      <w:r w:rsidRPr="00386808">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58</w:t>
      </w:r>
      <w:r w:rsidR="00914E7C">
        <w:rPr>
          <w:b w:val="0"/>
          <w:bCs w:val="0"/>
        </w:rPr>
        <w:fldChar w:fldCharType="end"/>
      </w:r>
      <w:r>
        <w:rPr>
          <w:b w:val="0"/>
          <w:bCs w:val="0"/>
        </w:rPr>
        <w:t xml:space="preserve">. </w:t>
      </w:r>
      <w:r w:rsidR="006352A4">
        <w:rPr>
          <w:b w:val="0"/>
          <w:bCs w:val="0"/>
        </w:rPr>
        <w:t>Topologia komunikacji oparte</w:t>
      </w:r>
      <w:r w:rsidR="00E95945">
        <w:rPr>
          <w:b w:val="0"/>
          <w:bCs w:val="0"/>
        </w:rPr>
        <w:t>j</w:t>
      </w:r>
      <w:r w:rsidR="006352A4">
        <w:rPr>
          <w:b w:val="0"/>
          <w:bCs w:val="0"/>
        </w:rPr>
        <w:t xml:space="preserve"> na protokole plotkowania</w:t>
      </w:r>
      <w:bookmarkEnd w:id="326"/>
      <w:r w:rsidR="006C4F7C">
        <w:rPr>
          <w:b w:val="0"/>
          <w:bCs w:val="0"/>
        </w:rPr>
        <w:br/>
      </w:r>
    </w:p>
    <w:p w14:paraId="1362E9C5" w14:textId="280106EA" w:rsidR="00A4032A" w:rsidRDefault="00386808" w:rsidP="00386808">
      <w:pPr>
        <w:pStyle w:val="TreAkapitu"/>
        <w:jc w:val="center"/>
      </w:pPr>
      <w:r>
        <w:rPr>
          <w:noProof/>
        </w:rPr>
        <w:drawing>
          <wp:inline distT="0" distB="0" distL="0" distR="0" wp14:anchorId="79C7B29B" wp14:editId="6F7A268A">
            <wp:extent cx="3130550" cy="2722671"/>
            <wp:effectExtent l="0" t="0" r="0" b="0"/>
            <wp:docPr id="200" name="Obraz 200"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pic:cNvPicPr>
                      <a:picLocks noChangeAspect="1" noChangeArrowheads="1"/>
                    </pic:cNvPicPr>
                  </pic:nvPicPr>
                  <pic:blipFill rotWithShape="1">
                    <a:blip r:embed="rId95">
                      <a:extLst>
                        <a:ext uri="{28A0092B-C50C-407E-A947-70E740481C1C}">
                          <a14:useLocalDpi xmlns:a14="http://schemas.microsoft.com/office/drawing/2010/main" val="0"/>
                        </a:ext>
                      </a:extLst>
                    </a:blip>
                    <a:srcRect l="66917" b="23054"/>
                    <a:stretch/>
                  </pic:blipFill>
                  <pic:spPr bwMode="auto">
                    <a:xfrm>
                      <a:off x="0" y="0"/>
                      <a:ext cx="3138914" cy="2729945"/>
                    </a:xfrm>
                    <a:prstGeom prst="rect">
                      <a:avLst/>
                    </a:prstGeom>
                    <a:noFill/>
                    <a:ln>
                      <a:noFill/>
                    </a:ln>
                    <a:extLst>
                      <a:ext uri="{53640926-AAD7-44D8-BBD7-CCE9431645EC}">
                        <a14:shadowObscured xmlns:a14="http://schemas.microsoft.com/office/drawing/2010/main"/>
                      </a:ext>
                    </a:extLst>
                  </pic:spPr>
                </pic:pic>
              </a:graphicData>
            </a:graphic>
          </wp:inline>
        </w:drawing>
      </w:r>
    </w:p>
    <w:p w14:paraId="4A730AC3" w14:textId="6CFA51E7" w:rsidR="00386808" w:rsidRDefault="00386808" w:rsidP="00386808">
      <w:pPr>
        <w:pStyle w:val="TreAkapitu"/>
        <w:ind w:left="993" w:firstLine="0"/>
        <w:jc w:val="left"/>
        <w:rPr>
          <w:i/>
          <w:iCs/>
          <w:sz w:val="20"/>
          <w:szCs w:val="16"/>
        </w:rPr>
      </w:pPr>
      <w:r w:rsidRPr="00386808">
        <w:rPr>
          <w:sz w:val="20"/>
          <w:szCs w:val="16"/>
        </w:rPr>
        <w:t xml:space="preserve">Źródło: Vincent </w:t>
      </w:r>
      <w:proofErr w:type="spellStart"/>
      <w:r w:rsidRPr="00386808">
        <w:rPr>
          <w:sz w:val="20"/>
          <w:szCs w:val="16"/>
        </w:rPr>
        <w:t>Wing-Hei</w:t>
      </w:r>
      <w:proofErr w:type="spellEnd"/>
      <w:r w:rsidRPr="00386808">
        <w:rPr>
          <w:sz w:val="20"/>
          <w:szCs w:val="16"/>
        </w:rPr>
        <w:t xml:space="preserve"> Luk, Albert Kai-Sun Wong, Chin-Tau Lea &amp; Robin </w:t>
      </w:r>
      <w:proofErr w:type="spellStart"/>
      <w:r w:rsidRPr="00386808">
        <w:rPr>
          <w:sz w:val="20"/>
          <w:szCs w:val="16"/>
        </w:rPr>
        <w:t>Wentao</w:t>
      </w:r>
      <w:proofErr w:type="spellEnd"/>
      <w:r w:rsidRPr="00386808">
        <w:rPr>
          <w:sz w:val="20"/>
          <w:szCs w:val="16"/>
        </w:rPr>
        <w:t xml:space="preserve"> </w:t>
      </w:r>
      <w:proofErr w:type="spellStart"/>
      <w:r w:rsidRPr="00386808">
        <w:rPr>
          <w:sz w:val="20"/>
          <w:szCs w:val="16"/>
        </w:rPr>
        <w:t>Ouyang</w:t>
      </w:r>
      <w:proofErr w:type="spellEnd"/>
      <w:r w:rsidRPr="00386808">
        <w:rPr>
          <w:sz w:val="20"/>
          <w:szCs w:val="16"/>
        </w:rPr>
        <w:t>, „</w:t>
      </w:r>
      <w:r w:rsidRPr="00386808">
        <w:rPr>
          <w:i/>
          <w:iCs/>
          <w:sz w:val="20"/>
          <w:szCs w:val="16"/>
        </w:rPr>
        <w:t xml:space="preserve">RRG: </w:t>
      </w:r>
      <w:proofErr w:type="spellStart"/>
      <w:r w:rsidRPr="00386808">
        <w:rPr>
          <w:i/>
          <w:iCs/>
          <w:sz w:val="20"/>
          <w:szCs w:val="16"/>
        </w:rPr>
        <w:t>redundancy</w:t>
      </w:r>
      <w:proofErr w:type="spellEnd"/>
      <w:r w:rsidRPr="00386808">
        <w:rPr>
          <w:i/>
          <w:iCs/>
          <w:sz w:val="20"/>
          <w:szCs w:val="16"/>
        </w:rPr>
        <w:t xml:space="preserve"> </w:t>
      </w:r>
      <w:proofErr w:type="spellStart"/>
      <w:r w:rsidRPr="00386808">
        <w:rPr>
          <w:i/>
          <w:iCs/>
          <w:sz w:val="20"/>
          <w:szCs w:val="16"/>
        </w:rPr>
        <w:t>reduced</w:t>
      </w:r>
      <w:proofErr w:type="spellEnd"/>
      <w:r w:rsidRPr="00386808">
        <w:rPr>
          <w:i/>
          <w:iCs/>
          <w:sz w:val="20"/>
          <w:szCs w:val="16"/>
        </w:rPr>
        <w:t xml:space="preserve"> </w:t>
      </w:r>
      <w:proofErr w:type="spellStart"/>
      <w:r w:rsidRPr="00386808">
        <w:rPr>
          <w:i/>
          <w:iCs/>
          <w:sz w:val="20"/>
          <w:szCs w:val="16"/>
        </w:rPr>
        <w:t>gossip</w:t>
      </w:r>
      <w:proofErr w:type="spellEnd"/>
      <w:r w:rsidRPr="00386808">
        <w:rPr>
          <w:i/>
          <w:iCs/>
          <w:sz w:val="20"/>
          <w:szCs w:val="16"/>
        </w:rPr>
        <w:t xml:space="preserve"> </w:t>
      </w:r>
      <w:proofErr w:type="spellStart"/>
      <w:r w:rsidRPr="00386808">
        <w:rPr>
          <w:i/>
          <w:iCs/>
          <w:sz w:val="20"/>
          <w:szCs w:val="16"/>
        </w:rPr>
        <w:t>protocol</w:t>
      </w:r>
      <w:proofErr w:type="spellEnd"/>
      <w:r w:rsidRPr="00386808">
        <w:rPr>
          <w:i/>
          <w:iCs/>
          <w:sz w:val="20"/>
          <w:szCs w:val="16"/>
        </w:rPr>
        <w:t xml:space="preserve"> for real-</w:t>
      </w:r>
      <w:proofErr w:type="spellStart"/>
      <w:r w:rsidRPr="00386808">
        <w:rPr>
          <w:i/>
          <w:iCs/>
          <w:sz w:val="20"/>
          <w:szCs w:val="16"/>
        </w:rPr>
        <w:t>time</w:t>
      </w:r>
      <w:proofErr w:type="spellEnd"/>
      <w:r w:rsidRPr="00386808">
        <w:rPr>
          <w:i/>
          <w:iCs/>
          <w:sz w:val="20"/>
          <w:szCs w:val="16"/>
        </w:rPr>
        <w:t xml:space="preserve"> N-to-N </w:t>
      </w:r>
      <w:proofErr w:type="spellStart"/>
      <w:r w:rsidRPr="00386808">
        <w:rPr>
          <w:i/>
          <w:iCs/>
          <w:sz w:val="20"/>
          <w:szCs w:val="16"/>
        </w:rPr>
        <w:t>dynamic</w:t>
      </w:r>
      <w:proofErr w:type="spellEnd"/>
      <w:r w:rsidRPr="00386808">
        <w:rPr>
          <w:i/>
          <w:iCs/>
          <w:sz w:val="20"/>
          <w:szCs w:val="16"/>
        </w:rPr>
        <w:t xml:space="preserve"> </w:t>
      </w:r>
      <w:proofErr w:type="spellStart"/>
      <w:r w:rsidRPr="00386808">
        <w:rPr>
          <w:i/>
          <w:iCs/>
          <w:sz w:val="20"/>
          <w:szCs w:val="16"/>
        </w:rPr>
        <w:t>group</w:t>
      </w:r>
      <w:proofErr w:type="spellEnd"/>
      <w:r w:rsidRPr="00386808">
        <w:rPr>
          <w:i/>
          <w:iCs/>
          <w:sz w:val="20"/>
          <w:szCs w:val="16"/>
        </w:rPr>
        <w:t xml:space="preserve"> </w:t>
      </w:r>
      <w:proofErr w:type="spellStart"/>
      <w:r w:rsidRPr="00386808">
        <w:rPr>
          <w:i/>
          <w:iCs/>
          <w:sz w:val="20"/>
          <w:szCs w:val="16"/>
        </w:rPr>
        <w:t>communication</w:t>
      </w:r>
      <w:proofErr w:type="spellEnd"/>
      <w:r w:rsidRPr="00386808">
        <w:rPr>
          <w:i/>
          <w:iCs/>
          <w:sz w:val="20"/>
          <w:szCs w:val="16"/>
        </w:rPr>
        <w:t>”</w:t>
      </w:r>
    </w:p>
    <w:p w14:paraId="2E67867C" w14:textId="7508EE17" w:rsidR="005D1F53" w:rsidRDefault="005D1F53" w:rsidP="005D1F53">
      <w:pPr>
        <w:pStyle w:val="TreAkapitu"/>
        <w:jc w:val="left"/>
        <w:rPr>
          <w:i/>
          <w:iCs/>
          <w:sz w:val="20"/>
          <w:szCs w:val="16"/>
        </w:rPr>
      </w:pPr>
    </w:p>
    <w:p w14:paraId="72A2F033" w14:textId="0DF5D385" w:rsidR="005D1F53" w:rsidRDefault="005D1F53" w:rsidP="005D1F53">
      <w:pPr>
        <w:pStyle w:val="TreAkapitu"/>
        <w:jc w:val="left"/>
        <w:rPr>
          <w:szCs w:val="24"/>
        </w:rPr>
      </w:pPr>
      <w:r>
        <w:rPr>
          <w:szCs w:val="24"/>
        </w:rPr>
        <w:t xml:space="preserve">Zastosowany w sieci </w:t>
      </w:r>
      <w:proofErr w:type="spellStart"/>
      <w:r>
        <w:rPr>
          <w:i/>
          <w:iCs/>
          <w:szCs w:val="24"/>
        </w:rPr>
        <w:t>gossip</w:t>
      </w:r>
      <w:proofErr w:type="spellEnd"/>
      <w:r>
        <w:rPr>
          <w:i/>
          <w:iCs/>
          <w:szCs w:val="24"/>
        </w:rPr>
        <w:t xml:space="preserve"> </w:t>
      </w:r>
      <w:proofErr w:type="spellStart"/>
      <w:r>
        <w:rPr>
          <w:i/>
          <w:iCs/>
          <w:szCs w:val="24"/>
        </w:rPr>
        <w:t>protocol</w:t>
      </w:r>
      <w:proofErr w:type="spellEnd"/>
      <w:r>
        <w:rPr>
          <w:szCs w:val="24"/>
        </w:rPr>
        <w:t xml:space="preserve"> spełnia 3 podstawowe funkcje:</w:t>
      </w:r>
    </w:p>
    <w:p w14:paraId="2AC0571B" w14:textId="60A669FB" w:rsidR="005D1F53" w:rsidRDefault="005D1F53" w:rsidP="001B77AC">
      <w:pPr>
        <w:pStyle w:val="TreAkapitu"/>
        <w:numPr>
          <w:ilvl w:val="0"/>
          <w:numId w:val="47"/>
        </w:numPr>
        <w:jc w:val="left"/>
        <w:rPr>
          <w:szCs w:val="24"/>
        </w:rPr>
      </w:pPr>
      <w:r>
        <w:rPr>
          <w:szCs w:val="24"/>
        </w:rPr>
        <w:t xml:space="preserve">Stale identyfikuje </w:t>
      </w:r>
      <w:r w:rsidR="00284CF8">
        <w:rPr>
          <w:szCs w:val="24"/>
        </w:rPr>
        <w:t>dostępność węzłów oraz wykrywa te, które są niedostępne</w:t>
      </w:r>
    </w:p>
    <w:p w14:paraId="6B3CBC3D" w14:textId="5D076BF5" w:rsidR="00284CF8" w:rsidRDefault="00284CF8" w:rsidP="001B77AC">
      <w:pPr>
        <w:pStyle w:val="TreAkapitu"/>
        <w:numPr>
          <w:ilvl w:val="0"/>
          <w:numId w:val="47"/>
        </w:numPr>
        <w:jc w:val="left"/>
        <w:rPr>
          <w:szCs w:val="24"/>
        </w:rPr>
      </w:pPr>
      <w:r>
        <w:rPr>
          <w:szCs w:val="24"/>
        </w:rPr>
        <w:lastRenderedPageBreak/>
        <w:t>Rozpowszechnia dane pomiędzy węzłami</w:t>
      </w:r>
      <w:r w:rsidR="00C6668D">
        <w:rPr>
          <w:szCs w:val="24"/>
        </w:rPr>
        <w:t xml:space="preserve"> (</w:t>
      </w:r>
      <w:r>
        <w:rPr>
          <w:szCs w:val="24"/>
        </w:rPr>
        <w:t>a w przypadku węzła, który stracił dostęp i nie otrzymał danych</w:t>
      </w:r>
      <w:r w:rsidR="00B60238">
        <w:rPr>
          <w:szCs w:val="24"/>
        </w:rPr>
        <w:t xml:space="preserve"> - </w:t>
      </w:r>
      <w:r>
        <w:rPr>
          <w:szCs w:val="24"/>
        </w:rPr>
        <w:t>synchronizuje je</w:t>
      </w:r>
      <w:r w:rsidR="00C6668D">
        <w:rPr>
          <w:szCs w:val="24"/>
        </w:rPr>
        <w:t>)</w:t>
      </w:r>
      <w:r>
        <w:rPr>
          <w:szCs w:val="24"/>
        </w:rPr>
        <w:t>.</w:t>
      </w:r>
    </w:p>
    <w:p w14:paraId="5DC71C74" w14:textId="65886822" w:rsidR="00284CF8" w:rsidRPr="005D1F53" w:rsidRDefault="00284CF8" w:rsidP="001B77AC">
      <w:pPr>
        <w:pStyle w:val="TreAkapitu"/>
        <w:numPr>
          <w:ilvl w:val="0"/>
          <w:numId w:val="47"/>
        </w:numPr>
        <w:jc w:val="left"/>
        <w:rPr>
          <w:szCs w:val="24"/>
        </w:rPr>
      </w:pPr>
      <w:r>
        <w:rPr>
          <w:szCs w:val="24"/>
        </w:rPr>
        <w:t>Przyśpiesza aktualizacje danych dla nowo dołączonych węzłów w sieci.</w:t>
      </w:r>
    </w:p>
    <w:p w14:paraId="1AA66F6C" w14:textId="19030C5E" w:rsidR="00172501" w:rsidRDefault="00172501" w:rsidP="00D340D5">
      <w:pPr>
        <w:pStyle w:val="Nagwek3"/>
      </w:pPr>
      <w:bookmarkStart w:id="327" w:name="_Toc8601676"/>
      <w:bookmarkStart w:id="328" w:name="_Toc91668364"/>
      <w:r>
        <w:t>Bazy danych</w:t>
      </w:r>
      <w:bookmarkEnd w:id="327"/>
      <w:bookmarkEnd w:id="328"/>
    </w:p>
    <w:p w14:paraId="54FFB808" w14:textId="3E34FAE0" w:rsidR="00EC4368" w:rsidRDefault="00DD04FA" w:rsidP="00EC4368">
      <w:pPr>
        <w:pStyle w:val="TreAkapitu"/>
        <w:spacing w:before="240"/>
      </w:pPr>
      <w:proofErr w:type="spellStart"/>
      <w:r>
        <w:t>CouchDB</w:t>
      </w:r>
      <w:proofErr w:type="spellEnd"/>
      <w:r>
        <w:t xml:space="preserve"> </w:t>
      </w:r>
      <w:r w:rsidR="00FE1D26">
        <w:t>to nierelacyjna baza danych (</w:t>
      </w:r>
      <w:proofErr w:type="spellStart"/>
      <w:r w:rsidR="00FE1D26">
        <w:t>noSQL</w:t>
      </w:r>
      <w:proofErr w:type="spellEnd"/>
      <w:r w:rsidR="00FE1D26">
        <w:t xml:space="preserve">) typu </w:t>
      </w:r>
      <w:r w:rsidR="00FE1D26" w:rsidRPr="00FE1D26">
        <w:rPr>
          <w:i/>
          <w:iCs/>
        </w:rPr>
        <w:t xml:space="preserve">open </w:t>
      </w:r>
      <w:proofErr w:type="spellStart"/>
      <w:r w:rsidR="00FE1D26" w:rsidRPr="00FE1D26">
        <w:rPr>
          <w:i/>
          <w:iCs/>
        </w:rPr>
        <w:t>source</w:t>
      </w:r>
      <w:proofErr w:type="spellEnd"/>
      <w:r w:rsidR="00FE1D26">
        <w:rPr>
          <w:i/>
          <w:iCs/>
        </w:rPr>
        <w:t xml:space="preserve"> </w:t>
      </w:r>
      <w:r w:rsidR="00FE1D26">
        <w:t>rozwijana poprzez Fundację Apache, która gromadzi i przechowuje dane w forma</w:t>
      </w:r>
      <w:r w:rsidR="00D82C55">
        <w:t>cie</w:t>
      </w:r>
      <w:r w:rsidR="00FE1D26">
        <w:t xml:space="preserve"> dokumentów JSON (ang. </w:t>
      </w:r>
      <w:r w:rsidR="00FE1D26" w:rsidRPr="00FE1D26">
        <w:rPr>
          <w:i/>
          <w:iCs/>
        </w:rPr>
        <w:t xml:space="preserve">JavaScript Object </w:t>
      </w:r>
      <w:proofErr w:type="spellStart"/>
      <w:r w:rsidR="00FE1D26" w:rsidRPr="00FE1D26">
        <w:rPr>
          <w:i/>
          <w:iCs/>
        </w:rPr>
        <w:t>Notation</w:t>
      </w:r>
      <w:proofErr w:type="spellEnd"/>
      <w:r w:rsidR="00FE1D26">
        <w:t>).</w:t>
      </w:r>
      <w:r w:rsidR="003842E7">
        <w:t xml:space="preserve"> Językiem jaki został użyty do napisania </w:t>
      </w:r>
      <w:proofErr w:type="spellStart"/>
      <w:r w:rsidR="003842E7">
        <w:t>CouchDB</w:t>
      </w:r>
      <w:proofErr w:type="spellEnd"/>
      <w:r w:rsidR="003842E7">
        <w:t xml:space="preserve"> jest Erlang.</w:t>
      </w:r>
    </w:p>
    <w:p w14:paraId="10344F01" w14:textId="5216EFF0" w:rsidR="00EC4368" w:rsidRDefault="003842E7" w:rsidP="00EC4368">
      <w:pPr>
        <w:pStyle w:val="TreAkapitu"/>
        <w:spacing w:before="240"/>
      </w:pPr>
      <w:r>
        <w:t>Dostęp do systemu realizuje się za pomocą interfejsu programowania aplikacji (API), korzystającego z mechanizmu REST.</w:t>
      </w:r>
      <w:r w:rsidR="0085554B">
        <w:t xml:space="preserve"> </w:t>
      </w:r>
      <w:r>
        <w:t xml:space="preserve">Przechowywane dokumenty </w:t>
      </w:r>
      <w:r w:rsidR="0085554B">
        <w:t xml:space="preserve">zawierają klucze oraz odpowiadające im wartości. </w:t>
      </w:r>
      <w:r w:rsidR="00AA797C">
        <w:t>K</w:t>
      </w:r>
      <w:r w:rsidR="0085554B">
        <w:t xml:space="preserve">lucz jest to łańcuch znaków (tzw. </w:t>
      </w:r>
      <w:r w:rsidR="0085554B">
        <w:rPr>
          <w:i/>
          <w:iCs/>
        </w:rPr>
        <w:t>String</w:t>
      </w:r>
      <w:r w:rsidR="0085554B">
        <w:t>), który jest unikalny w ramach jednego dokumentu</w:t>
      </w:r>
      <w:r w:rsidR="00AA797C">
        <w:t xml:space="preserve">. </w:t>
      </w:r>
    </w:p>
    <w:p w14:paraId="4BA090DB" w14:textId="1FD7AE50" w:rsidR="00381008" w:rsidRDefault="00AA797C" w:rsidP="00381008">
      <w:pPr>
        <w:pStyle w:val="TreAkapitu"/>
        <w:spacing w:before="240"/>
      </w:pPr>
      <w:r>
        <w:t xml:space="preserve">Baza danych </w:t>
      </w:r>
      <w:proofErr w:type="spellStart"/>
      <w:r>
        <w:t>CouchDB</w:t>
      </w:r>
      <w:proofErr w:type="spellEnd"/>
      <w:r>
        <w:t xml:space="preserve"> została zastosowana z racji tego, iż jest jedn</w:t>
      </w:r>
      <w:r w:rsidR="003055DF">
        <w:t>ą</w:t>
      </w:r>
      <w:r>
        <w:t xml:space="preserve"> z dwóch baz danych (razem z </w:t>
      </w:r>
      <w:proofErr w:type="spellStart"/>
      <w:r>
        <w:t>LevelDB</w:t>
      </w:r>
      <w:proofErr w:type="spellEnd"/>
      <w:r>
        <w:t xml:space="preserve">) wspieranych przez platformę Hyperledger </w:t>
      </w:r>
      <w:proofErr w:type="spellStart"/>
      <w:r>
        <w:t>Fabric</w:t>
      </w:r>
      <w:proofErr w:type="spellEnd"/>
      <w:r>
        <w:t xml:space="preserve">. </w:t>
      </w:r>
      <w:r w:rsidR="00AB5FD2">
        <w:t xml:space="preserve">Stanowi strukturę danych określoną jako </w:t>
      </w:r>
      <w:r w:rsidR="00AB5FD2" w:rsidRPr="00AB5FD2">
        <w:rPr>
          <w:i/>
          <w:iCs/>
        </w:rPr>
        <w:t xml:space="preserve">World </w:t>
      </w:r>
      <w:proofErr w:type="spellStart"/>
      <w:r w:rsidR="00AB5FD2" w:rsidRPr="00AB5FD2">
        <w:rPr>
          <w:i/>
          <w:iCs/>
        </w:rPr>
        <w:t>State</w:t>
      </w:r>
      <w:proofErr w:type="spellEnd"/>
      <w:r w:rsidR="00AB5FD2">
        <w:rPr>
          <w:i/>
          <w:iCs/>
        </w:rPr>
        <w:t xml:space="preserve">, </w:t>
      </w:r>
      <w:r w:rsidR="00AB5FD2">
        <w:t xml:space="preserve">opisaną w podrozdziale 4.5.1. </w:t>
      </w:r>
      <w:r w:rsidR="008F629A">
        <w:t xml:space="preserve">Obsługuje ona podstawowe operacje na </w:t>
      </w:r>
      <w:r w:rsidR="008F629A" w:rsidRPr="008F629A">
        <w:rPr>
          <w:i/>
          <w:iCs/>
        </w:rPr>
        <w:t>chaincode</w:t>
      </w:r>
      <w:r w:rsidR="008F629A">
        <w:rPr>
          <w:i/>
          <w:iCs/>
        </w:rPr>
        <w:t>,</w:t>
      </w:r>
      <w:r w:rsidR="008F629A">
        <w:t xml:space="preserve"> a ponadto umożliwia</w:t>
      </w:r>
      <w:r>
        <w:t xml:space="preserve"> wdrażanie indeksów, przez co zwiększa wydajność bazy danych i skraca czas wykonywania zapytań.</w:t>
      </w:r>
    </w:p>
    <w:p w14:paraId="3046EEC8" w14:textId="77777777" w:rsidR="00381008" w:rsidRDefault="00381008" w:rsidP="00381008">
      <w:pPr>
        <w:pStyle w:val="TreAkapitu"/>
        <w:spacing w:before="240"/>
      </w:pPr>
    </w:p>
    <w:p w14:paraId="730FCF87" w14:textId="45E598FB" w:rsidR="00381008" w:rsidRPr="00381008" w:rsidRDefault="00381008" w:rsidP="00381008">
      <w:pPr>
        <w:pStyle w:val="Legenda"/>
        <w:rPr>
          <w:b w:val="0"/>
          <w:bCs w:val="0"/>
        </w:rPr>
      </w:pPr>
      <w:bookmarkStart w:id="329" w:name="_Toc91667919"/>
      <w:r w:rsidRPr="00381008">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59</w:t>
      </w:r>
      <w:r w:rsidR="00914E7C">
        <w:rPr>
          <w:b w:val="0"/>
          <w:bCs w:val="0"/>
        </w:rPr>
        <w:fldChar w:fldCharType="end"/>
      </w:r>
      <w:r w:rsidRPr="00381008">
        <w:rPr>
          <w:b w:val="0"/>
          <w:bCs w:val="0"/>
        </w:rPr>
        <w:t xml:space="preserve">. Operacje pomiędzy </w:t>
      </w:r>
      <w:r w:rsidRPr="00381008">
        <w:rPr>
          <w:b w:val="0"/>
          <w:bCs w:val="0"/>
          <w:i/>
          <w:iCs/>
        </w:rPr>
        <w:t xml:space="preserve">chaincode </w:t>
      </w:r>
      <w:r w:rsidRPr="00381008">
        <w:rPr>
          <w:b w:val="0"/>
          <w:bCs w:val="0"/>
        </w:rPr>
        <w:t>a bazą danych</w:t>
      </w:r>
      <w:bookmarkEnd w:id="329"/>
    </w:p>
    <w:p w14:paraId="2AEAF133" w14:textId="1234029A" w:rsidR="00381008" w:rsidRPr="00381008" w:rsidRDefault="00B2663C" w:rsidP="00381008">
      <w:pPr>
        <w:pStyle w:val="TreAkapitu"/>
        <w:spacing w:before="240"/>
        <w:ind w:firstLine="0"/>
        <w:jc w:val="center"/>
        <w:rPr>
          <w:sz w:val="20"/>
          <w:szCs w:val="16"/>
        </w:rPr>
      </w:pPr>
      <w:r>
        <w:rPr>
          <w:noProof/>
        </w:rPr>
        <w:drawing>
          <wp:inline distT="0" distB="0" distL="0" distR="0" wp14:anchorId="7FD9B00D" wp14:editId="3C3D1975">
            <wp:extent cx="5760085" cy="2987675"/>
            <wp:effectExtent l="0" t="0" r="0" b="0"/>
            <wp:docPr id="13" name="Obraz 13" descr="Obraz zawierający strzał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raz 13" descr="Obraz zawierający strzałka&#10;&#10;Opis wygenerowany automatycznie"/>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60085" cy="2987675"/>
                    </a:xfrm>
                    <a:prstGeom prst="rect">
                      <a:avLst/>
                    </a:prstGeom>
                    <a:noFill/>
                    <a:ln>
                      <a:noFill/>
                    </a:ln>
                  </pic:spPr>
                </pic:pic>
              </a:graphicData>
            </a:graphic>
          </wp:inline>
        </w:drawing>
      </w:r>
      <w:r w:rsidRPr="00B2663C">
        <w:rPr>
          <w:sz w:val="20"/>
          <w:szCs w:val="16"/>
        </w:rPr>
        <w:t>źródło:https://kctheservant.medium.com/putstate-and-getstate-the-api-in-chaincode-dealing-with-the-state-in-the-ledger-part-1-2008d6a86f98</w:t>
      </w:r>
    </w:p>
    <w:p w14:paraId="0AAC4863" w14:textId="0D611673" w:rsidR="00AA797C" w:rsidRPr="00740B6D" w:rsidRDefault="008F629A" w:rsidP="00D44515">
      <w:pPr>
        <w:pStyle w:val="TreAkapitu"/>
        <w:spacing w:before="240"/>
      </w:pPr>
      <w:proofErr w:type="spellStart"/>
      <w:r>
        <w:t>CouchDB</w:t>
      </w:r>
      <w:proofErr w:type="spellEnd"/>
      <w:r>
        <w:t xml:space="preserve"> stanowi osobny węzeł w sieci</w:t>
      </w:r>
      <w:r w:rsidR="00B806BF">
        <w:t>, który jest uruchomiony jako kontener. Aby skonfigurować bazę danych należy wskazać ją w pliku konfiguracyjnym</w:t>
      </w:r>
      <w:r w:rsidR="00740B6D">
        <w:t xml:space="preserve"> </w:t>
      </w:r>
      <w:proofErr w:type="spellStart"/>
      <w:r w:rsidR="00740B6D" w:rsidRPr="00B44809">
        <w:rPr>
          <w:i/>
          <w:iCs/>
        </w:rPr>
        <w:t>core.yaml</w:t>
      </w:r>
      <w:proofErr w:type="spellEnd"/>
      <w:r w:rsidR="00B806BF">
        <w:t xml:space="preserve"> i ustawić odpowiednie parametry</w:t>
      </w:r>
      <w:r w:rsidR="00740B6D">
        <w:t xml:space="preserve"> takie jak </w:t>
      </w:r>
      <w:proofErr w:type="spellStart"/>
      <w:r w:rsidR="00740B6D">
        <w:rPr>
          <w:i/>
          <w:iCs/>
        </w:rPr>
        <w:t>stateDatabase</w:t>
      </w:r>
      <w:proofErr w:type="spellEnd"/>
      <w:r w:rsidR="00740B6D">
        <w:t xml:space="preserve">, </w:t>
      </w:r>
      <w:proofErr w:type="spellStart"/>
      <w:r w:rsidR="00740B6D">
        <w:rPr>
          <w:i/>
          <w:iCs/>
        </w:rPr>
        <w:t>couchDBConfig</w:t>
      </w:r>
      <w:proofErr w:type="spellEnd"/>
      <w:r w:rsidR="00740B6D">
        <w:rPr>
          <w:i/>
          <w:iCs/>
        </w:rPr>
        <w:t xml:space="preserve">, </w:t>
      </w:r>
      <w:proofErr w:type="spellStart"/>
      <w:r w:rsidR="00740B6D">
        <w:rPr>
          <w:i/>
          <w:iCs/>
        </w:rPr>
        <w:t>couchDBAddress</w:t>
      </w:r>
      <w:proofErr w:type="spellEnd"/>
      <w:r w:rsidR="00740B6D">
        <w:t xml:space="preserve"> itd.</w:t>
      </w:r>
    </w:p>
    <w:p w14:paraId="7E0D4631" w14:textId="77777777" w:rsidR="00172501" w:rsidRDefault="00172501" w:rsidP="00D340D5">
      <w:pPr>
        <w:pStyle w:val="Nagwek3"/>
      </w:pPr>
      <w:bookmarkStart w:id="330" w:name="_Toc8601677"/>
      <w:bookmarkStart w:id="331" w:name="_Toc91668365"/>
      <w:r>
        <w:t>Inne oprogramowanie</w:t>
      </w:r>
      <w:bookmarkEnd w:id="330"/>
      <w:bookmarkEnd w:id="331"/>
    </w:p>
    <w:p w14:paraId="6036C9CC" w14:textId="75E7E9A4" w:rsidR="00977610" w:rsidRPr="008B314A" w:rsidRDefault="005A7367" w:rsidP="008B314A">
      <w:pPr>
        <w:pStyle w:val="Nagwek2"/>
      </w:pPr>
      <w:bookmarkStart w:id="332" w:name="_Toc8601678"/>
      <w:bookmarkStart w:id="333" w:name="_Toc91668366"/>
      <w:r w:rsidRPr="005A7367">
        <w:t>Charakterystyka środowiska uruchomieniowego</w:t>
      </w:r>
      <w:bookmarkEnd w:id="332"/>
      <w:bookmarkEnd w:id="333"/>
    </w:p>
    <w:p w14:paraId="12F9049C" w14:textId="5BB82341" w:rsidR="00401103" w:rsidRDefault="004670A3" w:rsidP="00401103">
      <w:pPr>
        <w:pStyle w:val="TreAkapitu"/>
      </w:pPr>
      <w:r>
        <w:t xml:space="preserve">W celu uruchomienia całego </w:t>
      </w:r>
      <w:r w:rsidR="00541790">
        <w:t xml:space="preserve">środowiska </w:t>
      </w:r>
      <w:r>
        <w:t>systemu należy podjąć odpowiednie kroki</w:t>
      </w:r>
      <w:r w:rsidR="00914E7C">
        <w:t>.</w:t>
      </w:r>
    </w:p>
    <w:p w14:paraId="5A7FC6BB" w14:textId="1B0C5081" w:rsidR="006F4AF6" w:rsidRPr="00640FAC" w:rsidRDefault="008E6887" w:rsidP="006F4AF6">
      <w:pPr>
        <w:pStyle w:val="TreAkapitu"/>
        <w:rPr>
          <w:i/>
          <w:iCs/>
        </w:rPr>
      </w:pPr>
      <w:r>
        <w:t xml:space="preserve">Sieć </w:t>
      </w:r>
      <w:r w:rsidR="00164A48">
        <w:rPr>
          <w:i/>
          <w:iCs/>
        </w:rPr>
        <w:t>b</w:t>
      </w:r>
      <w:r w:rsidR="00640FAC" w:rsidRPr="00640FAC">
        <w:rPr>
          <w:i/>
          <w:iCs/>
        </w:rPr>
        <w:t>lockchain:</w:t>
      </w:r>
    </w:p>
    <w:p w14:paraId="05B63152" w14:textId="36634642" w:rsidR="006F4AF6" w:rsidRDefault="006F4AF6" w:rsidP="00275370">
      <w:pPr>
        <w:pStyle w:val="TreAkapitu"/>
        <w:numPr>
          <w:ilvl w:val="0"/>
          <w:numId w:val="32"/>
        </w:numPr>
      </w:pPr>
      <w:r>
        <w:t>Wygenerowanie artefaktów oraz plików konfiguracyjnych sieci</w:t>
      </w:r>
    </w:p>
    <w:p w14:paraId="3FDF8986" w14:textId="2D7854EC" w:rsidR="00914E7C" w:rsidRDefault="006F4AF6" w:rsidP="00914E7C">
      <w:pPr>
        <w:pStyle w:val="TreAkapitu"/>
        <w:numPr>
          <w:ilvl w:val="0"/>
          <w:numId w:val="32"/>
        </w:numPr>
      </w:pPr>
      <w:r>
        <w:t>Ur</w:t>
      </w:r>
      <w:r w:rsidR="00F07F6B">
        <w:t>u</w:t>
      </w:r>
      <w:r>
        <w:t>ch</w:t>
      </w:r>
      <w:r w:rsidR="00F07F6B">
        <w:t>o</w:t>
      </w:r>
      <w:r>
        <w:t>mie</w:t>
      </w:r>
      <w:r w:rsidR="00B237E4">
        <w:t xml:space="preserve">nie sieci </w:t>
      </w:r>
      <w:r>
        <w:t>wykorzystując Docker</w:t>
      </w:r>
      <w:r w:rsidR="00F07F6B">
        <w:t xml:space="preserve"> (utworzenie węzłów)</w:t>
      </w:r>
    </w:p>
    <w:p w14:paraId="34179CE6" w14:textId="45AA6F95" w:rsidR="00B237E4" w:rsidRDefault="00B237E4" w:rsidP="00275370">
      <w:pPr>
        <w:pStyle w:val="TreAkapitu"/>
        <w:numPr>
          <w:ilvl w:val="0"/>
          <w:numId w:val="32"/>
        </w:numPr>
      </w:pPr>
      <w:r>
        <w:t xml:space="preserve">Utworzenie </w:t>
      </w:r>
      <w:r w:rsidR="006F4AF6">
        <w:t>oraz inicjalizacja kanał</w:t>
      </w:r>
      <w:r w:rsidR="00EE3032">
        <w:t>u w sieci</w:t>
      </w:r>
    </w:p>
    <w:p w14:paraId="414A20FB" w14:textId="19BC6968" w:rsidR="001543F5" w:rsidRDefault="008961B8" w:rsidP="00275370">
      <w:pPr>
        <w:pStyle w:val="TreAkapitu"/>
        <w:numPr>
          <w:ilvl w:val="0"/>
          <w:numId w:val="32"/>
        </w:numPr>
        <w:jc w:val="left"/>
      </w:pPr>
      <w:r>
        <w:t>Wdrożenie</w:t>
      </w:r>
      <w:r w:rsidR="00B237E4">
        <w:t xml:space="preserve"> </w:t>
      </w:r>
      <w:r w:rsidR="00B237E4">
        <w:rPr>
          <w:i/>
          <w:iCs/>
        </w:rPr>
        <w:t>chaincode</w:t>
      </w:r>
      <w:r w:rsidR="00B237E4">
        <w:t xml:space="preserve"> na kana</w:t>
      </w:r>
      <w:r>
        <w:t>ł</w:t>
      </w:r>
    </w:p>
    <w:p w14:paraId="6C248B54" w14:textId="4781385A" w:rsidR="00C16EEF" w:rsidRDefault="00DE40A3" w:rsidP="00275370">
      <w:pPr>
        <w:pStyle w:val="TreAkapitu"/>
        <w:numPr>
          <w:ilvl w:val="0"/>
          <w:numId w:val="32"/>
        </w:numPr>
        <w:jc w:val="left"/>
      </w:pPr>
      <w:r>
        <w:t>Inicjacja</w:t>
      </w:r>
      <w:r w:rsidR="00C16EEF">
        <w:t xml:space="preserve"> </w:t>
      </w:r>
      <w:r w:rsidR="00C16EEF">
        <w:rPr>
          <w:i/>
          <w:iCs/>
        </w:rPr>
        <w:t>chaincode</w:t>
      </w:r>
      <w:r w:rsidR="00C16EEF">
        <w:t xml:space="preserve"> na węzły</w:t>
      </w:r>
    </w:p>
    <w:p w14:paraId="66E4C7E7" w14:textId="7616267B" w:rsidR="00B237E4" w:rsidRDefault="00B237E4" w:rsidP="00F8203F">
      <w:pPr>
        <w:pStyle w:val="TreAkapitu"/>
        <w:ind w:left="709" w:firstLine="0"/>
      </w:pPr>
    </w:p>
    <w:p w14:paraId="1EC1CC51" w14:textId="303AC81F" w:rsidR="00914E7C" w:rsidRPr="006F5DE2" w:rsidRDefault="00914E7C" w:rsidP="00914E7C">
      <w:pPr>
        <w:pStyle w:val="Legenda"/>
        <w:jc w:val="both"/>
        <w:rPr>
          <w:b w:val="0"/>
          <w:bCs w:val="0"/>
        </w:rPr>
      </w:pPr>
      <w:r w:rsidRPr="00914E7C">
        <w:rPr>
          <w:b w:val="0"/>
          <w:bCs w:val="0"/>
        </w:rPr>
        <w:lastRenderedPageBreak/>
        <w:t xml:space="preserve">Rysunek </w:t>
      </w:r>
      <w:r w:rsidRPr="00914E7C">
        <w:rPr>
          <w:b w:val="0"/>
          <w:bCs w:val="0"/>
        </w:rPr>
        <w:fldChar w:fldCharType="begin"/>
      </w:r>
      <w:r w:rsidRPr="00914E7C">
        <w:rPr>
          <w:b w:val="0"/>
          <w:bCs w:val="0"/>
        </w:rPr>
        <w:instrText xml:space="preserve"> SEQ Rysunek \* ARABIC </w:instrText>
      </w:r>
      <w:r w:rsidRPr="00914E7C">
        <w:rPr>
          <w:b w:val="0"/>
          <w:bCs w:val="0"/>
        </w:rPr>
        <w:fldChar w:fldCharType="separate"/>
      </w:r>
      <w:r w:rsidR="00300C49">
        <w:rPr>
          <w:b w:val="0"/>
          <w:bCs w:val="0"/>
          <w:noProof/>
        </w:rPr>
        <w:t>60</w:t>
      </w:r>
      <w:r w:rsidRPr="00914E7C">
        <w:rPr>
          <w:b w:val="0"/>
          <w:bCs w:val="0"/>
        </w:rPr>
        <w:fldChar w:fldCharType="end"/>
      </w:r>
      <w:r w:rsidRPr="00914E7C">
        <w:rPr>
          <w:b w:val="0"/>
          <w:bCs w:val="0"/>
        </w:rPr>
        <w:t xml:space="preserve">. Utworzenie węzłów </w:t>
      </w:r>
      <w:r w:rsidR="006F5DE2">
        <w:rPr>
          <w:b w:val="0"/>
          <w:bCs w:val="0"/>
        </w:rPr>
        <w:t>wykorzystując Docker</w:t>
      </w:r>
    </w:p>
    <w:p w14:paraId="4ACF3924" w14:textId="299E43BF" w:rsidR="00914E7C" w:rsidRDefault="00914E7C" w:rsidP="00914E7C">
      <w:pPr>
        <w:pStyle w:val="TreAkapitu"/>
        <w:ind w:firstLine="0"/>
      </w:pPr>
      <w:r>
        <w:rPr>
          <w:noProof/>
        </w:rPr>
        <w:drawing>
          <wp:inline distT="0" distB="0" distL="0" distR="0" wp14:anchorId="651E2371" wp14:editId="504283C9">
            <wp:extent cx="5590309" cy="3166745"/>
            <wp:effectExtent l="0" t="0" r="0" b="0"/>
            <wp:docPr id="217" name="Obraz 21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Obraz 217" descr="Obraz zawierający tekst&#10;&#10;Opis wygenerowany automatycznie"/>
                    <pic:cNvPicPr/>
                  </pic:nvPicPr>
                  <pic:blipFill rotWithShape="1">
                    <a:blip r:embed="rId97"/>
                    <a:srcRect t="8780" r="2947"/>
                    <a:stretch/>
                  </pic:blipFill>
                  <pic:spPr bwMode="auto">
                    <a:xfrm>
                      <a:off x="0" y="0"/>
                      <a:ext cx="5590309" cy="3166745"/>
                    </a:xfrm>
                    <a:prstGeom prst="rect">
                      <a:avLst/>
                    </a:prstGeom>
                    <a:ln>
                      <a:noFill/>
                    </a:ln>
                    <a:extLst>
                      <a:ext uri="{53640926-AAD7-44D8-BBD7-CCE9431645EC}">
                        <a14:shadowObscured xmlns:a14="http://schemas.microsoft.com/office/drawing/2010/main"/>
                      </a:ext>
                    </a:extLst>
                  </pic:spPr>
                </pic:pic>
              </a:graphicData>
            </a:graphic>
          </wp:inline>
        </w:drawing>
      </w:r>
    </w:p>
    <w:p w14:paraId="3799C97C" w14:textId="5676E976" w:rsidR="00914E7C" w:rsidRDefault="00914E7C" w:rsidP="00914E7C">
      <w:pPr>
        <w:pStyle w:val="TreAkapitu"/>
        <w:ind w:firstLine="0"/>
        <w:rPr>
          <w:sz w:val="20"/>
          <w:szCs w:val="16"/>
        </w:rPr>
      </w:pPr>
      <w:r w:rsidRPr="00914E7C">
        <w:rPr>
          <w:sz w:val="20"/>
          <w:szCs w:val="16"/>
        </w:rPr>
        <w:t>Źródło: Opracowanie własne</w:t>
      </w:r>
    </w:p>
    <w:p w14:paraId="2AE74456" w14:textId="77777777" w:rsidR="00914E7C" w:rsidRPr="00914E7C" w:rsidRDefault="00914E7C" w:rsidP="00914E7C">
      <w:pPr>
        <w:pStyle w:val="TreAkapitu"/>
        <w:ind w:firstLine="0"/>
        <w:rPr>
          <w:sz w:val="20"/>
          <w:szCs w:val="16"/>
        </w:rPr>
      </w:pPr>
    </w:p>
    <w:p w14:paraId="3C14B3E1" w14:textId="0A0AC070" w:rsidR="00914E7C" w:rsidRPr="006F5DE2" w:rsidRDefault="00914E7C" w:rsidP="00914E7C">
      <w:pPr>
        <w:pStyle w:val="Legenda"/>
        <w:jc w:val="both"/>
        <w:rPr>
          <w:b w:val="0"/>
          <w:bCs w:val="0"/>
        </w:rPr>
      </w:pPr>
      <w:r w:rsidRPr="006F5DE2">
        <w:rPr>
          <w:b w:val="0"/>
          <w:bCs w:val="0"/>
        </w:rPr>
        <w:t xml:space="preserve">Rysunek </w:t>
      </w:r>
      <w:r w:rsidRPr="006F5DE2">
        <w:rPr>
          <w:b w:val="0"/>
          <w:bCs w:val="0"/>
        </w:rPr>
        <w:fldChar w:fldCharType="begin"/>
      </w:r>
      <w:r w:rsidRPr="006F5DE2">
        <w:rPr>
          <w:b w:val="0"/>
          <w:bCs w:val="0"/>
        </w:rPr>
        <w:instrText xml:space="preserve"> SEQ Rysunek \* ARABIC </w:instrText>
      </w:r>
      <w:r w:rsidRPr="006F5DE2">
        <w:rPr>
          <w:b w:val="0"/>
          <w:bCs w:val="0"/>
        </w:rPr>
        <w:fldChar w:fldCharType="separate"/>
      </w:r>
      <w:r w:rsidR="00300C49">
        <w:rPr>
          <w:b w:val="0"/>
          <w:bCs w:val="0"/>
          <w:noProof/>
        </w:rPr>
        <w:t>61</w:t>
      </w:r>
      <w:r w:rsidRPr="006F5DE2">
        <w:rPr>
          <w:b w:val="0"/>
          <w:bCs w:val="0"/>
        </w:rPr>
        <w:fldChar w:fldCharType="end"/>
      </w:r>
      <w:r w:rsidR="006F5DE2" w:rsidRPr="006F5DE2">
        <w:rPr>
          <w:b w:val="0"/>
          <w:bCs w:val="0"/>
        </w:rPr>
        <w:t xml:space="preserve"> Utworzenie kanału i przydzielenie do niego węzłów</w:t>
      </w:r>
    </w:p>
    <w:p w14:paraId="090E7024" w14:textId="090A1DD8" w:rsidR="00DF1C6C" w:rsidRDefault="00DF1C6C" w:rsidP="00914E7C">
      <w:pPr>
        <w:pStyle w:val="TreAkapitu"/>
        <w:ind w:firstLine="0"/>
      </w:pPr>
      <w:r>
        <w:rPr>
          <w:noProof/>
        </w:rPr>
        <w:drawing>
          <wp:inline distT="0" distB="0" distL="0" distR="0" wp14:anchorId="72065403" wp14:editId="10A63D5F">
            <wp:extent cx="5760085" cy="421640"/>
            <wp:effectExtent l="0" t="0" r="0" b="0"/>
            <wp:docPr id="58"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67179" cy="422159"/>
                    </a:xfrm>
                    <a:prstGeom prst="rect">
                      <a:avLst/>
                    </a:prstGeom>
                  </pic:spPr>
                </pic:pic>
              </a:graphicData>
            </a:graphic>
          </wp:inline>
        </w:drawing>
      </w:r>
    </w:p>
    <w:p w14:paraId="5FC05874" w14:textId="77777777" w:rsidR="00914E7C" w:rsidRPr="00914E7C" w:rsidRDefault="00914E7C" w:rsidP="00914E7C">
      <w:pPr>
        <w:pStyle w:val="TreAkapitu"/>
        <w:ind w:firstLine="0"/>
        <w:rPr>
          <w:sz w:val="20"/>
          <w:szCs w:val="16"/>
        </w:rPr>
      </w:pPr>
      <w:r w:rsidRPr="00914E7C">
        <w:rPr>
          <w:sz w:val="20"/>
          <w:szCs w:val="16"/>
        </w:rPr>
        <w:t>Źródło: Opracowanie własne</w:t>
      </w:r>
    </w:p>
    <w:p w14:paraId="6427A3B6" w14:textId="77777777" w:rsidR="00914E7C" w:rsidRDefault="00914E7C" w:rsidP="00914E7C">
      <w:pPr>
        <w:pStyle w:val="TreAkapitu"/>
        <w:ind w:firstLine="0"/>
      </w:pPr>
    </w:p>
    <w:p w14:paraId="61F7AF6B" w14:textId="5A2A4166" w:rsidR="00914E7C" w:rsidRPr="006F5DE2" w:rsidRDefault="00914E7C" w:rsidP="00914E7C">
      <w:pPr>
        <w:pStyle w:val="Legenda"/>
        <w:jc w:val="both"/>
        <w:rPr>
          <w:b w:val="0"/>
          <w:bCs w:val="0"/>
        </w:rPr>
      </w:pPr>
      <w:r w:rsidRPr="006F5DE2">
        <w:rPr>
          <w:b w:val="0"/>
          <w:bCs w:val="0"/>
        </w:rPr>
        <w:t xml:space="preserve">Rysunek </w:t>
      </w:r>
      <w:r w:rsidRPr="006F5DE2">
        <w:rPr>
          <w:b w:val="0"/>
          <w:bCs w:val="0"/>
        </w:rPr>
        <w:fldChar w:fldCharType="begin"/>
      </w:r>
      <w:r w:rsidRPr="006F5DE2">
        <w:rPr>
          <w:b w:val="0"/>
          <w:bCs w:val="0"/>
        </w:rPr>
        <w:instrText xml:space="preserve"> SEQ Rysunek \* ARABIC </w:instrText>
      </w:r>
      <w:r w:rsidRPr="006F5DE2">
        <w:rPr>
          <w:b w:val="0"/>
          <w:bCs w:val="0"/>
        </w:rPr>
        <w:fldChar w:fldCharType="separate"/>
      </w:r>
      <w:r w:rsidR="00300C49">
        <w:rPr>
          <w:b w:val="0"/>
          <w:bCs w:val="0"/>
          <w:noProof/>
        </w:rPr>
        <w:t>62</w:t>
      </w:r>
      <w:r w:rsidRPr="006F5DE2">
        <w:rPr>
          <w:b w:val="0"/>
          <w:bCs w:val="0"/>
        </w:rPr>
        <w:fldChar w:fldCharType="end"/>
      </w:r>
      <w:r w:rsidR="006F5DE2" w:rsidRPr="006F5DE2">
        <w:rPr>
          <w:b w:val="0"/>
          <w:bCs w:val="0"/>
        </w:rPr>
        <w:t xml:space="preserve"> </w:t>
      </w:r>
      <w:r w:rsidR="00FA6901">
        <w:rPr>
          <w:b w:val="0"/>
          <w:bCs w:val="0"/>
        </w:rPr>
        <w:t>Wdrożenie</w:t>
      </w:r>
      <w:r w:rsidR="006F5DE2" w:rsidRPr="006F5DE2">
        <w:rPr>
          <w:b w:val="0"/>
          <w:bCs w:val="0"/>
        </w:rPr>
        <w:t xml:space="preserve"> </w:t>
      </w:r>
      <w:r w:rsidR="006F5DE2" w:rsidRPr="006F5DE2">
        <w:rPr>
          <w:b w:val="0"/>
          <w:bCs w:val="0"/>
          <w:i/>
          <w:iCs/>
        </w:rPr>
        <w:t>chaincode</w:t>
      </w:r>
      <w:r w:rsidR="006F5DE2" w:rsidRPr="006F5DE2">
        <w:rPr>
          <w:b w:val="0"/>
          <w:bCs w:val="0"/>
        </w:rPr>
        <w:t xml:space="preserve"> na kana</w:t>
      </w:r>
      <w:r w:rsidR="00FA6901">
        <w:rPr>
          <w:b w:val="0"/>
          <w:bCs w:val="0"/>
        </w:rPr>
        <w:t>ł</w:t>
      </w:r>
    </w:p>
    <w:p w14:paraId="49A0DF0F" w14:textId="77777777" w:rsidR="00914E7C" w:rsidRDefault="009818C5" w:rsidP="00914E7C">
      <w:pPr>
        <w:pStyle w:val="TreAkapitu"/>
        <w:ind w:firstLine="0"/>
        <w:rPr>
          <w:sz w:val="20"/>
          <w:szCs w:val="16"/>
        </w:rPr>
      </w:pPr>
      <w:r>
        <w:rPr>
          <w:noProof/>
        </w:rPr>
        <w:drawing>
          <wp:inline distT="0" distB="0" distL="0" distR="0" wp14:anchorId="0F6E0490" wp14:editId="09FBFEF1">
            <wp:extent cx="4636477" cy="2432538"/>
            <wp:effectExtent l="0" t="0" r="0" b="0"/>
            <wp:docPr id="61" name="Obraz 61"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Obraz 61" descr="Obraz zawierający tekst&#10;&#10;Opis wygenerowany automatycznie"/>
                    <pic:cNvPicPr/>
                  </pic:nvPicPr>
                  <pic:blipFill rotWithShape="1">
                    <a:blip r:embed="rId99"/>
                    <a:srcRect r="1662" b="1775"/>
                    <a:stretch/>
                  </pic:blipFill>
                  <pic:spPr bwMode="auto">
                    <a:xfrm>
                      <a:off x="0" y="0"/>
                      <a:ext cx="4636477" cy="2432538"/>
                    </a:xfrm>
                    <a:prstGeom prst="rect">
                      <a:avLst/>
                    </a:prstGeom>
                    <a:ln>
                      <a:noFill/>
                    </a:ln>
                    <a:extLst>
                      <a:ext uri="{53640926-AAD7-44D8-BBD7-CCE9431645EC}">
                        <a14:shadowObscured xmlns:a14="http://schemas.microsoft.com/office/drawing/2010/main"/>
                      </a:ext>
                    </a:extLst>
                  </pic:spPr>
                </pic:pic>
              </a:graphicData>
            </a:graphic>
          </wp:inline>
        </w:drawing>
      </w:r>
      <w:r w:rsidR="00914E7C" w:rsidRPr="00914E7C">
        <w:rPr>
          <w:sz w:val="20"/>
          <w:szCs w:val="16"/>
        </w:rPr>
        <w:t xml:space="preserve"> </w:t>
      </w:r>
    </w:p>
    <w:p w14:paraId="05356360" w14:textId="0552840F" w:rsidR="00914E7C" w:rsidRPr="00914E7C" w:rsidRDefault="00914E7C" w:rsidP="00914E7C">
      <w:pPr>
        <w:pStyle w:val="TreAkapitu"/>
        <w:ind w:firstLine="0"/>
        <w:rPr>
          <w:sz w:val="20"/>
          <w:szCs w:val="16"/>
        </w:rPr>
      </w:pPr>
      <w:r w:rsidRPr="00914E7C">
        <w:rPr>
          <w:sz w:val="20"/>
          <w:szCs w:val="16"/>
        </w:rPr>
        <w:t>Źródło: Opracowanie własne</w:t>
      </w:r>
    </w:p>
    <w:p w14:paraId="421780EE" w14:textId="6C31FBF7" w:rsidR="009818C5" w:rsidRDefault="009818C5" w:rsidP="00914E7C">
      <w:pPr>
        <w:pStyle w:val="TreAkapitu"/>
        <w:ind w:firstLine="0"/>
      </w:pPr>
    </w:p>
    <w:p w14:paraId="1C197FE5" w14:textId="02A3E23F" w:rsidR="00914E7C" w:rsidRPr="00D23039" w:rsidRDefault="00914E7C" w:rsidP="00914E7C">
      <w:pPr>
        <w:pStyle w:val="Legenda"/>
        <w:jc w:val="both"/>
        <w:rPr>
          <w:b w:val="0"/>
          <w:bCs w:val="0"/>
        </w:rPr>
      </w:pPr>
      <w:r w:rsidRPr="00D23039">
        <w:rPr>
          <w:b w:val="0"/>
          <w:bCs w:val="0"/>
        </w:rPr>
        <w:lastRenderedPageBreak/>
        <w:t xml:space="preserve">Rysunek </w:t>
      </w:r>
      <w:r w:rsidRPr="00D23039">
        <w:rPr>
          <w:b w:val="0"/>
          <w:bCs w:val="0"/>
        </w:rPr>
        <w:fldChar w:fldCharType="begin"/>
      </w:r>
      <w:r w:rsidRPr="00D23039">
        <w:rPr>
          <w:b w:val="0"/>
          <w:bCs w:val="0"/>
        </w:rPr>
        <w:instrText xml:space="preserve"> SEQ Rysunek \* ARABIC </w:instrText>
      </w:r>
      <w:r w:rsidRPr="00D23039">
        <w:rPr>
          <w:b w:val="0"/>
          <w:bCs w:val="0"/>
        </w:rPr>
        <w:fldChar w:fldCharType="separate"/>
      </w:r>
      <w:r w:rsidR="00300C49">
        <w:rPr>
          <w:b w:val="0"/>
          <w:bCs w:val="0"/>
          <w:noProof/>
        </w:rPr>
        <w:t>63</w:t>
      </w:r>
      <w:r w:rsidRPr="00D23039">
        <w:rPr>
          <w:b w:val="0"/>
          <w:bCs w:val="0"/>
        </w:rPr>
        <w:fldChar w:fldCharType="end"/>
      </w:r>
      <w:r w:rsidR="00D23039">
        <w:rPr>
          <w:b w:val="0"/>
          <w:bCs w:val="0"/>
        </w:rPr>
        <w:t xml:space="preserve"> Kompilacja </w:t>
      </w:r>
      <w:r w:rsidR="00D23039">
        <w:rPr>
          <w:b w:val="0"/>
          <w:bCs w:val="0"/>
          <w:i/>
          <w:iCs/>
        </w:rPr>
        <w:t>chaincode</w:t>
      </w:r>
    </w:p>
    <w:p w14:paraId="6CB1DED9" w14:textId="49F596A1" w:rsidR="00F8203F" w:rsidRDefault="00F8203F" w:rsidP="00914E7C">
      <w:pPr>
        <w:pStyle w:val="TreAkapitu"/>
        <w:ind w:firstLine="0"/>
      </w:pPr>
      <w:r>
        <w:rPr>
          <w:noProof/>
        </w:rPr>
        <w:drawing>
          <wp:inline distT="0" distB="0" distL="0" distR="0" wp14:anchorId="6DA06A63" wp14:editId="6854A105">
            <wp:extent cx="5576455" cy="1136015"/>
            <wp:effectExtent l="0" t="0" r="5715" b="6985"/>
            <wp:docPr id="214" name="Obraz 214"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Obraz 214" descr="Obraz zawierający tekst&#10;&#10;Opis wygenerowany automatycznie"/>
                    <pic:cNvPicPr/>
                  </pic:nvPicPr>
                  <pic:blipFill rotWithShape="1">
                    <a:blip r:embed="rId100"/>
                    <a:srcRect l="241" t="52081" r="2907" b="15182"/>
                    <a:stretch/>
                  </pic:blipFill>
                  <pic:spPr bwMode="auto">
                    <a:xfrm>
                      <a:off x="0" y="0"/>
                      <a:ext cx="5578770" cy="1136487"/>
                    </a:xfrm>
                    <a:prstGeom prst="rect">
                      <a:avLst/>
                    </a:prstGeom>
                    <a:ln>
                      <a:noFill/>
                    </a:ln>
                    <a:extLst>
                      <a:ext uri="{53640926-AAD7-44D8-BBD7-CCE9431645EC}">
                        <a14:shadowObscured xmlns:a14="http://schemas.microsoft.com/office/drawing/2010/main"/>
                      </a:ext>
                    </a:extLst>
                  </pic:spPr>
                </pic:pic>
              </a:graphicData>
            </a:graphic>
          </wp:inline>
        </w:drawing>
      </w:r>
    </w:p>
    <w:p w14:paraId="3B9A1159" w14:textId="77777777" w:rsidR="00914E7C" w:rsidRPr="00914E7C" w:rsidRDefault="00914E7C" w:rsidP="00914E7C">
      <w:pPr>
        <w:pStyle w:val="TreAkapitu"/>
        <w:ind w:firstLine="0"/>
        <w:rPr>
          <w:sz w:val="20"/>
          <w:szCs w:val="16"/>
        </w:rPr>
      </w:pPr>
      <w:r w:rsidRPr="00914E7C">
        <w:rPr>
          <w:sz w:val="20"/>
          <w:szCs w:val="16"/>
        </w:rPr>
        <w:t>Źródło: Opracowanie własne</w:t>
      </w:r>
    </w:p>
    <w:p w14:paraId="7A3CDDCE" w14:textId="5422BF13" w:rsidR="00640FAC" w:rsidRDefault="00640FAC" w:rsidP="00890CE5">
      <w:pPr>
        <w:pStyle w:val="TreAkapitu"/>
        <w:ind w:firstLine="0"/>
      </w:pPr>
    </w:p>
    <w:p w14:paraId="001CC794" w14:textId="06984E3A" w:rsidR="00935735" w:rsidRPr="00935735" w:rsidRDefault="00935735" w:rsidP="00935735">
      <w:pPr>
        <w:pStyle w:val="Legenda"/>
        <w:jc w:val="both"/>
        <w:rPr>
          <w:b w:val="0"/>
          <w:bCs w:val="0"/>
        </w:rPr>
      </w:pPr>
      <w:r w:rsidRPr="00935735">
        <w:rPr>
          <w:b w:val="0"/>
          <w:bCs w:val="0"/>
        </w:rPr>
        <w:t xml:space="preserve">Rysunek </w:t>
      </w:r>
      <w:r w:rsidRPr="00935735">
        <w:rPr>
          <w:b w:val="0"/>
          <w:bCs w:val="0"/>
        </w:rPr>
        <w:fldChar w:fldCharType="begin"/>
      </w:r>
      <w:r w:rsidRPr="00935735">
        <w:rPr>
          <w:b w:val="0"/>
          <w:bCs w:val="0"/>
        </w:rPr>
        <w:instrText xml:space="preserve"> SEQ Rysunek \* ARABIC </w:instrText>
      </w:r>
      <w:r w:rsidRPr="00935735">
        <w:rPr>
          <w:b w:val="0"/>
          <w:bCs w:val="0"/>
        </w:rPr>
        <w:fldChar w:fldCharType="separate"/>
      </w:r>
      <w:r w:rsidR="00300C49">
        <w:rPr>
          <w:b w:val="0"/>
          <w:bCs w:val="0"/>
          <w:noProof/>
        </w:rPr>
        <w:t>64</w:t>
      </w:r>
      <w:r w:rsidRPr="00935735">
        <w:rPr>
          <w:b w:val="0"/>
          <w:bCs w:val="0"/>
        </w:rPr>
        <w:fldChar w:fldCharType="end"/>
      </w:r>
      <w:r>
        <w:rPr>
          <w:b w:val="0"/>
          <w:bCs w:val="0"/>
        </w:rPr>
        <w:t xml:space="preserve">. </w:t>
      </w:r>
      <w:r w:rsidR="007E7AF0">
        <w:rPr>
          <w:b w:val="0"/>
          <w:bCs w:val="0"/>
        </w:rPr>
        <w:t>Inicjacja</w:t>
      </w:r>
      <w:r>
        <w:rPr>
          <w:b w:val="0"/>
          <w:bCs w:val="0"/>
        </w:rPr>
        <w:t xml:space="preserve"> </w:t>
      </w:r>
      <w:r>
        <w:rPr>
          <w:b w:val="0"/>
          <w:bCs w:val="0"/>
          <w:i/>
          <w:iCs/>
        </w:rPr>
        <w:t xml:space="preserve">chaincode </w:t>
      </w:r>
      <w:r>
        <w:rPr>
          <w:b w:val="0"/>
          <w:bCs w:val="0"/>
        </w:rPr>
        <w:t>na węzł</w:t>
      </w:r>
      <w:r w:rsidR="007E7AF0">
        <w:rPr>
          <w:b w:val="0"/>
          <w:bCs w:val="0"/>
        </w:rPr>
        <w:t>ach</w:t>
      </w:r>
    </w:p>
    <w:p w14:paraId="54092D6B" w14:textId="04A0F6C7" w:rsidR="00935735" w:rsidRDefault="00935735" w:rsidP="00890CE5">
      <w:pPr>
        <w:pStyle w:val="TreAkapitu"/>
        <w:ind w:firstLine="0"/>
      </w:pPr>
      <w:r>
        <w:rPr>
          <w:noProof/>
        </w:rPr>
        <w:drawing>
          <wp:inline distT="0" distB="0" distL="0" distR="0" wp14:anchorId="4C8015D4" wp14:editId="544925D8">
            <wp:extent cx="5574665" cy="2590800"/>
            <wp:effectExtent l="0" t="0" r="6985" b="0"/>
            <wp:docPr id="218" name="Obraz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602" t="15965" r="3784" b="9377"/>
                    <a:stretch/>
                  </pic:blipFill>
                  <pic:spPr bwMode="auto">
                    <a:xfrm>
                      <a:off x="0" y="0"/>
                      <a:ext cx="5576802" cy="2591793"/>
                    </a:xfrm>
                    <a:prstGeom prst="rect">
                      <a:avLst/>
                    </a:prstGeom>
                    <a:ln>
                      <a:noFill/>
                    </a:ln>
                    <a:extLst>
                      <a:ext uri="{53640926-AAD7-44D8-BBD7-CCE9431645EC}">
                        <a14:shadowObscured xmlns:a14="http://schemas.microsoft.com/office/drawing/2010/main"/>
                      </a:ext>
                    </a:extLst>
                  </pic:spPr>
                </pic:pic>
              </a:graphicData>
            </a:graphic>
          </wp:inline>
        </w:drawing>
      </w:r>
    </w:p>
    <w:p w14:paraId="2E27D0AA" w14:textId="4EF50AF5" w:rsidR="008B44DD" w:rsidRDefault="008B44DD" w:rsidP="00890CE5">
      <w:pPr>
        <w:pStyle w:val="TreAkapitu"/>
        <w:ind w:firstLine="0"/>
        <w:rPr>
          <w:sz w:val="20"/>
          <w:szCs w:val="16"/>
        </w:rPr>
      </w:pPr>
      <w:r w:rsidRPr="008B44DD">
        <w:rPr>
          <w:sz w:val="20"/>
          <w:szCs w:val="16"/>
        </w:rPr>
        <w:t>Źródło: Opracowanie własne</w:t>
      </w:r>
    </w:p>
    <w:p w14:paraId="29B24487" w14:textId="77777777" w:rsidR="00C56880" w:rsidRPr="008B44DD" w:rsidRDefault="00C56880" w:rsidP="00890CE5">
      <w:pPr>
        <w:pStyle w:val="TreAkapitu"/>
        <w:ind w:firstLine="0"/>
        <w:rPr>
          <w:sz w:val="20"/>
          <w:szCs w:val="16"/>
        </w:rPr>
      </w:pPr>
    </w:p>
    <w:p w14:paraId="491938A8" w14:textId="0DC9FBF3" w:rsidR="00640FAC" w:rsidRDefault="00640FAC" w:rsidP="00640FAC">
      <w:pPr>
        <w:pStyle w:val="TreAkapitu"/>
      </w:pPr>
      <w:r>
        <w:t>Aplikacja:</w:t>
      </w:r>
    </w:p>
    <w:p w14:paraId="18D35D17" w14:textId="4B12E5CF" w:rsidR="00640FAC" w:rsidRDefault="00640FAC" w:rsidP="00275370">
      <w:pPr>
        <w:pStyle w:val="TreAkapitu"/>
        <w:numPr>
          <w:ilvl w:val="0"/>
          <w:numId w:val="33"/>
        </w:numPr>
      </w:pPr>
      <w:r>
        <w:t xml:space="preserve">Rejestracja administratora oraz konfiguracja </w:t>
      </w:r>
      <w:r w:rsidR="005877E8">
        <w:t>Certyfikatu Tożsamości</w:t>
      </w:r>
    </w:p>
    <w:p w14:paraId="31F45D1C" w14:textId="77777777" w:rsidR="005877E8" w:rsidRDefault="00640FAC" w:rsidP="00275370">
      <w:pPr>
        <w:pStyle w:val="TreAkapitu"/>
        <w:numPr>
          <w:ilvl w:val="0"/>
          <w:numId w:val="33"/>
        </w:numPr>
      </w:pPr>
      <w:r>
        <w:t xml:space="preserve">Rejestracja </w:t>
      </w:r>
      <w:r w:rsidR="005877E8">
        <w:t>użytkowników oraz przydzielenie ich do organizacji</w:t>
      </w:r>
    </w:p>
    <w:p w14:paraId="5CD163BC" w14:textId="69C33B27" w:rsidR="005877E8" w:rsidRDefault="005877E8" w:rsidP="00275370">
      <w:pPr>
        <w:pStyle w:val="TreAkapitu"/>
        <w:numPr>
          <w:ilvl w:val="0"/>
          <w:numId w:val="33"/>
        </w:numPr>
      </w:pPr>
      <w:r>
        <w:t xml:space="preserve">Połączenie aplikacji z </w:t>
      </w:r>
      <w:r w:rsidR="005E5F00">
        <w:t xml:space="preserve">utworzonym </w:t>
      </w:r>
      <w:r>
        <w:t>kanałem</w:t>
      </w:r>
    </w:p>
    <w:p w14:paraId="65C99BA2" w14:textId="42484627" w:rsidR="0023539C" w:rsidRDefault="0023539C" w:rsidP="00275370">
      <w:pPr>
        <w:pStyle w:val="TreAkapitu"/>
        <w:numPr>
          <w:ilvl w:val="0"/>
          <w:numId w:val="33"/>
        </w:numPr>
      </w:pPr>
      <w:r>
        <w:t xml:space="preserve">Zadeklarowanie </w:t>
      </w:r>
      <w:r>
        <w:rPr>
          <w:i/>
          <w:iCs/>
        </w:rPr>
        <w:t>chaincode</w:t>
      </w:r>
      <w:r w:rsidR="00755873">
        <w:t>, który zostanie wykonany</w:t>
      </w:r>
    </w:p>
    <w:p w14:paraId="5F6AA5B2" w14:textId="300D1E56" w:rsidR="00640FAC" w:rsidRDefault="005877E8" w:rsidP="00275370">
      <w:pPr>
        <w:pStyle w:val="TreAkapitu"/>
        <w:numPr>
          <w:ilvl w:val="0"/>
          <w:numId w:val="33"/>
        </w:numPr>
      </w:pPr>
      <w:r>
        <w:t xml:space="preserve">Inicjalizacja </w:t>
      </w:r>
      <w:proofErr w:type="spellStart"/>
      <w:r>
        <w:rPr>
          <w:i/>
          <w:iCs/>
        </w:rPr>
        <w:t>Ledger</w:t>
      </w:r>
      <w:r>
        <w:t>’a</w:t>
      </w:r>
      <w:proofErr w:type="spellEnd"/>
      <w:r>
        <w:t xml:space="preserve"> </w:t>
      </w:r>
      <w:r w:rsidR="00890CE5">
        <w:t>(opcjonalnie)</w:t>
      </w:r>
    </w:p>
    <w:p w14:paraId="571EC405" w14:textId="182B3BF0" w:rsidR="008B314A" w:rsidRDefault="007264F4" w:rsidP="008B314A">
      <w:pPr>
        <w:pStyle w:val="TreAkapitu"/>
        <w:numPr>
          <w:ilvl w:val="0"/>
          <w:numId w:val="33"/>
        </w:numPr>
      </w:pPr>
      <w:r>
        <w:t>Wykonywanie</w:t>
      </w:r>
      <w:r w:rsidR="00890CE5">
        <w:t xml:space="preserve"> transakcji zawartych w </w:t>
      </w:r>
      <w:r w:rsidR="00890CE5">
        <w:rPr>
          <w:i/>
          <w:iCs/>
        </w:rPr>
        <w:t>chaincode</w:t>
      </w:r>
    </w:p>
    <w:p w14:paraId="4DA72AE5" w14:textId="212582B0" w:rsidR="008B314A" w:rsidRDefault="008B314A" w:rsidP="008B314A">
      <w:pPr>
        <w:pStyle w:val="TreAkapitu"/>
        <w:ind w:left="1069" w:firstLine="0"/>
      </w:pPr>
    </w:p>
    <w:p w14:paraId="1F53ABF2" w14:textId="7B14B90D" w:rsidR="008B314A" w:rsidRDefault="008B314A" w:rsidP="008B314A">
      <w:pPr>
        <w:pStyle w:val="Legenda"/>
        <w:ind w:left="709" w:firstLine="709"/>
        <w:jc w:val="left"/>
        <w:rPr>
          <w:b w:val="0"/>
          <w:bCs w:val="0"/>
        </w:rPr>
      </w:pPr>
      <w:bookmarkStart w:id="334" w:name="_Toc91667920"/>
      <w:r w:rsidRPr="00273803">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65</w:t>
      </w:r>
      <w:r w:rsidR="00914E7C">
        <w:rPr>
          <w:b w:val="0"/>
          <w:bCs w:val="0"/>
        </w:rPr>
        <w:fldChar w:fldCharType="end"/>
      </w:r>
      <w:r w:rsidRPr="00273803">
        <w:rPr>
          <w:b w:val="0"/>
          <w:bCs w:val="0"/>
        </w:rPr>
        <w:t xml:space="preserve">. </w:t>
      </w:r>
      <w:r w:rsidR="00B202E0">
        <w:rPr>
          <w:b w:val="0"/>
          <w:bCs w:val="0"/>
        </w:rPr>
        <w:t>Elementy</w:t>
      </w:r>
      <w:r w:rsidRPr="00273803">
        <w:rPr>
          <w:b w:val="0"/>
          <w:bCs w:val="0"/>
        </w:rPr>
        <w:t xml:space="preserve"> środowiska uruchomieniowego</w:t>
      </w:r>
      <w:bookmarkEnd w:id="334"/>
    </w:p>
    <w:p w14:paraId="67F82D3E" w14:textId="287C69B8" w:rsidR="008B314A" w:rsidRDefault="00F304E5" w:rsidP="008B314A">
      <w:r>
        <w:rPr>
          <w:noProof/>
        </w:rPr>
        <w:drawing>
          <wp:inline distT="0" distB="0" distL="0" distR="0" wp14:anchorId="318B6A16" wp14:editId="47451E9A">
            <wp:extent cx="5918414" cy="2570018"/>
            <wp:effectExtent l="0" t="0" r="6350" b="1905"/>
            <wp:docPr id="219" name="Obraz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924188" cy="2572525"/>
                    </a:xfrm>
                    <a:prstGeom prst="rect">
                      <a:avLst/>
                    </a:prstGeom>
                    <a:noFill/>
                    <a:ln>
                      <a:noFill/>
                    </a:ln>
                  </pic:spPr>
                </pic:pic>
              </a:graphicData>
            </a:graphic>
          </wp:inline>
        </w:drawing>
      </w:r>
    </w:p>
    <w:p w14:paraId="36EC848E" w14:textId="77777777" w:rsidR="008B314A" w:rsidRDefault="008B314A" w:rsidP="008B314A">
      <w:pPr>
        <w:pStyle w:val="TreAkapitu"/>
        <w:rPr>
          <w:sz w:val="20"/>
          <w:szCs w:val="16"/>
          <w:lang w:eastAsia="en-US"/>
        </w:rPr>
      </w:pPr>
      <w:r w:rsidRPr="00977610">
        <w:rPr>
          <w:sz w:val="20"/>
          <w:szCs w:val="16"/>
          <w:lang w:eastAsia="en-US"/>
        </w:rPr>
        <w:t xml:space="preserve">Źródło: </w:t>
      </w:r>
      <w:hyperlink r:id="rId103" w:history="1">
        <w:r w:rsidRPr="005B4184">
          <w:rPr>
            <w:rStyle w:val="Hipercze"/>
            <w:sz w:val="20"/>
            <w:szCs w:val="16"/>
            <w:lang w:eastAsia="en-US"/>
          </w:rPr>
          <w:t>https://github.com/IBM/blockchain-application-using-fabric-java-sdk</w:t>
        </w:r>
      </w:hyperlink>
    </w:p>
    <w:p w14:paraId="37135834" w14:textId="77777777" w:rsidR="008B314A" w:rsidRDefault="008B314A" w:rsidP="008B314A">
      <w:pPr>
        <w:pStyle w:val="TreAkapitu"/>
        <w:ind w:left="1069" w:firstLine="0"/>
      </w:pPr>
    </w:p>
    <w:p w14:paraId="742816DD" w14:textId="74822386" w:rsidR="0085541E" w:rsidRDefault="0085541E" w:rsidP="00D340D5">
      <w:pPr>
        <w:pStyle w:val="Nagwek3"/>
      </w:pPr>
      <w:bookmarkStart w:id="335" w:name="_Toc8601679"/>
      <w:bookmarkStart w:id="336" w:name="_Toc91668367"/>
      <w:r>
        <w:t>Konfiguracja sprzętowa</w:t>
      </w:r>
      <w:bookmarkEnd w:id="335"/>
      <w:bookmarkEnd w:id="336"/>
    </w:p>
    <w:p w14:paraId="3F99C9A2" w14:textId="0713B172" w:rsidR="00E238A4" w:rsidRPr="00E238A4" w:rsidRDefault="00E238A4" w:rsidP="00E238A4">
      <w:pPr>
        <w:pStyle w:val="TreAkapitu"/>
      </w:pPr>
      <w:r>
        <w:t xml:space="preserve">Aby uruchomić </w:t>
      </w:r>
      <w:r w:rsidR="001F36A9">
        <w:t xml:space="preserve">sieć Hyperledger </w:t>
      </w:r>
      <w:proofErr w:type="spellStart"/>
      <w:r w:rsidR="001F36A9">
        <w:t>Fabric</w:t>
      </w:r>
      <w:proofErr w:type="spellEnd"/>
      <w:r w:rsidR="001F36A9">
        <w:t xml:space="preserve"> na lokalnej maszynie należy spełnić </w:t>
      </w:r>
      <w:r w:rsidR="00AC32C4">
        <w:t>pewne</w:t>
      </w:r>
      <w:r w:rsidR="001F36A9">
        <w:t xml:space="preserve"> wymogi</w:t>
      </w:r>
      <w:r w:rsidR="00AC32C4">
        <w:t>, Zalecana jest instalacja poniższego oprogramowania w ostatnio wydanej wersji:</w:t>
      </w:r>
    </w:p>
    <w:p w14:paraId="608C8665" w14:textId="71C513FA" w:rsidR="009B42C8" w:rsidRPr="001F36A9" w:rsidRDefault="009B42C8" w:rsidP="009B42C8">
      <w:pPr>
        <w:pStyle w:val="TreAkapitu"/>
      </w:pPr>
      <w:r>
        <w:t>Git</w:t>
      </w:r>
      <w:r w:rsidR="001F36A9">
        <w:t xml:space="preserve"> – aby używać skryptów pochodzących z repozytorium </w:t>
      </w:r>
      <w:r w:rsidR="001F36A9" w:rsidRPr="001F36A9">
        <w:rPr>
          <w:i/>
          <w:iCs/>
        </w:rPr>
        <w:t>Hyperledger</w:t>
      </w:r>
      <w:r w:rsidR="001F36A9">
        <w:t xml:space="preserve"> </w:t>
      </w:r>
      <w:proofErr w:type="spellStart"/>
      <w:r w:rsidR="001F36A9">
        <w:rPr>
          <w:i/>
          <w:iCs/>
        </w:rPr>
        <w:t>Fabric</w:t>
      </w:r>
      <w:proofErr w:type="spellEnd"/>
      <w:r w:rsidR="001F36A9">
        <w:rPr>
          <w:i/>
          <w:iCs/>
        </w:rPr>
        <w:t xml:space="preserve"> </w:t>
      </w:r>
      <w:proofErr w:type="spellStart"/>
      <w:r w:rsidR="001F36A9">
        <w:rPr>
          <w:i/>
          <w:iCs/>
        </w:rPr>
        <w:t>samples</w:t>
      </w:r>
      <w:proofErr w:type="spellEnd"/>
      <w:r w:rsidR="001F36A9">
        <w:t>, w celu umożliwienia zastosowania nieznanych przez system operacyjny komend w CLI</w:t>
      </w:r>
      <w:r w:rsidR="00160EDD">
        <w:t>.</w:t>
      </w:r>
    </w:p>
    <w:p w14:paraId="01523840" w14:textId="1C5FC56B" w:rsidR="009B42C8" w:rsidRDefault="009B42C8" w:rsidP="009B42C8">
      <w:pPr>
        <w:pStyle w:val="TreAkapitu"/>
      </w:pPr>
      <w:r>
        <w:t>Docker</w:t>
      </w:r>
      <w:r>
        <w:tab/>
      </w:r>
      <w:r w:rsidR="00AC32C4">
        <w:t xml:space="preserve"> - utworzenie sieci kontenerów, będących węzłami</w:t>
      </w:r>
    </w:p>
    <w:p w14:paraId="06EE7173" w14:textId="77777777" w:rsidR="00BB00F6" w:rsidRDefault="00E12A9F" w:rsidP="009B42C8">
      <w:pPr>
        <w:pStyle w:val="TreAkapitu"/>
      </w:pPr>
      <w:proofErr w:type="spellStart"/>
      <w:r>
        <w:t>Gradle</w:t>
      </w:r>
      <w:proofErr w:type="spellEnd"/>
      <w:r w:rsidR="00AC32C4">
        <w:t xml:space="preserve"> – narzędzie do automatyzacji kompilacji</w:t>
      </w:r>
    </w:p>
    <w:p w14:paraId="3898A405" w14:textId="6F66BA73" w:rsidR="00E12A9F" w:rsidRPr="009B42C8" w:rsidRDefault="00114DB9" w:rsidP="009B42C8">
      <w:pPr>
        <w:pStyle w:val="TreAkapitu"/>
      </w:pPr>
      <w:r>
        <w:t xml:space="preserve">Hyperledger </w:t>
      </w:r>
      <w:proofErr w:type="spellStart"/>
      <w:r>
        <w:t>Fabric</w:t>
      </w:r>
      <w:proofErr w:type="spellEnd"/>
      <w:r>
        <w:t xml:space="preserve"> </w:t>
      </w:r>
      <w:r w:rsidR="00BB00F6">
        <w:t>Java</w:t>
      </w:r>
      <w:r>
        <w:t xml:space="preserve"> </w:t>
      </w:r>
      <w:r w:rsidR="00BB00F6">
        <w:t>SDK</w:t>
      </w:r>
      <w:r w:rsidR="00AC32C4">
        <w:t xml:space="preserve"> </w:t>
      </w:r>
      <w:r>
        <w:t>Client</w:t>
      </w:r>
      <w:r w:rsidR="00AC32C4">
        <w:t xml:space="preserve"> </w:t>
      </w:r>
    </w:p>
    <w:p w14:paraId="72391AC6" w14:textId="274A0B0B" w:rsidR="006D33F6" w:rsidRDefault="009C4734" w:rsidP="00D340D5">
      <w:pPr>
        <w:pStyle w:val="Nagwek3"/>
      </w:pPr>
      <w:bookmarkStart w:id="337" w:name="_Toc8601680"/>
      <w:bookmarkStart w:id="338" w:name="_Toc91668368"/>
      <w:r>
        <w:t>Konteneryzacja //</w:t>
      </w:r>
      <w:r w:rsidR="0085541E">
        <w:t>Warstwa wirtualizacji</w:t>
      </w:r>
      <w:bookmarkEnd w:id="337"/>
      <w:bookmarkEnd w:id="338"/>
    </w:p>
    <w:p w14:paraId="7A23CB9E" w14:textId="77777777" w:rsidR="00FF6CE7" w:rsidRDefault="00FF6CE7" w:rsidP="00FF6CE7">
      <w:pPr>
        <w:pStyle w:val="TreAkapitu"/>
      </w:pPr>
      <w:r w:rsidRPr="007F4788">
        <w:rPr>
          <w:noProof/>
        </w:rPr>
        <w:lastRenderedPageBreak/>
        <w:drawing>
          <wp:anchor distT="0" distB="0" distL="114300" distR="114300" simplePos="0" relativeHeight="251764224" behindDoc="1" locked="0" layoutInCell="1" allowOverlap="1" wp14:anchorId="3340338C" wp14:editId="41065242">
            <wp:simplePos x="0" y="0"/>
            <wp:positionH relativeFrom="margin">
              <wp:align>left</wp:align>
            </wp:positionH>
            <wp:positionV relativeFrom="paragraph">
              <wp:posOffset>1621790</wp:posOffset>
            </wp:positionV>
            <wp:extent cx="6040120" cy="3154680"/>
            <wp:effectExtent l="0" t="0" r="0" b="7620"/>
            <wp:wrapSquare wrapText="bothSides"/>
            <wp:docPr id="30" name="Graf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 uri="{96DAC541-7B7A-43D3-8B79-37D633B846F1}">
                          <asvg:svgBlip xmlns:asvg="http://schemas.microsoft.com/office/drawing/2016/SVG/main" r:embed="rId105"/>
                        </a:ext>
                      </a:extLst>
                    </a:blip>
                    <a:stretch>
                      <a:fillRect/>
                    </a:stretch>
                  </pic:blipFill>
                  <pic:spPr>
                    <a:xfrm>
                      <a:off x="0" y="0"/>
                      <a:ext cx="6048045" cy="3158659"/>
                    </a:xfrm>
                    <a:prstGeom prst="rect">
                      <a:avLst/>
                    </a:prstGeom>
                  </pic:spPr>
                </pic:pic>
              </a:graphicData>
            </a:graphic>
            <wp14:sizeRelH relativeFrom="margin">
              <wp14:pctWidth>0</wp14:pctWidth>
            </wp14:sizeRelH>
            <wp14:sizeRelV relativeFrom="margin">
              <wp14:pctHeight>0</wp14:pctHeight>
            </wp14:sizeRelV>
          </wp:anchor>
        </w:drawing>
      </w:r>
      <w:r>
        <w:t xml:space="preserve">Docker korzysta z architektury typu klient-serwer. Klient porozumiewa się poprzez REST API z Docker </w:t>
      </w:r>
      <w:proofErr w:type="spellStart"/>
      <w:r>
        <w:rPr>
          <w:i/>
          <w:iCs/>
        </w:rPr>
        <w:t>deamon</w:t>
      </w:r>
      <w:proofErr w:type="spellEnd"/>
      <w:r>
        <w:t xml:space="preserve">, który zajmuje się budowaniem oraz uruchomianiem kontenerów. Ponadto zarządza obrazami, sieciami oraz woluminami. Obrazy przechowywane są w rejestrach, a w przypadku użycia komend przez Klienta zostają stamtąd pobierane. </w:t>
      </w:r>
    </w:p>
    <w:p w14:paraId="4A475DB1" w14:textId="77777777" w:rsidR="00FF6CE7" w:rsidRDefault="00FF6CE7" w:rsidP="00FF6CE7">
      <w:pPr>
        <w:pStyle w:val="TreAkapitu"/>
        <w:ind w:firstLine="0"/>
        <w:jc w:val="left"/>
      </w:pPr>
      <w:r>
        <w:rPr>
          <w:noProof/>
        </w:rPr>
        <mc:AlternateContent>
          <mc:Choice Requires="wps">
            <w:drawing>
              <wp:anchor distT="0" distB="0" distL="114300" distR="114300" simplePos="0" relativeHeight="251763200" behindDoc="0" locked="0" layoutInCell="1" allowOverlap="1" wp14:anchorId="2A8E83FF" wp14:editId="386A9532">
                <wp:simplePos x="0" y="0"/>
                <wp:positionH relativeFrom="column">
                  <wp:posOffset>1905</wp:posOffset>
                </wp:positionH>
                <wp:positionV relativeFrom="paragraph">
                  <wp:posOffset>116840</wp:posOffset>
                </wp:positionV>
                <wp:extent cx="5760085" cy="457200"/>
                <wp:effectExtent l="0" t="0" r="0" b="4445"/>
                <wp:wrapSquare wrapText="bothSides"/>
                <wp:docPr id="56"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B85864" w14:textId="1C808E5E" w:rsidR="00FF6CE7" w:rsidRPr="000B5716" w:rsidRDefault="00FF6CE7" w:rsidP="00FF6CE7">
                            <w:pPr>
                              <w:pStyle w:val="Legenda"/>
                              <w:rPr>
                                <w:b w:val="0"/>
                                <w:bCs w:val="0"/>
                                <w:szCs w:val="20"/>
                              </w:rPr>
                            </w:pPr>
                            <w:bookmarkStart w:id="339" w:name="_Toc91667915"/>
                            <w:r w:rsidRPr="000B5716">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66</w:t>
                            </w:r>
                            <w:r w:rsidR="00914E7C">
                              <w:rPr>
                                <w:b w:val="0"/>
                                <w:bCs w:val="0"/>
                              </w:rPr>
                              <w:fldChar w:fldCharType="end"/>
                            </w:r>
                            <w:r w:rsidRPr="000B5716">
                              <w:rPr>
                                <w:b w:val="0"/>
                                <w:bCs w:val="0"/>
                              </w:rPr>
                              <w:t>. Architektura platformy Docker</w:t>
                            </w:r>
                            <w:bookmarkEnd w:id="339"/>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8E83FF" id="Text Box 39" o:spid="_x0000_s1034" type="#_x0000_t202" style="position:absolute;margin-left:.15pt;margin-top:9.2pt;width:453.55pt;height:36pt;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" stroked="f">
                <v:textbox inset="0,0,0,0">
                  <w:txbxContent>
                    <w:p w14:paraId="4BB85864" w14:textId="1C808E5E" w:rsidR="00FF6CE7" w:rsidRPr="000B5716" w:rsidRDefault="00FF6CE7" w:rsidP="00FF6CE7">
                      <w:pPr>
                        <w:pStyle w:val="Legenda"/>
                        <w:rPr>
                          <w:b w:val="0"/>
                          <w:bCs w:val="0"/>
                          <w:szCs w:val="20"/>
                        </w:rPr>
                      </w:pPr>
                      <w:bookmarkStart w:id="340" w:name="_Toc91667915"/>
                      <w:r w:rsidRPr="000B5716">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66</w:t>
                      </w:r>
                      <w:r w:rsidR="00914E7C">
                        <w:rPr>
                          <w:b w:val="0"/>
                          <w:bCs w:val="0"/>
                        </w:rPr>
                        <w:fldChar w:fldCharType="end"/>
                      </w:r>
                      <w:r w:rsidRPr="000B5716">
                        <w:rPr>
                          <w:b w:val="0"/>
                          <w:bCs w:val="0"/>
                        </w:rPr>
                        <w:t>. Architektura platformy Docker</w:t>
                      </w:r>
                      <w:bookmarkEnd w:id="340"/>
                    </w:p>
                  </w:txbxContent>
                </v:textbox>
                <w10:wrap type="square"/>
              </v:shape>
            </w:pict>
          </mc:Fallback>
        </mc:AlternateContent>
      </w:r>
    </w:p>
    <w:p w14:paraId="2EE21B5B" w14:textId="77777777" w:rsidR="00FF6CE7" w:rsidRDefault="00FF6CE7" w:rsidP="00FF6CE7">
      <w:pPr>
        <w:pStyle w:val="TreAkapitu"/>
        <w:ind w:firstLine="0"/>
        <w:jc w:val="left"/>
        <w:rPr>
          <w:sz w:val="20"/>
          <w:szCs w:val="16"/>
        </w:rPr>
      </w:pPr>
      <w:r w:rsidRPr="000B5716">
        <w:rPr>
          <w:sz w:val="20"/>
          <w:szCs w:val="16"/>
        </w:rPr>
        <w:t xml:space="preserve">Źródło: </w:t>
      </w:r>
      <w:hyperlink r:id="rId106" w:history="1">
        <w:r w:rsidRPr="000B5716">
          <w:rPr>
            <w:rStyle w:val="Hipercze"/>
            <w:sz w:val="20"/>
            <w:szCs w:val="16"/>
          </w:rPr>
          <w:t>https://docs.docker.com/get-started/overview/</w:t>
        </w:r>
      </w:hyperlink>
    </w:p>
    <w:p w14:paraId="5E966BF4" w14:textId="77777777" w:rsidR="00FF6CE7" w:rsidRPr="00FF6CE7" w:rsidRDefault="00FF6CE7" w:rsidP="00FF6CE7">
      <w:pPr>
        <w:pStyle w:val="TreAkapitu"/>
      </w:pPr>
    </w:p>
    <w:p w14:paraId="7C21B9C2" w14:textId="56290BB0" w:rsidR="006D33F6" w:rsidRPr="00BF5F43" w:rsidRDefault="006D33F6" w:rsidP="006D33F6">
      <w:pPr>
        <w:pStyle w:val="TreAkapitu"/>
        <w:jc w:val="left"/>
      </w:pPr>
      <w:r>
        <w:t xml:space="preserve">Wykorzystując platformę Docker zostaje zbudowana sieć łańcucha bloków. Został zastosowany do tego przeznaczony obraz Hyperledger </w:t>
      </w:r>
      <w:proofErr w:type="spellStart"/>
      <w:r>
        <w:t>Fabric</w:t>
      </w:r>
      <w:proofErr w:type="spellEnd"/>
      <w:r>
        <w:t xml:space="preserve"> Docker (</w:t>
      </w:r>
      <w:proofErr w:type="spellStart"/>
      <w:r w:rsidRPr="00173F05">
        <w:t>hyperledger</w:t>
      </w:r>
      <w:proofErr w:type="spellEnd"/>
      <w:r w:rsidRPr="00173F05">
        <w:t>/</w:t>
      </w:r>
      <w:proofErr w:type="spellStart"/>
      <w:r w:rsidRPr="00173F05">
        <w:t>fabric-peer</w:t>
      </w:r>
      <w:proofErr w:type="spellEnd"/>
      <w:r>
        <w:t xml:space="preserve">). </w:t>
      </w:r>
      <w:r w:rsidR="00746A95">
        <w:t xml:space="preserve">Sieć </w:t>
      </w:r>
      <w:r w:rsidR="007517F4">
        <w:t>zostaje stworzona</w:t>
      </w:r>
      <w:r w:rsidR="00746A95">
        <w:t xml:space="preserve"> poprzez skrypt, który generuje niezbędne artefakty</w:t>
      </w:r>
      <w:r w:rsidR="00D74BE1">
        <w:t xml:space="preserve">(np. tak zwany </w:t>
      </w:r>
      <w:proofErr w:type="spellStart"/>
      <w:r w:rsidR="00016D7C">
        <w:rPr>
          <w:i/>
          <w:iCs/>
        </w:rPr>
        <w:t>g</w:t>
      </w:r>
      <w:r w:rsidR="00D74BE1">
        <w:rPr>
          <w:i/>
          <w:iCs/>
        </w:rPr>
        <w:t>enesis</w:t>
      </w:r>
      <w:proofErr w:type="spellEnd"/>
      <w:r w:rsidR="00D74BE1">
        <w:rPr>
          <w:i/>
          <w:iCs/>
        </w:rPr>
        <w:t xml:space="preserve"> </w:t>
      </w:r>
      <w:proofErr w:type="spellStart"/>
      <w:r w:rsidR="00D74BE1">
        <w:rPr>
          <w:i/>
          <w:iCs/>
        </w:rPr>
        <w:t>block</w:t>
      </w:r>
      <w:proofErr w:type="spellEnd"/>
      <w:r w:rsidR="00D74BE1">
        <w:t>)</w:t>
      </w:r>
      <w:r w:rsidR="00746A95">
        <w:t>, powołuje węzły do życia</w:t>
      </w:r>
      <w:r w:rsidR="008306A6">
        <w:t xml:space="preserve"> za pomocą </w:t>
      </w:r>
      <w:proofErr w:type="spellStart"/>
      <w:r w:rsidR="008306A6">
        <w:rPr>
          <w:i/>
          <w:iCs/>
        </w:rPr>
        <w:t>docker</w:t>
      </w:r>
      <w:proofErr w:type="spellEnd"/>
      <w:r w:rsidR="008306A6">
        <w:rPr>
          <w:i/>
          <w:iCs/>
        </w:rPr>
        <w:t xml:space="preserve"> </w:t>
      </w:r>
      <w:proofErr w:type="spellStart"/>
      <w:r w:rsidR="008306A6">
        <w:rPr>
          <w:i/>
          <w:iCs/>
        </w:rPr>
        <w:t>compose</w:t>
      </w:r>
      <w:proofErr w:type="spellEnd"/>
      <w:r w:rsidR="00746A95">
        <w:t>, tworzy kanał oraz przydziela do niego węzły.</w:t>
      </w:r>
      <w:r>
        <w:t xml:space="preserve"> Każdy z węzłów w sieci stanowi oddzielny kontener, który znajduje się na określonym porcie.</w:t>
      </w:r>
      <w:r w:rsidR="009D6C0F">
        <w:t xml:space="preserve"> </w:t>
      </w:r>
      <w:r w:rsidR="00746A95">
        <w:t xml:space="preserve">Węzeł </w:t>
      </w:r>
      <w:r w:rsidR="00746A95" w:rsidRPr="00363B60">
        <w:rPr>
          <w:i/>
          <w:iCs/>
        </w:rPr>
        <w:t>peer0.</w:t>
      </w:r>
      <w:r w:rsidR="006C54ED">
        <w:rPr>
          <w:i/>
          <w:iCs/>
        </w:rPr>
        <w:t>borrowers</w:t>
      </w:r>
      <w:r w:rsidR="00363B60">
        <w:t xml:space="preserve"> pochodzi z organizacji </w:t>
      </w:r>
      <w:proofErr w:type="spellStart"/>
      <w:r w:rsidR="00363B60">
        <w:rPr>
          <w:i/>
          <w:iCs/>
        </w:rPr>
        <w:t>Pozyczkobiorc</w:t>
      </w:r>
      <w:r w:rsidR="006C54ED">
        <w:rPr>
          <w:i/>
          <w:iCs/>
        </w:rPr>
        <w:t>y</w:t>
      </w:r>
      <w:proofErr w:type="spellEnd"/>
      <w:r w:rsidR="00363B60">
        <w:t xml:space="preserve">, natomiast </w:t>
      </w:r>
      <w:r w:rsidR="00363B60" w:rsidRPr="00363B60">
        <w:rPr>
          <w:i/>
          <w:iCs/>
        </w:rPr>
        <w:t>peer0.</w:t>
      </w:r>
      <w:r w:rsidR="006C54ED">
        <w:rPr>
          <w:i/>
          <w:iCs/>
        </w:rPr>
        <w:t>lenders</w:t>
      </w:r>
      <w:r w:rsidR="00363B60">
        <w:t xml:space="preserve"> </w:t>
      </w:r>
      <w:r w:rsidR="00F24452">
        <w:t>–</w:t>
      </w:r>
      <w:r w:rsidR="00363B60">
        <w:t xml:space="preserve"> </w:t>
      </w:r>
      <w:proofErr w:type="spellStart"/>
      <w:r w:rsidR="00363B60">
        <w:rPr>
          <w:i/>
          <w:iCs/>
        </w:rPr>
        <w:t>Pozyczkodawcy</w:t>
      </w:r>
      <w:proofErr w:type="spellEnd"/>
      <w:r w:rsidR="00F24452">
        <w:t xml:space="preserve">. Przechowują one kopie </w:t>
      </w:r>
      <w:proofErr w:type="spellStart"/>
      <w:r w:rsidR="00F24452">
        <w:rPr>
          <w:i/>
          <w:iCs/>
        </w:rPr>
        <w:t>Ledger</w:t>
      </w:r>
      <w:proofErr w:type="spellEnd"/>
      <w:r w:rsidR="00F24452">
        <w:t xml:space="preserve"> oraz uruchamiane są na nich </w:t>
      </w:r>
      <w:proofErr w:type="spellStart"/>
      <w:r w:rsidR="00F24452">
        <w:rPr>
          <w:i/>
          <w:iCs/>
        </w:rPr>
        <w:t>ch</w:t>
      </w:r>
      <w:r w:rsidR="00BF5F43">
        <w:rPr>
          <w:i/>
          <w:iCs/>
        </w:rPr>
        <w:t>aincodes</w:t>
      </w:r>
      <w:proofErr w:type="spellEnd"/>
      <w:r w:rsidR="00BF5F43">
        <w:t>.</w:t>
      </w:r>
      <w:r w:rsidR="000C7196">
        <w:br/>
      </w:r>
    </w:p>
    <w:p w14:paraId="34E052C5" w14:textId="110F568A" w:rsidR="006D33F6" w:rsidRPr="004838D0" w:rsidRDefault="006D33F6" w:rsidP="006D33F6">
      <w:pPr>
        <w:pStyle w:val="Legenda"/>
        <w:rPr>
          <w:b w:val="0"/>
          <w:bCs w:val="0"/>
        </w:rPr>
      </w:pPr>
      <w:bookmarkStart w:id="341" w:name="_Toc91667921"/>
      <w:r w:rsidRPr="004838D0">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67</w:t>
      </w:r>
      <w:r w:rsidR="00914E7C">
        <w:rPr>
          <w:b w:val="0"/>
          <w:bCs w:val="0"/>
        </w:rPr>
        <w:fldChar w:fldCharType="end"/>
      </w:r>
      <w:r w:rsidRPr="004838D0">
        <w:rPr>
          <w:b w:val="0"/>
          <w:bCs w:val="0"/>
        </w:rPr>
        <w:t>. Uruchomione kontenery</w:t>
      </w:r>
      <w:r>
        <w:rPr>
          <w:b w:val="0"/>
          <w:bCs w:val="0"/>
        </w:rPr>
        <w:t xml:space="preserve"> stanowiące węzły w sieci</w:t>
      </w:r>
      <w:bookmarkEnd w:id="341"/>
    </w:p>
    <w:p w14:paraId="1CD41CD2" w14:textId="67D7E2AA" w:rsidR="006D33F6" w:rsidRDefault="00E43933" w:rsidP="006D33F6">
      <w:pPr>
        <w:pStyle w:val="TreAkapitu"/>
        <w:jc w:val="center"/>
      </w:pPr>
      <w:r>
        <w:rPr>
          <w:noProof/>
        </w:rPr>
        <w:drawing>
          <wp:inline distT="0" distB="0" distL="0" distR="0" wp14:anchorId="601F8CC4" wp14:editId="35682275">
            <wp:extent cx="4400550" cy="4057650"/>
            <wp:effectExtent l="0" t="0" r="0" b="0"/>
            <wp:docPr id="192" name="Obraz 192"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Obraz 192" descr="Obraz zawierający tekst&#10;&#10;Opis wygenerowany automatycznie"/>
                    <pic:cNvPicPr/>
                  </pic:nvPicPr>
                  <pic:blipFill>
                    <a:blip r:embed="rId107"/>
                    <a:stretch>
                      <a:fillRect/>
                    </a:stretch>
                  </pic:blipFill>
                  <pic:spPr>
                    <a:xfrm>
                      <a:off x="0" y="0"/>
                      <a:ext cx="4400550" cy="4057650"/>
                    </a:xfrm>
                    <a:prstGeom prst="rect">
                      <a:avLst/>
                    </a:prstGeom>
                  </pic:spPr>
                </pic:pic>
              </a:graphicData>
            </a:graphic>
          </wp:inline>
        </w:drawing>
      </w:r>
    </w:p>
    <w:p w14:paraId="41022481" w14:textId="2C8ACE45" w:rsidR="0085541E" w:rsidRPr="0071564A" w:rsidRDefault="006D33F6" w:rsidP="0071564A">
      <w:pPr>
        <w:pStyle w:val="TreAkapitu"/>
        <w:ind w:left="1418"/>
        <w:jc w:val="left"/>
        <w:rPr>
          <w:sz w:val="20"/>
          <w:szCs w:val="16"/>
        </w:rPr>
      </w:pPr>
      <w:r w:rsidRPr="004838D0">
        <w:rPr>
          <w:sz w:val="20"/>
          <w:szCs w:val="16"/>
        </w:rPr>
        <w:t>Źródło: opracowanie własne</w:t>
      </w:r>
    </w:p>
    <w:p w14:paraId="0A3F4B66" w14:textId="54672ECC" w:rsidR="00E014FE" w:rsidRDefault="0085541E" w:rsidP="00D340D5">
      <w:pPr>
        <w:pStyle w:val="Nagwek3"/>
      </w:pPr>
      <w:bookmarkStart w:id="342" w:name="_Toc8601681"/>
      <w:bookmarkStart w:id="343" w:name="_Toc91668369"/>
      <w:r>
        <w:t>Systemy operacyjne</w:t>
      </w:r>
      <w:bookmarkEnd w:id="342"/>
      <w:bookmarkEnd w:id="343"/>
    </w:p>
    <w:p w14:paraId="157B3D73" w14:textId="1C7CDA1F" w:rsidR="002F3D53" w:rsidRPr="002F3D53" w:rsidRDefault="002F3D53" w:rsidP="002F3D53">
      <w:pPr>
        <w:pStyle w:val="TreAkapitu"/>
      </w:pPr>
      <w:r>
        <w:t>ŁYNDOWS</w:t>
      </w:r>
    </w:p>
    <w:p w14:paraId="393C3610" w14:textId="77777777" w:rsidR="00DF0FD9" w:rsidRDefault="0085541E" w:rsidP="00D340D5">
      <w:pPr>
        <w:pStyle w:val="Nagwek3"/>
      </w:pPr>
      <w:bookmarkStart w:id="344" w:name="_Toc8601682"/>
      <w:bookmarkStart w:id="345" w:name="_Toc91668370"/>
      <w:r>
        <w:t>Wymagane licencje</w:t>
      </w:r>
      <w:bookmarkEnd w:id="344"/>
      <w:bookmarkEnd w:id="345"/>
    </w:p>
    <w:p w14:paraId="55F2CB85" w14:textId="6DA14089" w:rsidR="00E014FE" w:rsidRDefault="00DF0FD9" w:rsidP="00D340D5">
      <w:pPr>
        <w:pStyle w:val="Nagwek3"/>
      </w:pPr>
      <w:bookmarkStart w:id="346" w:name="_Toc8601683"/>
      <w:bookmarkStart w:id="347" w:name="_Toc91668371"/>
      <w:r>
        <w:t>Sposób monitorowania systemu</w:t>
      </w:r>
      <w:bookmarkEnd w:id="346"/>
      <w:bookmarkEnd w:id="347"/>
    </w:p>
    <w:p w14:paraId="6D3B6D36" w14:textId="2A07C85E" w:rsidR="008E6AB2" w:rsidRDefault="00B2673C" w:rsidP="00B2673C">
      <w:pPr>
        <w:pStyle w:val="TreAkapitu"/>
      </w:pPr>
      <w:r>
        <w:t>System jest możliwy do monitorowa poprzez</w:t>
      </w:r>
      <w:r w:rsidR="005A4185">
        <w:t xml:space="preserve"> Serwisy Operacyjne (ang. </w:t>
      </w:r>
      <w:r w:rsidR="005A4185">
        <w:rPr>
          <w:i/>
          <w:iCs/>
        </w:rPr>
        <w:t>The Operations Service</w:t>
      </w:r>
      <w:r w:rsidR="005A4185">
        <w:t xml:space="preserve">), które </w:t>
      </w:r>
      <w:r w:rsidR="000B626C">
        <w:t>są dostępne dla</w:t>
      </w:r>
      <w:r w:rsidR="005A4185">
        <w:t xml:space="preserve"> każd</w:t>
      </w:r>
      <w:r w:rsidR="000B626C">
        <w:t>ego</w:t>
      </w:r>
      <w:r w:rsidR="005A4185">
        <w:t xml:space="preserve"> węz</w:t>
      </w:r>
      <w:r w:rsidR="000B626C">
        <w:t>ła</w:t>
      </w:r>
      <w:r w:rsidR="005A4185">
        <w:t xml:space="preserve"> w sieci Hyperledger </w:t>
      </w:r>
      <w:proofErr w:type="spellStart"/>
      <w:r w:rsidR="005A4185">
        <w:t>Fabric</w:t>
      </w:r>
      <w:proofErr w:type="spellEnd"/>
      <w:r w:rsidR="005A4185">
        <w:t xml:space="preserve">. </w:t>
      </w:r>
      <w:r w:rsidR="00297CD3">
        <w:t>Serwis Operacyjny stanowi</w:t>
      </w:r>
      <w:r w:rsidR="005A4185">
        <w:t xml:space="preserve"> </w:t>
      </w:r>
      <w:r w:rsidR="00846C7F">
        <w:t xml:space="preserve">serwer </w:t>
      </w:r>
      <w:r w:rsidR="000B626C">
        <w:t>HTTP</w:t>
      </w:r>
      <w:r w:rsidR="00297CD3">
        <w:t>,</w:t>
      </w:r>
      <w:r w:rsidR="00846C7F">
        <w:t xml:space="preserve"> oferujący operacje </w:t>
      </w:r>
      <w:proofErr w:type="spellStart"/>
      <w:r w:rsidR="00846C7F" w:rsidRPr="00297CD3">
        <w:rPr>
          <w:i/>
          <w:iCs/>
        </w:rPr>
        <w:t>RESTful</w:t>
      </w:r>
      <w:proofErr w:type="spellEnd"/>
      <w:r w:rsidR="00AB1B8C">
        <w:rPr>
          <w:i/>
          <w:iCs/>
        </w:rPr>
        <w:t xml:space="preserve"> API</w:t>
      </w:r>
      <w:r w:rsidR="00F76CA0">
        <w:t xml:space="preserve"> takie jak:</w:t>
      </w:r>
    </w:p>
    <w:p w14:paraId="5E35C02E" w14:textId="493755BC" w:rsidR="00B2673C" w:rsidRDefault="008E6AB2" w:rsidP="001B77AC">
      <w:pPr>
        <w:pStyle w:val="TreAkapitu"/>
        <w:numPr>
          <w:ilvl w:val="0"/>
          <w:numId w:val="45"/>
        </w:numPr>
      </w:pPr>
      <w:r>
        <w:t>Zarządzanie logami</w:t>
      </w:r>
    </w:p>
    <w:p w14:paraId="6AE0E33D" w14:textId="4CCE4A29" w:rsidR="008E6AB2" w:rsidRDefault="008E6AB2" w:rsidP="001B77AC">
      <w:pPr>
        <w:pStyle w:val="TreAkapitu"/>
        <w:numPr>
          <w:ilvl w:val="0"/>
          <w:numId w:val="45"/>
        </w:numPr>
      </w:pPr>
      <w:r>
        <w:t xml:space="preserve">Stan zdrowia (ang. </w:t>
      </w:r>
      <w:proofErr w:type="spellStart"/>
      <w:r>
        <w:rPr>
          <w:i/>
          <w:iCs/>
        </w:rPr>
        <w:t>health</w:t>
      </w:r>
      <w:proofErr w:type="spellEnd"/>
      <w:r>
        <w:rPr>
          <w:i/>
          <w:iCs/>
        </w:rPr>
        <w:t xml:space="preserve"> </w:t>
      </w:r>
      <w:proofErr w:type="spellStart"/>
      <w:r>
        <w:rPr>
          <w:i/>
          <w:iCs/>
        </w:rPr>
        <w:t>checks</w:t>
      </w:r>
      <w:proofErr w:type="spellEnd"/>
      <w:r>
        <w:t>)</w:t>
      </w:r>
    </w:p>
    <w:p w14:paraId="20FFECCD" w14:textId="1A8EBB05" w:rsidR="00771CC7" w:rsidRDefault="00A472E2" w:rsidP="001B77AC">
      <w:pPr>
        <w:pStyle w:val="TreAkapitu"/>
        <w:numPr>
          <w:ilvl w:val="0"/>
          <w:numId w:val="45"/>
        </w:numPr>
      </w:pPr>
      <w:r>
        <w:t>Metryki</w:t>
      </w:r>
    </w:p>
    <w:p w14:paraId="7AE73C13" w14:textId="0DFCEE48" w:rsidR="00EE0E89" w:rsidRDefault="008E6AB2" w:rsidP="001B77AC">
      <w:pPr>
        <w:pStyle w:val="TreAkapitu"/>
        <w:numPr>
          <w:ilvl w:val="0"/>
          <w:numId w:val="45"/>
        </w:numPr>
      </w:pPr>
      <w:r>
        <w:t>Informacja wersji</w:t>
      </w:r>
    </w:p>
    <w:p w14:paraId="56BA5683" w14:textId="222C7F4A" w:rsidR="00EE0E89" w:rsidRDefault="00EE0E89" w:rsidP="00EE0E89">
      <w:pPr>
        <w:pStyle w:val="TreAkapitu"/>
      </w:pPr>
      <w:r>
        <w:t xml:space="preserve">Aby </w:t>
      </w:r>
      <w:r w:rsidR="00A7708B">
        <w:t>uruchomić</w:t>
      </w:r>
      <w:r>
        <w:t xml:space="preserve"> na węźle </w:t>
      </w:r>
      <w:proofErr w:type="spellStart"/>
      <w:r>
        <w:rPr>
          <w:i/>
          <w:iCs/>
        </w:rPr>
        <w:t>Operation</w:t>
      </w:r>
      <w:proofErr w:type="spellEnd"/>
      <w:r>
        <w:rPr>
          <w:i/>
          <w:iCs/>
        </w:rPr>
        <w:t xml:space="preserve"> Service</w:t>
      </w:r>
      <w:r>
        <w:t xml:space="preserve"> należy </w:t>
      </w:r>
      <w:r w:rsidR="00A7708B">
        <w:t xml:space="preserve">uprzednio skonfigurować plik </w:t>
      </w:r>
      <w:proofErr w:type="spellStart"/>
      <w:r w:rsidR="00A7708B" w:rsidRPr="00A7708B">
        <w:rPr>
          <w:i/>
          <w:iCs/>
        </w:rPr>
        <w:t>core.yaml</w:t>
      </w:r>
      <w:proofErr w:type="spellEnd"/>
      <w:r w:rsidR="00A7708B">
        <w:t xml:space="preserve">. W tym celu trzeba </w:t>
      </w:r>
      <w:r>
        <w:t>ustawić odpowiedni adres oraz port</w:t>
      </w:r>
      <w:r w:rsidR="00A7708B">
        <w:t>, a n</w:t>
      </w:r>
      <w:r>
        <w:t xml:space="preserve">astępnie należy </w:t>
      </w:r>
      <w:r w:rsidR="00D61680">
        <w:t>uży</w:t>
      </w:r>
      <w:r w:rsidR="003E595C">
        <w:t>ć</w:t>
      </w:r>
      <w:r w:rsidR="00D61680">
        <w:t xml:space="preserve"> wygenerowanego certyfikatu oraz klucza w celu autoryzacji.</w:t>
      </w:r>
    </w:p>
    <w:p w14:paraId="58E1416F" w14:textId="509B9056" w:rsidR="00AF7993" w:rsidRDefault="005F0C72" w:rsidP="00EE0E89">
      <w:pPr>
        <w:pStyle w:val="TreAkapitu"/>
      </w:pPr>
      <w:proofErr w:type="spellStart"/>
      <w:r>
        <w:rPr>
          <w:i/>
          <w:iCs/>
        </w:rPr>
        <w:lastRenderedPageBreak/>
        <w:t>Health</w:t>
      </w:r>
      <w:proofErr w:type="spellEnd"/>
      <w:r>
        <w:rPr>
          <w:i/>
          <w:iCs/>
        </w:rPr>
        <w:t xml:space="preserve"> </w:t>
      </w:r>
      <w:proofErr w:type="spellStart"/>
      <w:r w:rsidRPr="005F0C72">
        <w:rPr>
          <w:i/>
          <w:iCs/>
        </w:rPr>
        <w:t>checks</w:t>
      </w:r>
      <w:proofErr w:type="spellEnd"/>
      <w:r>
        <w:rPr>
          <w:i/>
          <w:iCs/>
        </w:rPr>
        <w:t xml:space="preserve"> </w:t>
      </w:r>
      <w:r>
        <w:t xml:space="preserve">stanowi zasób REST. Wysyłając żądanie GET pod </w:t>
      </w:r>
      <w:proofErr w:type="spellStart"/>
      <w:r>
        <w:rPr>
          <w:i/>
          <w:iCs/>
        </w:rPr>
        <w:t>endpoint</w:t>
      </w:r>
      <w:proofErr w:type="spellEnd"/>
      <w:r>
        <w:t xml:space="preserve"> </w:t>
      </w:r>
      <w:r>
        <w:rPr>
          <w:i/>
          <w:iCs/>
        </w:rPr>
        <w:t>/</w:t>
      </w:r>
      <w:proofErr w:type="spellStart"/>
      <w:r>
        <w:rPr>
          <w:i/>
          <w:iCs/>
        </w:rPr>
        <w:t>healthz</w:t>
      </w:r>
      <w:proofErr w:type="spellEnd"/>
      <w:r>
        <w:t xml:space="preserve"> serwis dostarcza informacji o stanie węzłów. </w:t>
      </w:r>
      <w:r w:rsidR="00AF7993">
        <w:t>W przypadku kied</w:t>
      </w:r>
      <w:r w:rsidR="00FA34AE">
        <w:t xml:space="preserve">y </w:t>
      </w:r>
      <w:r w:rsidR="00AF7993">
        <w:t>jest prawidłowy, otrzymujemy odpowiedź w postaci dokumentu JSON:</w:t>
      </w:r>
    </w:p>
    <w:p w14:paraId="0755A61F" w14:textId="77777777" w:rsidR="00AF7993" w:rsidRDefault="00AF7993" w:rsidP="00EE0E89">
      <w:pPr>
        <w:pStyle w:val="TreAkapitu"/>
      </w:pPr>
    </w:p>
    <w:p w14:paraId="534ADBA7"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w:t>
      </w:r>
    </w:p>
    <w:p w14:paraId="79D97413"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status"</w:t>
      </w: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OK"</w:t>
      </w:r>
      <w:r w:rsidRPr="00AF7993">
        <w:rPr>
          <w:rFonts w:ascii="Consolas" w:eastAsia="Times New Roman" w:hAnsi="Consolas" w:cs="Courier New"/>
          <w:color w:val="010101"/>
          <w:spacing w:val="5"/>
          <w:sz w:val="18"/>
          <w:szCs w:val="18"/>
          <w:lang w:eastAsia="pl-PL"/>
        </w:rPr>
        <w:t>,</w:t>
      </w:r>
    </w:p>
    <w:p w14:paraId="2646F803" w14:textId="73A1FF4C"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w:t>
      </w:r>
      <w:proofErr w:type="spellStart"/>
      <w:r w:rsidRPr="00AF7993">
        <w:rPr>
          <w:rFonts w:ascii="Consolas" w:eastAsia="Times New Roman" w:hAnsi="Consolas" w:cs="Courier New"/>
          <w:color w:val="4070A0"/>
          <w:spacing w:val="5"/>
          <w:sz w:val="18"/>
          <w:szCs w:val="18"/>
          <w:lang w:eastAsia="pl-PL"/>
        </w:rPr>
        <w:t>time</w:t>
      </w:r>
      <w:proofErr w:type="spellEnd"/>
      <w:r w:rsidRPr="00AF7993">
        <w:rPr>
          <w:rFonts w:ascii="Consolas" w:eastAsia="Times New Roman" w:hAnsi="Consolas" w:cs="Courier New"/>
          <w:color w:val="4070A0"/>
          <w:spacing w:val="5"/>
          <w:sz w:val="18"/>
          <w:szCs w:val="18"/>
          <w:lang w:eastAsia="pl-PL"/>
        </w:rPr>
        <w:t>"</w:t>
      </w: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20</w:t>
      </w:r>
      <w:r>
        <w:rPr>
          <w:rFonts w:ascii="Consolas" w:eastAsia="Times New Roman" w:hAnsi="Consolas" w:cs="Courier New"/>
          <w:color w:val="4070A0"/>
          <w:spacing w:val="5"/>
          <w:sz w:val="18"/>
          <w:szCs w:val="18"/>
          <w:lang w:eastAsia="pl-PL"/>
        </w:rPr>
        <w:t>21</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w:t>
      </w:r>
      <w:r w:rsidR="00556B4E">
        <w:rPr>
          <w:rFonts w:ascii="Consolas" w:eastAsia="Times New Roman" w:hAnsi="Consolas" w:cs="Courier New"/>
          <w:color w:val="4070A0"/>
          <w:spacing w:val="5"/>
          <w:sz w:val="18"/>
          <w:szCs w:val="18"/>
          <w:lang w:eastAsia="pl-PL"/>
        </w:rPr>
        <w:t>2</w:t>
      </w:r>
      <w:r w:rsidRPr="00AF7993">
        <w:rPr>
          <w:rFonts w:ascii="Consolas" w:eastAsia="Times New Roman" w:hAnsi="Consolas" w:cs="Courier New"/>
          <w:color w:val="4070A0"/>
          <w:spacing w:val="5"/>
          <w:sz w:val="18"/>
          <w:szCs w:val="18"/>
          <w:lang w:eastAsia="pl-PL"/>
        </w:rPr>
        <w:t>-</w:t>
      </w:r>
      <w:r w:rsidR="00006C7E">
        <w:rPr>
          <w:rFonts w:ascii="Consolas" w:eastAsia="Times New Roman" w:hAnsi="Consolas" w:cs="Courier New"/>
          <w:color w:val="4070A0"/>
          <w:spacing w:val="5"/>
          <w:sz w:val="18"/>
          <w:szCs w:val="18"/>
          <w:lang w:eastAsia="pl-PL"/>
        </w:rPr>
        <w:t>10</w:t>
      </w:r>
      <w:r w:rsidRPr="00AF7993">
        <w:rPr>
          <w:rFonts w:ascii="Consolas" w:eastAsia="Times New Roman" w:hAnsi="Consolas" w:cs="Courier New"/>
          <w:color w:val="4070A0"/>
          <w:spacing w:val="5"/>
          <w:sz w:val="18"/>
          <w:szCs w:val="18"/>
          <w:lang w:eastAsia="pl-PL"/>
        </w:rPr>
        <w:t>T23:00:00Z"</w:t>
      </w:r>
    </w:p>
    <w:p w14:paraId="0BA54F5A"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w:t>
      </w:r>
    </w:p>
    <w:p w14:paraId="201BF1A2" w14:textId="1C21D47B" w:rsidR="005F0C72" w:rsidRPr="005F0C72" w:rsidRDefault="00AF7993" w:rsidP="00EE0E89">
      <w:pPr>
        <w:pStyle w:val="TreAkapitu"/>
      </w:pPr>
      <w:r>
        <w:t xml:space="preserve"> </w:t>
      </w:r>
    </w:p>
    <w:p w14:paraId="01B2454A" w14:textId="165A5891" w:rsidR="002003A7" w:rsidRDefault="007C12D6" w:rsidP="00675B5A">
      <w:pPr>
        <w:pStyle w:val="TreAkapitu"/>
      </w:pPr>
      <w:r>
        <w:t>W przeciwnym przypadku, jeśli któryś z węzłów zwróci błąd, serwis wskaże wykryte nieprawidłowości</w:t>
      </w:r>
      <w:r w:rsidR="00765129">
        <w:t xml:space="preserve">, które mogą dotyczyć </w:t>
      </w:r>
      <w:r w:rsidR="00192ABF">
        <w:t xml:space="preserve">np. </w:t>
      </w:r>
      <w:r w:rsidR="00765129">
        <w:t xml:space="preserve">stanu </w:t>
      </w:r>
      <w:r w:rsidR="00765129">
        <w:rPr>
          <w:i/>
          <w:iCs/>
        </w:rPr>
        <w:t xml:space="preserve">Docker </w:t>
      </w:r>
      <w:proofErr w:type="spellStart"/>
      <w:r w:rsidR="00765129">
        <w:rPr>
          <w:i/>
          <w:iCs/>
        </w:rPr>
        <w:t>deamon</w:t>
      </w:r>
      <w:proofErr w:type="spellEnd"/>
      <w:r w:rsidR="00765129">
        <w:t xml:space="preserve"> oraz bazy danych </w:t>
      </w:r>
      <w:proofErr w:type="spellStart"/>
      <w:r w:rsidR="00765129">
        <w:rPr>
          <w:i/>
          <w:iCs/>
        </w:rPr>
        <w:t>CouchDB</w:t>
      </w:r>
      <w:proofErr w:type="spellEnd"/>
      <w:r w:rsidR="00765129">
        <w:t>.</w:t>
      </w:r>
      <w:r w:rsidR="00917241">
        <w:t xml:space="preserve"> Poniżej przykładowa odpowiedź serwisu w postaci dokumentu JSON:</w:t>
      </w:r>
    </w:p>
    <w:p w14:paraId="23047823" w14:textId="77777777" w:rsidR="00062D64" w:rsidRDefault="00062D64" w:rsidP="00675B5A">
      <w:pPr>
        <w:pStyle w:val="TreAkapitu"/>
      </w:pPr>
    </w:p>
    <w:p w14:paraId="40A7A47F"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w:t>
      </w:r>
    </w:p>
    <w:p w14:paraId="7A5E7C0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status"</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 xml:space="preserve">"Service </w:t>
      </w:r>
      <w:proofErr w:type="spellStart"/>
      <w:r w:rsidRPr="00A00164">
        <w:rPr>
          <w:rFonts w:ascii="Consolas" w:eastAsia="Times New Roman" w:hAnsi="Consolas" w:cs="Courier New"/>
          <w:color w:val="4070A0"/>
          <w:spacing w:val="5"/>
          <w:sz w:val="18"/>
          <w:szCs w:val="18"/>
          <w:lang w:eastAsia="pl-PL"/>
        </w:rPr>
        <w:t>Unavailable</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w:t>
      </w:r>
    </w:p>
    <w:p w14:paraId="15C99F05" w14:textId="221FB7E1"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time</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r w:rsidRPr="00AF7993">
        <w:rPr>
          <w:rFonts w:ascii="Consolas" w:eastAsia="Times New Roman" w:hAnsi="Consolas" w:cs="Courier New"/>
          <w:color w:val="4070A0"/>
          <w:spacing w:val="5"/>
          <w:sz w:val="18"/>
          <w:szCs w:val="18"/>
          <w:lang w:eastAsia="pl-PL"/>
        </w:rPr>
        <w:t>20</w:t>
      </w:r>
      <w:r>
        <w:rPr>
          <w:rFonts w:ascii="Consolas" w:eastAsia="Times New Roman" w:hAnsi="Consolas" w:cs="Courier New"/>
          <w:color w:val="4070A0"/>
          <w:spacing w:val="5"/>
          <w:sz w:val="18"/>
          <w:szCs w:val="18"/>
          <w:lang w:eastAsia="pl-PL"/>
        </w:rPr>
        <w:t>21</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2</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0</w:t>
      </w:r>
      <w:r w:rsidRPr="00AF7993">
        <w:rPr>
          <w:rFonts w:ascii="Consolas" w:eastAsia="Times New Roman" w:hAnsi="Consolas" w:cs="Courier New"/>
          <w:color w:val="4070A0"/>
          <w:spacing w:val="5"/>
          <w:sz w:val="18"/>
          <w:szCs w:val="18"/>
          <w:lang w:eastAsia="pl-PL"/>
        </w:rPr>
        <w:t>T23:00:00Z</w:t>
      </w:r>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w:t>
      </w:r>
    </w:p>
    <w:p w14:paraId="72E64161"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failed_checks</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 [</w:t>
      </w:r>
    </w:p>
    <w:p w14:paraId="066719C8"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3C54C4B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component"</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docker</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w:t>
      </w:r>
    </w:p>
    <w:p w14:paraId="1B0C00D1"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reason</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failed</w:t>
      </w:r>
      <w:proofErr w:type="spellEnd"/>
      <w:r w:rsidRPr="00A00164">
        <w:rPr>
          <w:rFonts w:ascii="Consolas" w:eastAsia="Times New Roman" w:hAnsi="Consolas" w:cs="Courier New"/>
          <w:color w:val="4070A0"/>
          <w:spacing w:val="5"/>
          <w:sz w:val="18"/>
          <w:szCs w:val="18"/>
          <w:lang w:eastAsia="pl-PL"/>
        </w:rPr>
        <w:t xml:space="preserve"> to </w:t>
      </w:r>
      <w:proofErr w:type="spellStart"/>
      <w:r w:rsidRPr="00A00164">
        <w:rPr>
          <w:rFonts w:ascii="Consolas" w:eastAsia="Times New Roman" w:hAnsi="Consolas" w:cs="Courier New"/>
          <w:color w:val="4070A0"/>
          <w:spacing w:val="5"/>
          <w:sz w:val="18"/>
          <w:szCs w:val="18"/>
          <w:lang w:eastAsia="pl-PL"/>
        </w:rPr>
        <w:t>connect</w:t>
      </w:r>
      <w:proofErr w:type="spellEnd"/>
      <w:r w:rsidRPr="00A00164">
        <w:rPr>
          <w:rFonts w:ascii="Consolas" w:eastAsia="Times New Roman" w:hAnsi="Consolas" w:cs="Courier New"/>
          <w:color w:val="4070A0"/>
          <w:spacing w:val="5"/>
          <w:sz w:val="18"/>
          <w:szCs w:val="18"/>
          <w:lang w:eastAsia="pl-PL"/>
        </w:rPr>
        <w:t xml:space="preserve"> to Docker </w:t>
      </w:r>
      <w:proofErr w:type="spellStart"/>
      <w:r w:rsidRPr="00A00164">
        <w:rPr>
          <w:rFonts w:ascii="Consolas" w:eastAsia="Times New Roman" w:hAnsi="Consolas" w:cs="Courier New"/>
          <w:color w:val="4070A0"/>
          <w:spacing w:val="5"/>
          <w:sz w:val="18"/>
          <w:szCs w:val="18"/>
          <w:lang w:eastAsia="pl-PL"/>
        </w:rPr>
        <w:t>daemon</w:t>
      </w:r>
      <w:proofErr w:type="spellEnd"/>
      <w:r w:rsidRPr="00A00164">
        <w:rPr>
          <w:rFonts w:ascii="Consolas" w:eastAsia="Times New Roman" w:hAnsi="Consolas" w:cs="Courier New"/>
          <w:color w:val="4070A0"/>
          <w:spacing w:val="5"/>
          <w:sz w:val="18"/>
          <w:szCs w:val="18"/>
          <w:lang w:eastAsia="pl-PL"/>
        </w:rPr>
        <w:t xml:space="preserve">: </w:t>
      </w:r>
      <w:proofErr w:type="spellStart"/>
      <w:r w:rsidRPr="00A00164">
        <w:rPr>
          <w:rFonts w:ascii="Consolas" w:eastAsia="Times New Roman" w:hAnsi="Consolas" w:cs="Courier New"/>
          <w:color w:val="4070A0"/>
          <w:spacing w:val="5"/>
          <w:sz w:val="18"/>
          <w:szCs w:val="18"/>
          <w:lang w:eastAsia="pl-PL"/>
        </w:rPr>
        <w:t>invalid</w:t>
      </w:r>
      <w:proofErr w:type="spellEnd"/>
      <w:r w:rsidRPr="00A00164">
        <w:rPr>
          <w:rFonts w:ascii="Consolas" w:eastAsia="Times New Roman" w:hAnsi="Consolas" w:cs="Courier New"/>
          <w:color w:val="4070A0"/>
          <w:spacing w:val="5"/>
          <w:sz w:val="18"/>
          <w:szCs w:val="18"/>
          <w:lang w:eastAsia="pl-PL"/>
        </w:rPr>
        <w:t xml:space="preserve"> </w:t>
      </w:r>
      <w:proofErr w:type="spellStart"/>
      <w:r w:rsidRPr="00A00164">
        <w:rPr>
          <w:rFonts w:ascii="Consolas" w:eastAsia="Times New Roman" w:hAnsi="Consolas" w:cs="Courier New"/>
          <w:color w:val="4070A0"/>
          <w:spacing w:val="5"/>
          <w:sz w:val="18"/>
          <w:szCs w:val="18"/>
          <w:lang w:eastAsia="pl-PL"/>
        </w:rPr>
        <w:t>endpoint</w:t>
      </w:r>
      <w:proofErr w:type="spellEnd"/>
      <w:r w:rsidRPr="00A00164">
        <w:rPr>
          <w:rFonts w:ascii="Consolas" w:eastAsia="Times New Roman" w:hAnsi="Consolas" w:cs="Courier New"/>
          <w:color w:val="4070A0"/>
          <w:spacing w:val="5"/>
          <w:sz w:val="18"/>
          <w:szCs w:val="18"/>
          <w:lang w:eastAsia="pl-PL"/>
        </w:rPr>
        <w:t>"</w:t>
      </w:r>
    </w:p>
    <w:p w14:paraId="36882552"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200C9B00"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1EA30B2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w:t>
      </w:r>
    </w:p>
    <w:p w14:paraId="0C4347C2" w14:textId="0C248C76" w:rsidR="00EF4196" w:rsidRDefault="00EF4196" w:rsidP="00EF4196">
      <w:pPr>
        <w:pStyle w:val="TreAkapitu"/>
        <w:ind w:firstLine="0"/>
      </w:pPr>
    </w:p>
    <w:p w14:paraId="47C08F6A" w14:textId="467C91B7" w:rsidR="00575F3A" w:rsidRDefault="00EF4196" w:rsidP="00EF4196">
      <w:pPr>
        <w:pStyle w:val="TreAkapitu"/>
        <w:ind w:firstLine="0"/>
      </w:pPr>
      <w:r>
        <w:tab/>
      </w:r>
      <w:r w:rsidR="00E61A01">
        <w:t>Sposobem monitorowania, który umożliwia najszerszy przegląd systemu stanowią m</w:t>
      </w:r>
      <w:r>
        <w:t>etryki</w:t>
      </w:r>
      <w:r w:rsidR="00E61A01">
        <w:t>.</w:t>
      </w:r>
      <w:r>
        <w:t xml:space="preserve"> </w:t>
      </w:r>
      <w:r w:rsidR="00E61A01">
        <w:t>Z</w:t>
      </w:r>
      <w:r>
        <w:t xml:space="preserve">awierają </w:t>
      </w:r>
      <w:r w:rsidR="00E61A01">
        <w:t xml:space="preserve">one </w:t>
      </w:r>
      <w:r>
        <w:t xml:space="preserve">informację, które umożliwiają wgląd w </w:t>
      </w:r>
      <w:r w:rsidR="00782258">
        <w:t xml:space="preserve">jego </w:t>
      </w:r>
      <w:r>
        <w:t>zachowanie</w:t>
      </w:r>
      <w:r w:rsidR="00B012C0">
        <w:t xml:space="preserve">. </w:t>
      </w:r>
      <w:r w:rsidR="009E3156">
        <w:t xml:space="preserve">Metryki zostały </w:t>
      </w:r>
      <w:r w:rsidR="00EA312F">
        <w:t xml:space="preserve">zaimplementowane </w:t>
      </w:r>
      <w:r w:rsidR="009E3156">
        <w:t xml:space="preserve">w systemie poprzez </w:t>
      </w:r>
      <w:proofErr w:type="spellStart"/>
      <w:r w:rsidR="00B012C0">
        <w:t>P</w:t>
      </w:r>
      <w:r w:rsidR="00575F3A">
        <w:t>rometheus</w:t>
      </w:r>
      <w:proofErr w:type="spellEnd"/>
      <w:r w:rsidR="00575F3A">
        <w:t>. Jest to</w:t>
      </w:r>
      <w:r w:rsidR="00B012C0">
        <w:t xml:space="preserve"> </w:t>
      </w:r>
      <w:r w:rsidR="00575F3A">
        <w:t>darmowa aplikacja, służ</w:t>
      </w:r>
      <w:r w:rsidR="00C80E5C">
        <w:t>ą</w:t>
      </w:r>
      <w:r w:rsidR="00575F3A">
        <w:t>ca do monitorowania</w:t>
      </w:r>
      <w:r w:rsidR="00E803A5">
        <w:t xml:space="preserve"> oraz rejestr</w:t>
      </w:r>
      <w:r w:rsidR="00783BC6">
        <w:t>owania</w:t>
      </w:r>
      <w:r w:rsidR="00E803A5">
        <w:t xml:space="preserve"> zdarze</w:t>
      </w:r>
      <w:r w:rsidR="00783BC6">
        <w:t>ń</w:t>
      </w:r>
      <w:r w:rsidR="00E61D8F">
        <w:t xml:space="preserve"> w czasie rzeczywistym</w:t>
      </w:r>
      <w:r w:rsidR="00E803A5">
        <w:t>, oparta na modelu HTTP.</w:t>
      </w:r>
    </w:p>
    <w:p w14:paraId="20D94015" w14:textId="77777777" w:rsidR="00B70608" w:rsidRDefault="00B70608" w:rsidP="00B70608">
      <w:pPr>
        <w:pStyle w:val="TreAkapitu"/>
        <w:ind w:firstLine="0"/>
      </w:pPr>
    </w:p>
    <w:p w14:paraId="4BE099A8" w14:textId="539A9E2C" w:rsidR="00D0166C" w:rsidRDefault="00B70608" w:rsidP="00B70608">
      <w:pPr>
        <w:pStyle w:val="TreAkapitu"/>
        <w:ind w:firstLine="0"/>
        <w:jc w:val="center"/>
      </w:pPr>
      <w:r>
        <w:rPr>
          <w:noProof/>
        </w:rPr>
        <w:lastRenderedPageBreak/>
        <w:drawing>
          <wp:inline distT="0" distB="0" distL="0" distR="0" wp14:anchorId="299B35F8" wp14:editId="3BF82EA8">
            <wp:extent cx="4947138" cy="2901461"/>
            <wp:effectExtent l="0" t="0" r="0" b="0"/>
            <wp:docPr id="196" name="Obraz 196" descr="Obraz zawierający stół&#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Obraz 196" descr="Obraz zawierający stół&#10;&#10;Opis wygenerowany automatycznie"/>
                    <pic:cNvPicPr>
                      <a:picLocks noChangeAspect="1" noChangeArrowheads="1"/>
                    </pic:cNvPicPr>
                  </pic:nvPicPr>
                  <pic:blipFill rotWithShape="1">
                    <a:blip r:embed="rId108">
                      <a:extLst>
                        <a:ext uri="{28A0092B-C50C-407E-A947-70E740481C1C}">
                          <a14:useLocalDpi xmlns:a14="http://schemas.microsoft.com/office/drawing/2010/main" val="0"/>
                        </a:ext>
                      </a:extLst>
                    </a:blip>
                    <a:srcRect t="6334" r="14113" b="4336"/>
                    <a:stretch/>
                  </pic:blipFill>
                  <pic:spPr bwMode="auto">
                    <a:xfrm>
                      <a:off x="0" y="0"/>
                      <a:ext cx="4947138" cy="2901461"/>
                    </a:xfrm>
                    <a:prstGeom prst="rect">
                      <a:avLst/>
                    </a:prstGeom>
                    <a:noFill/>
                    <a:ln>
                      <a:noFill/>
                    </a:ln>
                    <a:extLst>
                      <a:ext uri="{53640926-AAD7-44D8-BBD7-CCE9431645EC}">
                        <a14:shadowObscured xmlns:a14="http://schemas.microsoft.com/office/drawing/2010/main"/>
                      </a:ext>
                    </a:extLst>
                  </pic:spPr>
                </pic:pic>
              </a:graphicData>
            </a:graphic>
          </wp:inline>
        </w:drawing>
      </w:r>
      <w:r w:rsidR="00EE11A0">
        <w:br/>
      </w:r>
    </w:p>
    <w:p w14:paraId="4A2A4C83" w14:textId="665951EB" w:rsidR="00B50E71" w:rsidRDefault="00B50E71" w:rsidP="00B50E71">
      <w:pPr>
        <w:pStyle w:val="TreAkapitu"/>
        <w:ind w:firstLine="0"/>
      </w:pPr>
      <w:r>
        <w:tab/>
        <w:t xml:space="preserve">W celu wdrożenia oprogramowania </w:t>
      </w:r>
      <w:proofErr w:type="spellStart"/>
      <w:r>
        <w:rPr>
          <w:i/>
          <w:iCs/>
        </w:rPr>
        <w:t>Prometheus</w:t>
      </w:r>
      <w:proofErr w:type="spellEnd"/>
      <w:r>
        <w:t xml:space="preserve"> do systemu należy:</w:t>
      </w:r>
    </w:p>
    <w:p w14:paraId="4501D32E" w14:textId="4DCE60C3" w:rsidR="00B50E71" w:rsidRDefault="00B50E71" w:rsidP="001B77AC">
      <w:pPr>
        <w:pStyle w:val="TreAkapitu"/>
        <w:numPr>
          <w:ilvl w:val="0"/>
          <w:numId w:val="48"/>
        </w:numPr>
      </w:pPr>
      <w:r>
        <w:t xml:space="preserve">Zainicjować zmienne środowiskowe w pliku </w:t>
      </w:r>
      <w:proofErr w:type="spellStart"/>
      <w:r>
        <w:rPr>
          <w:i/>
          <w:iCs/>
        </w:rPr>
        <w:t>Dockerfile</w:t>
      </w:r>
      <w:proofErr w:type="spellEnd"/>
      <w:r>
        <w:t xml:space="preserve"> </w:t>
      </w:r>
    </w:p>
    <w:p w14:paraId="0162EF16" w14:textId="76335773" w:rsidR="00B50E71" w:rsidRDefault="00B50E71" w:rsidP="001B77AC">
      <w:pPr>
        <w:pStyle w:val="TreAkapitu"/>
        <w:numPr>
          <w:ilvl w:val="0"/>
          <w:numId w:val="48"/>
        </w:numPr>
      </w:pPr>
      <w:r>
        <w:t>Przypisać odpowiednie porty w powyższych zmiennych środowiskowych</w:t>
      </w:r>
    </w:p>
    <w:p w14:paraId="2AAED376" w14:textId="344260FA" w:rsidR="00B50E71" w:rsidRDefault="00D9726C" w:rsidP="001B77AC">
      <w:pPr>
        <w:pStyle w:val="TreAkapitu"/>
        <w:numPr>
          <w:ilvl w:val="0"/>
          <w:numId w:val="48"/>
        </w:numPr>
      </w:pPr>
      <w:r>
        <w:t>Skonfigurować</w:t>
      </w:r>
      <w:r w:rsidR="00B50E71">
        <w:t xml:space="preserve"> plik o nazwie </w:t>
      </w:r>
      <w:proofErr w:type="spellStart"/>
      <w:r w:rsidR="00B50E71">
        <w:rPr>
          <w:i/>
          <w:iCs/>
        </w:rPr>
        <w:t>prometheus.yml</w:t>
      </w:r>
      <w:proofErr w:type="spellEnd"/>
      <w:r w:rsidR="00B50E71">
        <w:t xml:space="preserve"> </w:t>
      </w:r>
    </w:p>
    <w:p w14:paraId="718F3347" w14:textId="3CEE343F" w:rsidR="00D74C42" w:rsidRPr="00907002" w:rsidRDefault="00D74C42" w:rsidP="001B77AC">
      <w:pPr>
        <w:pStyle w:val="TreAkapitu"/>
        <w:numPr>
          <w:ilvl w:val="0"/>
          <w:numId w:val="48"/>
        </w:numPr>
      </w:pPr>
      <w:r>
        <w:t xml:space="preserve">Skonfigurować plik </w:t>
      </w:r>
      <w:r>
        <w:softHyphen/>
      </w:r>
      <w:proofErr w:type="spellStart"/>
      <w:r>
        <w:rPr>
          <w:i/>
          <w:iCs/>
        </w:rPr>
        <w:t>docker-compose.yml</w:t>
      </w:r>
      <w:proofErr w:type="spellEnd"/>
    </w:p>
    <w:p w14:paraId="19571A93" w14:textId="1D09B45A" w:rsidR="00907002" w:rsidRPr="00D74C42" w:rsidRDefault="00907002" w:rsidP="001B77AC">
      <w:pPr>
        <w:pStyle w:val="TreAkapitu"/>
        <w:numPr>
          <w:ilvl w:val="0"/>
          <w:numId w:val="48"/>
        </w:numPr>
      </w:pPr>
      <w:r>
        <w:t xml:space="preserve">Uruchomić sieć </w:t>
      </w:r>
      <w:r>
        <w:rPr>
          <w:i/>
          <w:iCs/>
        </w:rPr>
        <w:t>blockchain</w:t>
      </w:r>
      <w:r>
        <w:t xml:space="preserve"> (podrozdział 5.3.)</w:t>
      </w:r>
    </w:p>
    <w:p w14:paraId="4667AE66" w14:textId="0D109F57" w:rsidR="00D74C42" w:rsidRDefault="00D74C42" w:rsidP="001B77AC">
      <w:pPr>
        <w:pStyle w:val="TreAkapitu"/>
        <w:numPr>
          <w:ilvl w:val="0"/>
          <w:numId w:val="48"/>
        </w:numPr>
      </w:pPr>
      <w:r>
        <w:t xml:space="preserve">Uruchomić </w:t>
      </w:r>
      <w:proofErr w:type="spellStart"/>
      <w:r>
        <w:rPr>
          <w:i/>
          <w:iCs/>
        </w:rPr>
        <w:t>Prometheus</w:t>
      </w:r>
      <w:proofErr w:type="spellEnd"/>
      <w:r>
        <w:t xml:space="preserve"> poprzez wprowadzenie komendy „</w:t>
      </w:r>
      <w:proofErr w:type="spellStart"/>
      <w:r>
        <w:rPr>
          <w:i/>
          <w:iCs/>
        </w:rPr>
        <w:t>docker-compose</w:t>
      </w:r>
      <w:proofErr w:type="spellEnd"/>
      <w:r>
        <w:rPr>
          <w:i/>
          <w:iCs/>
        </w:rPr>
        <w:t xml:space="preserve"> </w:t>
      </w:r>
      <w:proofErr w:type="spellStart"/>
      <w:r>
        <w:rPr>
          <w:i/>
          <w:iCs/>
        </w:rPr>
        <w:t>up</w:t>
      </w:r>
      <w:proofErr w:type="spellEnd"/>
      <w:r>
        <w:rPr>
          <w:i/>
          <w:iCs/>
        </w:rPr>
        <w:t xml:space="preserve"> -d</w:t>
      </w:r>
      <w:r>
        <w:t>”</w:t>
      </w:r>
    </w:p>
    <w:p w14:paraId="2B77DF07" w14:textId="77777777" w:rsidR="0035431A" w:rsidRDefault="0035431A" w:rsidP="006B12DC">
      <w:pPr>
        <w:pStyle w:val="TreAkapitu"/>
        <w:ind w:firstLine="0"/>
      </w:pPr>
    </w:p>
    <w:p w14:paraId="712D3A12" w14:textId="04A4FA02" w:rsidR="00EF4196" w:rsidRPr="001952E1" w:rsidRDefault="00575F3A" w:rsidP="00575F3A">
      <w:pPr>
        <w:pStyle w:val="TreAkapitu"/>
      </w:pPr>
      <w:r>
        <w:t xml:space="preserve">Po </w:t>
      </w:r>
      <w:r w:rsidR="00B012C0">
        <w:t>odpowiedni</w:t>
      </w:r>
      <w:r w:rsidR="001B4F7E">
        <w:t xml:space="preserve">ej konfiguracji </w:t>
      </w:r>
      <w:r w:rsidR="00A64E18">
        <w:t xml:space="preserve">metryki </w:t>
      </w:r>
      <w:r w:rsidR="00B012C0">
        <w:t>dostępne</w:t>
      </w:r>
      <w:r w:rsidR="00A64E18">
        <w:t xml:space="preserve"> są</w:t>
      </w:r>
      <w:r w:rsidR="00B012C0">
        <w:t xml:space="preserve"> pod punktem końcowym </w:t>
      </w:r>
      <w:r w:rsidR="00B012C0">
        <w:rPr>
          <w:i/>
          <w:iCs/>
        </w:rPr>
        <w:t>/</w:t>
      </w:r>
      <w:proofErr w:type="spellStart"/>
      <w:r w:rsidR="00B012C0">
        <w:rPr>
          <w:i/>
          <w:iCs/>
        </w:rPr>
        <w:t>metrics</w:t>
      </w:r>
      <w:proofErr w:type="spellEnd"/>
      <w:r w:rsidR="004C7591">
        <w:t xml:space="preserve">. Zakres udostępnionych informacji poprzez metryki jest bardzo szeroki. </w:t>
      </w:r>
      <w:r w:rsidR="001952E1">
        <w:t xml:space="preserve">Obejmuje on między innymi informacje dotyczące </w:t>
      </w:r>
      <w:r w:rsidR="001952E1">
        <w:rPr>
          <w:i/>
          <w:iCs/>
        </w:rPr>
        <w:t>chaincode</w:t>
      </w:r>
      <w:r w:rsidR="001952E1">
        <w:t xml:space="preserve"> takie jak liczba jego </w:t>
      </w:r>
      <w:proofErr w:type="spellStart"/>
      <w:r w:rsidR="001952E1">
        <w:t>wykonań</w:t>
      </w:r>
      <w:proofErr w:type="spellEnd"/>
      <w:r w:rsidR="001952E1">
        <w:t>, czas jego uruchomienia, liczba niepowodzeń jego uruchomienia, liczba jego uruchomień, które przekroczyły dopuszczalny czas</w:t>
      </w:r>
      <w:r w:rsidR="00BB7194">
        <w:t xml:space="preserve">. Metryki mogą dotyczyć również bloków znajdujących się w sieci. </w:t>
      </w:r>
      <w:r w:rsidR="00835761">
        <w:t>Dan</w:t>
      </w:r>
      <w:r w:rsidR="00BB7194">
        <w:t xml:space="preserve">e jakie możemy uzyskać to przykładowo czas przetwarzania bloku, ilość bloków, czas zatwierdzenia bloku. Ponadto </w:t>
      </w:r>
      <w:r w:rsidR="00835761">
        <w:t xml:space="preserve">możemy otrzymać informacje dotyczące transakcji, bazy danych, węzłów, logów. </w:t>
      </w:r>
    </w:p>
    <w:p w14:paraId="0ED5A680" w14:textId="01B734F6" w:rsidR="00771CC7" w:rsidRDefault="00884AB1" w:rsidP="00417C46">
      <w:pPr>
        <w:pStyle w:val="TreAkapitu"/>
        <w:spacing w:before="240"/>
      </w:pPr>
      <w:r>
        <w:t xml:space="preserve">Następnym </w:t>
      </w:r>
      <w:r w:rsidR="00771CC7">
        <w:t xml:space="preserve">sposobem monitorowania systemu jest </w:t>
      </w:r>
      <w:r w:rsidR="000950E9">
        <w:t xml:space="preserve">wykorzystanie pakietu </w:t>
      </w:r>
      <w:proofErr w:type="spellStart"/>
      <w:r w:rsidR="000950E9">
        <w:rPr>
          <w:i/>
          <w:iCs/>
        </w:rPr>
        <w:t>common</w:t>
      </w:r>
      <w:proofErr w:type="spellEnd"/>
      <w:r w:rsidR="000950E9">
        <w:rPr>
          <w:i/>
          <w:iCs/>
        </w:rPr>
        <w:t>/</w:t>
      </w:r>
      <w:proofErr w:type="spellStart"/>
      <w:r w:rsidR="000950E9">
        <w:rPr>
          <w:i/>
          <w:iCs/>
        </w:rPr>
        <w:t>flogging</w:t>
      </w:r>
      <w:proofErr w:type="spellEnd"/>
      <w:r w:rsidR="00F02A9F">
        <w:t xml:space="preserve">. Jest to pakiet, umożliwiający </w:t>
      </w:r>
      <w:r w:rsidR="007F14BC">
        <w:t xml:space="preserve">kontrole </w:t>
      </w:r>
      <w:r w:rsidR="008425D5">
        <w:t>logów pochodzących</w:t>
      </w:r>
      <w:r w:rsidR="00F02A9F">
        <w:t xml:space="preserve"> </w:t>
      </w:r>
      <w:r w:rsidR="008425D5">
        <w:t xml:space="preserve">od </w:t>
      </w:r>
      <w:r w:rsidR="00F02A9F">
        <w:t>węzłów</w:t>
      </w:r>
      <w:r w:rsidR="00AC1ABF">
        <w:t>, tworzący swego rodzaju rejestr zdarzeń</w:t>
      </w:r>
      <w:r w:rsidR="00F02A9F">
        <w:t xml:space="preserve">. </w:t>
      </w:r>
      <w:r w:rsidR="00A85FBB">
        <w:t xml:space="preserve">Logi stanowią </w:t>
      </w:r>
      <w:r w:rsidR="00417C46">
        <w:t xml:space="preserve">ciąg znaków (tzw. </w:t>
      </w:r>
      <w:r w:rsidR="00417C46" w:rsidRPr="00417C46">
        <w:rPr>
          <w:i/>
          <w:iCs/>
        </w:rPr>
        <w:t>String</w:t>
      </w:r>
      <w:r w:rsidR="00417C46">
        <w:t>), który zawiera czas utworzenia, nazwę węzła z którego pochodzi log, rodza</w:t>
      </w:r>
      <w:r w:rsidR="00735D07">
        <w:t xml:space="preserve">j </w:t>
      </w:r>
      <w:r w:rsidR="00417C46">
        <w:t xml:space="preserve">oraz treść. </w:t>
      </w:r>
      <w:r w:rsidR="00735D07">
        <w:t>S</w:t>
      </w:r>
      <w:r w:rsidR="00986EB6">
        <w:t>ą</w:t>
      </w:r>
      <w:r w:rsidR="00735D07">
        <w:t xml:space="preserve"> one</w:t>
      </w:r>
      <w:r w:rsidR="00986EB6">
        <w:t xml:space="preserve"> klasyfikowane</w:t>
      </w:r>
      <w:r w:rsidR="00CD7EA9">
        <w:t xml:space="preserve"> ze względu </w:t>
      </w:r>
      <w:r w:rsidR="002B3C22">
        <w:t xml:space="preserve">na rodzaj </w:t>
      </w:r>
      <w:r w:rsidR="00CD7EA9">
        <w:t xml:space="preserve">zdarzenia. </w:t>
      </w:r>
    </w:p>
    <w:p w14:paraId="106C8637" w14:textId="071EE7FF" w:rsidR="00E17C50" w:rsidRDefault="00E17C50" w:rsidP="00EE0E89">
      <w:pPr>
        <w:pStyle w:val="TreAkapitu"/>
      </w:pPr>
      <w:r>
        <w:lastRenderedPageBreak/>
        <w:t xml:space="preserve">Wyróżniamy następujące </w:t>
      </w:r>
      <w:r w:rsidR="00CD7EA9">
        <w:t>rodz</w:t>
      </w:r>
      <w:r w:rsidR="0040305C">
        <w:t>aje</w:t>
      </w:r>
      <w:r>
        <w:t xml:space="preserve"> logów:</w:t>
      </w:r>
    </w:p>
    <w:p w14:paraId="3DCEB416" w14:textId="7FBC10D5" w:rsidR="00E17C50" w:rsidRPr="00E17C50" w:rsidRDefault="00E17C50" w:rsidP="001B77AC">
      <w:pPr>
        <w:pStyle w:val="TreAkapitu"/>
        <w:numPr>
          <w:ilvl w:val="0"/>
          <w:numId w:val="46"/>
        </w:numPr>
        <w:rPr>
          <w:i/>
          <w:iCs/>
        </w:rPr>
      </w:pPr>
      <w:r w:rsidRPr="00E17C50">
        <w:rPr>
          <w:i/>
          <w:iCs/>
        </w:rPr>
        <w:t>FATAL</w:t>
      </w:r>
    </w:p>
    <w:p w14:paraId="6CDEC04D" w14:textId="57EE10B5" w:rsidR="00E17C50" w:rsidRPr="00E17C50" w:rsidRDefault="00E17C50" w:rsidP="001B77AC">
      <w:pPr>
        <w:pStyle w:val="TreAkapitu"/>
        <w:numPr>
          <w:ilvl w:val="0"/>
          <w:numId w:val="46"/>
        </w:numPr>
        <w:rPr>
          <w:i/>
          <w:iCs/>
        </w:rPr>
      </w:pPr>
      <w:r w:rsidRPr="00E17C50">
        <w:rPr>
          <w:i/>
          <w:iCs/>
        </w:rPr>
        <w:t>PANIC</w:t>
      </w:r>
    </w:p>
    <w:p w14:paraId="6303DD13" w14:textId="48086066" w:rsidR="00E17C50" w:rsidRPr="00E17C50" w:rsidRDefault="00E17C50" w:rsidP="001B77AC">
      <w:pPr>
        <w:pStyle w:val="TreAkapitu"/>
        <w:numPr>
          <w:ilvl w:val="0"/>
          <w:numId w:val="46"/>
        </w:numPr>
        <w:rPr>
          <w:i/>
          <w:iCs/>
        </w:rPr>
      </w:pPr>
      <w:r w:rsidRPr="00E17C50">
        <w:rPr>
          <w:i/>
          <w:iCs/>
        </w:rPr>
        <w:t>ERROR</w:t>
      </w:r>
    </w:p>
    <w:p w14:paraId="0466FEB4" w14:textId="3C3C3690" w:rsidR="00E17C50" w:rsidRPr="00E17C50" w:rsidRDefault="00E17C50" w:rsidP="001B77AC">
      <w:pPr>
        <w:pStyle w:val="TreAkapitu"/>
        <w:numPr>
          <w:ilvl w:val="0"/>
          <w:numId w:val="46"/>
        </w:numPr>
        <w:rPr>
          <w:i/>
          <w:iCs/>
        </w:rPr>
      </w:pPr>
      <w:r w:rsidRPr="00E17C50">
        <w:rPr>
          <w:i/>
          <w:iCs/>
        </w:rPr>
        <w:t>WARNING</w:t>
      </w:r>
    </w:p>
    <w:p w14:paraId="6D060C39" w14:textId="32166C38" w:rsidR="00E17C50" w:rsidRPr="00E17C50" w:rsidRDefault="00E17C50" w:rsidP="001B77AC">
      <w:pPr>
        <w:pStyle w:val="TreAkapitu"/>
        <w:numPr>
          <w:ilvl w:val="0"/>
          <w:numId w:val="46"/>
        </w:numPr>
        <w:rPr>
          <w:i/>
          <w:iCs/>
        </w:rPr>
      </w:pPr>
      <w:r w:rsidRPr="00E17C50">
        <w:rPr>
          <w:i/>
          <w:iCs/>
        </w:rPr>
        <w:t>INFO</w:t>
      </w:r>
    </w:p>
    <w:p w14:paraId="2B27A59B" w14:textId="33D1ECEF" w:rsidR="00B2673C" w:rsidRDefault="00E17C50" w:rsidP="001B77AC">
      <w:pPr>
        <w:pStyle w:val="TreAkapitu"/>
        <w:numPr>
          <w:ilvl w:val="0"/>
          <w:numId w:val="46"/>
        </w:numPr>
        <w:rPr>
          <w:i/>
          <w:iCs/>
        </w:rPr>
      </w:pPr>
      <w:r w:rsidRPr="00E17C50">
        <w:rPr>
          <w:i/>
          <w:iCs/>
        </w:rPr>
        <w:t>DEBUG</w:t>
      </w:r>
    </w:p>
    <w:p w14:paraId="2D271513" w14:textId="77777777" w:rsidR="00B56235" w:rsidRDefault="00B56235" w:rsidP="00D636B3">
      <w:pPr>
        <w:pStyle w:val="TreAkapitu"/>
      </w:pPr>
    </w:p>
    <w:p w14:paraId="13C6D81A" w14:textId="0FF46082" w:rsidR="00B2673C" w:rsidRPr="00B2673C" w:rsidRDefault="00B2673C" w:rsidP="00D636B3">
      <w:pPr>
        <w:pStyle w:val="TreAkapitu"/>
      </w:pPr>
      <w:r>
        <w:t xml:space="preserve">Ponadto </w:t>
      </w:r>
      <w:r w:rsidR="008C5598">
        <w:t xml:space="preserve">system może być również monitorowany za pomocą </w:t>
      </w:r>
      <w:proofErr w:type="spellStart"/>
      <w:r w:rsidR="008C5598" w:rsidRPr="00103721">
        <w:rPr>
          <w:i/>
          <w:iCs/>
        </w:rPr>
        <w:t>Command</w:t>
      </w:r>
      <w:proofErr w:type="spellEnd"/>
      <w:r w:rsidR="008C5598" w:rsidRPr="00103721">
        <w:rPr>
          <w:i/>
          <w:iCs/>
        </w:rPr>
        <w:t xml:space="preserve"> Line Interface</w:t>
      </w:r>
      <w:r w:rsidR="00103721">
        <w:t>, który został opisany w podrozdziale 4.3.5.</w:t>
      </w:r>
    </w:p>
    <w:p w14:paraId="5E7680A3" w14:textId="5878F6BB" w:rsidR="0062105F" w:rsidRDefault="005B3ECC" w:rsidP="00D340D5">
      <w:pPr>
        <w:pStyle w:val="Nagwek2"/>
      </w:pPr>
      <w:bookmarkStart w:id="348" w:name="_Toc8601684"/>
      <w:bookmarkStart w:id="349" w:name="_Toc91668372"/>
      <w:r>
        <w:t>Charakterystyka repozytorium</w:t>
      </w:r>
      <w:r w:rsidR="0062105F">
        <w:t xml:space="preserve"> kodu</w:t>
      </w:r>
      <w:bookmarkEnd w:id="348"/>
      <w:bookmarkEnd w:id="349"/>
    </w:p>
    <w:p w14:paraId="0785A9AA" w14:textId="77777777" w:rsidR="00F83DBD" w:rsidRDefault="00F83DBD" w:rsidP="00247000">
      <w:pPr>
        <w:pStyle w:val="TreAkapitu"/>
      </w:pPr>
      <w:r>
        <w:t xml:space="preserve">Efektywny proces wytwarzania oprogramowania powinien być wspierany przez system kontroli wersji. Dzięki owemu systemowi możliwe jest śledzenie zmian w kodzie źródłowym oraz zachowaniu spójności repozytorium. Ze względu na to, iż nowoczesna kultura pracy programistów charakteryzuje się decentralizacją zasobów ludzkich, występuje potrzeba zastosowania systemu, który pozwoli na wspólny dostęp do plików. </w:t>
      </w:r>
    </w:p>
    <w:p w14:paraId="18D6244E" w14:textId="63B73C00" w:rsidR="00F21C1A" w:rsidRDefault="009C3D6E" w:rsidP="00247000">
      <w:pPr>
        <w:pStyle w:val="TreAkapitu"/>
      </w:pPr>
      <w:r>
        <w:t xml:space="preserve">Repozytorium jest to rodzaj biblioteki cyfrowej, w której przechowywane są dokumenty. W celu ustrukturyzowania plików oraz projektów zostało utworzone repozytorium na platformie GitHub. Jest to platforma hostingowa typu </w:t>
      </w:r>
      <w:r w:rsidR="009F1F8A">
        <w:rPr>
          <w:i/>
          <w:iCs/>
        </w:rPr>
        <w:t>o</w:t>
      </w:r>
      <w:r>
        <w:rPr>
          <w:i/>
          <w:iCs/>
        </w:rPr>
        <w:t>pen</w:t>
      </w:r>
      <w:r w:rsidR="00D61E5B">
        <w:rPr>
          <w:i/>
          <w:iCs/>
        </w:rPr>
        <w:t xml:space="preserve"> </w:t>
      </w:r>
      <w:proofErr w:type="spellStart"/>
      <w:r w:rsidR="009F1F8A">
        <w:rPr>
          <w:i/>
          <w:iCs/>
        </w:rPr>
        <w:t>s</w:t>
      </w:r>
      <w:r>
        <w:rPr>
          <w:i/>
          <w:iCs/>
        </w:rPr>
        <w:t>ource</w:t>
      </w:r>
      <w:proofErr w:type="spellEnd"/>
      <w:r>
        <w:t xml:space="preserve"> oparta na systemie GIT, stworzona w 2008 roku. </w:t>
      </w:r>
      <w:r w:rsidR="00F21C1A">
        <w:t>Z korzyści</w:t>
      </w:r>
      <w:r w:rsidR="00EE54B7">
        <w:t xml:space="preserve"> jakie </w:t>
      </w:r>
      <w:r w:rsidR="00F21C1A">
        <w:t>przynosi</w:t>
      </w:r>
      <w:r w:rsidR="00EE54B7">
        <w:t xml:space="preserve"> nam korzystanie z repozytorium </w:t>
      </w:r>
      <w:r w:rsidR="00F21C1A">
        <w:t>możemy wyróżnić:</w:t>
      </w:r>
    </w:p>
    <w:p w14:paraId="413D2116" w14:textId="6005C0C8" w:rsidR="00F21C1A" w:rsidRDefault="00F21C1A" w:rsidP="00275370">
      <w:pPr>
        <w:pStyle w:val="TreAkapitu"/>
        <w:numPr>
          <w:ilvl w:val="0"/>
          <w:numId w:val="41"/>
        </w:numPr>
      </w:pPr>
      <w:r>
        <w:t>P</w:t>
      </w:r>
      <w:r w:rsidR="00EE54B7">
        <w:t>rzede wszystkim automatyczne wykrywanie zmian w plikach i automatyczne dokonywanie aktualizacji kodu.</w:t>
      </w:r>
      <w:r w:rsidR="00B71BD1">
        <w:t xml:space="preserve"> Wszelkie działania w obrębie repozytorium są dokumentowane tworząc historię zmian. Dzięki temu możliwe jest zidentyfikowanie autora, a w przypadku wystąpienia problemów z kodem przywrócenie poprzednich stanów.</w:t>
      </w:r>
    </w:p>
    <w:p w14:paraId="57C1B09E" w14:textId="3E23EDE9" w:rsidR="00C06720" w:rsidRDefault="00C06720" w:rsidP="00275370">
      <w:pPr>
        <w:pStyle w:val="TreAkapitu"/>
        <w:numPr>
          <w:ilvl w:val="0"/>
          <w:numId w:val="41"/>
        </w:numPr>
      </w:pPr>
      <w:r>
        <w:t>Odpowiednio skonfigurowane repozytorium zajmuje o wiele mniej miejsca niż cały projekt.</w:t>
      </w:r>
    </w:p>
    <w:p w14:paraId="4195007E" w14:textId="77A56AA1" w:rsidR="00736B9E" w:rsidRDefault="00F21C1A" w:rsidP="00275370">
      <w:pPr>
        <w:pStyle w:val="TreAkapitu"/>
        <w:numPr>
          <w:ilvl w:val="0"/>
          <w:numId w:val="41"/>
        </w:numPr>
      </w:pPr>
      <w:r>
        <w:t xml:space="preserve">W przypadku pracy w zespole zasoby są zunifikowane, a każdy z członków posiada </w:t>
      </w:r>
      <w:r w:rsidR="00736B9E">
        <w:t>do nich dostęp</w:t>
      </w:r>
      <w:r>
        <w:t>.</w:t>
      </w:r>
    </w:p>
    <w:p w14:paraId="0BE6E26A" w14:textId="0D185E95" w:rsidR="00C34F1A" w:rsidRPr="009C3D6E" w:rsidRDefault="00C06720" w:rsidP="003535D0">
      <w:pPr>
        <w:pStyle w:val="TreAkapitu"/>
        <w:numPr>
          <w:ilvl w:val="0"/>
          <w:numId w:val="41"/>
        </w:numPr>
      </w:pPr>
      <w:r>
        <w:t>Możliwe jest ujednolicenie zasad współpracy, co p</w:t>
      </w:r>
      <w:r w:rsidR="00F21C1A">
        <w:t>omaga w rozwiązywaniu kolizji oraz konfliktów</w:t>
      </w:r>
    </w:p>
    <w:p w14:paraId="0331C675" w14:textId="0F6C76DA" w:rsidR="0062105F" w:rsidRDefault="0062105F" w:rsidP="00D340D5">
      <w:pPr>
        <w:pStyle w:val="Nagwek3"/>
      </w:pPr>
      <w:bookmarkStart w:id="350" w:name="_Toc8601685"/>
      <w:bookmarkStart w:id="351" w:name="_Toc91668373"/>
      <w:r>
        <w:lastRenderedPageBreak/>
        <w:t>Struktura repozytorium</w:t>
      </w:r>
      <w:bookmarkEnd w:id="350"/>
      <w:bookmarkEnd w:id="351"/>
    </w:p>
    <w:p w14:paraId="4F183554" w14:textId="01148852" w:rsidR="00EE5DDB" w:rsidRDefault="00EE5DDB" w:rsidP="00EE5DDB">
      <w:pPr>
        <w:pStyle w:val="TreAkapitu"/>
      </w:pPr>
      <w:r>
        <w:t>W repozytorium zostały wyodrębnione komponenty systemu, artefakty oraz dokumentacja. Struktura jest następująca:</w:t>
      </w:r>
    </w:p>
    <w:p w14:paraId="0BBE5BAD" w14:textId="348FE5FD" w:rsidR="00EE5DDB" w:rsidRPr="00EE5DDB" w:rsidRDefault="00EE5DDB" w:rsidP="00EE5DDB">
      <w:pPr>
        <w:pStyle w:val="TreAkapitu"/>
        <w:numPr>
          <w:ilvl w:val="0"/>
          <w:numId w:val="56"/>
        </w:numPr>
        <w:rPr>
          <w:i/>
          <w:iCs/>
        </w:rPr>
      </w:pPr>
      <w:proofErr w:type="spellStart"/>
      <w:r>
        <w:rPr>
          <w:i/>
          <w:iCs/>
        </w:rPr>
        <w:t>a</w:t>
      </w:r>
      <w:r w:rsidRPr="00EE5DDB">
        <w:rPr>
          <w:i/>
          <w:iCs/>
        </w:rPr>
        <w:t>pplication-java</w:t>
      </w:r>
      <w:proofErr w:type="spellEnd"/>
      <w:r w:rsidRPr="00EE5DDB">
        <w:rPr>
          <w:i/>
          <w:iCs/>
        </w:rPr>
        <w:t xml:space="preserve"> </w:t>
      </w:r>
      <w:r>
        <w:t xml:space="preserve">(folder, w którym znajduje się </w:t>
      </w:r>
      <w:r w:rsidR="004B774A" w:rsidRPr="004B774A">
        <w:rPr>
          <w:i/>
          <w:iCs/>
        </w:rPr>
        <w:t xml:space="preserve">Client </w:t>
      </w:r>
      <w:r w:rsidRPr="004B774A">
        <w:rPr>
          <w:i/>
          <w:iCs/>
        </w:rPr>
        <w:t>SDK Java</w:t>
      </w:r>
      <w:r>
        <w:t>)</w:t>
      </w:r>
    </w:p>
    <w:p w14:paraId="7C3DC15C" w14:textId="7F6C873F" w:rsidR="00EE5DDB" w:rsidRPr="00EE5DDB" w:rsidRDefault="00EE5DDB" w:rsidP="00EE5DDB">
      <w:pPr>
        <w:pStyle w:val="TreAkapitu"/>
        <w:numPr>
          <w:ilvl w:val="0"/>
          <w:numId w:val="56"/>
        </w:numPr>
        <w:rPr>
          <w:i/>
          <w:iCs/>
        </w:rPr>
      </w:pPr>
      <w:r>
        <w:rPr>
          <w:i/>
          <w:iCs/>
        </w:rPr>
        <w:t>chaincode-</w:t>
      </w:r>
      <w:proofErr w:type="spellStart"/>
      <w:r>
        <w:rPr>
          <w:i/>
          <w:iCs/>
        </w:rPr>
        <w:t>java</w:t>
      </w:r>
      <w:proofErr w:type="spellEnd"/>
      <w:r>
        <w:rPr>
          <w:i/>
          <w:iCs/>
        </w:rPr>
        <w:t xml:space="preserve"> </w:t>
      </w:r>
      <w:r>
        <w:t xml:space="preserve">(folder, w którym znajdują się pliki </w:t>
      </w:r>
      <w:r w:rsidRPr="00EE5DDB">
        <w:rPr>
          <w:i/>
          <w:iCs/>
        </w:rPr>
        <w:t>chaincode</w:t>
      </w:r>
      <w:r>
        <w:t xml:space="preserve"> napisanego w języku </w:t>
      </w:r>
      <w:r w:rsidRPr="00EE5DDB">
        <w:rPr>
          <w:i/>
          <w:iCs/>
        </w:rPr>
        <w:t>Java</w:t>
      </w:r>
      <w:r>
        <w:t>)</w:t>
      </w:r>
    </w:p>
    <w:p w14:paraId="018D8562" w14:textId="57673D51" w:rsidR="00EE5DDB" w:rsidRPr="00EE5DDB" w:rsidRDefault="00EE5DDB" w:rsidP="00EE5DDB">
      <w:pPr>
        <w:pStyle w:val="TreAkapitu"/>
        <w:numPr>
          <w:ilvl w:val="0"/>
          <w:numId w:val="56"/>
        </w:numPr>
        <w:rPr>
          <w:i/>
          <w:iCs/>
        </w:rPr>
      </w:pPr>
      <w:r>
        <w:rPr>
          <w:i/>
          <w:iCs/>
        </w:rPr>
        <w:t xml:space="preserve">network </w:t>
      </w:r>
      <w:r>
        <w:t xml:space="preserve">(folder, w którym znajdują się obrazy Docker, pliki konfiguracyjne oraz skrypty niezbędne do utworzenia sieci </w:t>
      </w:r>
      <w:r>
        <w:rPr>
          <w:i/>
          <w:iCs/>
        </w:rPr>
        <w:t>blockchain</w:t>
      </w:r>
      <w:r>
        <w:t>)</w:t>
      </w:r>
    </w:p>
    <w:p w14:paraId="2EA82E35" w14:textId="6D326D48" w:rsidR="00EE5DDB" w:rsidRPr="00080D3C" w:rsidRDefault="00080D3C" w:rsidP="00EE5DDB">
      <w:pPr>
        <w:pStyle w:val="TreAkapitu"/>
        <w:numPr>
          <w:ilvl w:val="0"/>
          <w:numId w:val="56"/>
        </w:numPr>
        <w:rPr>
          <w:i/>
          <w:iCs/>
        </w:rPr>
      </w:pPr>
      <w:r>
        <w:rPr>
          <w:i/>
          <w:iCs/>
        </w:rPr>
        <w:t xml:space="preserve">README.md </w:t>
      </w:r>
      <w:r>
        <w:t>(plik tekstowy, zawierający informacje o projekcie)</w:t>
      </w:r>
    </w:p>
    <w:p w14:paraId="42974F47" w14:textId="2F9D3CEE" w:rsidR="00080D3C" w:rsidRPr="00EE5DDB" w:rsidRDefault="00080D3C" w:rsidP="00EE5DDB">
      <w:pPr>
        <w:pStyle w:val="TreAkapitu"/>
        <w:numPr>
          <w:ilvl w:val="0"/>
          <w:numId w:val="56"/>
        </w:numPr>
        <w:rPr>
          <w:i/>
          <w:iCs/>
        </w:rPr>
      </w:pPr>
      <w:proofErr w:type="spellStart"/>
      <w:r w:rsidRPr="00080D3C">
        <w:rPr>
          <w:i/>
          <w:iCs/>
        </w:rPr>
        <w:t>enterprise_architect_</w:t>
      </w:r>
      <w:r w:rsidR="001814BF">
        <w:rPr>
          <w:i/>
          <w:iCs/>
        </w:rPr>
        <w:t>projects</w:t>
      </w:r>
      <w:r w:rsidRPr="00080D3C">
        <w:rPr>
          <w:i/>
          <w:iCs/>
        </w:rPr>
        <w:t>.eapx</w:t>
      </w:r>
      <w:proofErr w:type="spellEnd"/>
      <w:r>
        <w:rPr>
          <w:i/>
          <w:iCs/>
        </w:rPr>
        <w:t xml:space="preserve"> </w:t>
      </w:r>
      <w:r>
        <w:t xml:space="preserve">(plik zawierający projekty, pochodzące z </w:t>
      </w:r>
      <w:r>
        <w:rPr>
          <w:i/>
          <w:iCs/>
        </w:rPr>
        <w:t>Enterprise Architect</w:t>
      </w:r>
      <w:r>
        <w:t>)</w:t>
      </w:r>
    </w:p>
    <w:p w14:paraId="1732B4F2" w14:textId="568CAD89" w:rsidR="0029052D" w:rsidRPr="0029052D" w:rsidRDefault="0029052D" w:rsidP="002773A0">
      <w:pPr>
        <w:pStyle w:val="Legenda"/>
        <w:jc w:val="both"/>
        <w:rPr>
          <w:b w:val="0"/>
          <w:bCs w:val="0"/>
        </w:rPr>
      </w:pPr>
      <w:bookmarkStart w:id="352" w:name="_Toc91667922"/>
      <w:r w:rsidRPr="0029052D">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68</w:t>
      </w:r>
      <w:r w:rsidR="00914E7C">
        <w:rPr>
          <w:b w:val="0"/>
          <w:bCs w:val="0"/>
        </w:rPr>
        <w:fldChar w:fldCharType="end"/>
      </w:r>
      <w:r w:rsidRPr="0029052D">
        <w:rPr>
          <w:b w:val="0"/>
          <w:bCs w:val="0"/>
        </w:rPr>
        <w:t>. Struktura repozytorium na platformie GitHub</w:t>
      </w:r>
      <w:bookmarkEnd w:id="352"/>
    </w:p>
    <w:p w14:paraId="21DDFBC3" w14:textId="41B78BF8" w:rsidR="005D1B5C" w:rsidRDefault="00347A77" w:rsidP="002773A0">
      <w:pPr>
        <w:pStyle w:val="TreAkapitu"/>
        <w:ind w:firstLine="0"/>
      </w:pPr>
      <w:r>
        <w:rPr>
          <w:noProof/>
        </w:rPr>
        <w:drawing>
          <wp:inline distT="0" distB="0" distL="0" distR="0" wp14:anchorId="08535D00" wp14:editId="38815D0C">
            <wp:extent cx="5760085" cy="3065780"/>
            <wp:effectExtent l="0" t="0" r="0" b="0"/>
            <wp:docPr id="206" name="Obraz 206" descr="Obraz zawierający tekst, zrzut ekranu, monitor, ekra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Obraz 206" descr="Obraz zawierający tekst, zrzut ekranu, monitor, ekran&#10;&#10;Opis wygenerowany automatycznie"/>
                    <pic:cNvPicPr/>
                  </pic:nvPicPr>
                  <pic:blipFill>
                    <a:blip r:embed="rId109"/>
                    <a:stretch>
                      <a:fillRect/>
                    </a:stretch>
                  </pic:blipFill>
                  <pic:spPr>
                    <a:xfrm>
                      <a:off x="0" y="0"/>
                      <a:ext cx="5760085" cy="3065780"/>
                    </a:xfrm>
                    <a:prstGeom prst="rect">
                      <a:avLst/>
                    </a:prstGeom>
                  </pic:spPr>
                </pic:pic>
              </a:graphicData>
            </a:graphic>
          </wp:inline>
        </w:drawing>
      </w:r>
    </w:p>
    <w:p w14:paraId="519C3BFE" w14:textId="2B5EEA95" w:rsidR="00840F31" w:rsidRDefault="0029052D" w:rsidP="002773A0">
      <w:pPr>
        <w:pStyle w:val="TreAkapitu"/>
        <w:ind w:firstLine="0"/>
        <w:rPr>
          <w:sz w:val="20"/>
          <w:szCs w:val="16"/>
        </w:rPr>
      </w:pPr>
      <w:r w:rsidRPr="0029052D">
        <w:rPr>
          <w:sz w:val="20"/>
          <w:szCs w:val="16"/>
        </w:rPr>
        <w:t>Źródło: Opracowanie własne</w:t>
      </w:r>
    </w:p>
    <w:p w14:paraId="735A1165" w14:textId="615A4387" w:rsidR="00C835FF" w:rsidRDefault="00C835FF" w:rsidP="002773A0">
      <w:pPr>
        <w:pStyle w:val="TreAkapitu"/>
        <w:ind w:firstLine="0"/>
        <w:rPr>
          <w:sz w:val="20"/>
          <w:szCs w:val="16"/>
        </w:rPr>
      </w:pPr>
    </w:p>
    <w:p w14:paraId="66CA6D5A" w14:textId="21DAD877" w:rsidR="00C835FF" w:rsidRPr="00C835FF" w:rsidRDefault="00C835FF" w:rsidP="00C835FF">
      <w:pPr>
        <w:pStyle w:val="Legenda"/>
        <w:jc w:val="both"/>
        <w:rPr>
          <w:b w:val="0"/>
          <w:bCs w:val="0"/>
        </w:rPr>
      </w:pPr>
      <w:r w:rsidRPr="00C835FF">
        <w:rPr>
          <w:b w:val="0"/>
          <w:bCs w:val="0"/>
        </w:rPr>
        <w:lastRenderedPageBreak/>
        <w:t xml:space="preserve">Rysunek </w:t>
      </w:r>
      <w:r w:rsidRPr="00C835FF">
        <w:rPr>
          <w:b w:val="0"/>
          <w:bCs w:val="0"/>
        </w:rPr>
        <w:fldChar w:fldCharType="begin"/>
      </w:r>
      <w:r w:rsidRPr="00C835FF">
        <w:rPr>
          <w:b w:val="0"/>
          <w:bCs w:val="0"/>
        </w:rPr>
        <w:instrText xml:space="preserve"> SEQ Rysunek \* ARABIC </w:instrText>
      </w:r>
      <w:r w:rsidRPr="00C835FF">
        <w:rPr>
          <w:b w:val="0"/>
          <w:bCs w:val="0"/>
        </w:rPr>
        <w:fldChar w:fldCharType="separate"/>
      </w:r>
      <w:r w:rsidR="00300C49">
        <w:rPr>
          <w:b w:val="0"/>
          <w:bCs w:val="0"/>
          <w:noProof/>
        </w:rPr>
        <w:t>69</w:t>
      </w:r>
      <w:r w:rsidRPr="00C835FF">
        <w:rPr>
          <w:b w:val="0"/>
          <w:bCs w:val="0"/>
        </w:rPr>
        <w:fldChar w:fldCharType="end"/>
      </w:r>
      <w:r w:rsidRPr="00C835FF">
        <w:rPr>
          <w:b w:val="0"/>
          <w:bCs w:val="0"/>
        </w:rPr>
        <w:t xml:space="preserve">. Struktura </w:t>
      </w:r>
      <w:r w:rsidRPr="00C835FF">
        <w:rPr>
          <w:b w:val="0"/>
          <w:bCs w:val="0"/>
          <w:i/>
          <w:iCs/>
        </w:rPr>
        <w:t xml:space="preserve">chaincode </w:t>
      </w:r>
      <w:r w:rsidRPr="00C835FF">
        <w:rPr>
          <w:b w:val="0"/>
          <w:bCs w:val="0"/>
        </w:rPr>
        <w:t>w środowisku</w:t>
      </w:r>
      <w:r w:rsidR="00A3609B">
        <w:rPr>
          <w:b w:val="0"/>
          <w:bCs w:val="0"/>
        </w:rPr>
        <w:t xml:space="preserve"> programistycznym</w:t>
      </w:r>
      <w:r w:rsidRPr="00C835FF">
        <w:rPr>
          <w:b w:val="0"/>
          <w:bCs w:val="0"/>
        </w:rPr>
        <w:t xml:space="preserve"> </w:t>
      </w:r>
      <w:proofErr w:type="spellStart"/>
      <w:r w:rsidRPr="00C835FF">
        <w:rPr>
          <w:b w:val="0"/>
          <w:bCs w:val="0"/>
        </w:rPr>
        <w:t>IntelliJ</w:t>
      </w:r>
      <w:proofErr w:type="spellEnd"/>
      <w:r w:rsidRPr="00C835FF">
        <w:rPr>
          <w:b w:val="0"/>
          <w:bCs w:val="0"/>
        </w:rPr>
        <w:t xml:space="preserve"> IDEA</w:t>
      </w:r>
    </w:p>
    <w:p w14:paraId="5EDD8B5A" w14:textId="107EC8A7" w:rsidR="00C835FF" w:rsidRDefault="00497175" w:rsidP="002773A0">
      <w:pPr>
        <w:pStyle w:val="TreAkapitu"/>
        <w:ind w:firstLine="0"/>
        <w:rPr>
          <w:sz w:val="20"/>
          <w:szCs w:val="16"/>
        </w:rPr>
      </w:pPr>
      <w:r>
        <w:rPr>
          <w:noProof/>
        </w:rPr>
        <w:drawing>
          <wp:inline distT="0" distB="0" distL="0" distR="0" wp14:anchorId="163DBBE1" wp14:editId="595D5AE3">
            <wp:extent cx="4238625" cy="8001000"/>
            <wp:effectExtent l="0" t="0" r="9525" b="0"/>
            <wp:docPr id="221" name="Obraz 221" descr="Obraz zawierający tekst, zrzut ekranu, monitor, czarny&#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Obraz 221" descr="Obraz zawierający tekst, zrzut ekranu, monitor, czarny&#10;&#10;Opis wygenerowany automatycznie"/>
                    <pic:cNvPicPr/>
                  </pic:nvPicPr>
                  <pic:blipFill>
                    <a:blip r:embed="rId110"/>
                    <a:stretch>
                      <a:fillRect/>
                    </a:stretch>
                  </pic:blipFill>
                  <pic:spPr>
                    <a:xfrm>
                      <a:off x="0" y="0"/>
                      <a:ext cx="4238625" cy="8001000"/>
                    </a:xfrm>
                    <a:prstGeom prst="rect">
                      <a:avLst/>
                    </a:prstGeom>
                  </pic:spPr>
                </pic:pic>
              </a:graphicData>
            </a:graphic>
          </wp:inline>
        </w:drawing>
      </w:r>
    </w:p>
    <w:p w14:paraId="6AE468A9" w14:textId="521CA92E" w:rsidR="00497175" w:rsidRPr="00EC059A" w:rsidRDefault="00497175" w:rsidP="002773A0">
      <w:pPr>
        <w:pStyle w:val="TreAkapitu"/>
        <w:ind w:firstLine="0"/>
        <w:rPr>
          <w:sz w:val="20"/>
          <w:szCs w:val="16"/>
        </w:rPr>
      </w:pPr>
      <w:r>
        <w:rPr>
          <w:sz w:val="20"/>
          <w:szCs w:val="16"/>
        </w:rPr>
        <w:t>Źródło: Opracowanie własne</w:t>
      </w:r>
    </w:p>
    <w:p w14:paraId="279736CB" w14:textId="465932AB" w:rsidR="0062105F" w:rsidRDefault="0062105F" w:rsidP="00D340D5">
      <w:pPr>
        <w:pStyle w:val="Nagwek3"/>
      </w:pPr>
      <w:bookmarkStart w:id="353" w:name="_Toc8601686"/>
      <w:bookmarkStart w:id="354" w:name="_Toc91668374"/>
      <w:r>
        <w:t>Standardy tworzenia kodu źródłowego</w:t>
      </w:r>
      <w:bookmarkEnd w:id="353"/>
      <w:bookmarkEnd w:id="354"/>
    </w:p>
    <w:p w14:paraId="60F7441B" w14:textId="19EBAE40" w:rsidR="0019094F" w:rsidRDefault="007A632F" w:rsidP="007A632F">
      <w:pPr>
        <w:pStyle w:val="TreAkapitu"/>
      </w:pPr>
      <w:r>
        <w:lastRenderedPageBreak/>
        <w:t>Aby kod źródłowy był czytelny</w:t>
      </w:r>
      <w:r w:rsidR="00DB2C08">
        <w:t xml:space="preserve"> oraz </w:t>
      </w:r>
      <w:r w:rsidR="00DB2C08" w:rsidRPr="00DB2C08">
        <w:t>zunifikowany</w:t>
      </w:r>
      <w:r>
        <w:t xml:space="preserve"> zastosowano pewien zestaw reguł, określających jak powinien wyglądać. </w:t>
      </w:r>
      <w:r w:rsidR="00286742">
        <w:t xml:space="preserve">Dotyczą one </w:t>
      </w:r>
      <w:r w:rsidR="00921511">
        <w:t xml:space="preserve">komentowania </w:t>
      </w:r>
      <w:r w:rsidR="00286742">
        <w:t xml:space="preserve">kodu, konwencji nazewniczych, </w:t>
      </w:r>
      <w:r w:rsidR="00921511">
        <w:t>formatowania</w:t>
      </w:r>
      <w:r w:rsidR="00286742">
        <w:t xml:space="preserve"> kodu oraz konstrukcji programistycznych</w:t>
      </w:r>
      <w:r w:rsidR="00DB2C08">
        <w:t>.</w:t>
      </w:r>
    </w:p>
    <w:p w14:paraId="4C9B3EFE" w14:textId="77777777" w:rsidR="00551B75" w:rsidRDefault="00051682" w:rsidP="007A632F">
      <w:pPr>
        <w:pStyle w:val="TreAkapitu"/>
      </w:pPr>
      <w:r>
        <w:t xml:space="preserve">Powodem dla którego należy stosować komentarze w kodzie jest sprawienie go czytelniejszym dla siebie, swoich współpracowników oraz innych osób, które będą miały z nim styczność. Komentarze nie powinny być długie, pisane pełnymi zdaniami. Najlepszą formą są </w:t>
      </w:r>
      <w:r w:rsidR="008673CA">
        <w:t xml:space="preserve">krótkie i zwięzłe </w:t>
      </w:r>
      <w:r w:rsidR="00A56BBC">
        <w:t>notatki (najlepiej w formie wypunktowanej)</w:t>
      </w:r>
      <w:r>
        <w:t>, dostarczające najważniejszych informacji w celu zrozumieniu kodu.</w:t>
      </w:r>
      <w:r w:rsidR="00EE4279">
        <w:t xml:space="preserve"> Występują komentarze obejmujące pojedynczą linię kodu</w:t>
      </w:r>
      <w:r w:rsidR="00E0234F">
        <w:t>, zaczynające się od znaków „</w:t>
      </w:r>
      <w:r w:rsidR="00E0234F" w:rsidRPr="00BB24B0">
        <w:rPr>
          <w:b/>
          <w:bCs/>
        </w:rPr>
        <w:t>//</w:t>
      </w:r>
      <w:r w:rsidR="00E0234F">
        <w:t xml:space="preserve">” oraz wieloliniowe. Wieloliniowe możemy podzielić na dwa typy: </w:t>
      </w:r>
    </w:p>
    <w:p w14:paraId="3E49B89A" w14:textId="3789AD85" w:rsidR="00551B75" w:rsidRDefault="00E0234F" w:rsidP="001B77AC">
      <w:pPr>
        <w:pStyle w:val="TreAkapitu"/>
        <w:numPr>
          <w:ilvl w:val="0"/>
          <w:numId w:val="44"/>
        </w:numPr>
      </w:pPr>
      <w:r>
        <w:t>użyte w celu dokumentacji</w:t>
      </w:r>
      <w:r w:rsidR="00BB24B0">
        <w:t>,</w:t>
      </w:r>
      <w:r>
        <w:t xml:space="preserve"> </w:t>
      </w:r>
      <w:r w:rsidR="00BB24B0">
        <w:t>zaczynające się od znaków „</w:t>
      </w:r>
      <w:r w:rsidR="00BB24B0" w:rsidRPr="00BB24B0">
        <w:rPr>
          <w:b/>
          <w:bCs/>
          <w:i/>
          <w:iCs/>
        </w:rPr>
        <w:t>/**</w:t>
      </w:r>
      <w:r w:rsidR="00BB24B0">
        <w:t>” i kończące „</w:t>
      </w:r>
      <w:r w:rsidR="00BB24B0" w:rsidRPr="00BB24B0">
        <w:rPr>
          <w:b/>
          <w:bCs/>
          <w:i/>
          <w:iCs/>
        </w:rPr>
        <w:t>*/</w:t>
      </w:r>
      <w:r w:rsidR="00BB24B0">
        <w:t>”</w:t>
      </w:r>
    </w:p>
    <w:p w14:paraId="6FA9668A" w14:textId="790E37B7" w:rsidR="00051682" w:rsidRDefault="00E0234F" w:rsidP="001B77AC">
      <w:pPr>
        <w:pStyle w:val="TreAkapitu"/>
        <w:numPr>
          <w:ilvl w:val="0"/>
          <w:numId w:val="44"/>
        </w:numPr>
      </w:pPr>
      <w:r>
        <w:t xml:space="preserve">użyte </w:t>
      </w:r>
      <w:r w:rsidR="00551B75">
        <w:t>w przypadku, kiedy kod przestał być odpowiedni i nie chcemy go kompilować, jednakże też go usuwać</w:t>
      </w:r>
      <w:r w:rsidR="00BB24B0">
        <w:t>. Zaczynają się od znaków „</w:t>
      </w:r>
      <w:r w:rsidR="00E4056E">
        <w:rPr>
          <w:b/>
          <w:bCs/>
          <w:i/>
          <w:iCs/>
        </w:rPr>
        <w:t>/*</w:t>
      </w:r>
      <w:r w:rsidR="00E4056E">
        <w:t>”, a kończą „</w:t>
      </w:r>
      <w:r w:rsidR="00E4056E" w:rsidRPr="00E4056E">
        <w:rPr>
          <w:b/>
          <w:bCs/>
          <w:i/>
          <w:iCs/>
        </w:rPr>
        <w:t>*/</w:t>
      </w:r>
      <w:r w:rsidR="00E4056E">
        <w:t>”</w:t>
      </w:r>
    </w:p>
    <w:p w14:paraId="3BC1FDC2" w14:textId="3C2681B6" w:rsidR="0019094F" w:rsidRDefault="0075139F" w:rsidP="00816093">
      <w:pPr>
        <w:pStyle w:val="TreAkapitu"/>
      </w:pPr>
      <w:r>
        <w:t>Kolejnym sposobem na zwiększenie czytelności kodu jest stosowanie</w:t>
      </w:r>
      <w:r w:rsidR="00B27005">
        <w:t xml:space="preserve"> </w:t>
      </w:r>
      <w:r w:rsidR="00DB6BE7">
        <w:t>wcięć</w:t>
      </w:r>
      <w:r w:rsidR="00B27005">
        <w:t xml:space="preserve"> </w:t>
      </w:r>
      <w:r w:rsidR="006D6E2B">
        <w:t>oraz</w:t>
      </w:r>
      <w:r w:rsidR="00AD4ED0">
        <w:t xml:space="preserve"> </w:t>
      </w:r>
      <w:r w:rsidR="006E0243">
        <w:t>paragrafów</w:t>
      </w:r>
      <w:r w:rsidR="00DB6BE7">
        <w:t>.</w:t>
      </w:r>
      <w:r w:rsidR="00F97C22">
        <w:t xml:space="preserve"> Paragrafy stosuje się w celu grupowania powiązanych ze sobą linii kodu i odseparowania ich od ciągu dłuższego kodu.</w:t>
      </w:r>
      <w:r w:rsidR="00B27005">
        <w:t xml:space="preserve"> </w:t>
      </w:r>
      <w:r w:rsidR="00521559">
        <w:t xml:space="preserve">Wykonuje się je poprzez dodanie pustej linii (tzw. </w:t>
      </w:r>
      <w:proofErr w:type="spellStart"/>
      <w:r w:rsidR="00521559">
        <w:rPr>
          <w:i/>
          <w:iCs/>
        </w:rPr>
        <w:t>whiteline</w:t>
      </w:r>
      <w:proofErr w:type="spellEnd"/>
      <w:r w:rsidR="00521559">
        <w:t>) pomiędzy blokami.</w:t>
      </w:r>
      <w:r w:rsidR="00615003">
        <w:t xml:space="preserve"> </w:t>
      </w:r>
      <w:r w:rsidR="00B27005" w:rsidRPr="006F2AA5">
        <w:t>Deklaracje</w:t>
      </w:r>
      <w:r w:rsidR="00B27005">
        <w:t xml:space="preserve"> klas oraz metod powinny zaczynać się w pierwszej kolumnie. </w:t>
      </w:r>
      <w:r w:rsidR="0019094F">
        <w:t xml:space="preserve">Ze względu na to, że szerokość monitora jest ograniczona przyjęto maksymalną liczbę znaków w linii wynoszącą </w:t>
      </w:r>
      <w:r w:rsidR="006F2AA5">
        <w:t>120</w:t>
      </w:r>
      <w:r w:rsidR="0019094F">
        <w:t xml:space="preserve">. </w:t>
      </w:r>
    </w:p>
    <w:p w14:paraId="54842AEA" w14:textId="157E2072" w:rsidR="009C7FE1" w:rsidRPr="009C7FE1" w:rsidRDefault="0062105F" w:rsidP="00297234">
      <w:pPr>
        <w:pStyle w:val="Nagwek3"/>
      </w:pPr>
      <w:bookmarkStart w:id="355" w:name="_Toc8601687"/>
      <w:bookmarkStart w:id="356" w:name="_Toc91668375"/>
      <w:r>
        <w:t>Standardy nazewnicze</w:t>
      </w:r>
      <w:bookmarkEnd w:id="355"/>
      <w:bookmarkEnd w:id="356"/>
    </w:p>
    <w:p w14:paraId="65D36C94" w14:textId="4E89ABE7" w:rsidR="00210D1A" w:rsidRPr="00210D1A" w:rsidRDefault="00203835" w:rsidP="0062105F">
      <w:pPr>
        <w:pStyle w:val="TreAkapitu"/>
      </w:pPr>
      <w:r>
        <w:t>Nazwy zostały zainicjowane w języku angielskim</w:t>
      </w:r>
      <w:r w:rsidR="00812683">
        <w:t xml:space="preserve"> z racji tego, iż język polski jest słabo przystosowany do pisania kodu źródłowego. Polskie słowa </w:t>
      </w:r>
      <w:r w:rsidR="00B271F3">
        <w:t>często są d</w:t>
      </w:r>
      <w:r w:rsidR="00D32B3B">
        <w:t>ł</w:t>
      </w:r>
      <w:r w:rsidR="00B271F3">
        <w:t>ugie,</w:t>
      </w:r>
      <w:r w:rsidR="007A708E">
        <w:t xml:space="preserve"> co skutkuje większą objętością kodu. </w:t>
      </w:r>
      <w:r w:rsidR="00D32B3B">
        <w:t>W</w:t>
      </w:r>
      <w:r w:rsidR="00812683">
        <w:t>iele form oraz odmian</w:t>
      </w:r>
      <w:r w:rsidR="00D32B3B">
        <w:t xml:space="preserve"> wyrazów </w:t>
      </w:r>
      <w:r w:rsidR="00812683">
        <w:t>prowadzi do wątpliwości oraz niejednoznaczności. Ponadto w naszym języku występują liczne znaki diakrytyczne. Słowa kluczowe w językach programowania</w:t>
      </w:r>
      <w:r w:rsidR="001D49A1">
        <w:t xml:space="preserve"> oraz bibliotekach</w:t>
      </w:r>
      <w:r w:rsidR="00812683">
        <w:t xml:space="preserve"> w</w:t>
      </w:r>
      <w:r w:rsidR="00E42E2B">
        <w:t>ystępują w</w:t>
      </w:r>
      <w:r w:rsidR="00812683">
        <w:t xml:space="preserve"> języku angielskim, co w przypadku połączenia z polskim nazewnictwem da</w:t>
      </w:r>
      <w:r w:rsidR="00071749">
        <w:t>łoby</w:t>
      </w:r>
      <w:r w:rsidR="00812683">
        <w:t xml:space="preserve"> rezultat bardzo słabo czytelnego kodu. </w:t>
      </w:r>
      <w:r w:rsidR="00856169">
        <w:t xml:space="preserve">Kolejnym argumentem jest to, że kod źródłowy napisany w języku angielskim może zostać rozwijany przez zespoły programistów z obcych krajów. </w:t>
      </w:r>
      <w:r w:rsidR="009F2115">
        <w:t>Zatem przyjęto następujące s</w:t>
      </w:r>
      <w:r w:rsidR="007A6B8B">
        <w:t>tandardy nazewnicze o</w:t>
      </w:r>
      <w:r w:rsidR="00210D1A">
        <w:t xml:space="preserve">dnośnie kodu źródłowego aplikacji oraz </w:t>
      </w:r>
      <w:r w:rsidR="00210D1A">
        <w:rPr>
          <w:i/>
          <w:iCs/>
        </w:rPr>
        <w:t>chaincode</w:t>
      </w:r>
      <w:r w:rsidR="00210D1A">
        <w:t xml:space="preserve"> napisanego w języku programowania Java:</w:t>
      </w:r>
    </w:p>
    <w:p w14:paraId="4E077F34" w14:textId="515FA808" w:rsidR="00887FB2" w:rsidRDefault="00210D1A" w:rsidP="00275370">
      <w:pPr>
        <w:pStyle w:val="TreAkapitu"/>
        <w:numPr>
          <w:ilvl w:val="0"/>
          <w:numId w:val="42"/>
        </w:numPr>
      </w:pPr>
      <w:r>
        <w:t xml:space="preserve">Nazwy jakie nadano zmiennym, klasom muszą być opisujące i łatwe do zidentyfikowania. Przykład: </w:t>
      </w:r>
      <w:proofErr w:type="spellStart"/>
      <w:r w:rsidR="006A17BC">
        <w:rPr>
          <w:b/>
          <w:bCs/>
          <w:i/>
          <w:iCs/>
        </w:rPr>
        <w:t>amount</w:t>
      </w:r>
      <w:proofErr w:type="spellEnd"/>
      <w:r>
        <w:t xml:space="preserve"> zamiast </w:t>
      </w:r>
      <w:r w:rsidR="006A17BC">
        <w:rPr>
          <w:i/>
          <w:iCs/>
        </w:rPr>
        <w:t>a</w:t>
      </w:r>
      <w:r w:rsidRPr="00210D1A">
        <w:rPr>
          <w:i/>
          <w:iCs/>
        </w:rPr>
        <w:t>1</w:t>
      </w:r>
      <w:r>
        <w:t>.</w:t>
      </w:r>
    </w:p>
    <w:p w14:paraId="61F34CE0" w14:textId="7D703672" w:rsidR="00441D94" w:rsidRDefault="00441D94" w:rsidP="00275370">
      <w:pPr>
        <w:pStyle w:val="TreAkapitu"/>
        <w:numPr>
          <w:ilvl w:val="0"/>
          <w:numId w:val="42"/>
        </w:numPr>
      </w:pPr>
      <w:r>
        <w:lastRenderedPageBreak/>
        <w:t xml:space="preserve">Należy trzymać się wcześnie przyjętej terminologii. Przykładowo, jeśli użytkownik systemu został zdefiniowany jako </w:t>
      </w:r>
      <w:r w:rsidRPr="00BC1BF9">
        <w:rPr>
          <w:b/>
          <w:bCs/>
          <w:i/>
          <w:iCs/>
        </w:rPr>
        <w:t>Studen</w:t>
      </w:r>
      <w:r w:rsidR="00BC1BF9" w:rsidRPr="00BC1BF9">
        <w:rPr>
          <w:b/>
          <w:bCs/>
          <w:i/>
          <w:iCs/>
        </w:rPr>
        <w:t>t</w:t>
      </w:r>
      <w:r w:rsidR="00BC1BF9" w:rsidRPr="00BC1BF9">
        <w:t>,</w:t>
      </w:r>
      <w:r w:rsidR="00BC1BF9">
        <w:rPr>
          <w:b/>
          <w:bCs/>
          <w:i/>
          <w:iCs/>
        </w:rPr>
        <w:t xml:space="preserve"> </w:t>
      </w:r>
      <w:r w:rsidRPr="00684AFD">
        <w:t>należy</w:t>
      </w:r>
      <w:r>
        <w:t xml:space="preserve"> użyć tej nazwy, a nie np. </w:t>
      </w:r>
      <w:r w:rsidR="0001730A">
        <w:rPr>
          <w:i/>
          <w:iCs/>
        </w:rPr>
        <w:t>Client</w:t>
      </w:r>
      <w:r>
        <w:t>.</w:t>
      </w:r>
    </w:p>
    <w:p w14:paraId="70F025B5" w14:textId="3ED3E116" w:rsidR="00E8524B" w:rsidRDefault="00E8524B" w:rsidP="00275370">
      <w:pPr>
        <w:pStyle w:val="TreAkapitu"/>
        <w:numPr>
          <w:ilvl w:val="0"/>
          <w:numId w:val="42"/>
        </w:numPr>
      </w:pPr>
      <w:r>
        <w:t xml:space="preserve">Należy używać </w:t>
      </w:r>
      <w:r w:rsidR="00EF4889">
        <w:t xml:space="preserve">kombinacji małych oraz wielkich liter </w:t>
      </w:r>
      <w:r w:rsidR="00A16490">
        <w:t xml:space="preserve">- </w:t>
      </w:r>
      <w:r w:rsidR="00EF4889">
        <w:t>wielka litera rozpoczyna kolejny wyraz w nazwie</w:t>
      </w:r>
      <w:r>
        <w:t xml:space="preserve"> (patrz przykład 1.)</w:t>
      </w:r>
    </w:p>
    <w:p w14:paraId="533FD9FF" w14:textId="3024CDB7" w:rsidR="007A6B8B" w:rsidRDefault="00E8524B" w:rsidP="00275370">
      <w:pPr>
        <w:pStyle w:val="TreAkapitu"/>
        <w:numPr>
          <w:ilvl w:val="0"/>
          <w:numId w:val="42"/>
        </w:numPr>
      </w:pPr>
      <w:r>
        <w:t>Nazwy klas oraz interfejsów zaczynają się wielką literą</w:t>
      </w:r>
    </w:p>
    <w:p w14:paraId="455DC24D" w14:textId="55F8BDF6" w:rsidR="00921B23" w:rsidRDefault="00921B23" w:rsidP="00275370">
      <w:pPr>
        <w:pStyle w:val="TreAkapitu"/>
        <w:numPr>
          <w:ilvl w:val="0"/>
          <w:numId w:val="42"/>
        </w:numPr>
      </w:pPr>
      <w:r>
        <w:t xml:space="preserve">Rozważnie używać skrótów, trzymając się jednej konwencji. Przykład: dla zmiennej </w:t>
      </w:r>
      <w:proofErr w:type="spellStart"/>
      <w:r w:rsidR="006A17BC">
        <w:rPr>
          <w:i/>
          <w:iCs/>
        </w:rPr>
        <w:t>amountWithPercent</w:t>
      </w:r>
      <w:proofErr w:type="spellEnd"/>
      <w:r>
        <w:t xml:space="preserve"> używać jednego skrótu </w:t>
      </w:r>
      <w:proofErr w:type="spellStart"/>
      <w:r w:rsidR="006A17BC">
        <w:rPr>
          <w:b/>
          <w:bCs/>
          <w:i/>
          <w:iCs/>
        </w:rPr>
        <w:t>aWithPer</w:t>
      </w:r>
      <w:proofErr w:type="spellEnd"/>
      <w:r>
        <w:t xml:space="preserve">, a nie np. </w:t>
      </w:r>
      <w:proofErr w:type="spellStart"/>
      <w:r w:rsidR="006A17BC">
        <w:rPr>
          <w:i/>
          <w:iCs/>
        </w:rPr>
        <w:t>amWithPe</w:t>
      </w:r>
      <w:proofErr w:type="spellEnd"/>
      <w:r>
        <w:t xml:space="preserve">, </w:t>
      </w:r>
      <w:proofErr w:type="spellStart"/>
      <w:r w:rsidR="006A17BC">
        <w:rPr>
          <w:i/>
          <w:iCs/>
        </w:rPr>
        <w:t>aWithP</w:t>
      </w:r>
      <w:proofErr w:type="spellEnd"/>
      <w:r>
        <w:t>.</w:t>
      </w:r>
    </w:p>
    <w:p w14:paraId="70BC657B" w14:textId="77777777" w:rsidR="00EF4205" w:rsidRDefault="00921B23" w:rsidP="00275370">
      <w:pPr>
        <w:pStyle w:val="TreAkapitu"/>
        <w:numPr>
          <w:ilvl w:val="0"/>
          <w:numId w:val="42"/>
        </w:numPr>
      </w:pPr>
      <w:r>
        <w:t>Unikać długich nazw (przekraczających 15 znaków)</w:t>
      </w:r>
    </w:p>
    <w:p w14:paraId="0EF4BF06" w14:textId="220AD5CD" w:rsidR="00E660BD" w:rsidRDefault="00EF4205" w:rsidP="00275370">
      <w:pPr>
        <w:pStyle w:val="TreAkapitu"/>
        <w:numPr>
          <w:ilvl w:val="0"/>
          <w:numId w:val="42"/>
        </w:numPr>
      </w:pPr>
      <w:r>
        <w:t>Unikać nazw podobnych</w:t>
      </w:r>
      <w:r w:rsidR="00921B23">
        <w:t xml:space="preserve"> </w:t>
      </w:r>
      <w:r w:rsidR="007374D1">
        <w:t>do siebie</w:t>
      </w:r>
    </w:p>
    <w:p w14:paraId="14B8EF45" w14:textId="77777777" w:rsidR="00F12E59" w:rsidRPr="00BA4775" w:rsidRDefault="00F12E59" w:rsidP="00F12E59">
      <w:pPr>
        <w:pStyle w:val="TreAkapitu"/>
        <w:ind w:left="1429" w:firstLine="0"/>
      </w:pPr>
    </w:p>
    <w:p w14:paraId="564059D2" w14:textId="35810278" w:rsidR="00192FA1" w:rsidRDefault="00192FA1" w:rsidP="00192FA1">
      <w:pPr>
        <w:pStyle w:val="TreAkapitu"/>
      </w:pPr>
      <w:r>
        <w:t xml:space="preserve">Tak zwane </w:t>
      </w:r>
      <w:r w:rsidRPr="00192FA1">
        <w:rPr>
          <w:i/>
          <w:iCs/>
        </w:rPr>
        <w:t>Gettery</w:t>
      </w:r>
      <w:r>
        <w:rPr>
          <w:i/>
          <w:iCs/>
        </w:rPr>
        <w:t xml:space="preserve"> </w:t>
      </w:r>
      <w:r>
        <w:t xml:space="preserve">są to metody, które umożliwiają pobranie wartości prywatnego pola z zewnątrz, natomiast </w:t>
      </w:r>
      <w:proofErr w:type="spellStart"/>
      <w:r w:rsidRPr="00192FA1">
        <w:rPr>
          <w:i/>
          <w:iCs/>
        </w:rPr>
        <w:t>Settery</w:t>
      </w:r>
      <w:proofErr w:type="spellEnd"/>
      <w:r>
        <w:rPr>
          <w:i/>
          <w:iCs/>
        </w:rPr>
        <w:t xml:space="preserve"> </w:t>
      </w:r>
      <w:r>
        <w:t>umożliwiają na zmianę tego pola. Konstruktor jest to specjalna</w:t>
      </w:r>
      <w:r w:rsidRPr="00192FA1">
        <w:t xml:space="preserve"> </w:t>
      </w:r>
      <w:r>
        <w:t xml:space="preserve">metoda tworząca obiekty danej klasy. Dla wspomnianych metod przyjęto następujące standardy </w:t>
      </w:r>
      <w:r w:rsidR="00EF4889">
        <w:t>nazewnicze</w:t>
      </w:r>
      <w:r>
        <w:t>:</w:t>
      </w:r>
    </w:p>
    <w:p w14:paraId="69599C2C" w14:textId="68E3FE29" w:rsidR="00EF4889" w:rsidRPr="005F149A" w:rsidRDefault="007C25A4" w:rsidP="001B77AC">
      <w:pPr>
        <w:pStyle w:val="TreAkapitu"/>
        <w:numPr>
          <w:ilvl w:val="0"/>
          <w:numId w:val="43"/>
        </w:numPr>
      </w:pPr>
      <w:r>
        <w:rPr>
          <w:i/>
          <w:iCs/>
        </w:rPr>
        <w:t xml:space="preserve">Gettery </w:t>
      </w:r>
      <w:r>
        <w:t xml:space="preserve">powinny zawsze posiadać </w:t>
      </w:r>
      <w:proofErr w:type="spellStart"/>
      <w:r>
        <w:t>prefix</w:t>
      </w:r>
      <w:proofErr w:type="spellEnd"/>
      <w:r>
        <w:t xml:space="preserve"> „</w:t>
      </w:r>
      <w:proofErr w:type="spellStart"/>
      <w:r>
        <w:rPr>
          <w:i/>
          <w:iCs/>
        </w:rPr>
        <w:t>get</w:t>
      </w:r>
      <w:proofErr w:type="spellEnd"/>
      <w:r>
        <w:t xml:space="preserve">”, </w:t>
      </w:r>
      <w:r w:rsidR="0078056B">
        <w:t xml:space="preserve">a następnie po nim nazwę zmiennej. W przypadku zmiennych typu </w:t>
      </w:r>
      <w:proofErr w:type="spellStart"/>
      <w:r w:rsidR="0078056B">
        <w:rPr>
          <w:i/>
          <w:iCs/>
        </w:rPr>
        <w:t>boolean</w:t>
      </w:r>
      <w:proofErr w:type="spellEnd"/>
      <w:r w:rsidR="0078056B">
        <w:t xml:space="preserve"> </w:t>
      </w:r>
      <w:proofErr w:type="spellStart"/>
      <w:r w:rsidR="0078056B">
        <w:t>prefixem</w:t>
      </w:r>
      <w:proofErr w:type="spellEnd"/>
      <w:r w:rsidR="0078056B">
        <w:t xml:space="preserve"> będzie „</w:t>
      </w:r>
      <w:proofErr w:type="spellStart"/>
      <w:r w:rsidR="0078056B" w:rsidRPr="0078056B">
        <w:rPr>
          <w:i/>
          <w:iCs/>
        </w:rPr>
        <w:t>is</w:t>
      </w:r>
      <w:proofErr w:type="spellEnd"/>
      <w:r w:rsidR="0078056B">
        <w:t>”</w:t>
      </w:r>
      <w:r w:rsidR="003B6C9E">
        <w:t>. Przykład</w:t>
      </w:r>
      <w:r w:rsidR="003B6C9E" w:rsidRPr="003B6C9E">
        <w:t>:</w:t>
      </w:r>
      <w:r w:rsidR="003B6C9E" w:rsidRPr="003B6C9E">
        <w:rPr>
          <w:b/>
          <w:bCs/>
          <w:i/>
          <w:iCs/>
        </w:rPr>
        <w:t xml:space="preserve"> </w:t>
      </w:r>
      <w:proofErr w:type="spellStart"/>
      <w:r w:rsidR="003B6C9E" w:rsidRPr="003B6C9E">
        <w:rPr>
          <w:b/>
          <w:bCs/>
          <w:i/>
          <w:iCs/>
        </w:rPr>
        <w:t>getName</w:t>
      </w:r>
      <w:proofErr w:type="spellEnd"/>
      <w:r w:rsidR="003B6C9E" w:rsidRPr="003B6C9E">
        <w:rPr>
          <w:b/>
          <w:bCs/>
          <w:i/>
          <w:iCs/>
        </w:rPr>
        <w:t>()</w:t>
      </w:r>
      <w:r w:rsidR="003B6C9E">
        <w:t xml:space="preserve">, </w:t>
      </w:r>
      <w:proofErr w:type="spellStart"/>
      <w:r w:rsidR="003B6C9E" w:rsidRPr="005F149A">
        <w:rPr>
          <w:b/>
          <w:bCs/>
        </w:rPr>
        <w:t>isVerified</w:t>
      </w:r>
      <w:proofErr w:type="spellEnd"/>
      <w:r w:rsidR="005F149A" w:rsidRPr="005F149A">
        <w:rPr>
          <w:b/>
          <w:bCs/>
        </w:rPr>
        <w:t>()</w:t>
      </w:r>
    </w:p>
    <w:p w14:paraId="0D9A481C" w14:textId="36D695F8" w:rsidR="005F149A" w:rsidRPr="005F149A" w:rsidRDefault="005F149A" w:rsidP="001B77AC">
      <w:pPr>
        <w:pStyle w:val="TreAkapitu"/>
        <w:numPr>
          <w:ilvl w:val="0"/>
          <w:numId w:val="43"/>
        </w:numPr>
      </w:pPr>
      <w:proofErr w:type="spellStart"/>
      <w:r>
        <w:rPr>
          <w:i/>
          <w:iCs/>
        </w:rPr>
        <w:t>Settery</w:t>
      </w:r>
      <w:proofErr w:type="spellEnd"/>
      <w:r>
        <w:rPr>
          <w:i/>
          <w:iCs/>
        </w:rPr>
        <w:t xml:space="preserve"> </w:t>
      </w:r>
      <w:r>
        <w:t xml:space="preserve">powinny zawsze posiadać </w:t>
      </w:r>
      <w:proofErr w:type="spellStart"/>
      <w:r>
        <w:t>prefix</w:t>
      </w:r>
      <w:proofErr w:type="spellEnd"/>
      <w:r>
        <w:t xml:space="preserve"> „set”, a następnie po nim nazwę zmiennej. Przykład</w:t>
      </w:r>
      <w:r w:rsidRPr="005F149A">
        <w:rPr>
          <w:b/>
          <w:bCs/>
          <w:i/>
          <w:iCs/>
        </w:rPr>
        <w:t xml:space="preserve">: </w:t>
      </w:r>
      <w:proofErr w:type="spellStart"/>
      <w:r w:rsidRPr="005F149A">
        <w:rPr>
          <w:b/>
          <w:bCs/>
          <w:i/>
          <w:iCs/>
        </w:rPr>
        <w:t>setName</w:t>
      </w:r>
      <w:proofErr w:type="spellEnd"/>
      <w:r w:rsidRPr="005F149A">
        <w:rPr>
          <w:b/>
          <w:bCs/>
          <w:i/>
          <w:iCs/>
        </w:rPr>
        <w:t xml:space="preserve">(String </w:t>
      </w:r>
      <w:proofErr w:type="spellStart"/>
      <w:r w:rsidRPr="005F149A">
        <w:rPr>
          <w:b/>
          <w:bCs/>
          <w:i/>
          <w:iCs/>
        </w:rPr>
        <w:t>name</w:t>
      </w:r>
      <w:proofErr w:type="spellEnd"/>
      <w:r w:rsidRPr="005F149A">
        <w:rPr>
          <w:b/>
          <w:bCs/>
          <w:i/>
          <w:iCs/>
        </w:rPr>
        <w:t>)</w:t>
      </w:r>
      <w:r>
        <w:t xml:space="preserve">, </w:t>
      </w:r>
      <w:proofErr w:type="spellStart"/>
      <w:r w:rsidRPr="005F149A">
        <w:rPr>
          <w:b/>
          <w:bCs/>
          <w:i/>
          <w:iCs/>
        </w:rPr>
        <w:t>setVerified</w:t>
      </w:r>
      <w:proofErr w:type="spellEnd"/>
      <w:r w:rsidRPr="005F149A">
        <w:rPr>
          <w:b/>
          <w:bCs/>
          <w:i/>
          <w:iCs/>
        </w:rPr>
        <w:t>(</w:t>
      </w:r>
      <w:proofErr w:type="spellStart"/>
      <w:r w:rsidRPr="005F149A">
        <w:rPr>
          <w:b/>
          <w:bCs/>
          <w:i/>
          <w:iCs/>
        </w:rPr>
        <w:t>boolean</w:t>
      </w:r>
      <w:proofErr w:type="spellEnd"/>
      <w:r w:rsidRPr="005F149A">
        <w:rPr>
          <w:b/>
          <w:bCs/>
          <w:i/>
          <w:iCs/>
        </w:rPr>
        <w:t xml:space="preserve"> </w:t>
      </w:r>
      <w:proofErr w:type="spellStart"/>
      <w:r w:rsidRPr="005F149A">
        <w:rPr>
          <w:b/>
          <w:bCs/>
          <w:i/>
          <w:iCs/>
        </w:rPr>
        <w:t>isVerified</w:t>
      </w:r>
      <w:proofErr w:type="spellEnd"/>
      <w:r w:rsidRPr="005F149A">
        <w:rPr>
          <w:b/>
          <w:bCs/>
          <w:i/>
          <w:iCs/>
        </w:rPr>
        <w:t>)</w:t>
      </w:r>
    </w:p>
    <w:p w14:paraId="7D31912F" w14:textId="6CC8F87D" w:rsidR="009C7FE1" w:rsidRPr="00513424" w:rsidRDefault="005F149A" w:rsidP="001B77AC">
      <w:pPr>
        <w:pStyle w:val="TreAkapitu"/>
        <w:numPr>
          <w:ilvl w:val="0"/>
          <w:numId w:val="43"/>
        </w:numPr>
      </w:pPr>
      <w:proofErr w:type="spellStart"/>
      <w:r>
        <w:t>Konstruktory</w:t>
      </w:r>
      <w:proofErr w:type="spellEnd"/>
      <w:r>
        <w:t xml:space="preserve"> powinny zawsze posiadać taką samą nazwę jak klasa oraz dodane</w:t>
      </w:r>
      <w:r w:rsidR="001A068B">
        <w:t xml:space="preserve"> po niej</w:t>
      </w:r>
      <w:r>
        <w:t xml:space="preserve"> nawiasy</w:t>
      </w:r>
      <w:r w:rsidR="00513424">
        <w:t xml:space="preserve">. Przykład: </w:t>
      </w:r>
      <w:r w:rsidR="00513424" w:rsidRPr="00513424">
        <w:rPr>
          <w:b/>
          <w:bCs/>
          <w:i/>
          <w:iCs/>
        </w:rPr>
        <w:t>Student()</w:t>
      </w:r>
    </w:p>
    <w:p w14:paraId="2163F0F8" w14:textId="1FC1388D" w:rsidR="00513424" w:rsidRPr="0062105F" w:rsidRDefault="00D042BD" w:rsidP="00BF29DB">
      <w:pPr>
        <w:pStyle w:val="TreAkapitu"/>
      </w:pPr>
      <w:r>
        <w:t xml:space="preserve">W Javie występują również stałe które, określone są jako </w:t>
      </w:r>
      <w:proofErr w:type="spellStart"/>
      <w:r w:rsidRPr="00D042BD">
        <w:rPr>
          <w:i/>
          <w:iCs/>
        </w:rPr>
        <w:t>static</w:t>
      </w:r>
      <w:proofErr w:type="spellEnd"/>
      <w:r w:rsidRPr="00D042BD">
        <w:rPr>
          <w:i/>
          <w:iCs/>
        </w:rPr>
        <w:t xml:space="preserve"> </w:t>
      </w:r>
      <w:proofErr w:type="spellStart"/>
      <w:r w:rsidRPr="00D042BD">
        <w:rPr>
          <w:i/>
          <w:iCs/>
        </w:rPr>
        <w:t>final</w:t>
      </w:r>
      <w:proofErr w:type="spellEnd"/>
      <w:r>
        <w:t xml:space="preserve">. W ich przypadku nazwy składają się jedynie z wielkich liter, a wyrazy rozdzielone są znakiem podkreślenia. Przykład: </w:t>
      </w:r>
      <w:r w:rsidRPr="000C1AAE">
        <w:rPr>
          <w:b/>
          <w:bCs/>
        </w:rPr>
        <w:t>MAX_</w:t>
      </w:r>
      <w:r w:rsidR="000C1AAE" w:rsidRPr="000C1AAE">
        <w:rPr>
          <w:b/>
          <w:bCs/>
        </w:rPr>
        <w:t>LOAN_AMOUNT</w:t>
      </w:r>
    </w:p>
    <w:p w14:paraId="6C86A97E" w14:textId="77777777" w:rsidR="0062105F" w:rsidRDefault="004D4747" w:rsidP="00D340D5">
      <w:pPr>
        <w:pStyle w:val="Nagwek2"/>
      </w:pPr>
      <w:bookmarkStart w:id="357" w:name="_Toc8601691"/>
      <w:bookmarkStart w:id="358" w:name="_Toc91668378"/>
      <w:r>
        <w:t>Zastosowane w</w:t>
      </w:r>
      <w:r w:rsidR="00F06B5F" w:rsidRPr="00F06B5F">
        <w:t>zorce projektowe</w:t>
      </w:r>
      <w:bookmarkEnd w:id="357"/>
      <w:bookmarkEnd w:id="358"/>
    </w:p>
    <w:p w14:paraId="0521250A" w14:textId="77777777" w:rsidR="008D309D" w:rsidRPr="00C5437F" w:rsidRDefault="008D309D" w:rsidP="008D309D">
      <w:pPr>
        <w:pStyle w:val="TreAkapitu"/>
        <w:rPr>
          <w:highlight w:val="yellow"/>
        </w:rPr>
      </w:pPr>
      <w:r w:rsidRPr="00C5437F">
        <w:rPr>
          <w:highlight w:val="yellow"/>
        </w:rPr>
        <w:t>Wybór wzorców projektowych</w:t>
      </w:r>
      <w:r w:rsidR="00C5437F">
        <w:rPr>
          <w:highlight w:val="yellow"/>
        </w:rPr>
        <w:t>:</w:t>
      </w:r>
    </w:p>
    <w:p w14:paraId="6396913A" w14:textId="77777777" w:rsidR="008D309D" w:rsidRPr="00CE33A2" w:rsidRDefault="008D309D" w:rsidP="005D4C2D">
      <w:pPr>
        <w:pStyle w:val="TreAkapitu"/>
        <w:numPr>
          <w:ilvl w:val="0"/>
          <w:numId w:val="3"/>
        </w:numPr>
        <w:rPr>
          <w:highlight w:val="yellow"/>
          <w:lang w:val="en-US"/>
        </w:rPr>
      </w:pPr>
      <w:r w:rsidRPr="00CE33A2">
        <w:rPr>
          <w:highlight w:val="yellow"/>
          <w:lang w:val="en-US"/>
        </w:rPr>
        <w:t>Design Patterns: Elements of Reusable Object-Oriented Software, Erich Gamma , Richard Helm , et al.</w:t>
      </w:r>
    </w:p>
    <w:p w14:paraId="224E3870" w14:textId="77777777" w:rsidR="0054038A" w:rsidRPr="00CE33A2" w:rsidRDefault="0054038A" w:rsidP="005D4C2D">
      <w:pPr>
        <w:pStyle w:val="TreAkapitu"/>
        <w:numPr>
          <w:ilvl w:val="0"/>
          <w:numId w:val="3"/>
        </w:numPr>
        <w:rPr>
          <w:highlight w:val="yellow"/>
          <w:lang w:val="en-US"/>
        </w:rPr>
      </w:pPr>
      <w:r w:rsidRPr="00CE33A2">
        <w:rPr>
          <w:highlight w:val="yellow"/>
          <w:lang w:val="en-US"/>
        </w:rPr>
        <w:t>Patterns of Enterprise Application Architecture, Martin Fowler</w:t>
      </w:r>
    </w:p>
    <w:p w14:paraId="2DD7D66A" w14:textId="5A0B45A6" w:rsidR="00CD4777" w:rsidRDefault="008D309D" w:rsidP="005D4C2D">
      <w:pPr>
        <w:pStyle w:val="TreAkapitu"/>
        <w:numPr>
          <w:ilvl w:val="0"/>
          <w:numId w:val="3"/>
        </w:numPr>
        <w:rPr>
          <w:highlight w:val="yellow"/>
          <w:lang w:val="en-US"/>
        </w:rPr>
      </w:pPr>
      <w:r w:rsidRPr="00CE33A2">
        <w:rPr>
          <w:highlight w:val="yellow"/>
          <w:lang w:val="en-US"/>
        </w:rPr>
        <w:t>Clean Architecture: A Craftsman's Guide to Software Structure and Design</w:t>
      </w:r>
      <w:r w:rsidR="00CD4777" w:rsidRPr="00CE33A2">
        <w:rPr>
          <w:highlight w:val="yellow"/>
          <w:lang w:val="en-US"/>
        </w:rPr>
        <w:t>, Robert C. Martin</w:t>
      </w:r>
    </w:p>
    <w:p w14:paraId="7D7BC5BF" w14:textId="7DE3AEA2" w:rsidR="00625DA7" w:rsidRDefault="00C24BD5" w:rsidP="00625DA7">
      <w:pPr>
        <w:pStyle w:val="TreAkapitu"/>
        <w:ind w:left="1429" w:firstLine="0"/>
        <w:rPr>
          <w:rStyle w:val="Hipercze"/>
          <w:lang w:val="en-US"/>
        </w:rPr>
      </w:pPr>
      <w:hyperlink r:id="rId111" w:history="1">
        <w:r w:rsidR="001A595D" w:rsidRPr="00AA45A7">
          <w:rPr>
            <w:rStyle w:val="Hipercze"/>
            <w:lang w:val="en-US"/>
          </w:rPr>
          <w:t>https://mohan-venkataraman.medium.com/using-patterns-in-coding-smart-contracts-412547051cb9</w:t>
        </w:r>
      </w:hyperlink>
    </w:p>
    <w:p w14:paraId="22AF83E0" w14:textId="59E746FE" w:rsidR="007059C4" w:rsidRDefault="00C24BD5" w:rsidP="00625DA7">
      <w:pPr>
        <w:pStyle w:val="TreAkapitu"/>
        <w:ind w:left="1429" w:firstLine="0"/>
        <w:rPr>
          <w:lang w:val="en-US"/>
        </w:rPr>
      </w:pPr>
      <w:hyperlink r:id="rId112" w:history="1">
        <w:r w:rsidR="007059C4" w:rsidRPr="00F350BE">
          <w:rPr>
            <w:rStyle w:val="Hipercze"/>
            <w:lang w:val="en-US"/>
          </w:rPr>
          <w:t>https://objectcomputing.com/resources/publications/sett/april-2020-hyperledger-fabric-myths-and-reality</w:t>
        </w:r>
      </w:hyperlink>
    </w:p>
    <w:p w14:paraId="4B284538" w14:textId="77777777" w:rsidR="007059C4" w:rsidRDefault="007059C4" w:rsidP="00625DA7">
      <w:pPr>
        <w:pStyle w:val="TreAkapitu"/>
        <w:ind w:left="1429" w:firstLine="0"/>
        <w:rPr>
          <w:lang w:val="en-US"/>
        </w:rPr>
      </w:pPr>
    </w:p>
    <w:p w14:paraId="266317CA" w14:textId="77777777" w:rsidR="001A595D" w:rsidRPr="00CE33A2" w:rsidRDefault="001A595D" w:rsidP="00625DA7">
      <w:pPr>
        <w:pStyle w:val="TreAkapitu"/>
        <w:ind w:left="1429" w:firstLine="0"/>
        <w:rPr>
          <w:highlight w:val="yellow"/>
          <w:lang w:val="en-US"/>
        </w:rPr>
      </w:pPr>
    </w:p>
    <w:p w14:paraId="4C495D0D" w14:textId="77777777" w:rsidR="0062105F" w:rsidRDefault="0062105F" w:rsidP="00D340D5">
      <w:pPr>
        <w:pStyle w:val="Nagwek3"/>
      </w:pPr>
      <w:bookmarkStart w:id="359" w:name="_Toc8601692"/>
      <w:bookmarkStart w:id="360" w:name="_Toc91668379"/>
      <w:r>
        <w:t>Wzorce logiki dziedziny</w:t>
      </w:r>
      <w:bookmarkEnd w:id="359"/>
      <w:bookmarkEnd w:id="360"/>
    </w:p>
    <w:p w14:paraId="35838C92" w14:textId="77777777" w:rsidR="0062105F" w:rsidRDefault="0062105F" w:rsidP="00D340D5">
      <w:pPr>
        <w:pStyle w:val="Nagwek3"/>
      </w:pPr>
      <w:bookmarkStart w:id="361" w:name="_Toc8601693"/>
      <w:bookmarkStart w:id="362" w:name="_Toc91668380"/>
      <w:r>
        <w:t>Wzorce obsługi źródeł danych</w:t>
      </w:r>
      <w:bookmarkEnd w:id="361"/>
      <w:bookmarkEnd w:id="362"/>
    </w:p>
    <w:p w14:paraId="12B49682" w14:textId="77777777" w:rsidR="0062105F" w:rsidRDefault="008D309D" w:rsidP="00D340D5">
      <w:pPr>
        <w:pStyle w:val="Nagwek3"/>
      </w:pPr>
      <w:bookmarkStart w:id="363" w:name="_Toc8601694"/>
      <w:bookmarkStart w:id="364" w:name="_Toc91668381"/>
      <w:r>
        <w:t xml:space="preserve">Wzorce </w:t>
      </w:r>
      <w:proofErr w:type="spellStart"/>
      <w:r>
        <w:t>zachowań</w:t>
      </w:r>
      <w:proofErr w:type="spellEnd"/>
      <w:r>
        <w:t xml:space="preserve"> dla mapowania obiektowo-relacyjnego</w:t>
      </w:r>
      <w:bookmarkEnd w:id="363"/>
      <w:bookmarkEnd w:id="364"/>
    </w:p>
    <w:p w14:paraId="34FEA80F" w14:textId="77777777" w:rsidR="0062105F" w:rsidRDefault="008D309D" w:rsidP="00D340D5">
      <w:pPr>
        <w:pStyle w:val="Nagwek3"/>
      </w:pPr>
      <w:bookmarkStart w:id="365" w:name="_Toc8601695"/>
      <w:bookmarkStart w:id="366" w:name="_Toc91668382"/>
      <w:r>
        <w:t>Wzorce struktury dla mapowania obiektowo-relacyjnego</w:t>
      </w:r>
      <w:bookmarkEnd w:id="365"/>
      <w:bookmarkEnd w:id="366"/>
    </w:p>
    <w:p w14:paraId="28820F15" w14:textId="77777777" w:rsidR="0062105F" w:rsidRDefault="008D309D" w:rsidP="00D340D5">
      <w:pPr>
        <w:pStyle w:val="Nagwek3"/>
      </w:pPr>
      <w:bookmarkStart w:id="367" w:name="_Toc8601696"/>
      <w:bookmarkStart w:id="368" w:name="_Toc91668383"/>
      <w:r>
        <w:t xml:space="preserve">Wzorce </w:t>
      </w:r>
      <w:proofErr w:type="spellStart"/>
      <w:r>
        <w:t>odwzorowań</w:t>
      </w:r>
      <w:proofErr w:type="spellEnd"/>
      <w:r>
        <w:t xml:space="preserve"> obiektów i relacyjnych metadanych</w:t>
      </w:r>
      <w:bookmarkEnd w:id="367"/>
      <w:bookmarkEnd w:id="368"/>
    </w:p>
    <w:p w14:paraId="208964FC" w14:textId="77777777" w:rsidR="008D309D" w:rsidRDefault="008D309D" w:rsidP="00D340D5">
      <w:pPr>
        <w:pStyle w:val="Nagwek3"/>
      </w:pPr>
      <w:bookmarkStart w:id="369" w:name="_Toc8601697"/>
      <w:bookmarkStart w:id="370" w:name="_Toc91668384"/>
      <w:r>
        <w:t>Wzorce warstwy prezentacji</w:t>
      </w:r>
      <w:bookmarkEnd w:id="369"/>
      <w:bookmarkEnd w:id="370"/>
    </w:p>
    <w:p w14:paraId="51F3CE8B" w14:textId="77777777" w:rsidR="008D309D" w:rsidRDefault="008D309D" w:rsidP="00D340D5">
      <w:pPr>
        <w:pStyle w:val="Nagwek3"/>
      </w:pPr>
      <w:bookmarkStart w:id="371" w:name="_Toc8601698"/>
      <w:bookmarkStart w:id="372" w:name="_Toc91668385"/>
      <w:r>
        <w:t>Wzorce dystrybucji</w:t>
      </w:r>
      <w:bookmarkEnd w:id="371"/>
      <w:bookmarkEnd w:id="372"/>
    </w:p>
    <w:p w14:paraId="114790C7" w14:textId="77777777" w:rsidR="008D309D" w:rsidRDefault="008D309D" w:rsidP="00D340D5">
      <w:pPr>
        <w:pStyle w:val="Nagwek3"/>
      </w:pPr>
      <w:bookmarkStart w:id="373" w:name="_Toc8601699"/>
      <w:bookmarkStart w:id="374" w:name="_Toc91668386"/>
      <w:r>
        <w:t>Wzorce współbieżności autonomicznej</w:t>
      </w:r>
      <w:bookmarkEnd w:id="373"/>
      <w:bookmarkEnd w:id="374"/>
    </w:p>
    <w:p w14:paraId="0189D373" w14:textId="77777777" w:rsidR="0062105F" w:rsidRPr="0062105F" w:rsidRDefault="008D309D" w:rsidP="00D340D5">
      <w:pPr>
        <w:pStyle w:val="Nagwek3"/>
      </w:pPr>
      <w:bookmarkStart w:id="375" w:name="_Toc8601700"/>
      <w:bookmarkStart w:id="376" w:name="_Toc91668387"/>
      <w:r>
        <w:t>Wzorce stanu sesji</w:t>
      </w:r>
      <w:bookmarkEnd w:id="375"/>
      <w:bookmarkEnd w:id="376"/>
    </w:p>
    <w:p w14:paraId="1F819C40" w14:textId="77777777" w:rsidR="00286240" w:rsidRDefault="008D309D" w:rsidP="00D340D5">
      <w:pPr>
        <w:pStyle w:val="Nagwek3"/>
      </w:pPr>
      <w:bookmarkStart w:id="377" w:name="_Toc8601701"/>
      <w:bookmarkStart w:id="378" w:name="_Toc91668388"/>
      <w:r w:rsidRPr="0054038A">
        <w:t>Wzorce podstawowe</w:t>
      </w:r>
      <w:bookmarkEnd w:id="377"/>
      <w:bookmarkEnd w:id="378"/>
    </w:p>
    <w:p w14:paraId="4A5402F1" w14:textId="77777777" w:rsidR="00F06B5F" w:rsidRPr="0054038A" w:rsidRDefault="00286240" w:rsidP="00D340D5">
      <w:pPr>
        <w:pStyle w:val="Nagwek3"/>
      </w:pPr>
      <w:bookmarkStart w:id="379" w:name="_Toc8601702"/>
      <w:bookmarkStart w:id="380" w:name="_Toc91668389"/>
      <w:r>
        <w:t>Wzorce obsługi błędów</w:t>
      </w:r>
      <w:bookmarkEnd w:id="379"/>
      <w:bookmarkEnd w:id="380"/>
    </w:p>
    <w:p w14:paraId="1401A5AB" w14:textId="5880B2BE" w:rsidR="00EC1CB2" w:rsidRDefault="006C1952" w:rsidP="00D340D5">
      <w:pPr>
        <w:pStyle w:val="Nagwek2"/>
      </w:pPr>
      <w:bookmarkStart w:id="381" w:name="_Toc8601703"/>
      <w:bookmarkStart w:id="382" w:name="_Toc91668390"/>
      <w:r>
        <w:t>Testy systemu informatycznego</w:t>
      </w:r>
      <w:bookmarkEnd w:id="381"/>
      <w:bookmarkEnd w:id="382"/>
    </w:p>
    <w:p w14:paraId="456BD7A8" w14:textId="518C4571" w:rsidR="0091226D" w:rsidRDefault="0091226D" w:rsidP="006A2294">
      <w:pPr>
        <w:pStyle w:val="TreAkapitu"/>
      </w:pPr>
      <w:r>
        <w:t xml:space="preserve">Testowanie systemu informatycznego stanowi proces, który ma na celu </w:t>
      </w:r>
      <w:r w:rsidR="00FD208A">
        <w:t>zminimalizowanie ryzyka wystąpienia błędu w środowisku produkcyjnym, a ponadto uzyskanie maksymalnej pewności, iż oprogramowanie funkcjonuje zgodnie z założeniami</w:t>
      </w:r>
      <w:r>
        <w:t>.</w:t>
      </w:r>
      <w:r w:rsidR="00062B53">
        <w:t xml:space="preserve"> Jest to jeden ze środków, pozwalających na zapewnienie wysokiej jakości oprogramowani</w:t>
      </w:r>
      <w:r w:rsidR="00AD2FBB">
        <w:t>a</w:t>
      </w:r>
      <w:r w:rsidR="0052780B">
        <w:t>.</w:t>
      </w:r>
      <w:r w:rsidR="006167F4">
        <w:t xml:space="preserve"> </w:t>
      </w:r>
      <w:r w:rsidR="00773870">
        <w:t xml:space="preserve">Podczas jego trwania </w:t>
      </w:r>
      <w:r w:rsidR="002B6F0A">
        <w:t>przeprowadzana jest weryfikacja oraz walidacja oprogramowania (</w:t>
      </w:r>
      <w:r>
        <w:t xml:space="preserve">czy oprogramowanie jest zgodne </w:t>
      </w:r>
      <w:r w:rsidR="000876C1">
        <w:t>ze specyfikacj</w:t>
      </w:r>
      <w:r w:rsidR="006A09BC">
        <w:t>ą</w:t>
      </w:r>
      <w:r w:rsidR="000876C1">
        <w:t xml:space="preserve"> </w:t>
      </w:r>
      <w:r w:rsidR="00F03031">
        <w:t>i</w:t>
      </w:r>
      <w:r w:rsidR="000876C1">
        <w:t xml:space="preserve"> oczekiwaniami użytkownika</w:t>
      </w:r>
      <w:r w:rsidR="002B6F0A">
        <w:t>)</w:t>
      </w:r>
      <w:r>
        <w:t xml:space="preserve">. </w:t>
      </w:r>
      <w:r w:rsidR="00940002">
        <w:t>Dzięki przeprowadzonym testom jesteśmy w stanie wykryć defekty, które mogą wynikać np. z błędów w kodowaniu czy definicji wymagań. Należy mieć na uwadze, iż podczas testowania nie jest zazwyczaj możliwe wykrycie wszystkich defektów oprogramowania</w:t>
      </w:r>
      <w:r w:rsidR="00F146F9">
        <w:t xml:space="preserve">. </w:t>
      </w:r>
      <w:r w:rsidR="00F42425">
        <w:t>Wyróżniamy następujące poziomy testów:</w:t>
      </w:r>
    </w:p>
    <w:p w14:paraId="0B4BBE51" w14:textId="6A71B71E" w:rsidR="00C23C0F" w:rsidRDefault="00C23C0F" w:rsidP="001B77AC">
      <w:pPr>
        <w:pStyle w:val="TreAkapitu"/>
        <w:numPr>
          <w:ilvl w:val="0"/>
          <w:numId w:val="49"/>
        </w:numPr>
      </w:pPr>
      <w:r>
        <w:t>Testy jednostkowe</w:t>
      </w:r>
    </w:p>
    <w:p w14:paraId="278ADDEE" w14:textId="6EC29C20" w:rsidR="00C23C0F" w:rsidRDefault="00C23C0F" w:rsidP="001B77AC">
      <w:pPr>
        <w:pStyle w:val="TreAkapitu"/>
        <w:numPr>
          <w:ilvl w:val="0"/>
          <w:numId w:val="49"/>
        </w:numPr>
      </w:pPr>
      <w:r>
        <w:lastRenderedPageBreak/>
        <w:t>Testy integracyjne</w:t>
      </w:r>
    </w:p>
    <w:p w14:paraId="3AEC7B59" w14:textId="16ADAECB" w:rsidR="001F1D73" w:rsidRDefault="001F1D73" w:rsidP="001B77AC">
      <w:pPr>
        <w:pStyle w:val="TreAkapitu"/>
        <w:numPr>
          <w:ilvl w:val="0"/>
          <w:numId w:val="49"/>
        </w:numPr>
      </w:pPr>
      <w:r>
        <w:t>Testy systemowe</w:t>
      </w:r>
    </w:p>
    <w:p w14:paraId="7CF9E213" w14:textId="77777777" w:rsidR="001F1D73" w:rsidRDefault="00C23C0F" w:rsidP="001F1D73">
      <w:pPr>
        <w:pStyle w:val="TreAkapitu"/>
        <w:numPr>
          <w:ilvl w:val="0"/>
          <w:numId w:val="49"/>
        </w:numPr>
      </w:pPr>
      <w:r>
        <w:t>Testy akceptacyjne</w:t>
      </w:r>
    </w:p>
    <w:p w14:paraId="29F823AF" w14:textId="7BB374F5" w:rsidR="001F1D73" w:rsidRPr="001F1D73" w:rsidRDefault="001F1D73" w:rsidP="001F1D73">
      <w:pPr>
        <w:pStyle w:val="Legenda"/>
        <w:rPr>
          <w:b w:val="0"/>
          <w:bCs w:val="0"/>
        </w:rPr>
      </w:pPr>
      <w:r w:rsidRPr="001F1D73">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70</w:t>
      </w:r>
      <w:r w:rsidR="00914E7C">
        <w:rPr>
          <w:b w:val="0"/>
          <w:bCs w:val="0"/>
        </w:rPr>
        <w:fldChar w:fldCharType="end"/>
      </w:r>
      <w:r w:rsidRPr="001F1D73">
        <w:rPr>
          <w:b w:val="0"/>
          <w:bCs w:val="0"/>
        </w:rPr>
        <w:t>. Poziomy testowania systemów informatycznych</w:t>
      </w:r>
    </w:p>
    <w:p w14:paraId="0FC4D5AD" w14:textId="053C2792" w:rsidR="001F1D73" w:rsidRDefault="001F1D73" w:rsidP="001F1D73">
      <w:pPr>
        <w:pStyle w:val="TreAkapitu"/>
        <w:ind w:firstLine="0"/>
        <w:jc w:val="center"/>
      </w:pPr>
      <w:r>
        <w:rPr>
          <w:noProof/>
        </w:rPr>
        <w:drawing>
          <wp:inline distT="0" distB="0" distL="0" distR="0" wp14:anchorId="57CB28BA" wp14:editId="188A695F">
            <wp:extent cx="4135540" cy="2849880"/>
            <wp:effectExtent l="0" t="0" r="0" b="0"/>
            <wp:docPr id="40"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153238" cy="2862076"/>
                    </a:xfrm>
                    <a:prstGeom prst="rect">
                      <a:avLst/>
                    </a:prstGeom>
                    <a:noFill/>
                    <a:ln>
                      <a:noFill/>
                    </a:ln>
                  </pic:spPr>
                </pic:pic>
              </a:graphicData>
            </a:graphic>
          </wp:inline>
        </w:drawing>
      </w:r>
    </w:p>
    <w:p w14:paraId="6FC6B386" w14:textId="1A74D489" w:rsidR="001F1D73" w:rsidRPr="00E4172A" w:rsidRDefault="001F1D73" w:rsidP="005B7F38">
      <w:pPr>
        <w:pStyle w:val="TreAkapitu"/>
        <w:jc w:val="left"/>
        <w:rPr>
          <w:sz w:val="20"/>
          <w:szCs w:val="16"/>
        </w:rPr>
      </w:pPr>
      <w:r w:rsidRPr="00E4172A">
        <w:rPr>
          <w:sz w:val="20"/>
          <w:szCs w:val="16"/>
        </w:rPr>
        <w:t xml:space="preserve">Źródło: Wstęp do testowania : Szymon </w:t>
      </w:r>
      <w:proofErr w:type="spellStart"/>
      <w:r w:rsidRPr="00E4172A">
        <w:rPr>
          <w:sz w:val="20"/>
          <w:szCs w:val="16"/>
        </w:rPr>
        <w:t>Ramczykowski</w:t>
      </w:r>
      <w:proofErr w:type="spellEnd"/>
    </w:p>
    <w:p w14:paraId="1E3D3F48" w14:textId="7CA2772C" w:rsidR="00D340D5" w:rsidRDefault="00D340D5" w:rsidP="00D340D5">
      <w:pPr>
        <w:pStyle w:val="Nagwek3"/>
      </w:pPr>
      <w:bookmarkStart w:id="383" w:name="_Toc8601704"/>
      <w:bookmarkStart w:id="384" w:name="_Toc91668391"/>
      <w:r>
        <w:t>Testy jednostkowe</w:t>
      </w:r>
      <w:bookmarkEnd w:id="383"/>
      <w:bookmarkEnd w:id="384"/>
    </w:p>
    <w:p w14:paraId="373037CA" w14:textId="615E9212" w:rsidR="00A24D5F" w:rsidRDefault="00C24BD5" w:rsidP="00A24D5F">
      <w:pPr>
        <w:pStyle w:val="TreAkapitu"/>
      </w:pPr>
      <w:hyperlink r:id="rId114" w:history="1">
        <w:r w:rsidR="00A24D5F" w:rsidRPr="001E6F90">
          <w:rPr>
            <w:rStyle w:val="Hipercze"/>
          </w:rPr>
          <w:t>https://medium.com/coinmonks/how-to-create-a-java-chaincode-and-deploy-in-a-hyperledger-fabric-2-network-65199e5f645d</w:t>
        </w:r>
      </w:hyperlink>
    </w:p>
    <w:p w14:paraId="63AE0C6A" w14:textId="11B051DD" w:rsidR="00A24D5F" w:rsidRDefault="00C24BD5" w:rsidP="00D95D61">
      <w:pPr>
        <w:pStyle w:val="TreAkapitu"/>
        <w:rPr>
          <w:rStyle w:val="Hipercze"/>
        </w:rPr>
      </w:pPr>
      <w:hyperlink r:id="rId115" w:history="1">
        <w:r w:rsidR="002471AD" w:rsidRPr="001E6F90">
          <w:rPr>
            <w:rStyle w:val="Hipercze"/>
          </w:rPr>
          <w:t>https://javaguirre.me/2019/01/21/testing-chaincode-on-hyperledger-fabric</w:t>
        </w:r>
      </w:hyperlink>
    </w:p>
    <w:p w14:paraId="26605378" w14:textId="2B9FE653" w:rsidR="00B31E19" w:rsidRDefault="00C24BD5" w:rsidP="00796EC1">
      <w:pPr>
        <w:pStyle w:val="TreAkapitu"/>
        <w:rPr>
          <w:rStyle w:val="Hipercze"/>
        </w:rPr>
      </w:pPr>
      <w:hyperlink r:id="rId116" w:history="1">
        <w:r w:rsidR="00B31E19" w:rsidRPr="000B4AB6">
          <w:rPr>
            <w:rStyle w:val="Hipercze"/>
          </w:rPr>
          <w:t>https://blog.qalabs.pl/junit/junit5-pierwsze-kroki/</w:t>
        </w:r>
      </w:hyperlink>
    </w:p>
    <w:p w14:paraId="3053C303" w14:textId="6A17C15C" w:rsidR="004259A6" w:rsidRDefault="00C24BD5" w:rsidP="00796EC1">
      <w:pPr>
        <w:pStyle w:val="TreAkapitu"/>
        <w:rPr>
          <w:rStyle w:val="Hipercze"/>
        </w:rPr>
      </w:pPr>
      <w:hyperlink r:id="rId117" w:history="1">
        <w:r w:rsidR="004259A6" w:rsidRPr="000B4AB6">
          <w:rPr>
            <w:rStyle w:val="Hipercze"/>
          </w:rPr>
          <w:t>https://blog.codeleak.pl/2017/11/junit-5-meets-assertj.html</w:t>
        </w:r>
      </w:hyperlink>
    </w:p>
    <w:p w14:paraId="5F8347BF" w14:textId="77777777" w:rsidR="004259A6" w:rsidRDefault="004259A6" w:rsidP="00796EC1">
      <w:pPr>
        <w:pStyle w:val="TreAkapitu"/>
        <w:rPr>
          <w:rStyle w:val="Hipercze"/>
        </w:rPr>
      </w:pPr>
    </w:p>
    <w:p w14:paraId="3E1AC6B6" w14:textId="63974BCA" w:rsidR="002D3FF8" w:rsidRDefault="002D3FF8" w:rsidP="00D95D61">
      <w:pPr>
        <w:pStyle w:val="TreAkapitu"/>
      </w:pPr>
      <w:r w:rsidRPr="002D3FF8">
        <w:t xml:space="preserve">Apache </w:t>
      </w:r>
      <w:proofErr w:type="spellStart"/>
      <w:r w:rsidRPr="002D3FF8">
        <w:t>JMeter</w:t>
      </w:r>
      <w:proofErr w:type="spellEnd"/>
      <w:r w:rsidR="00170F32">
        <w:t xml:space="preserve">, </w:t>
      </w:r>
      <w:proofErr w:type="spellStart"/>
      <w:r w:rsidR="00170F32">
        <w:t>Junit</w:t>
      </w:r>
      <w:proofErr w:type="spellEnd"/>
      <w:r w:rsidR="00170F32">
        <w:t xml:space="preserve">, </w:t>
      </w:r>
      <w:proofErr w:type="spellStart"/>
      <w:r w:rsidR="00170F32">
        <w:t>mockito</w:t>
      </w:r>
      <w:proofErr w:type="spellEnd"/>
      <w:r w:rsidR="00170F32">
        <w:t xml:space="preserve">, </w:t>
      </w:r>
      <w:proofErr w:type="spellStart"/>
      <w:r w:rsidR="00170F32">
        <w:t>assertj</w:t>
      </w:r>
      <w:proofErr w:type="spellEnd"/>
    </w:p>
    <w:p w14:paraId="24A52DB2" w14:textId="77777777" w:rsidR="00796EC1" w:rsidRDefault="00796EC1" w:rsidP="00D95D61">
      <w:pPr>
        <w:pStyle w:val="TreAkapitu"/>
      </w:pPr>
    </w:p>
    <w:p w14:paraId="42E00EE1" w14:textId="77777777" w:rsidR="003F79D5" w:rsidRDefault="009A3FC9" w:rsidP="00D95D61">
      <w:pPr>
        <w:pStyle w:val="TreAkapitu"/>
      </w:pPr>
      <w:r>
        <w:t>Testy jednostkowe są testami na najniższym poziomie. Odnoszą się one do niewielkich i ściśle wyizolowanych fragmentów kodu, a każdy z elementów systemu musi być potraktowany w sposób odosobniony.</w:t>
      </w:r>
      <w:r w:rsidR="00D62AC5">
        <w:t xml:space="preserve"> Owe testy nie powinny wnikać w szczegóły procesu biznesowego. Wykonywane są zwykle w środowisku programistycznym z dostępem do kodu źródłowego.</w:t>
      </w:r>
      <w:r>
        <w:t xml:space="preserve"> Polegają one na wykonywaniu wybranego fragmentu instrukcji w celu zweryfikowania, czy </w:t>
      </w:r>
      <w:r w:rsidR="002D1DE4">
        <w:t>jej działanie wykonywane jest prawidłowo według przyjętych założeń.</w:t>
      </w:r>
    </w:p>
    <w:p w14:paraId="67BB53F1" w14:textId="60D3B8F6" w:rsidR="00B31E19" w:rsidRDefault="003F79D5" w:rsidP="00D95D61">
      <w:pPr>
        <w:pStyle w:val="TreAkapitu"/>
      </w:pPr>
      <w:r>
        <w:lastRenderedPageBreak/>
        <w:t xml:space="preserve">Testy jednostkowe zostały wykonane za pomocą </w:t>
      </w:r>
      <w:r w:rsidR="00945E2F">
        <w:t xml:space="preserve">biblioteki </w:t>
      </w:r>
      <w:proofErr w:type="spellStart"/>
      <w:r w:rsidR="00945E2F" w:rsidRPr="00945E2F">
        <w:rPr>
          <w:i/>
          <w:iCs/>
        </w:rPr>
        <w:t>JUnit</w:t>
      </w:r>
      <w:proofErr w:type="spellEnd"/>
      <w:r w:rsidR="006A5757">
        <w:rPr>
          <w:i/>
          <w:iCs/>
        </w:rPr>
        <w:t xml:space="preserve"> 5</w:t>
      </w:r>
      <w:r w:rsidR="00796EC1">
        <w:t>, która umożliwia ich automatyczne tworzenie w technologii Java.</w:t>
      </w:r>
      <w:r w:rsidR="009F3BAE">
        <w:t xml:space="preserve"> </w:t>
      </w:r>
      <w:r w:rsidR="00B31E19">
        <w:t>Narzędzie spełnia założenia owych testów i umożliwia:</w:t>
      </w:r>
    </w:p>
    <w:p w14:paraId="45241815" w14:textId="77777777" w:rsidR="00B31E19" w:rsidRPr="00796EC1" w:rsidRDefault="00B31E19"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t>oddzielenie testów od kodu,</w:t>
      </w:r>
    </w:p>
    <w:p w14:paraId="26911E0D" w14:textId="7C9D38C1" w:rsidR="00B31E19" w:rsidRPr="00796EC1" w:rsidRDefault="00796EC1"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t xml:space="preserve">parametryzowane </w:t>
      </w:r>
      <w:r w:rsidR="00B31E19" w:rsidRPr="00796EC1">
        <w:rPr>
          <w:rFonts w:eastAsia="Times New Roman"/>
          <w:color w:val="202122"/>
          <w:sz w:val="24"/>
          <w:szCs w:val="24"/>
          <w:lang w:eastAsia="pl-PL"/>
        </w:rPr>
        <w:t>przypadki testowe,</w:t>
      </w:r>
    </w:p>
    <w:p w14:paraId="3B9657BA" w14:textId="4D75F527" w:rsidR="00B31E19" w:rsidRDefault="00B31E19"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t>wiele mechanizmów uruchamiania,</w:t>
      </w:r>
    </w:p>
    <w:p w14:paraId="414ABA46" w14:textId="7E7A0F0A" w:rsidR="004259A6" w:rsidRPr="00796EC1" w:rsidRDefault="004259A6"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Pr>
          <w:rFonts w:eastAsia="Times New Roman"/>
          <w:color w:val="202122"/>
          <w:sz w:val="24"/>
          <w:szCs w:val="24"/>
          <w:lang w:eastAsia="pl-PL"/>
        </w:rPr>
        <w:t>wstrzykiwanie zależności</w:t>
      </w:r>
    </w:p>
    <w:p w14:paraId="355808C9" w14:textId="3CB8B466" w:rsidR="00B31E19" w:rsidRPr="00B31E19" w:rsidRDefault="00B31E19" w:rsidP="00796EC1">
      <w:pPr>
        <w:pStyle w:val="TreAkapitu"/>
        <w:numPr>
          <w:ilvl w:val="0"/>
          <w:numId w:val="55"/>
        </w:numPr>
        <w:rPr>
          <w:szCs w:val="24"/>
        </w:rPr>
      </w:pPr>
      <w:r w:rsidRPr="00796EC1">
        <w:rPr>
          <w:szCs w:val="24"/>
        </w:rPr>
        <w:t>integracj</w:t>
      </w:r>
      <w:r w:rsidR="00796EC1" w:rsidRPr="00796EC1">
        <w:rPr>
          <w:szCs w:val="24"/>
        </w:rPr>
        <w:t>e</w:t>
      </w:r>
      <w:r w:rsidRPr="00796EC1">
        <w:rPr>
          <w:szCs w:val="24"/>
        </w:rPr>
        <w:t xml:space="preserve"> z różnymi środowiskami programistycznymi.</w:t>
      </w:r>
    </w:p>
    <w:p w14:paraId="2A027E8F" w14:textId="77777777" w:rsidR="00CE2137" w:rsidRDefault="00CE2137" w:rsidP="00CE2137">
      <w:pPr>
        <w:pStyle w:val="TreAkapitu"/>
      </w:pPr>
    </w:p>
    <w:p w14:paraId="1F8EE39A" w14:textId="526FE71F" w:rsidR="006F2E5E" w:rsidRDefault="007A3794" w:rsidP="00CE2137">
      <w:pPr>
        <w:pStyle w:val="TreAkapitu"/>
      </w:pPr>
      <w:r w:rsidRPr="007A3794">
        <w:t xml:space="preserve">Do pracy z projektem opartym o </w:t>
      </w:r>
      <w:proofErr w:type="spellStart"/>
      <w:r w:rsidRPr="007A3794">
        <w:rPr>
          <w:i/>
          <w:iCs/>
        </w:rPr>
        <w:t>JUnit</w:t>
      </w:r>
      <w:proofErr w:type="spellEnd"/>
      <w:r w:rsidRPr="007A3794">
        <w:rPr>
          <w:i/>
          <w:iCs/>
        </w:rPr>
        <w:t xml:space="preserve"> 5</w:t>
      </w:r>
      <w:r w:rsidRPr="007A3794">
        <w:t xml:space="preserve"> </w:t>
      </w:r>
      <w:r>
        <w:t>należy posiadać</w:t>
      </w:r>
      <w:r w:rsidRPr="007A3794">
        <w:t xml:space="preserve"> środowisko z zainstalowanym </w:t>
      </w:r>
      <w:r w:rsidRPr="007A3794">
        <w:rPr>
          <w:i/>
          <w:iCs/>
        </w:rPr>
        <w:t>Java Development Kit</w:t>
      </w:r>
      <w:r w:rsidRPr="007A3794">
        <w:t xml:space="preserve"> w wersji co najmniej 8 </w:t>
      </w:r>
      <w:r>
        <w:t xml:space="preserve">oraz </w:t>
      </w:r>
      <w:r w:rsidRPr="007A3794">
        <w:t>zintegrowane środowisko programistyczne (</w:t>
      </w:r>
      <w:r>
        <w:t xml:space="preserve">w przypadku niniejszych testów </w:t>
      </w:r>
      <w:proofErr w:type="spellStart"/>
      <w:r w:rsidRPr="007A3794">
        <w:rPr>
          <w:i/>
          <w:iCs/>
        </w:rPr>
        <w:t>Intellij</w:t>
      </w:r>
      <w:proofErr w:type="spellEnd"/>
      <w:r w:rsidRPr="007A3794">
        <w:rPr>
          <w:i/>
          <w:iCs/>
        </w:rPr>
        <w:t xml:space="preserve"> IDEA </w:t>
      </w:r>
      <w:proofErr w:type="spellStart"/>
      <w:r w:rsidRPr="007A3794">
        <w:rPr>
          <w:i/>
          <w:iCs/>
        </w:rPr>
        <w:t>Community</w:t>
      </w:r>
      <w:proofErr w:type="spellEnd"/>
      <w:r>
        <w:t>).</w:t>
      </w:r>
    </w:p>
    <w:p w14:paraId="465500F5" w14:textId="34046051" w:rsidR="00B2475B" w:rsidRDefault="00B2475B" w:rsidP="004600B9">
      <w:pPr>
        <w:pStyle w:val="TreAkapitu"/>
      </w:pPr>
      <w:r>
        <w:t xml:space="preserve">Do zaimplementowania testów integracyjnych użyto ponadto </w:t>
      </w:r>
      <w:r w:rsidR="00BE253A">
        <w:t xml:space="preserve">biblioteki </w:t>
      </w:r>
      <w:proofErr w:type="spellStart"/>
      <w:r w:rsidRPr="00B2475B">
        <w:rPr>
          <w:i/>
          <w:iCs/>
        </w:rPr>
        <w:t>AssertJ</w:t>
      </w:r>
      <w:proofErr w:type="spellEnd"/>
      <w:r w:rsidR="00BE253A">
        <w:t>, która służy do pisania asercji (</w:t>
      </w:r>
      <w:r w:rsidR="00BE253A" w:rsidRPr="00BE253A">
        <w:t>instrukcj</w:t>
      </w:r>
      <w:r w:rsidR="00B93EBE">
        <w:t>i</w:t>
      </w:r>
      <w:r w:rsidR="00BE253A" w:rsidRPr="00BE253A">
        <w:t>, któr</w:t>
      </w:r>
      <w:r w:rsidR="00B93EBE">
        <w:t>ych</w:t>
      </w:r>
      <w:r w:rsidR="00BE253A" w:rsidRPr="00BE253A">
        <w:t xml:space="preserve"> celem jest potwierdzenie, że predykat jest prawdziwy w danym miejscu w kodzie</w:t>
      </w:r>
      <w:r w:rsidR="00BE253A">
        <w:t>)</w:t>
      </w:r>
      <w:r w:rsidR="00CD53E0">
        <w:t>.</w:t>
      </w:r>
    </w:p>
    <w:p w14:paraId="0137C984" w14:textId="12A2C5A4" w:rsidR="00CD53E0" w:rsidRPr="00BE253A" w:rsidRDefault="00A42556" w:rsidP="004600B9">
      <w:pPr>
        <w:pStyle w:val="TreAkapitu"/>
      </w:pPr>
      <w:r>
        <w:t>Dzięki</w:t>
      </w:r>
      <w:r w:rsidR="00CD53E0">
        <w:t xml:space="preserve"> </w:t>
      </w:r>
      <w:r>
        <w:t xml:space="preserve">wykorzystaniu </w:t>
      </w:r>
      <w:r w:rsidR="00CD53E0">
        <w:t xml:space="preserve">metod </w:t>
      </w:r>
      <w:r>
        <w:t>pochodzących</w:t>
      </w:r>
      <w:r w:rsidR="00CD53E0">
        <w:t xml:space="preserve"> z </w:t>
      </w:r>
      <w:proofErr w:type="spellStart"/>
      <w:r w:rsidR="00CD53E0" w:rsidRPr="00E9036A">
        <w:rPr>
          <w:i/>
          <w:iCs/>
        </w:rPr>
        <w:t>JUnit</w:t>
      </w:r>
      <w:proofErr w:type="spellEnd"/>
      <w:r w:rsidR="00CD53E0">
        <w:t xml:space="preserve"> oraz </w:t>
      </w:r>
      <w:proofErr w:type="spellStart"/>
      <w:r w:rsidR="00CD53E0" w:rsidRPr="00E9036A">
        <w:rPr>
          <w:i/>
          <w:iCs/>
        </w:rPr>
        <w:t>AssertJ</w:t>
      </w:r>
      <w:proofErr w:type="spellEnd"/>
      <w:r w:rsidR="00CD53E0">
        <w:t xml:space="preserve"> </w:t>
      </w:r>
      <w:r w:rsidR="00A36225">
        <w:t xml:space="preserve">możemy połączyć najlepsze </w:t>
      </w:r>
      <w:r w:rsidR="00691DB4">
        <w:t xml:space="preserve">co </w:t>
      </w:r>
      <w:r w:rsidR="00A36225">
        <w:t xml:space="preserve">oferują, </w:t>
      </w:r>
      <w:r w:rsidR="00691DB4">
        <w:t>dzięki czemu</w:t>
      </w:r>
      <w:r w:rsidR="00A36225">
        <w:t xml:space="preserve"> </w:t>
      </w:r>
      <w:r w:rsidR="00CD53E0">
        <w:t>jesteśmy w stanie pisać czytelne testy jednostkowe.</w:t>
      </w:r>
      <w:r>
        <w:t xml:space="preserve"> </w:t>
      </w:r>
    </w:p>
    <w:p w14:paraId="2A2FF209" w14:textId="77777777" w:rsidR="00D32DFE" w:rsidRDefault="00D32DFE" w:rsidP="004600B9">
      <w:pPr>
        <w:pStyle w:val="TreAkapitu"/>
      </w:pPr>
    </w:p>
    <w:p w14:paraId="585EC075" w14:textId="50BC85C8" w:rsidR="006F7F62" w:rsidRDefault="00CD53E0" w:rsidP="006F2E5E">
      <w:pPr>
        <w:pStyle w:val="TreAkapitu"/>
        <w:ind w:firstLine="0"/>
      </w:pPr>
      <w:r>
        <w:t xml:space="preserve">W celu instalacji powyższych bibliotek należy dodać zależności w pliku </w:t>
      </w:r>
      <w:proofErr w:type="spellStart"/>
      <w:r w:rsidR="006F7F62" w:rsidRPr="00A468A6">
        <w:rPr>
          <w:i/>
          <w:iCs/>
        </w:rPr>
        <w:t>build.gradle</w:t>
      </w:r>
      <w:proofErr w:type="spellEnd"/>
      <w:r w:rsidR="00A468A6">
        <w:t>:</w:t>
      </w:r>
    </w:p>
    <w:p w14:paraId="20B3D5E4" w14:textId="438ED6D1" w:rsidR="00DF0966" w:rsidRPr="00DF0966" w:rsidRDefault="00DF0966" w:rsidP="00DF0966">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proofErr w:type="spellStart"/>
      <w:r w:rsidRPr="00DF0966">
        <w:rPr>
          <w:rFonts w:ascii="Courier New" w:eastAsia="Times New Roman" w:hAnsi="Courier New" w:cs="Courier New"/>
          <w:color w:val="A9B7C6"/>
          <w:sz w:val="20"/>
          <w:szCs w:val="20"/>
          <w:lang w:eastAsia="pl-PL"/>
        </w:rPr>
        <w:t>testImplementation</w:t>
      </w:r>
      <w:proofErr w:type="spellEnd"/>
      <w:r w:rsidRPr="00DF0966">
        <w:rPr>
          <w:rFonts w:ascii="Courier New" w:eastAsia="Times New Roman" w:hAnsi="Courier New" w:cs="Courier New"/>
          <w:color w:val="A9B7C6"/>
          <w:sz w:val="20"/>
          <w:szCs w:val="20"/>
          <w:lang w:eastAsia="pl-PL"/>
        </w:rPr>
        <w:t xml:space="preserve"> </w:t>
      </w:r>
      <w:r w:rsidRPr="00DF0966">
        <w:rPr>
          <w:rFonts w:ascii="Courier New" w:eastAsia="Times New Roman" w:hAnsi="Courier New" w:cs="Courier New"/>
          <w:color w:val="6A8759"/>
          <w:sz w:val="20"/>
          <w:szCs w:val="20"/>
          <w:lang w:eastAsia="pl-PL"/>
        </w:rPr>
        <w:t>'org.junit.jupiter:junit-jupiter:5.8.2'</w:t>
      </w:r>
      <w:r w:rsidRPr="00DF0966">
        <w:rPr>
          <w:rFonts w:ascii="Courier New" w:eastAsia="Times New Roman" w:hAnsi="Courier New" w:cs="Courier New"/>
          <w:color w:val="6A8759"/>
          <w:sz w:val="20"/>
          <w:szCs w:val="20"/>
          <w:lang w:eastAsia="pl-PL"/>
        </w:rPr>
        <w:br/>
      </w:r>
      <w:proofErr w:type="spellStart"/>
      <w:r w:rsidRPr="00DF0966">
        <w:rPr>
          <w:rFonts w:ascii="Courier New" w:eastAsia="Times New Roman" w:hAnsi="Courier New" w:cs="Courier New"/>
          <w:color w:val="A9B7C6"/>
          <w:sz w:val="20"/>
          <w:szCs w:val="20"/>
          <w:lang w:eastAsia="pl-PL"/>
        </w:rPr>
        <w:t>testImplementation</w:t>
      </w:r>
      <w:proofErr w:type="spellEnd"/>
      <w:r w:rsidRPr="00DF0966">
        <w:rPr>
          <w:rFonts w:ascii="Courier New" w:eastAsia="Times New Roman" w:hAnsi="Courier New" w:cs="Courier New"/>
          <w:color w:val="A9B7C6"/>
          <w:sz w:val="20"/>
          <w:szCs w:val="20"/>
          <w:lang w:eastAsia="pl-PL"/>
        </w:rPr>
        <w:t xml:space="preserve"> </w:t>
      </w:r>
      <w:r w:rsidRPr="00DF0966">
        <w:rPr>
          <w:rFonts w:ascii="Courier New" w:eastAsia="Times New Roman" w:hAnsi="Courier New" w:cs="Courier New"/>
          <w:color w:val="6A8759"/>
          <w:sz w:val="20"/>
          <w:szCs w:val="20"/>
          <w:lang w:eastAsia="pl-PL"/>
        </w:rPr>
        <w:t>'org.assertj:assertj-core:3.21.0'</w:t>
      </w:r>
    </w:p>
    <w:p w14:paraId="44CECAF5" w14:textId="5E6A11DB" w:rsidR="00DF0966" w:rsidRDefault="00DF0966" w:rsidP="007A3794">
      <w:pPr>
        <w:pStyle w:val="TreAkapitu"/>
      </w:pPr>
    </w:p>
    <w:p w14:paraId="053C6FB7" w14:textId="4852BE06" w:rsidR="005E5C78" w:rsidRDefault="001D0F84" w:rsidP="005E5C78">
      <w:pPr>
        <w:pStyle w:val="TreAkapitu"/>
      </w:pPr>
      <w:r>
        <w:t xml:space="preserve">Do przeprowadzania testów </w:t>
      </w:r>
      <w:r w:rsidR="00D000A4">
        <w:rPr>
          <w:i/>
          <w:iCs/>
        </w:rPr>
        <w:t xml:space="preserve">chaincode </w:t>
      </w:r>
      <w:r w:rsidRPr="00D000A4">
        <w:t>została</w:t>
      </w:r>
      <w:r>
        <w:t xml:space="preserve"> utworzona do tego przeznaczona klasa </w:t>
      </w:r>
      <w:proofErr w:type="spellStart"/>
      <w:r w:rsidR="00C60F1F" w:rsidRPr="00C60F1F">
        <w:rPr>
          <w:i/>
          <w:iCs/>
        </w:rPr>
        <w:t>LoanTransferTest</w:t>
      </w:r>
      <w:proofErr w:type="spellEnd"/>
      <w:r w:rsidR="006C72AA">
        <w:t>.</w:t>
      </w:r>
      <w:r w:rsidR="00C60F1F">
        <w:rPr>
          <w:i/>
          <w:iCs/>
        </w:rPr>
        <w:t xml:space="preserve"> </w:t>
      </w:r>
      <w:r w:rsidR="00C60F1F">
        <w:t>Testy</w:t>
      </w:r>
      <w:r w:rsidR="00D32DFE">
        <w:t xml:space="preserve"> objęły metody dotyczące </w:t>
      </w:r>
      <w:r w:rsidR="00B2475B">
        <w:t xml:space="preserve">operacji </w:t>
      </w:r>
      <w:r w:rsidR="00D32DFE">
        <w:t xml:space="preserve">odczytu, dodania, </w:t>
      </w:r>
      <w:r w:rsidR="00B578C5">
        <w:t>zmiany</w:t>
      </w:r>
      <w:r w:rsidR="00D32DFE">
        <w:t xml:space="preserve"> oraz usunięcia poszczególnych obiektów. </w:t>
      </w:r>
      <w:r w:rsidR="00FD03EB">
        <w:t xml:space="preserve"> Mają one na celu </w:t>
      </w:r>
      <w:r w:rsidR="00C30CC4">
        <w:t xml:space="preserve">sprawdzenie poprawności wykonania się metod przy zadanych danych wejściowych. </w:t>
      </w:r>
      <w:r w:rsidR="00FB2A96">
        <w:t xml:space="preserve">Wywoływane są one poprzez narzędzie kompilacji </w:t>
      </w:r>
      <w:proofErr w:type="spellStart"/>
      <w:r w:rsidR="00FB2A96">
        <w:rPr>
          <w:i/>
          <w:iCs/>
        </w:rPr>
        <w:t>gradle</w:t>
      </w:r>
      <w:proofErr w:type="spellEnd"/>
      <w:r w:rsidR="00FB2A96">
        <w:t>.</w:t>
      </w:r>
    </w:p>
    <w:p w14:paraId="263BE763" w14:textId="4DCFC4A0" w:rsidR="00664293" w:rsidRDefault="00664293" w:rsidP="00D32DFE">
      <w:pPr>
        <w:pStyle w:val="TreAkapitu"/>
      </w:pPr>
      <w:r>
        <w:t>Zaimplementowane</w:t>
      </w:r>
      <w:r w:rsidR="00993ECF">
        <w:t xml:space="preserve"> zostały następują</w:t>
      </w:r>
      <w:r w:rsidR="00396822">
        <w:t>c</w:t>
      </w:r>
      <w:r w:rsidR="00993ECF">
        <w:t>e</w:t>
      </w:r>
      <w:r>
        <w:t xml:space="preserve"> testy jednostkowe:</w:t>
      </w:r>
    </w:p>
    <w:p w14:paraId="3CD842E4" w14:textId="195DFF6C" w:rsidR="00D32DFE" w:rsidRPr="00D32DFE" w:rsidRDefault="00D32DFE" w:rsidP="00D32DF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D32DFE">
        <w:rPr>
          <w:rFonts w:ascii="Courier New" w:eastAsia="Times New Roman" w:hAnsi="Courier New" w:cs="Courier New"/>
          <w:color w:val="BBB529"/>
          <w:sz w:val="20"/>
          <w:szCs w:val="20"/>
          <w:lang w:eastAsia="pl-PL"/>
        </w:rPr>
        <w:t>@Test</w:t>
      </w:r>
      <w:r w:rsidRPr="00D32DFE">
        <w:rPr>
          <w:rFonts w:ascii="Courier New" w:eastAsia="Times New Roman" w:hAnsi="Courier New" w:cs="Courier New"/>
          <w:color w:val="BBB529"/>
          <w:sz w:val="20"/>
          <w:szCs w:val="20"/>
          <w:lang w:eastAsia="pl-PL"/>
        </w:rPr>
        <w:br/>
      </w:r>
      <w:r w:rsidRPr="00D32DFE">
        <w:rPr>
          <w:rFonts w:ascii="Courier New" w:eastAsia="Times New Roman" w:hAnsi="Courier New" w:cs="Courier New"/>
          <w:color w:val="CC7832"/>
          <w:sz w:val="20"/>
          <w:szCs w:val="20"/>
          <w:lang w:eastAsia="pl-PL"/>
        </w:rPr>
        <w:t xml:space="preserve">public </w:t>
      </w:r>
      <w:proofErr w:type="spellStart"/>
      <w:r w:rsidRPr="00D32DFE">
        <w:rPr>
          <w:rFonts w:ascii="Courier New" w:eastAsia="Times New Roman" w:hAnsi="Courier New" w:cs="Courier New"/>
          <w:color w:val="CC7832"/>
          <w:sz w:val="20"/>
          <w:szCs w:val="20"/>
          <w:lang w:eastAsia="pl-PL"/>
        </w:rPr>
        <w:t>void</w:t>
      </w:r>
      <w:proofErr w:type="spellEnd"/>
      <w:r w:rsidRPr="00D32DFE">
        <w:rPr>
          <w:rFonts w:ascii="Courier New" w:eastAsia="Times New Roman" w:hAnsi="Courier New" w:cs="Courier New"/>
          <w:color w:val="CC7832"/>
          <w:sz w:val="20"/>
          <w:szCs w:val="20"/>
          <w:lang w:eastAsia="pl-PL"/>
        </w:rPr>
        <w:t xml:space="preserve"> </w:t>
      </w:r>
      <w:proofErr w:type="spellStart"/>
      <w:r w:rsidRPr="00D32DFE">
        <w:rPr>
          <w:rFonts w:ascii="Courier New" w:eastAsia="Times New Roman" w:hAnsi="Courier New" w:cs="Courier New"/>
          <w:color w:val="FFC66D"/>
          <w:sz w:val="20"/>
          <w:szCs w:val="20"/>
          <w:lang w:eastAsia="pl-PL"/>
        </w:rPr>
        <w:t>when</w:t>
      </w:r>
      <w:r w:rsidR="005E5C78">
        <w:rPr>
          <w:rFonts w:ascii="Courier New" w:eastAsia="Times New Roman" w:hAnsi="Courier New" w:cs="Courier New"/>
          <w:color w:val="FFC66D"/>
          <w:sz w:val="20"/>
          <w:szCs w:val="20"/>
          <w:lang w:eastAsia="pl-PL"/>
        </w:rPr>
        <w:t>Loan</w:t>
      </w:r>
      <w:r w:rsidRPr="00D32DFE">
        <w:rPr>
          <w:rFonts w:ascii="Courier New" w:eastAsia="Times New Roman" w:hAnsi="Courier New" w:cs="Courier New"/>
          <w:color w:val="FFC66D"/>
          <w:sz w:val="20"/>
          <w:szCs w:val="20"/>
          <w:lang w:eastAsia="pl-PL"/>
        </w:rPr>
        <w:t>Exists</w:t>
      </w:r>
      <w:proofErr w:type="spellEnd"/>
      <w:r w:rsidRPr="00D32DFE">
        <w:rPr>
          <w:rFonts w:ascii="Courier New" w:eastAsia="Times New Roman" w:hAnsi="Courier New" w:cs="Courier New"/>
          <w:color w:val="A9B7C6"/>
          <w:sz w:val="20"/>
          <w:szCs w:val="20"/>
          <w:lang w:eastAsia="pl-PL"/>
        </w:rPr>
        <w:t>()</w:t>
      </w:r>
    </w:p>
    <w:p w14:paraId="47B99B19" w14:textId="0CA5B8C2" w:rsidR="00D32DFE" w:rsidRDefault="00D32DFE" w:rsidP="00D32DF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D32DFE">
        <w:rPr>
          <w:rFonts w:ascii="Courier New" w:eastAsia="Times New Roman" w:hAnsi="Courier New" w:cs="Courier New"/>
          <w:color w:val="BBB529"/>
          <w:sz w:val="20"/>
          <w:szCs w:val="20"/>
          <w:lang w:eastAsia="pl-PL"/>
        </w:rPr>
        <w:t>@Test</w:t>
      </w:r>
      <w:r w:rsidRPr="00D32DFE">
        <w:rPr>
          <w:rFonts w:ascii="Courier New" w:eastAsia="Times New Roman" w:hAnsi="Courier New" w:cs="Courier New"/>
          <w:color w:val="BBB529"/>
          <w:sz w:val="20"/>
          <w:szCs w:val="20"/>
          <w:lang w:eastAsia="pl-PL"/>
        </w:rPr>
        <w:br/>
      </w:r>
      <w:r w:rsidRPr="00D32DFE">
        <w:rPr>
          <w:rFonts w:ascii="Courier New" w:eastAsia="Times New Roman" w:hAnsi="Courier New" w:cs="Courier New"/>
          <w:color w:val="CC7832"/>
          <w:sz w:val="20"/>
          <w:szCs w:val="20"/>
          <w:lang w:eastAsia="pl-PL"/>
        </w:rPr>
        <w:t xml:space="preserve">public </w:t>
      </w:r>
      <w:proofErr w:type="spellStart"/>
      <w:r w:rsidRPr="00D32DFE">
        <w:rPr>
          <w:rFonts w:ascii="Courier New" w:eastAsia="Times New Roman" w:hAnsi="Courier New" w:cs="Courier New"/>
          <w:color w:val="CC7832"/>
          <w:sz w:val="20"/>
          <w:szCs w:val="20"/>
          <w:lang w:eastAsia="pl-PL"/>
        </w:rPr>
        <w:t>void</w:t>
      </w:r>
      <w:proofErr w:type="spellEnd"/>
      <w:r w:rsidRPr="00D32DFE">
        <w:rPr>
          <w:rFonts w:ascii="Courier New" w:eastAsia="Times New Roman" w:hAnsi="Courier New" w:cs="Courier New"/>
          <w:color w:val="CC7832"/>
          <w:sz w:val="20"/>
          <w:szCs w:val="20"/>
          <w:lang w:eastAsia="pl-PL"/>
        </w:rPr>
        <w:t xml:space="preserve"> </w:t>
      </w:r>
      <w:proofErr w:type="spellStart"/>
      <w:r w:rsidRPr="00D32DFE">
        <w:rPr>
          <w:rFonts w:ascii="Courier New" w:eastAsia="Times New Roman" w:hAnsi="Courier New" w:cs="Courier New"/>
          <w:color w:val="FFC66D"/>
          <w:sz w:val="20"/>
          <w:szCs w:val="20"/>
          <w:lang w:eastAsia="pl-PL"/>
        </w:rPr>
        <w:t>when</w:t>
      </w:r>
      <w:r w:rsidR="005E5C78">
        <w:rPr>
          <w:rFonts w:ascii="Courier New" w:eastAsia="Times New Roman" w:hAnsi="Courier New" w:cs="Courier New"/>
          <w:color w:val="FFC66D"/>
          <w:sz w:val="20"/>
          <w:szCs w:val="20"/>
          <w:lang w:eastAsia="pl-PL"/>
        </w:rPr>
        <w:t>Loan</w:t>
      </w:r>
      <w:r w:rsidRPr="00D32DFE">
        <w:rPr>
          <w:rFonts w:ascii="Courier New" w:eastAsia="Times New Roman" w:hAnsi="Courier New" w:cs="Courier New"/>
          <w:color w:val="FFC66D"/>
          <w:sz w:val="20"/>
          <w:szCs w:val="20"/>
          <w:lang w:eastAsia="pl-PL"/>
        </w:rPr>
        <w:t>DoesNotExist</w:t>
      </w:r>
      <w:proofErr w:type="spellEnd"/>
      <w:r w:rsidRPr="00D32DFE">
        <w:rPr>
          <w:rFonts w:ascii="Courier New" w:eastAsia="Times New Roman" w:hAnsi="Courier New" w:cs="Courier New"/>
          <w:color w:val="A9B7C6"/>
          <w:sz w:val="20"/>
          <w:szCs w:val="20"/>
          <w:lang w:eastAsia="pl-PL"/>
        </w:rPr>
        <w:t>()</w:t>
      </w:r>
    </w:p>
    <w:p w14:paraId="42EF3CCC" w14:textId="4B0E307E" w:rsidR="00993ECF" w:rsidRDefault="00993ECF" w:rsidP="00993EC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993ECF">
        <w:rPr>
          <w:rFonts w:ascii="Courier New" w:eastAsia="Times New Roman" w:hAnsi="Courier New" w:cs="Courier New"/>
          <w:color w:val="BBB529"/>
          <w:sz w:val="20"/>
          <w:szCs w:val="20"/>
          <w:lang w:eastAsia="pl-PL"/>
        </w:rPr>
        <w:t>@Test</w:t>
      </w:r>
      <w:r w:rsidRPr="00993ECF">
        <w:rPr>
          <w:rFonts w:ascii="Courier New" w:eastAsia="Times New Roman" w:hAnsi="Courier New" w:cs="Courier New"/>
          <w:color w:val="BBB529"/>
          <w:sz w:val="20"/>
          <w:szCs w:val="20"/>
          <w:lang w:eastAsia="pl-PL"/>
        </w:rPr>
        <w:br/>
      </w:r>
      <w:r>
        <w:rPr>
          <w:rFonts w:ascii="Courier New" w:eastAsia="Times New Roman" w:hAnsi="Courier New" w:cs="Courier New"/>
          <w:color w:val="CC7832"/>
          <w:sz w:val="20"/>
          <w:szCs w:val="20"/>
          <w:lang w:eastAsia="pl-PL"/>
        </w:rPr>
        <w:t xml:space="preserve">public </w:t>
      </w:r>
      <w:proofErr w:type="spellStart"/>
      <w:r w:rsidRPr="00993ECF">
        <w:rPr>
          <w:rFonts w:ascii="Courier New" w:eastAsia="Times New Roman" w:hAnsi="Courier New" w:cs="Courier New"/>
          <w:color w:val="CC7832"/>
          <w:sz w:val="20"/>
          <w:szCs w:val="20"/>
          <w:lang w:eastAsia="pl-PL"/>
        </w:rPr>
        <w:t>void</w:t>
      </w:r>
      <w:proofErr w:type="spellEnd"/>
      <w:r w:rsidRPr="00993ECF">
        <w:rPr>
          <w:rFonts w:ascii="Courier New" w:eastAsia="Times New Roman" w:hAnsi="Courier New" w:cs="Courier New"/>
          <w:color w:val="CC7832"/>
          <w:sz w:val="20"/>
          <w:szCs w:val="20"/>
          <w:lang w:eastAsia="pl-PL"/>
        </w:rPr>
        <w:t xml:space="preserve"> </w:t>
      </w:r>
      <w:proofErr w:type="spellStart"/>
      <w:r w:rsidRPr="00993ECF">
        <w:rPr>
          <w:rFonts w:ascii="Courier New" w:eastAsia="Times New Roman" w:hAnsi="Courier New" w:cs="Courier New"/>
          <w:color w:val="FFC66D"/>
          <w:sz w:val="20"/>
          <w:szCs w:val="20"/>
          <w:lang w:eastAsia="pl-PL"/>
        </w:rPr>
        <w:t>invokeInitLedgerTransaction</w:t>
      </w:r>
      <w:proofErr w:type="spellEnd"/>
      <w:r w:rsidRPr="00993ECF">
        <w:rPr>
          <w:rFonts w:ascii="Courier New" w:eastAsia="Times New Roman" w:hAnsi="Courier New" w:cs="Courier New"/>
          <w:color w:val="A9B7C6"/>
          <w:sz w:val="20"/>
          <w:szCs w:val="20"/>
          <w:lang w:eastAsia="pl-PL"/>
        </w:rPr>
        <w:t>()</w:t>
      </w:r>
    </w:p>
    <w:p w14:paraId="37263E78" w14:textId="0598B9AA" w:rsidR="00993ECF" w:rsidRPr="00993ECF" w:rsidRDefault="00993ECF" w:rsidP="00993EC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993ECF">
        <w:rPr>
          <w:rFonts w:ascii="Courier New" w:eastAsia="Times New Roman" w:hAnsi="Courier New" w:cs="Courier New"/>
          <w:color w:val="BBB529"/>
          <w:sz w:val="20"/>
          <w:szCs w:val="20"/>
          <w:lang w:eastAsia="pl-PL"/>
        </w:rPr>
        <w:t>@Test</w:t>
      </w:r>
      <w:r w:rsidRPr="00993ECF">
        <w:rPr>
          <w:rFonts w:ascii="Courier New" w:eastAsia="Times New Roman" w:hAnsi="Courier New" w:cs="Courier New"/>
          <w:color w:val="BBB529"/>
          <w:sz w:val="20"/>
          <w:szCs w:val="20"/>
          <w:lang w:eastAsia="pl-PL"/>
        </w:rPr>
        <w:br/>
      </w:r>
      <w:r>
        <w:rPr>
          <w:rFonts w:ascii="Courier New" w:eastAsia="Times New Roman" w:hAnsi="Courier New" w:cs="Courier New"/>
          <w:color w:val="CC7832"/>
          <w:sz w:val="20"/>
          <w:szCs w:val="20"/>
          <w:lang w:eastAsia="pl-PL"/>
        </w:rPr>
        <w:t xml:space="preserve">public </w:t>
      </w:r>
      <w:proofErr w:type="spellStart"/>
      <w:r w:rsidRPr="00993ECF">
        <w:rPr>
          <w:rFonts w:ascii="Courier New" w:eastAsia="Times New Roman" w:hAnsi="Courier New" w:cs="Courier New"/>
          <w:color w:val="CC7832"/>
          <w:sz w:val="20"/>
          <w:szCs w:val="20"/>
          <w:lang w:eastAsia="pl-PL"/>
        </w:rPr>
        <w:t>void</w:t>
      </w:r>
      <w:proofErr w:type="spellEnd"/>
      <w:r w:rsidRPr="00993ECF">
        <w:rPr>
          <w:rFonts w:ascii="Courier New" w:eastAsia="Times New Roman" w:hAnsi="Courier New" w:cs="Courier New"/>
          <w:color w:val="CC7832"/>
          <w:sz w:val="20"/>
          <w:szCs w:val="20"/>
          <w:lang w:eastAsia="pl-PL"/>
        </w:rPr>
        <w:t xml:space="preserve"> </w:t>
      </w:r>
      <w:proofErr w:type="spellStart"/>
      <w:r w:rsidRPr="00993ECF">
        <w:rPr>
          <w:rFonts w:ascii="Courier New" w:eastAsia="Times New Roman" w:hAnsi="Courier New" w:cs="Courier New"/>
          <w:color w:val="FFC66D"/>
          <w:sz w:val="20"/>
          <w:szCs w:val="20"/>
          <w:lang w:eastAsia="pl-PL"/>
        </w:rPr>
        <w:t>invokeGetAllLoanTransaction</w:t>
      </w:r>
      <w:proofErr w:type="spellEnd"/>
      <w:r w:rsidRPr="00993ECF">
        <w:rPr>
          <w:rFonts w:ascii="Courier New" w:eastAsia="Times New Roman" w:hAnsi="Courier New" w:cs="Courier New"/>
          <w:color w:val="A9B7C6"/>
          <w:sz w:val="20"/>
          <w:szCs w:val="20"/>
          <w:lang w:eastAsia="pl-PL"/>
        </w:rPr>
        <w:t>()</w:t>
      </w:r>
    </w:p>
    <w:p w14:paraId="38D43591" w14:textId="77777777" w:rsidR="005E5C78" w:rsidRDefault="005E5C78" w:rsidP="00EC2D84">
      <w:pPr>
        <w:pStyle w:val="TreAkapitu"/>
        <w:ind w:firstLine="0"/>
      </w:pPr>
    </w:p>
    <w:p w14:paraId="3E90B7C2" w14:textId="0D98C542" w:rsidR="005E5C78" w:rsidRDefault="005E5C78" w:rsidP="005E5C78">
      <w:pPr>
        <w:pStyle w:val="TreAkapitu"/>
      </w:pPr>
      <w:r>
        <w:lastRenderedPageBreak/>
        <w:t>Przetestowano przypadek, w którym następuje odwołanie do nieznanej transakcji:</w:t>
      </w:r>
    </w:p>
    <w:p w14:paraId="50E66C43" w14:textId="77777777" w:rsidR="005E5C78" w:rsidRPr="005E5C78" w:rsidRDefault="005E5C78" w:rsidP="005E5C7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5E5C78">
        <w:rPr>
          <w:rFonts w:ascii="Courier New" w:eastAsia="Times New Roman" w:hAnsi="Courier New" w:cs="Courier New"/>
          <w:color w:val="BBB529"/>
          <w:sz w:val="20"/>
          <w:szCs w:val="20"/>
          <w:lang w:eastAsia="pl-PL"/>
        </w:rPr>
        <w:t>@Test</w:t>
      </w:r>
      <w:r w:rsidRPr="005E5C78">
        <w:rPr>
          <w:rFonts w:ascii="Courier New" w:eastAsia="Times New Roman" w:hAnsi="Courier New" w:cs="Courier New"/>
          <w:color w:val="BBB529"/>
          <w:sz w:val="20"/>
          <w:szCs w:val="20"/>
          <w:lang w:eastAsia="pl-PL"/>
        </w:rPr>
        <w:br/>
      </w:r>
      <w:r w:rsidRPr="005E5C78">
        <w:rPr>
          <w:rFonts w:ascii="Courier New" w:eastAsia="Times New Roman" w:hAnsi="Courier New" w:cs="Courier New"/>
          <w:color w:val="CC7832"/>
          <w:sz w:val="20"/>
          <w:szCs w:val="20"/>
          <w:lang w:eastAsia="pl-PL"/>
        </w:rPr>
        <w:t xml:space="preserve">public </w:t>
      </w:r>
      <w:proofErr w:type="spellStart"/>
      <w:r w:rsidRPr="005E5C78">
        <w:rPr>
          <w:rFonts w:ascii="Courier New" w:eastAsia="Times New Roman" w:hAnsi="Courier New" w:cs="Courier New"/>
          <w:color w:val="CC7832"/>
          <w:sz w:val="20"/>
          <w:szCs w:val="20"/>
          <w:lang w:eastAsia="pl-PL"/>
        </w:rPr>
        <w:t>void</w:t>
      </w:r>
      <w:proofErr w:type="spellEnd"/>
      <w:r w:rsidRPr="005E5C78">
        <w:rPr>
          <w:rFonts w:ascii="Courier New" w:eastAsia="Times New Roman" w:hAnsi="Courier New" w:cs="Courier New"/>
          <w:color w:val="CC7832"/>
          <w:sz w:val="20"/>
          <w:szCs w:val="20"/>
          <w:lang w:eastAsia="pl-PL"/>
        </w:rPr>
        <w:t xml:space="preserve"> </w:t>
      </w:r>
      <w:proofErr w:type="spellStart"/>
      <w:r w:rsidRPr="005E5C78">
        <w:rPr>
          <w:rFonts w:ascii="Courier New" w:eastAsia="Times New Roman" w:hAnsi="Courier New" w:cs="Courier New"/>
          <w:color w:val="FFC66D"/>
          <w:sz w:val="20"/>
          <w:szCs w:val="20"/>
          <w:lang w:eastAsia="pl-PL"/>
        </w:rPr>
        <w:t>invokeUnknownTransaction</w:t>
      </w:r>
      <w:proofErr w:type="spellEnd"/>
      <w:r w:rsidRPr="005E5C78">
        <w:rPr>
          <w:rFonts w:ascii="Courier New" w:eastAsia="Times New Roman" w:hAnsi="Courier New" w:cs="Courier New"/>
          <w:color w:val="A9B7C6"/>
          <w:sz w:val="20"/>
          <w:szCs w:val="20"/>
          <w:lang w:eastAsia="pl-PL"/>
        </w:rPr>
        <w:t>()</w:t>
      </w:r>
    </w:p>
    <w:p w14:paraId="1AA52DFB" w14:textId="77777777" w:rsidR="005F3993" w:rsidRDefault="005F3993" w:rsidP="00172610">
      <w:pPr>
        <w:pStyle w:val="TreAkapitu"/>
        <w:ind w:firstLine="0"/>
      </w:pPr>
    </w:p>
    <w:p w14:paraId="198ABDB2" w14:textId="122029C5" w:rsidR="001D0F84" w:rsidRDefault="001D0F84" w:rsidP="00743FD8">
      <w:pPr>
        <w:pStyle w:val="TreAkapitu"/>
        <w:ind w:firstLine="0"/>
      </w:pPr>
      <w:r>
        <w:t xml:space="preserve">Rysunek </w:t>
      </w:r>
      <w:fldSimple w:instr=" SEQ Rysunek \* ARABIC ">
        <w:r w:rsidR="00300C49">
          <w:rPr>
            <w:noProof/>
          </w:rPr>
          <w:t>71</w:t>
        </w:r>
      </w:fldSimple>
      <w:r>
        <w:t>. Wynik przeprowadzonych testów jednostkowych</w:t>
      </w:r>
    </w:p>
    <w:p w14:paraId="17D61BBF" w14:textId="5E4578A5" w:rsidR="001D0F84" w:rsidRDefault="001D0F84" w:rsidP="0006439E">
      <w:pPr>
        <w:pStyle w:val="TreAkapitu"/>
        <w:ind w:firstLine="0"/>
      </w:pPr>
      <w:r>
        <w:rPr>
          <w:noProof/>
        </w:rPr>
        <w:drawing>
          <wp:inline distT="0" distB="0" distL="0" distR="0" wp14:anchorId="63C64FC7" wp14:editId="29521995">
            <wp:extent cx="5760085" cy="2286000"/>
            <wp:effectExtent l="0" t="0" r="0" b="0"/>
            <wp:docPr id="27" name="Obraz 2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braz 27" descr="Obraz zawierający tekst&#10;&#10;Opis wygenerowany automatycznie"/>
                    <pic:cNvPicPr/>
                  </pic:nvPicPr>
                  <pic:blipFill>
                    <a:blip r:embed="rId118"/>
                    <a:stretch>
                      <a:fillRect/>
                    </a:stretch>
                  </pic:blipFill>
                  <pic:spPr>
                    <a:xfrm>
                      <a:off x="0" y="0"/>
                      <a:ext cx="5760085" cy="2286000"/>
                    </a:xfrm>
                    <a:prstGeom prst="rect">
                      <a:avLst/>
                    </a:prstGeom>
                  </pic:spPr>
                </pic:pic>
              </a:graphicData>
            </a:graphic>
          </wp:inline>
        </w:drawing>
      </w:r>
    </w:p>
    <w:p w14:paraId="508ABCDD" w14:textId="3E86D7B5" w:rsidR="00664293" w:rsidRDefault="001D0F84" w:rsidP="00B43CB8">
      <w:pPr>
        <w:pStyle w:val="TreAkapitu"/>
        <w:ind w:firstLine="0"/>
        <w:rPr>
          <w:sz w:val="20"/>
          <w:szCs w:val="16"/>
        </w:rPr>
      </w:pPr>
      <w:r w:rsidRPr="004027B8">
        <w:rPr>
          <w:sz w:val="20"/>
          <w:szCs w:val="16"/>
        </w:rPr>
        <w:t>Źródło: opracowanie własne</w:t>
      </w:r>
    </w:p>
    <w:p w14:paraId="560E08C1" w14:textId="77777777" w:rsidR="00B43CB8" w:rsidRPr="00B43CB8" w:rsidRDefault="00B43CB8" w:rsidP="00B43CB8">
      <w:pPr>
        <w:pStyle w:val="TreAkapitu"/>
        <w:ind w:firstLine="0"/>
        <w:rPr>
          <w:sz w:val="20"/>
          <w:szCs w:val="16"/>
        </w:rPr>
      </w:pPr>
    </w:p>
    <w:p w14:paraId="443A6D8B" w14:textId="5BB59B87" w:rsidR="00300C49" w:rsidRPr="00300C49" w:rsidRDefault="00300C49" w:rsidP="00300C49">
      <w:pPr>
        <w:pStyle w:val="Legenda"/>
        <w:jc w:val="both"/>
        <w:rPr>
          <w:b w:val="0"/>
          <w:bCs w:val="0"/>
        </w:rPr>
      </w:pPr>
      <w:r w:rsidRPr="00300C49">
        <w:rPr>
          <w:b w:val="0"/>
          <w:bCs w:val="0"/>
        </w:rPr>
        <w:t xml:space="preserve">Rysunek </w:t>
      </w:r>
      <w:r w:rsidRPr="00300C49">
        <w:rPr>
          <w:b w:val="0"/>
          <w:bCs w:val="0"/>
        </w:rPr>
        <w:fldChar w:fldCharType="begin"/>
      </w:r>
      <w:r w:rsidRPr="00300C49">
        <w:rPr>
          <w:b w:val="0"/>
          <w:bCs w:val="0"/>
        </w:rPr>
        <w:instrText xml:space="preserve"> SEQ Rysunek \* ARABIC </w:instrText>
      </w:r>
      <w:r w:rsidRPr="00300C49">
        <w:rPr>
          <w:b w:val="0"/>
          <w:bCs w:val="0"/>
        </w:rPr>
        <w:fldChar w:fldCharType="separate"/>
      </w:r>
      <w:r w:rsidRPr="00300C49">
        <w:rPr>
          <w:b w:val="0"/>
          <w:bCs w:val="0"/>
          <w:noProof/>
        </w:rPr>
        <w:t>72</w:t>
      </w:r>
      <w:r w:rsidRPr="00300C49">
        <w:rPr>
          <w:b w:val="0"/>
          <w:bCs w:val="0"/>
        </w:rPr>
        <w:fldChar w:fldCharType="end"/>
      </w:r>
      <w:r w:rsidRPr="00300C49">
        <w:rPr>
          <w:b w:val="0"/>
          <w:bCs w:val="0"/>
        </w:rPr>
        <w:t>. Przykładowy wynik testów</w:t>
      </w:r>
      <w:r w:rsidR="008C0743">
        <w:rPr>
          <w:b w:val="0"/>
          <w:bCs w:val="0"/>
        </w:rPr>
        <w:t xml:space="preserve"> integracyjnych</w:t>
      </w:r>
      <w:r w:rsidRPr="00300C49">
        <w:rPr>
          <w:b w:val="0"/>
          <w:bCs w:val="0"/>
        </w:rPr>
        <w:t xml:space="preserve"> wygenerowany poprzez narzędzie </w:t>
      </w:r>
      <w:proofErr w:type="spellStart"/>
      <w:r w:rsidRPr="00300C49">
        <w:rPr>
          <w:b w:val="0"/>
          <w:bCs w:val="0"/>
          <w:i/>
          <w:iCs/>
        </w:rPr>
        <w:t>Gradle</w:t>
      </w:r>
      <w:proofErr w:type="spellEnd"/>
    </w:p>
    <w:p w14:paraId="00349F51" w14:textId="4B8CFC10" w:rsidR="00C62564" w:rsidRDefault="00F0684C" w:rsidP="007A3794">
      <w:pPr>
        <w:pStyle w:val="TreAkapitu"/>
      </w:pPr>
      <w:r>
        <w:rPr>
          <w:noProof/>
        </w:rPr>
        <w:drawing>
          <wp:inline distT="0" distB="0" distL="0" distR="0" wp14:anchorId="7DF806CD" wp14:editId="6FA5869A">
            <wp:extent cx="5507182" cy="3461189"/>
            <wp:effectExtent l="0" t="0" r="0" b="6350"/>
            <wp:docPr id="220" name="Obraz 220"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Obraz 220" descr="Obraz zawierający tekst&#10;&#10;Opis wygenerowany automatycznie"/>
                    <pic:cNvPicPr/>
                  </pic:nvPicPr>
                  <pic:blipFill>
                    <a:blip r:embed="rId119"/>
                    <a:stretch>
                      <a:fillRect/>
                    </a:stretch>
                  </pic:blipFill>
                  <pic:spPr>
                    <a:xfrm>
                      <a:off x="0" y="0"/>
                      <a:ext cx="5513523" cy="3465175"/>
                    </a:xfrm>
                    <a:prstGeom prst="rect">
                      <a:avLst/>
                    </a:prstGeom>
                  </pic:spPr>
                </pic:pic>
              </a:graphicData>
            </a:graphic>
          </wp:inline>
        </w:drawing>
      </w:r>
    </w:p>
    <w:p w14:paraId="7AAED098" w14:textId="49FCBDA3" w:rsidR="00300C49" w:rsidRPr="00300C49" w:rsidRDefault="00300C49" w:rsidP="007A3794">
      <w:pPr>
        <w:pStyle w:val="TreAkapitu"/>
        <w:rPr>
          <w:sz w:val="20"/>
          <w:szCs w:val="16"/>
        </w:rPr>
      </w:pPr>
      <w:r w:rsidRPr="00300C49">
        <w:rPr>
          <w:sz w:val="20"/>
          <w:szCs w:val="16"/>
        </w:rPr>
        <w:t>Źródło: Opracowanie własne</w:t>
      </w:r>
    </w:p>
    <w:p w14:paraId="43B626BC" w14:textId="77777777" w:rsidR="00C62564" w:rsidRPr="00A24D5F" w:rsidRDefault="00C62564" w:rsidP="007A3794">
      <w:pPr>
        <w:pStyle w:val="TreAkapitu"/>
      </w:pPr>
    </w:p>
    <w:p w14:paraId="2EB15C70" w14:textId="324E1B2C" w:rsidR="00D340D5" w:rsidRDefault="00D340D5" w:rsidP="00D340D5">
      <w:pPr>
        <w:pStyle w:val="Nagwek3"/>
      </w:pPr>
      <w:bookmarkStart w:id="385" w:name="_Toc8601705"/>
      <w:bookmarkStart w:id="386" w:name="_Toc91668392"/>
      <w:r>
        <w:t>Testy integracyjne</w:t>
      </w:r>
      <w:bookmarkEnd w:id="385"/>
      <w:bookmarkEnd w:id="386"/>
    </w:p>
    <w:p w14:paraId="02D2CC1E" w14:textId="6E148C34" w:rsidR="00857E1F" w:rsidRDefault="00857E1F" w:rsidP="00857E1F">
      <w:pPr>
        <w:pStyle w:val="TreAkapitu"/>
      </w:pPr>
      <w:r>
        <w:lastRenderedPageBreak/>
        <w:t xml:space="preserve">W celu testów integracyjnych pomiędzy siecią </w:t>
      </w:r>
      <w:r>
        <w:rPr>
          <w:i/>
          <w:iCs/>
        </w:rPr>
        <w:t>blockchain</w:t>
      </w:r>
      <w:r>
        <w:t xml:space="preserve"> </w:t>
      </w:r>
      <w:r w:rsidR="00692522">
        <w:t xml:space="preserve">a </w:t>
      </w:r>
      <w:r>
        <w:rPr>
          <w:i/>
          <w:iCs/>
        </w:rPr>
        <w:t>chaincode</w:t>
      </w:r>
      <w:r>
        <w:t xml:space="preserve"> skorzystano z </w:t>
      </w:r>
      <w:proofErr w:type="spellStart"/>
      <w:r w:rsidRPr="00831B1C">
        <w:rPr>
          <w:i/>
          <w:iCs/>
        </w:rPr>
        <w:t>C</w:t>
      </w:r>
      <w:r w:rsidR="00831B1C" w:rsidRPr="00831B1C">
        <w:rPr>
          <w:i/>
          <w:iCs/>
        </w:rPr>
        <w:t>ommand</w:t>
      </w:r>
      <w:proofErr w:type="spellEnd"/>
      <w:r w:rsidR="00831B1C" w:rsidRPr="00831B1C">
        <w:rPr>
          <w:i/>
          <w:iCs/>
        </w:rPr>
        <w:t xml:space="preserve"> Line Interface</w:t>
      </w:r>
      <w:r w:rsidR="00450902">
        <w:rPr>
          <w:i/>
          <w:iCs/>
        </w:rPr>
        <w:t xml:space="preserve"> </w:t>
      </w:r>
      <w:r w:rsidR="00450902">
        <w:t xml:space="preserve">- </w:t>
      </w:r>
      <w:proofErr w:type="spellStart"/>
      <w:r w:rsidR="00450902" w:rsidRPr="005B6C4F">
        <w:rPr>
          <w:i/>
          <w:iCs/>
        </w:rPr>
        <w:t>GitBash</w:t>
      </w:r>
      <w:proofErr w:type="spellEnd"/>
      <w:r>
        <w:t>.</w:t>
      </w:r>
      <w:r w:rsidR="009E177E">
        <w:t xml:space="preserve"> </w:t>
      </w:r>
      <w:r>
        <w:t xml:space="preserve">Aby uzyskać dostęp do </w:t>
      </w:r>
      <w:r w:rsidR="002606F8">
        <w:rPr>
          <w:i/>
          <w:iCs/>
        </w:rPr>
        <w:t xml:space="preserve">peer0 </w:t>
      </w:r>
      <w:r>
        <w:t>należało ustawić zmienne środowiskowe:</w:t>
      </w:r>
    </w:p>
    <w:p w14:paraId="3F45B134" w14:textId="77777777" w:rsidR="00857E1F" w:rsidRPr="00857E1F" w:rsidRDefault="00857E1F" w:rsidP="00857E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pacing w:val="5"/>
          <w:sz w:val="18"/>
          <w:szCs w:val="18"/>
          <w:lang w:eastAsia="pl-PL"/>
        </w:rPr>
      </w:pPr>
      <w:r w:rsidRPr="00857E1F">
        <w:rPr>
          <w:rFonts w:ascii="Consolas" w:eastAsia="Times New Roman" w:hAnsi="Consolas" w:cs="Courier New"/>
          <w:color w:val="404040"/>
          <w:spacing w:val="5"/>
          <w:sz w:val="18"/>
          <w:szCs w:val="18"/>
          <w:lang w:eastAsia="pl-PL"/>
        </w:rPr>
        <w:t>export CORE_PEER_TLS_ENABLED=</w:t>
      </w:r>
      <w:proofErr w:type="spellStart"/>
      <w:r w:rsidRPr="00857E1F">
        <w:rPr>
          <w:rFonts w:ascii="Consolas" w:eastAsia="Times New Roman" w:hAnsi="Consolas" w:cs="Courier New"/>
          <w:color w:val="404040"/>
          <w:spacing w:val="5"/>
          <w:sz w:val="18"/>
          <w:szCs w:val="18"/>
          <w:lang w:eastAsia="pl-PL"/>
        </w:rPr>
        <w:t>true</w:t>
      </w:r>
      <w:proofErr w:type="spellEnd"/>
    </w:p>
    <w:p w14:paraId="6FABDF98" w14:textId="77777777" w:rsidR="00857E1F" w:rsidRPr="00857E1F" w:rsidRDefault="00857E1F" w:rsidP="00857E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pacing w:val="5"/>
          <w:sz w:val="18"/>
          <w:szCs w:val="18"/>
          <w:lang w:eastAsia="pl-PL"/>
        </w:rPr>
      </w:pPr>
      <w:r w:rsidRPr="00857E1F">
        <w:rPr>
          <w:rFonts w:ascii="Consolas" w:eastAsia="Times New Roman" w:hAnsi="Consolas" w:cs="Courier New"/>
          <w:color w:val="404040"/>
          <w:spacing w:val="5"/>
          <w:sz w:val="18"/>
          <w:szCs w:val="18"/>
          <w:lang w:eastAsia="pl-PL"/>
        </w:rPr>
        <w:t>export CORE_PEER_LOCALMSPID="Org1MSP"</w:t>
      </w:r>
    </w:p>
    <w:p w14:paraId="2FADC3E7" w14:textId="77777777" w:rsidR="00857E1F" w:rsidRPr="00857E1F" w:rsidRDefault="00857E1F" w:rsidP="00857E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pacing w:val="5"/>
          <w:sz w:val="18"/>
          <w:szCs w:val="18"/>
          <w:lang w:eastAsia="pl-PL"/>
        </w:rPr>
      </w:pPr>
      <w:r w:rsidRPr="00857E1F">
        <w:rPr>
          <w:rFonts w:ascii="Consolas" w:eastAsia="Times New Roman" w:hAnsi="Consolas" w:cs="Courier New"/>
          <w:color w:val="404040"/>
          <w:spacing w:val="5"/>
          <w:sz w:val="18"/>
          <w:szCs w:val="18"/>
          <w:lang w:eastAsia="pl-PL"/>
        </w:rPr>
        <w:t>export CORE_PEER_TLS_ROOTCERT_FILE=${PWD}/organizations/peerOrganizations/org1.example.com/peers/peer0.org1.example.com/tls/ca.crt</w:t>
      </w:r>
    </w:p>
    <w:p w14:paraId="38414E29" w14:textId="77777777" w:rsidR="00857E1F" w:rsidRPr="00857E1F" w:rsidRDefault="00857E1F" w:rsidP="00857E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pacing w:val="5"/>
          <w:sz w:val="18"/>
          <w:szCs w:val="18"/>
          <w:lang w:eastAsia="pl-PL"/>
        </w:rPr>
      </w:pPr>
      <w:r w:rsidRPr="00857E1F">
        <w:rPr>
          <w:rFonts w:ascii="Consolas" w:eastAsia="Times New Roman" w:hAnsi="Consolas" w:cs="Courier New"/>
          <w:color w:val="404040"/>
          <w:spacing w:val="5"/>
          <w:sz w:val="18"/>
          <w:szCs w:val="18"/>
          <w:lang w:eastAsia="pl-PL"/>
        </w:rPr>
        <w:t>export CORE_PEER_MSPCONFIGPATH=${PWD}/organizations/peerOrganizations/org1.example.com/users/Admin@org1.example.com/msp</w:t>
      </w:r>
    </w:p>
    <w:p w14:paraId="3C603B2F" w14:textId="77777777" w:rsidR="00857E1F" w:rsidRPr="00857E1F" w:rsidRDefault="00857E1F" w:rsidP="00857E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pacing w:val="5"/>
          <w:sz w:val="18"/>
          <w:szCs w:val="18"/>
          <w:lang w:eastAsia="pl-PL"/>
        </w:rPr>
      </w:pPr>
      <w:r w:rsidRPr="00857E1F">
        <w:rPr>
          <w:rFonts w:ascii="Consolas" w:eastAsia="Times New Roman" w:hAnsi="Consolas" w:cs="Courier New"/>
          <w:color w:val="404040"/>
          <w:spacing w:val="5"/>
          <w:sz w:val="18"/>
          <w:szCs w:val="18"/>
          <w:lang w:eastAsia="pl-PL"/>
        </w:rPr>
        <w:t>export CORE_PEER_ADDRESS=localhost:7051</w:t>
      </w:r>
    </w:p>
    <w:p w14:paraId="0C0EDF48" w14:textId="50D7E412" w:rsidR="00857E1F" w:rsidRDefault="00857E1F" w:rsidP="00857E1F">
      <w:pPr>
        <w:pStyle w:val="TreAkapitu"/>
        <w:ind w:left="1429" w:firstLine="0"/>
      </w:pPr>
    </w:p>
    <w:p w14:paraId="7B465FFE" w14:textId="6CE5FC89" w:rsidR="00335605" w:rsidRPr="000D1276" w:rsidRDefault="00831B1C" w:rsidP="00B078ED">
      <w:pPr>
        <w:pStyle w:val="TreAkapitu"/>
        <w:spacing w:before="240"/>
      </w:pPr>
      <w:r>
        <w:t xml:space="preserve">W tym momencie jesteśmy w stanie sprawdzać połączenie pomiędzy utworzoną siecią a kodem źródłowym zawartym w </w:t>
      </w:r>
      <w:r>
        <w:rPr>
          <w:i/>
          <w:iCs/>
        </w:rPr>
        <w:t>chaincode</w:t>
      </w:r>
      <w:r>
        <w:t xml:space="preserve">. Za pomocą CLI możemy zainicjować nasz </w:t>
      </w:r>
      <w:proofErr w:type="spellStart"/>
      <w:r>
        <w:rPr>
          <w:i/>
          <w:iCs/>
        </w:rPr>
        <w:t>Ledger</w:t>
      </w:r>
      <w:proofErr w:type="spellEnd"/>
      <w:r w:rsidR="006513B9">
        <w:rPr>
          <w:i/>
          <w:iCs/>
        </w:rPr>
        <w:t xml:space="preserve"> </w:t>
      </w:r>
      <w:r w:rsidR="006513B9">
        <w:t xml:space="preserve">(metoda </w:t>
      </w:r>
      <w:proofErr w:type="spellStart"/>
      <w:r w:rsidR="000D1276">
        <w:rPr>
          <w:i/>
          <w:iCs/>
        </w:rPr>
        <w:t>i</w:t>
      </w:r>
      <w:r w:rsidR="006513B9">
        <w:rPr>
          <w:i/>
          <w:iCs/>
        </w:rPr>
        <w:t>nitLedger</w:t>
      </w:r>
      <w:proofErr w:type="spellEnd"/>
      <w:r w:rsidR="00395987">
        <w:t>)</w:t>
      </w:r>
      <w:r w:rsidR="000D1276">
        <w:t xml:space="preserve">. W </w:t>
      </w:r>
      <w:proofErr w:type="spellStart"/>
      <w:r w:rsidR="000D1276">
        <w:rPr>
          <w:i/>
          <w:iCs/>
        </w:rPr>
        <w:t>endorsment</w:t>
      </w:r>
      <w:proofErr w:type="spellEnd"/>
      <w:r w:rsidR="000D1276">
        <w:rPr>
          <w:i/>
          <w:iCs/>
        </w:rPr>
        <w:t xml:space="preserve"> policy</w:t>
      </w:r>
      <w:r w:rsidR="000D1276">
        <w:t xml:space="preserve"> zostało określone, że transakcje wymagają zatwierdzenia poprzez obie organizacje,</w:t>
      </w:r>
      <w:r w:rsidR="00F83E9A">
        <w:t xml:space="preserve"> zatem</w:t>
      </w:r>
      <w:r w:rsidR="000D1276">
        <w:t xml:space="preserve"> wywołanie operacji zawartej </w:t>
      </w:r>
      <w:r w:rsidR="00295E0E">
        <w:t xml:space="preserve">w </w:t>
      </w:r>
      <w:r w:rsidR="000D1276" w:rsidRPr="000D1276">
        <w:rPr>
          <w:i/>
          <w:iCs/>
        </w:rPr>
        <w:t>chaincode</w:t>
      </w:r>
      <w:r w:rsidR="000D1276">
        <w:rPr>
          <w:i/>
          <w:iCs/>
        </w:rPr>
        <w:t xml:space="preserve"> </w:t>
      </w:r>
      <w:r w:rsidR="000D1276">
        <w:t>należy kierować do obu węzłów:</w:t>
      </w:r>
    </w:p>
    <w:p w14:paraId="4C080981" w14:textId="6B4C0A41" w:rsidR="00335605" w:rsidRDefault="00335605" w:rsidP="00490FA3">
      <w:pPr>
        <w:pStyle w:val="TreAkapitu"/>
        <w:rPr>
          <w:i/>
          <w:iCs/>
        </w:rPr>
      </w:pPr>
      <w:r>
        <w:rPr>
          <w:noProof/>
        </w:rPr>
        <w:drawing>
          <wp:inline distT="0" distB="0" distL="0" distR="0" wp14:anchorId="5F323F5F" wp14:editId="1BE0B697">
            <wp:extent cx="5760085" cy="1510030"/>
            <wp:effectExtent l="0" t="0" r="0" b="0"/>
            <wp:docPr id="222" name="Obraz 222"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Obraz 222" descr="Obraz zawierający tekst&#10;&#10;Opis wygenerowany automatycznie"/>
                    <pic:cNvPicPr/>
                  </pic:nvPicPr>
                  <pic:blipFill>
                    <a:blip r:embed="rId120"/>
                    <a:stretch>
                      <a:fillRect/>
                    </a:stretch>
                  </pic:blipFill>
                  <pic:spPr>
                    <a:xfrm>
                      <a:off x="0" y="0"/>
                      <a:ext cx="5760085" cy="1510030"/>
                    </a:xfrm>
                    <a:prstGeom prst="rect">
                      <a:avLst/>
                    </a:prstGeom>
                  </pic:spPr>
                </pic:pic>
              </a:graphicData>
            </a:graphic>
          </wp:inline>
        </w:drawing>
      </w:r>
      <w:r w:rsidR="002C1DF8">
        <w:rPr>
          <w:i/>
          <w:iCs/>
        </w:rPr>
        <w:t xml:space="preserve"> </w:t>
      </w:r>
    </w:p>
    <w:p w14:paraId="6BD2ACDE" w14:textId="772A2DE4" w:rsidR="00490FA3" w:rsidRDefault="002C1DF8" w:rsidP="00490FA3">
      <w:pPr>
        <w:pStyle w:val="TreAkapitu"/>
      </w:pPr>
      <w:r>
        <w:t xml:space="preserve">Poprawność wykonania tej metody przetestowana poprzez odczyt pożyczek (metoda </w:t>
      </w:r>
      <w:proofErr w:type="spellStart"/>
      <w:r>
        <w:rPr>
          <w:i/>
          <w:iCs/>
        </w:rPr>
        <w:t>getAllLoans</w:t>
      </w:r>
      <w:proofErr w:type="spellEnd"/>
      <w:r w:rsidRPr="002C1DF8">
        <w:t>)</w:t>
      </w:r>
      <w:r>
        <w:t xml:space="preserve">: </w:t>
      </w:r>
    </w:p>
    <w:p w14:paraId="03E289D8" w14:textId="5A34A087" w:rsidR="002C1DF8" w:rsidRDefault="00F475BC" w:rsidP="00490FA3">
      <w:pPr>
        <w:pStyle w:val="TreAkapitu"/>
      </w:pPr>
      <w:r>
        <w:rPr>
          <w:noProof/>
        </w:rPr>
        <w:drawing>
          <wp:inline distT="0" distB="0" distL="0" distR="0" wp14:anchorId="2FFF4F8F" wp14:editId="74485994">
            <wp:extent cx="5760085" cy="850265"/>
            <wp:effectExtent l="0" t="0" r="0" b="6985"/>
            <wp:docPr id="223" name="Obraz 223"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Obraz 223" descr="Obraz zawierający tekst&#10;&#10;Opis wygenerowany automatycznie"/>
                    <pic:cNvPicPr/>
                  </pic:nvPicPr>
                  <pic:blipFill>
                    <a:blip r:embed="rId121"/>
                    <a:stretch>
                      <a:fillRect/>
                    </a:stretch>
                  </pic:blipFill>
                  <pic:spPr>
                    <a:xfrm>
                      <a:off x="0" y="0"/>
                      <a:ext cx="5760085" cy="850265"/>
                    </a:xfrm>
                    <a:prstGeom prst="rect">
                      <a:avLst/>
                    </a:prstGeom>
                  </pic:spPr>
                </pic:pic>
              </a:graphicData>
            </a:graphic>
          </wp:inline>
        </w:drawing>
      </w:r>
    </w:p>
    <w:p w14:paraId="13D57F60" w14:textId="47BB6756" w:rsidR="002C1DF8" w:rsidRPr="004126D6" w:rsidRDefault="004126D6" w:rsidP="00490FA3">
      <w:pPr>
        <w:pStyle w:val="TreAkapitu"/>
      </w:pPr>
      <w:r>
        <w:t xml:space="preserve">Poprawne wykonanie tej metody poprzez CLI w </w:t>
      </w:r>
      <w:proofErr w:type="spellStart"/>
      <w:r>
        <w:rPr>
          <w:i/>
          <w:iCs/>
        </w:rPr>
        <w:t>GitBash</w:t>
      </w:r>
      <w:proofErr w:type="spellEnd"/>
      <w:r>
        <w:t xml:space="preserve"> świadczy o tym, że utworzona sieć łańcucha bloków jest zintegrowana z </w:t>
      </w:r>
      <w:r w:rsidR="009545FE">
        <w:rPr>
          <w:i/>
          <w:iCs/>
        </w:rPr>
        <w:t>chaincod</w:t>
      </w:r>
      <w:r w:rsidR="005E103C">
        <w:rPr>
          <w:i/>
          <w:iCs/>
        </w:rPr>
        <w:t>e.</w:t>
      </w:r>
    </w:p>
    <w:p w14:paraId="6533FFC4" w14:textId="7DFE106C" w:rsidR="00D340D5" w:rsidRDefault="00D340D5" w:rsidP="00D340D5">
      <w:pPr>
        <w:pStyle w:val="Nagwek3"/>
      </w:pPr>
      <w:bookmarkStart w:id="387" w:name="_Toc8601706"/>
      <w:bookmarkStart w:id="388" w:name="_Toc91668393"/>
      <w:r>
        <w:t>Testy wydajnościowe</w:t>
      </w:r>
      <w:bookmarkEnd w:id="387"/>
      <w:bookmarkEnd w:id="388"/>
    </w:p>
    <w:p w14:paraId="16C8F64C" w14:textId="66A0ECC5" w:rsidR="004C2D4D" w:rsidRDefault="00C24BD5" w:rsidP="004C2D4D">
      <w:pPr>
        <w:pStyle w:val="TreAkapitu"/>
      </w:pPr>
      <w:hyperlink r:id="rId122" w:history="1">
        <w:r w:rsidR="004C2D4D" w:rsidRPr="000B4AB6">
          <w:rPr>
            <w:rStyle w:val="Hipercze"/>
          </w:rPr>
          <w:t>https://wiki.hyperledger.org/display/fabric/Quality+Assurance%3A+Tests%2C+Strategy%2C+Reports</w:t>
        </w:r>
      </w:hyperlink>
    </w:p>
    <w:p w14:paraId="19D89653" w14:textId="77777777" w:rsidR="004C2D4D" w:rsidRPr="004C2D4D" w:rsidRDefault="004C2D4D" w:rsidP="004C2D4D">
      <w:pPr>
        <w:pStyle w:val="TreAkapitu"/>
      </w:pPr>
    </w:p>
    <w:p w14:paraId="57F72368" w14:textId="7415D055" w:rsidR="005A7367" w:rsidRDefault="00D340D5" w:rsidP="00CF6D35">
      <w:pPr>
        <w:pStyle w:val="Nagwek3"/>
      </w:pPr>
      <w:bookmarkStart w:id="389" w:name="_Toc8601707"/>
      <w:bookmarkStart w:id="390" w:name="_Toc91668394"/>
      <w:r>
        <w:lastRenderedPageBreak/>
        <w:t>Testy akceptacyjne</w:t>
      </w:r>
      <w:bookmarkStart w:id="391" w:name="_Toc8601708"/>
      <w:bookmarkEnd w:id="389"/>
      <w:bookmarkEnd w:id="390"/>
      <w:bookmarkEnd w:id="391"/>
    </w:p>
    <w:p w14:paraId="03E631BD" w14:textId="12E850C6" w:rsidR="00120228" w:rsidRDefault="00120228" w:rsidP="00120228">
      <w:pPr>
        <w:pStyle w:val="TreAkapitu"/>
      </w:pPr>
      <w:r>
        <w:t>BYŁY, AKCEPTUJE</w:t>
      </w:r>
    </w:p>
    <w:p w14:paraId="756F6EF5" w14:textId="14526ABA" w:rsidR="00187833" w:rsidRDefault="00C24BD5" w:rsidP="00120228">
      <w:pPr>
        <w:pStyle w:val="TreAkapitu"/>
      </w:pPr>
      <w:hyperlink r:id="rId123" w:history="1">
        <w:r w:rsidR="00187833" w:rsidRPr="00830E44">
          <w:rPr>
            <w:rStyle w:val="Hipercze"/>
          </w:rPr>
          <w:t>https://www.wyszkolewas.com.pl/testy-akceptacyjne/</w:t>
        </w:r>
      </w:hyperlink>
    </w:p>
    <w:p w14:paraId="6607FC1F" w14:textId="77777777" w:rsidR="00187833" w:rsidRPr="00120228" w:rsidRDefault="00187833" w:rsidP="00120228">
      <w:pPr>
        <w:pStyle w:val="TreAkapitu"/>
      </w:pPr>
    </w:p>
    <w:p w14:paraId="3F16444B" w14:textId="77777777" w:rsidR="00126431" w:rsidRDefault="00126431" w:rsidP="00D340D5">
      <w:pPr>
        <w:pStyle w:val="Nagwek2"/>
      </w:pPr>
      <w:bookmarkStart w:id="392" w:name="_Toc8601709"/>
      <w:bookmarkStart w:id="393" w:name="_Toc91668395"/>
      <w:r w:rsidRPr="00CB1632">
        <w:t>Wnioski</w:t>
      </w:r>
      <w:bookmarkEnd w:id="392"/>
      <w:bookmarkEnd w:id="393"/>
    </w:p>
    <w:p w14:paraId="00A1DA65" w14:textId="6161D2AB" w:rsidR="00F012E4" w:rsidRPr="00FE5651" w:rsidRDefault="00755410" w:rsidP="00755410">
      <w:pPr>
        <w:pStyle w:val="TreAkapitu"/>
        <w:rPr>
          <w:szCs w:val="18"/>
        </w:rPr>
      </w:pPr>
      <w:r w:rsidRPr="00FE5651">
        <w:rPr>
          <w:szCs w:val="18"/>
        </w:rPr>
        <w:t>Podczas etapu implementacji systemu informatycznego dobrano odpowiednio środowisko wytwórcze</w:t>
      </w:r>
      <w:r w:rsidR="005135CA" w:rsidRPr="00FE5651">
        <w:rPr>
          <w:szCs w:val="18"/>
        </w:rPr>
        <w:t xml:space="preserve"> oraz uruchomieniowe</w:t>
      </w:r>
      <w:r w:rsidRPr="00FE5651">
        <w:rPr>
          <w:szCs w:val="18"/>
        </w:rPr>
        <w:t xml:space="preserve"> tak, aby zostały spełnione przyjęte założenia.</w:t>
      </w:r>
      <w:r w:rsidR="001012A4" w:rsidRPr="00FE5651">
        <w:rPr>
          <w:szCs w:val="18"/>
        </w:rPr>
        <w:t xml:space="preserve"> </w:t>
      </w:r>
      <w:r w:rsidR="00467438" w:rsidRPr="00FE5651">
        <w:rPr>
          <w:szCs w:val="18"/>
        </w:rPr>
        <w:t xml:space="preserve">Właściwie dobrane technologie mają za zadanie ułatwienie oraz przyśpieszenie tego procesu. </w:t>
      </w:r>
      <w:r w:rsidR="001012A4" w:rsidRPr="00FE5651">
        <w:rPr>
          <w:szCs w:val="18"/>
        </w:rPr>
        <w:t>W tym celu należało dokonać oceny</w:t>
      </w:r>
      <w:r w:rsidR="00B66533" w:rsidRPr="00FE5651">
        <w:rPr>
          <w:szCs w:val="18"/>
        </w:rPr>
        <w:t xml:space="preserve"> technologii</w:t>
      </w:r>
      <w:r w:rsidR="001012A4" w:rsidRPr="00FE5651">
        <w:rPr>
          <w:szCs w:val="18"/>
        </w:rPr>
        <w:t xml:space="preserve"> ze względu na określone </w:t>
      </w:r>
      <w:r w:rsidR="00A90FE1" w:rsidRPr="00FE5651">
        <w:rPr>
          <w:szCs w:val="18"/>
        </w:rPr>
        <w:t>wymogi</w:t>
      </w:r>
      <w:r w:rsidR="001012A4" w:rsidRPr="00FE5651">
        <w:rPr>
          <w:szCs w:val="18"/>
        </w:rPr>
        <w:t>.</w:t>
      </w:r>
      <w:r w:rsidR="00F012E4" w:rsidRPr="00FE5651">
        <w:rPr>
          <w:szCs w:val="18"/>
        </w:rPr>
        <w:t xml:space="preserve"> Pod uwagę trzeba było wziąć kryteria takie jak:</w:t>
      </w:r>
    </w:p>
    <w:p w14:paraId="387BB0FC" w14:textId="79C4B1E4" w:rsidR="00F012E4" w:rsidRPr="00FE5651" w:rsidRDefault="00F012E4" w:rsidP="001B77AC">
      <w:pPr>
        <w:pStyle w:val="TreAkapitu"/>
        <w:numPr>
          <w:ilvl w:val="0"/>
          <w:numId w:val="50"/>
        </w:numPr>
        <w:rPr>
          <w:szCs w:val="18"/>
        </w:rPr>
      </w:pPr>
      <w:r w:rsidRPr="00FE5651">
        <w:rPr>
          <w:szCs w:val="18"/>
        </w:rPr>
        <w:t>Dostosowanie do potrzeb wytwarzania oprogramowania</w:t>
      </w:r>
    </w:p>
    <w:p w14:paraId="4B90C225" w14:textId="4A2282D6" w:rsidR="00F012E4" w:rsidRPr="00FE5651" w:rsidRDefault="00C57E16" w:rsidP="001B77AC">
      <w:pPr>
        <w:pStyle w:val="TreAkapitu"/>
        <w:numPr>
          <w:ilvl w:val="0"/>
          <w:numId w:val="50"/>
        </w:numPr>
        <w:rPr>
          <w:szCs w:val="18"/>
        </w:rPr>
      </w:pPr>
      <w:r w:rsidRPr="00FE5651">
        <w:rPr>
          <w:szCs w:val="18"/>
        </w:rPr>
        <w:t>Znajomość technologii</w:t>
      </w:r>
    </w:p>
    <w:p w14:paraId="488EC343" w14:textId="27180EF4" w:rsidR="006835D7" w:rsidRPr="00FE5651" w:rsidRDefault="006835D7" w:rsidP="001B77AC">
      <w:pPr>
        <w:pStyle w:val="TreAkapitu"/>
        <w:numPr>
          <w:ilvl w:val="0"/>
          <w:numId w:val="50"/>
        </w:numPr>
        <w:rPr>
          <w:szCs w:val="18"/>
        </w:rPr>
      </w:pPr>
      <w:r w:rsidRPr="00FE5651">
        <w:rPr>
          <w:szCs w:val="18"/>
        </w:rPr>
        <w:t>Użyteczność</w:t>
      </w:r>
    </w:p>
    <w:p w14:paraId="610277B6" w14:textId="747D6E56" w:rsidR="006C1E26" w:rsidRPr="00FE5651" w:rsidRDefault="006C1E26" w:rsidP="001B77AC">
      <w:pPr>
        <w:pStyle w:val="TreAkapitu"/>
        <w:numPr>
          <w:ilvl w:val="0"/>
          <w:numId w:val="50"/>
        </w:numPr>
        <w:rPr>
          <w:szCs w:val="18"/>
        </w:rPr>
      </w:pPr>
      <w:r w:rsidRPr="00FE5651">
        <w:rPr>
          <w:szCs w:val="18"/>
        </w:rPr>
        <w:t>Wsparcie technologii</w:t>
      </w:r>
    </w:p>
    <w:p w14:paraId="41E8294F" w14:textId="54C4B80B" w:rsidR="00D13885" w:rsidRPr="00FE5651" w:rsidRDefault="00D13885" w:rsidP="001B77AC">
      <w:pPr>
        <w:pStyle w:val="TreAkapitu"/>
        <w:numPr>
          <w:ilvl w:val="0"/>
          <w:numId w:val="50"/>
        </w:numPr>
        <w:rPr>
          <w:szCs w:val="18"/>
        </w:rPr>
      </w:pPr>
      <w:r w:rsidRPr="00FE5651">
        <w:rPr>
          <w:szCs w:val="18"/>
        </w:rPr>
        <w:t>Struktura</w:t>
      </w:r>
    </w:p>
    <w:p w14:paraId="19D56806" w14:textId="239D0408" w:rsidR="00D13885" w:rsidRPr="00FE5651" w:rsidRDefault="00D13885" w:rsidP="001B77AC">
      <w:pPr>
        <w:pStyle w:val="TreAkapitu"/>
        <w:numPr>
          <w:ilvl w:val="0"/>
          <w:numId w:val="50"/>
        </w:numPr>
        <w:rPr>
          <w:szCs w:val="18"/>
        </w:rPr>
      </w:pPr>
      <w:r w:rsidRPr="00FE5651">
        <w:rPr>
          <w:szCs w:val="18"/>
        </w:rPr>
        <w:t>Skalowalność</w:t>
      </w:r>
    </w:p>
    <w:p w14:paraId="59B07DBF" w14:textId="0B507736" w:rsidR="005135CA" w:rsidRPr="00FE5651" w:rsidRDefault="006835D7" w:rsidP="001B77AC">
      <w:pPr>
        <w:pStyle w:val="TreAkapitu"/>
        <w:numPr>
          <w:ilvl w:val="0"/>
          <w:numId w:val="50"/>
        </w:numPr>
        <w:rPr>
          <w:szCs w:val="18"/>
        </w:rPr>
      </w:pPr>
      <w:r w:rsidRPr="00FE5651">
        <w:rPr>
          <w:szCs w:val="18"/>
        </w:rPr>
        <w:t>Czas i k</w:t>
      </w:r>
      <w:r w:rsidR="005135CA" w:rsidRPr="00FE5651">
        <w:rPr>
          <w:szCs w:val="18"/>
        </w:rPr>
        <w:t>oszt wdrożenia</w:t>
      </w:r>
    </w:p>
    <w:p w14:paraId="4CA5E758" w14:textId="6CE36187" w:rsidR="00DF6858" w:rsidRDefault="00915772" w:rsidP="00844C14">
      <w:pPr>
        <w:pStyle w:val="TreAkapitu"/>
        <w:rPr>
          <w:szCs w:val="18"/>
        </w:rPr>
      </w:pPr>
      <w:r w:rsidRPr="00FE5651">
        <w:rPr>
          <w:szCs w:val="18"/>
        </w:rPr>
        <w:t>Reasumując, wybór technologii zależy od budowanego produktu.</w:t>
      </w:r>
      <w:r>
        <w:rPr>
          <w:szCs w:val="18"/>
        </w:rPr>
        <w:t xml:space="preserve"> </w:t>
      </w:r>
      <w:r w:rsidR="009854A5" w:rsidRPr="00FE5651">
        <w:rPr>
          <w:szCs w:val="18"/>
        </w:rPr>
        <w:t>Każda technologia ma pewne ograniczenia, dlatego nie warto z niej korzystać w dowolnym projekcie. Narzędzia techniczne należy stosować do celów, do których zostały stworzone.</w:t>
      </w:r>
      <w:r w:rsidR="00755410" w:rsidRPr="00FE5651">
        <w:rPr>
          <w:szCs w:val="18"/>
        </w:rPr>
        <w:t xml:space="preserve"> </w:t>
      </w:r>
    </w:p>
    <w:p w14:paraId="6A21709A" w14:textId="25A7A98D" w:rsidR="00765FBC" w:rsidRDefault="00765FBC" w:rsidP="00844C14">
      <w:pPr>
        <w:pStyle w:val="TreAkapitu"/>
        <w:rPr>
          <w:szCs w:val="18"/>
        </w:rPr>
      </w:pPr>
    </w:p>
    <w:p w14:paraId="2C205593" w14:textId="177643F9" w:rsidR="00765FBC" w:rsidRDefault="00765FBC" w:rsidP="00844C14">
      <w:pPr>
        <w:pStyle w:val="TreAkapitu"/>
        <w:rPr>
          <w:szCs w:val="18"/>
        </w:rPr>
      </w:pPr>
    </w:p>
    <w:p w14:paraId="2F1A76CF" w14:textId="0E87AA17" w:rsidR="00765FBC" w:rsidRDefault="00765FBC" w:rsidP="00844C14">
      <w:pPr>
        <w:pStyle w:val="TreAkapitu"/>
        <w:rPr>
          <w:szCs w:val="18"/>
        </w:rPr>
      </w:pPr>
    </w:p>
    <w:p w14:paraId="0594E177" w14:textId="41E4C43A" w:rsidR="00765FBC" w:rsidRDefault="00765FBC" w:rsidP="00844C14">
      <w:pPr>
        <w:pStyle w:val="TreAkapitu"/>
        <w:rPr>
          <w:szCs w:val="18"/>
        </w:rPr>
      </w:pPr>
    </w:p>
    <w:p w14:paraId="0048CA27" w14:textId="2E8D787F" w:rsidR="00765FBC" w:rsidRDefault="00765FBC" w:rsidP="00844C14">
      <w:pPr>
        <w:pStyle w:val="TreAkapitu"/>
        <w:rPr>
          <w:szCs w:val="18"/>
        </w:rPr>
      </w:pPr>
    </w:p>
    <w:p w14:paraId="04547BC7" w14:textId="71B3AAA7" w:rsidR="00765FBC" w:rsidRDefault="00765FBC" w:rsidP="00844C14">
      <w:pPr>
        <w:pStyle w:val="TreAkapitu"/>
        <w:rPr>
          <w:szCs w:val="18"/>
        </w:rPr>
      </w:pPr>
    </w:p>
    <w:p w14:paraId="14A6BF48" w14:textId="3D90A6BA" w:rsidR="00765FBC" w:rsidRDefault="00765FBC" w:rsidP="00844C14">
      <w:pPr>
        <w:pStyle w:val="TreAkapitu"/>
        <w:rPr>
          <w:szCs w:val="18"/>
        </w:rPr>
      </w:pPr>
    </w:p>
    <w:p w14:paraId="715912CC" w14:textId="41AB59CA" w:rsidR="00765FBC" w:rsidRDefault="00765FBC" w:rsidP="00844C14">
      <w:pPr>
        <w:pStyle w:val="TreAkapitu"/>
        <w:rPr>
          <w:szCs w:val="18"/>
        </w:rPr>
      </w:pPr>
    </w:p>
    <w:p w14:paraId="65A0838B" w14:textId="2C8C0318" w:rsidR="00765FBC" w:rsidRDefault="00765FBC" w:rsidP="00844C14">
      <w:pPr>
        <w:pStyle w:val="TreAkapitu"/>
        <w:rPr>
          <w:szCs w:val="18"/>
        </w:rPr>
      </w:pPr>
    </w:p>
    <w:p w14:paraId="125F7BED" w14:textId="3BB5E828" w:rsidR="00765FBC" w:rsidRDefault="00765FBC" w:rsidP="00844C14">
      <w:pPr>
        <w:pStyle w:val="TreAkapitu"/>
        <w:rPr>
          <w:szCs w:val="18"/>
        </w:rPr>
      </w:pPr>
    </w:p>
    <w:p w14:paraId="4C982B4F" w14:textId="48A7C921" w:rsidR="00765FBC" w:rsidRDefault="00765FBC" w:rsidP="00844C14">
      <w:pPr>
        <w:pStyle w:val="TreAkapitu"/>
        <w:rPr>
          <w:szCs w:val="18"/>
        </w:rPr>
      </w:pPr>
    </w:p>
    <w:p w14:paraId="6768B962" w14:textId="082ED90C" w:rsidR="00765FBC" w:rsidRDefault="00765FBC" w:rsidP="007601E0">
      <w:pPr>
        <w:pStyle w:val="TreAkapitu"/>
        <w:ind w:firstLine="0"/>
        <w:rPr>
          <w:szCs w:val="18"/>
        </w:rPr>
      </w:pPr>
    </w:p>
    <w:p w14:paraId="08495164" w14:textId="77777777" w:rsidR="00765FBC" w:rsidRPr="00844C14" w:rsidRDefault="00765FBC" w:rsidP="00844C14">
      <w:pPr>
        <w:pStyle w:val="TreAkapitu"/>
        <w:rPr>
          <w:szCs w:val="18"/>
        </w:rPr>
      </w:pPr>
    </w:p>
    <w:p w14:paraId="42E14500" w14:textId="77777777" w:rsidR="00581CE0" w:rsidRDefault="00D1372C" w:rsidP="00D340D5">
      <w:pPr>
        <w:pStyle w:val="Nagwek1"/>
      </w:pPr>
      <w:bookmarkStart w:id="394" w:name="_Toc8601710"/>
      <w:bookmarkStart w:id="395" w:name="_Toc91668396"/>
      <w:r w:rsidRPr="009A01A7">
        <w:t>EWALUACJA</w:t>
      </w:r>
      <w:bookmarkEnd w:id="167"/>
      <w:bookmarkEnd w:id="168"/>
      <w:r w:rsidR="00E43768">
        <w:t xml:space="preserve"> systemu informatycznego</w:t>
      </w:r>
      <w:bookmarkEnd w:id="394"/>
      <w:bookmarkEnd w:id="395"/>
    </w:p>
    <w:p w14:paraId="5720F5A1" w14:textId="71B71CB9" w:rsidR="00581CE0" w:rsidRDefault="000B3D9A" w:rsidP="00D340D5">
      <w:pPr>
        <w:pStyle w:val="Nagwek2"/>
      </w:pPr>
      <w:bookmarkStart w:id="396" w:name="_Toc490182469"/>
      <w:bookmarkStart w:id="397" w:name="_Toc496365863"/>
      <w:bookmarkStart w:id="398" w:name="_Toc490182470"/>
      <w:bookmarkStart w:id="399" w:name="_Toc8601711"/>
      <w:bookmarkStart w:id="400" w:name="_Toc91668397"/>
      <w:bookmarkEnd w:id="396"/>
      <w:bookmarkEnd w:id="397"/>
      <w:r w:rsidRPr="009A01A7">
        <w:t>Wprowadzenie</w:t>
      </w:r>
      <w:bookmarkEnd w:id="398"/>
      <w:bookmarkEnd w:id="399"/>
      <w:bookmarkEnd w:id="400"/>
    </w:p>
    <w:p w14:paraId="18D5DD65" w14:textId="21E9F88B" w:rsidR="002540B6" w:rsidRPr="002540B6" w:rsidRDefault="002540B6" w:rsidP="002540B6">
      <w:pPr>
        <w:pStyle w:val="TreAkapitu"/>
      </w:pPr>
      <w:r>
        <w:t>W niniejszym rozdziale zostanie przeprowadzo</w:t>
      </w:r>
      <w:r w:rsidR="00AD218A">
        <w:t>na ewaluacja</w:t>
      </w:r>
      <w:r w:rsidR="00574CDE">
        <w:t xml:space="preserve"> systemu informatycznego</w:t>
      </w:r>
      <w:r>
        <w:t>, któr</w:t>
      </w:r>
      <w:r w:rsidR="00574CDE">
        <w:t>a</w:t>
      </w:r>
      <w:r>
        <w:t xml:space="preserve"> ma na celu ocenę realizacji postawionego zadania. Zostaną porównane założenia i cele, jakie zostały przyjęte na początku pracy dyplomowej z uzyskanymi wynikami.</w:t>
      </w:r>
      <w:r w:rsidR="00C54C04">
        <w:t xml:space="preserve"> Na sam koniec zostaną przedstawione rekomendację dotyczące zarówno rozwoju systemu, jak i doskonalenia </w:t>
      </w:r>
      <w:r w:rsidR="00765FBC">
        <w:t xml:space="preserve">w zakresie </w:t>
      </w:r>
      <w:r w:rsidR="00C54C04">
        <w:t>metod inżynierii systemów.</w:t>
      </w:r>
    </w:p>
    <w:p w14:paraId="267BF928" w14:textId="77777777" w:rsidR="00E1797C" w:rsidRDefault="00FA4EF7" w:rsidP="00D340D5">
      <w:pPr>
        <w:pStyle w:val="Nagwek2"/>
      </w:pPr>
      <w:bookmarkStart w:id="401" w:name="_Ref472357223"/>
      <w:bookmarkStart w:id="402" w:name="_Toc490182471"/>
      <w:bookmarkStart w:id="403" w:name="_Toc8601712"/>
      <w:bookmarkStart w:id="404" w:name="_Toc91668398"/>
      <w:r w:rsidRPr="009A01A7">
        <w:t>Metoda oceny</w:t>
      </w:r>
      <w:bookmarkEnd w:id="401"/>
      <w:bookmarkEnd w:id="402"/>
      <w:r w:rsidR="00A12244">
        <w:t xml:space="preserve"> uzyskanych wyników</w:t>
      </w:r>
      <w:bookmarkEnd w:id="403"/>
      <w:bookmarkEnd w:id="404"/>
    </w:p>
    <w:p w14:paraId="7D123AEF" w14:textId="77777777" w:rsidR="007D2398" w:rsidRDefault="0098246F" w:rsidP="00D340D5">
      <w:pPr>
        <w:pStyle w:val="Nagwek2"/>
      </w:pPr>
      <w:bookmarkStart w:id="405" w:name="_Ref472356333"/>
      <w:bookmarkStart w:id="406" w:name="_Toc490182473"/>
      <w:bookmarkStart w:id="407" w:name="_Toc8601713"/>
      <w:bookmarkStart w:id="408" w:name="_Toc91668399"/>
      <w:r>
        <w:t>O</w:t>
      </w:r>
      <w:r w:rsidR="00FA4EF7" w:rsidRPr="009A01A7">
        <w:t>cen</w:t>
      </w:r>
      <w:bookmarkEnd w:id="405"/>
      <w:bookmarkEnd w:id="406"/>
      <w:r>
        <w:t>a uzyskanych wyników</w:t>
      </w:r>
      <w:bookmarkEnd w:id="407"/>
      <w:bookmarkEnd w:id="408"/>
    </w:p>
    <w:p w14:paraId="3F6BE700" w14:textId="77777777" w:rsidR="007D2398" w:rsidRDefault="007D2398" w:rsidP="00D340D5">
      <w:pPr>
        <w:pStyle w:val="Nagwek3"/>
      </w:pPr>
      <w:bookmarkStart w:id="409" w:name="_Toc8601714"/>
      <w:bookmarkStart w:id="410" w:name="_Toc91668400"/>
      <w:r>
        <w:t>Ocena stopnia implementacji systemu</w:t>
      </w:r>
      <w:bookmarkEnd w:id="409"/>
      <w:bookmarkEnd w:id="410"/>
    </w:p>
    <w:p w14:paraId="2989AE5D" w14:textId="66753A66" w:rsidR="00C228A8" w:rsidRDefault="00C228A8" w:rsidP="00C228A8">
      <w:pPr>
        <w:pStyle w:val="TreAkapitu"/>
      </w:pPr>
      <w:r w:rsidRPr="00C228A8">
        <w:rPr>
          <w:highlight w:val="yellow"/>
        </w:rPr>
        <w:t>Ocena jaka część z wybranego wariantu (maksymalnego, minimalnego lub realnego) została zaimplementowana</w:t>
      </w:r>
    </w:p>
    <w:p w14:paraId="3A4E4AEC" w14:textId="1EB034B9" w:rsidR="00205BF4" w:rsidRPr="00C228A8" w:rsidRDefault="00205BF4" w:rsidP="00C228A8">
      <w:pPr>
        <w:pStyle w:val="TreAkapitu"/>
      </w:pPr>
      <w:r>
        <w:t>JAK JA NIC NIE ZROBIE</w:t>
      </w:r>
    </w:p>
    <w:p w14:paraId="21F2E494" w14:textId="77777777" w:rsidR="00C228A8" w:rsidRDefault="007D2398" w:rsidP="00D340D5">
      <w:pPr>
        <w:pStyle w:val="Nagwek3"/>
      </w:pPr>
      <w:bookmarkStart w:id="411" w:name="_Toc8601715"/>
      <w:bookmarkStart w:id="412" w:name="_Toc91668401"/>
      <w:r>
        <w:t xml:space="preserve">Ocena </w:t>
      </w:r>
      <w:r w:rsidR="00C228A8">
        <w:t>stopnia pokrycia wymagań</w:t>
      </w:r>
      <w:bookmarkEnd w:id="411"/>
      <w:bookmarkEnd w:id="412"/>
    </w:p>
    <w:p w14:paraId="7E37BD7B" w14:textId="77777777" w:rsidR="00C228A8" w:rsidRPr="00C228A8" w:rsidRDefault="00C228A8" w:rsidP="00C228A8">
      <w:pPr>
        <w:pStyle w:val="TreAkapitu"/>
        <w:rPr>
          <w:highlight w:val="yellow"/>
        </w:rPr>
      </w:pPr>
      <w:r w:rsidRPr="00C228A8">
        <w:rPr>
          <w:highlight w:val="yellow"/>
        </w:rPr>
        <w:t>Ocena odnosząca się do stopnia pokrycia wymagań w ramach wybranego wariantu (maksymalnego, minimalnego lub realnego).</w:t>
      </w:r>
    </w:p>
    <w:p w14:paraId="3B6D0EF8" w14:textId="77777777" w:rsidR="00795441" w:rsidRDefault="00C228A8" w:rsidP="00D340D5">
      <w:pPr>
        <w:pStyle w:val="Nagwek3"/>
      </w:pPr>
      <w:bookmarkStart w:id="413" w:name="_Toc8601716"/>
      <w:bookmarkStart w:id="414" w:name="_Toc91668402"/>
      <w:r>
        <w:t xml:space="preserve">Ocena </w:t>
      </w:r>
      <w:r w:rsidR="007D2398">
        <w:t>funkcjonal</w:t>
      </w:r>
      <w:r w:rsidR="003B4709">
        <w:t>ności systemu</w:t>
      </w:r>
      <w:bookmarkEnd w:id="413"/>
      <w:bookmarkEnd w:id="414"/>
    </w:p>
    <w:p w14:paraId="61E42086" w14:textId="77777777" w:rsidR="00C228A8" w:rsidRPr="00C228A8" w:rsidRDefault="00C228A8" w:rsidP="00C228A8">
      <w:pPr>
        <w:pStyle w:val="TreAkapitu"/>
      </w:pPr>
      <w:r w:rsidRPr="00C228A8">
        <w:rPr>
          <w:highlight w:val="yellow"/>
        </w:rPr>
        <w:t>Ocena funkcjonalności odnosi się do stopnia zgodności wytworzonego systemu z postawionymi wymaganiami.</w:t>
      </w:r>
    </w:p>
    <w:p w14:paraId="07C0AC1E" w14:textId="77777777" w:rsidR="003B4709" w:rsidRDefault="00795441" w:rsidP="00D340D5">
      <w:pPr>
        <w:pStyle w:val="Nagwek3"/>
      </w:pPr>
      <w:bookmarkStart w:id="415" w:name="_Toc8601717"/>
      <w:bookmarkStart w:id="416" w:name="_Toc91668403"/>
      <w:r>
        <w:t>Ocena jakości systemu</w:t>
      </w:r>
      <w:bookmarkEnd w:id="415"/>
      <w:bookmarkEnd w:id="416"/>
    </w:p>
    <w:p w14:paraId="0597C2E9" w14:textId="77777777" w:rsidR="00C228A8" w:rsidRPr="00C228A8" w:rsidRDefault="00C228A8" w:rsidP="00C228A8">
      <w:pPr>
        <w:pStyle w:val="TreAkapitu"/>
      </w:pPr>
    </w:p>
    <w:p w14:paraId="2A1D071D" w14:textId="77777777" w:rsidR="00FA4EF7" w:rsidRDefault="003B4709" w:rsidP="00D340D5">
      <w:pPr>
        <w:pStyle w:val="Nagwek3"/>
      </w:pPr>
      <w:bookmarkStart w:id="417" w:name="_Toc8601718"/>
      <w:bookmarkStart w:id="418" w:name="_Toc91668404"/>
      <w:r>
        <w:t>Ocena użyteczności systemu</w:t>
      </w:r>
      <w:bookmarkEnd w:id="417"/>
      <w:bookmarkEnd w:id="418"/>
    </w:p>
    <w:p w14:paraId="36A6AC4B" w14:textId="77777777" w:rsidR="00C228A8" w:rsidRPr="00C228A8" w:rsidRDefault="00E34417" w:rsidP="00C228A8">
      <w:pPr>
        <w:pStyle w:val="TreAkapitu"/>
      </w:pPr>
      <w:r w:rsidRPr="00E34417">
        <w:rPr>
          <w:highlight w:val="yellow"/>
        </w:rPr>
        <w:t>Ocena użyteczności odnosi się do stopnia przydatności systemu wytworzonego w wybranym wariancie do wsparcia działalności organizacji która będzie go eksploatować.</w:t>
      </w:r>
    </w:p>
    <w:p w14:paraId="332C7B09" w14:textId="2256EC84" w:rsidR="00844D17" w:rsidRDefault="00E90296" w:rsidP="00D340D5">
      <w:pPr>
        <w:pStyle w:val="Nagwek2"/>
      </w:pPr>
      <w:bookmarkStart w:id="419" w:name="_Toc8601719"/>
      <w:bookmarkStart w:id="420" w:name="_Toc91668405"/>
      <w:r>
        <w:t xml:space="preserve">Kierunki </w:t>
      </w:r>
      <w:r w:rsidR="008D2496">
        <w:t>rozwoju</w:t>
      </w:r>
      <w:r w:rsidR="00490B77">
        <w:t xml:space="preserve"> i doskonalenia</w:t>
      </w:r>
      <w:bookmarkEnd w:id="419"/>
      <w:bookmarkEnd w:id="420"/>
    </w:p>
    <w:p w14:paraId="7BBC4763" w14:textId="77777777" w:rsidR="002B3D0D" w:rsidRPr="002B3D0D" w:rsidRDefault="002B3D0D" w:rsidP="002B3D0D">
      <w:pPr>
        <w:pStyle w:val="TreAkapitu"/>
      </w:pPr>
    </w:p>
    <w:p w14:paraId="4C78CE2D" w14:textId="567476EF" w:rsidR="00844D17" w:rsidRDefault="00844D17" w:rsidP="00D340D5">
      <w:pPr>
        <w:pStyle w:val="Nagwek3"/>
      </w:pPr>
      <w:bookmarkStart w:id="421" w:name="_Toc8601720"/>
      <w:bookmarkStart w:id="422" w:name="_Toc91668406"/>
      <w:r>
        <w:lastRenderedPageBreak/>
        <w:t>Rekomendacje kierunku rozwoju systemu</w:t>
      </w:r>
      <w:bookmarkEnd w:id="421"/>
      <w:bookmarkEnd w:id="422"/>
    </w:p>
    <w:p w14:paraId="4D038225" w14:textId="100DDED1" w:rsidR="00F74448" w:rsidRPr="00F74448" w:rsidRDefault="00F74448" w:rsidP="00F74448">
      <w:pPr>
        <w:pStyle w:val="TreAkapitu"/>
      </w:pPr>
      <w:r>
        <w:t>System mógłby zostać rozszerzony o następujące możliwości przebiegu obsługi pożyczki:</w:t>
      </w:r>
    </w:p>
    <w:p w14:paraId="6A239F9F" w14:textId="51B1C81B" w:rsidR="004A1D68" w:rsidRDefault="0078435B" w:rsidP="00275370">
      <w:pPr>
        <w:pStyle w:val="TreAkapitu"/>
        <w:numPr>
          <w:ilvl w:val="0"/>
          <w:numId w:val="28"/>
        </w:numPr>
      </w:pPr>
      <w:r>
        <w:t>Pożyczkobiorca oraz pożyczkodawca ustalają warunki(a nie pożyczkobiorca jak do tej pory było realizowane). Kiedy te pokrywają się</w:t>
      </w:r>
      <w:r w:rsidR="009E1C89">
        <w:t xml:space="preserve">, </w:t>
      </w:r>
      <w:r w:rsidR="00410746">
        <w:t>p</w:t>
      </w:r>
      <w:r>
        <w:t>ożyczki realiz</w:t>
      </w:r>
      <w:r w:rsidR="00410746">
        <w:t>ują się automatycznie</w:t>
      </w:r>
      <w:r w:rsidR="00CB5CAF">
        <w:t xml:space="preserve"> poprzez wykonanie </w:t>
      </w:r>
      <w:r w:rsidR="00CB5CAF">
        <w:rPr>
          <w:i/>
          <w:iCs/>
        </w:rPr>
        <w:t>chaincode</w:t>
      </w:r>
      <w:r w:rsidR="00410746">
        <w:t>.</w:t>
      </w:r>
    </w:p>
    <w:p w14:paraId="2053087F" w14:textId="21B945B4" w:rsidR="00F74448" w:rsidRPr="004A1D68" w:rsidRDefault="00F74448" w:rsidP="007109A2">
      <w:pPr>
        <w:pStyle w:val="TreAkapitu"/>
        <w:numPr>
          <w:ilvl w:val="0"/>
          <w:numId w:val="28"/>
        </w:numPr>
      </w:pPr>
      <w:r>
        <w:t>Studenci wpłacają kapitał na wspólny portfel uczelni – następuje głosowanie</w:t>
      </w:r>
      <w:r w:rsidR="008278C7">
        <w:t xml:space="preserve"> (co jest jednym z popularniejszych zastosowań technologii </w:t>
      </w:r>
      <w:r w:rsidR="008278C7">
        <w:rPr>
          <w:i/>
          <w:iCs/>
        </w:rPr>
        <w:t>blockchain</w:t>
      </w:r>
      <w:r w:rsidR="008278C7">
        <w:t>)</w:t>
      </w:r>
      <w:r>
        <w:t xml:space="preserve"> wśród społeczności komu zostaje przydzielona pożyczka</w:t>
      </w:r>
    </w:p>
    <w:p w14:paraId="518A803E" w14:textId="0DB7610F" w:rsidR="00D74C49" w:rsidRDefault="00BD2049" w:rsidP="00D340D5">
      <w:pPr>
        <w:pStyle w:val="Nagwek3"/>
      </w:pPr>
      <w:bookmarkStart w:id="423" w:name="_Toc8601721"/>
      <w:bookmarkStart w:id="424" w:name="_Toc91668407"/>
      <w:r>
        <w:t>Rekomendacje w zakresie doskonalenia metod inżynierii systemów</w:t>
      </w:r>
      <w:bookmarkEnd w:id="423"/>
      <w:bookmarkEnd w:id="424"/>
    </w:p>
    <w:p w14:paraId="289F74B4" w14:textId="24801DC4" w:rsidR="00AF7162" w:rsidRDefault="00533C3C" w:rsidP="00533C3C">
      <w:pPr>
        <w:pStyle w:val="TreAkapitu"/>
      </w:pPr>
      <w:r>
        <w:t>W celu doskonalenia w zakresie inżynierii systemów</w:t>
      </w:r>
      <w:r w:rsidR="005627AF">
        <w:t xml:space="preserve"> zostaną przedstawione metody</w:t>
      </w:r>
      <w:r>
        <w:t xml:space="preserve"> </w:t>
      </w:r>
      <w:r w:rsidR="005627AF">
        <w:t>odnoszące się do poszczególnych etapów cyklu życia oprogramowania.</w:t>
      </w:r>
    </w:p>
    <w:p w14:paraId="4DF96573" w14:textId="3CC367B7" w:rsidR="00294524" w:rsidRDefault="00533C3C" w:rsidP="0087218E">
      <w:pPr>
        <w:pStyle w:val="TreAkapitu"/>
      </w:pPr>
      <w:r>
        <w:t xml:space="preserve">Kluczem do sukcesu jest dobrze przeprowadzona analiza biznesowa. </w:t>
      </w:r>
      <w:r w:rsidR="00063381">
        <w:t xml:space="preserve">Rekomendowany jest rozwój w tym kierunku poprzez </w:t>
      </w:r>
      <w:r w:rsidR="00063381" w:rsidRPr="0008781D">
        <w:rPr>
          <w:b/>
          <w:bCs/>
        </w:rPr>
        <w:t>wykorzystanie sprawdzonych źródeł wiedzy</w:t>
      </w:r>
      <w:r w:rsidR="00063381">
        <w:t xml:space="preserve"> - </w:t>
      </w:r>
      <w:r w:rsidR="00063381" w:rsidRPr="00063381">
        <w:t>BABOK (</w:t>
      </w:r>
      <w:r w:rsidR="00063381" w:rsidRPr="00063381">
        <w:rPr>
          <w:i/>
          <w:iCs/>
        </w:rPr>
        <w:t xml:space="preserve">Business Analysis Body of </w:t>
      </w:r>
      <w:proofErr w:type="spellStart"/>
      <w:r w:rsidR="00063381" w:rsidRPr="00063381">
        <w:rPr>
          <w:i/>
          <w:iCs/>
        </w:rPr>
        <w:t>Knowlegde</w:t>
      </w:r>
      <w:proofErr w:type="spellEnd"/>
      <w:r w:rsidR="00063381">
        <w:t>)</w:t>
      </w:r>
      <w:r w:rsidR="00AF7162">
        <w:t xml:space="preserve">. </w:t>
      </w:r>
      <w:r w:rsidR="0088399C">
        <w:t>Ważne</w:t>
      </w:r>
      <w:r w:rsidR="0087218E">
        <w:t xml:space="preserve"> jest </w:t>
      </w:r>
      <w:r w:rsidR="0087218E" w:rsidRPr="0008781D">
        <w:rPr>
          <w:b/>
          <w:bCs/>
        </w:rPr>
        <w:t>doskonalenie</w:t>
      </w:r>
      <w:r w:rsidR="0087218E">
        <w:t xml:space="preserve"> </w:t>
      </w:r>
      <w:r w:rsidR="0087218E" w:rsidRPr="0008781D">
        <w:rPr>
          <w:b/>
          <w:bCs/>
        </w:rPr>
        <w:t xml:space="preserve">umiejętności </w:t>
      </w:r>
      <w:r w:rsidR="0088399C" w:rsidRPr="0008781D">
        <w:rPr>
          <w:b/>
          <w:bCs/>
        </w:rPr>
        <w:t>modelowania</w:t>
      </w:r>
      <w:r w:rsidR="0088399C">
        <w:t xml:space="preserve"> w języku UML oraz BPMN.</w:t>
      </w:r>
      <w:r w:rsidR="002B3D0D">
        <w:t xml:space="preserve"> N</w:t>
      </w:r>
      <w:r w:rsidR="0088399C">
        <w:t>arzędziem</w:t>
      </w:r>
      <w:r w:rsidR="002B3D0D">
        <w:rPr>
          <w:i/>
          <w:iCs/>
        </w:rPr>
        <w:t xml:space="preserve"> </w:t>
      </w:r>
      <w:r w:rsidR="002B3D0D">
        <w:t>użytym podczas analizy biznesowej oraz analizy systemu informatycznego</w:t>
      </w:r>
      <w:r w:rsidR="0088399C">
        <w:t xml:space="preserve"> jest </w:t>
      </w:r>
      <w:r w:rsidR="0088399C">
        <w:rPr>
          <w:i/>
          <w:iCs/>
        </w:rPr>
        <w:t xml:space="preserve">Enterprise </w:t>
      </w:r>
      <w:r w:rsidR="0088399C" w:rsidRPr="0088399C">
        <w:rPr>
          <w:i/>
          <w:iCs/>
        </w:rPr>
        <w:t>Architect</w:t>
      </w:r>
      <w:r w:rsidR="002B3D0D">
        <w:t>, którego nauka jest godna polecenia.</w:t>
      </w:r>
      <w:r w:rsidR="0088399C">
        <w:t xml:space="preserve"> </w:t>
      </w:r>
    </w:p>
    <w:p w14:paraId="7A0EE34E" w14:textId="6744130B" w:rsidR="00294524" w:rsidRDefault="0088399C" w:rsidP="0087218E">
      <w:pPr>
        <w:pStyle w:val="TreAkapitu"/>
      </w:pPr>
      <w:r>
        <w:t>Dokonując anal</w:t>
      </w:r>
      <w:r w:rsidR="00CB1178">
        <w:t>i</w:t>
      </w:r>
      <w:r>
        <w:t>zy</w:t>
      </w:r>
      <w:r w:rsidR="00CB1178">
        <w:t>, gdzie potrzebujemy uzyskać informację i dokonać specyfikacji</w:t>
      </w:r>
      <w:r>
        <w:t xml:space="preserve"> </w:t>
      </w:r>
      <w:r w:rsidR="000765D7">
        <w:t xml:space="preserve">systemu, </w:t>
      </w:r>
      <w:r w:rsidR="00CB1178" w:rsidRPr="0008781D">
        <w:rPr>
          <w:b/>
          <w:bCs/>
        </w:rPr>
        <w:t>pomocnymi technikami</w:t>
      </w:r>
      <w:r w:rsidR="00CB1178">
        <w:t xml:space="preserve"> mogą być</w:t>
      </w:r>
      <w:r w:rsidR="00172E35">
        <w:t>:</w:t>
      </w:r>
      <w:r w:rsidR="00CB1178">
        <w:t xml:space="preserve"> </w:t>
      </w:r>
      <w:r w:rsidR="00934B6D">
        <w:t xml:space="preserve">przyjęcie roli uczestnika zewnętrznego np. klienta, prowadzenie dyskusji z ekspertami, ankiety i przeprowadzenie wywiadów czy analiza istniejących </w:t>
      </w:r>
      <w:r w:rsidR="002B3D88">
        <w:t>rozwiązań</w:t>
      </w:r>
      <w:r w:rsidR="00ED6156">
        <w:t>.</w:t>
      </w:r>
      <w:r w:rsidR="003E68A4">
        <w:t xml:space="preserve"> </w:t>
      </w:r>
    </w:p>
    <w:p w14:paraId="4F134064" w14:textId="5F40C98B" w:rsidR="00533C3C" w:rsidRDefault="003E68A4" w:rsidP="0087218E">
      <w:pPr>
        <w:pStyle w:val="TreAkapitu"/>
      </w:pPr>
      <w:r>
        <w:t xml:space="preserve">Podczas projektu systemu informatycznego </w:t>
      </w:r>
      <w:r w:rsidR="00C2379F">
        <w:t xml:space="preserve">należy zdefiniować reprezentację architektoniczną. </w:t>
      </w:r>
      <w:r w:rsidR="00E4035A">
        <w:t xml:space="preserve">Etap ten polega na </w:t>
      </w:r>
      <w:r w:rsidR="00E4035A" w:rsidRPr="0008781D">
        <w:rPr>
          <w:b/>
          <w:bCs/>
        </w:rPr>
        <w:t>gromadzeniu zdobytych doświadczeń</w:t>
      </w:r>
      <w:r w:rsidR="00E4035A">
        <w:t xml:space="preserve"> w podobnych systemach lub dziedzinach problemowych, tak aby wysiłek nie został zmarnowany na ponowne odkrywanie architektury.</w:t>
      </w:r>
      <w:r w:rsidR="00571A52">
        <w:t xml:space="preserve"> </w:t>
      </w:r>
      <w:r w:rsidR="003E7B75">
        <w:t xml:space="preserve">Dlatego też zalecane jest </w:t>
      </w:r>
      <w:r w:rsidR="003E7B75" w:rsidRPr="0008781D">
        <w:rPr>
          <w:b/>
          <w:bCs/>
        </w:rPr>
        <w:t>wykorzystywanie wszelkich wzorców architektonicznych</w:t>
      </w:r>
      <w:r w:rsidR="003E7B75">
        <w:t>, które stanowią gotowe elementy rozwiązujące powtarzające się problemy</w:t>
      </w:r>
      <w:r w:rsidR="00AA5557">
        <w:t xml:space="preserve"> architektoniczne.</w:t>
      </w:r>
      <w:r w:rsidR="00294524">
        <w:t xml:space="preserve"> Projektując system informatyczny należy </w:t>
      </w:r>
      <w:r w:rsidR="00294524" w:rsidRPr="00EA19FF">
        <w:rPr>
          <w:b/>
          <w:bCs/>
        </w:rPr>
        <w:t>zdefiniować modele danych</w:t>
      </w:r>
      <w:r w:rsidR="00294524">
        <w:t xml:space="preserve"> znajdujących się w nim. </w:t>
      </w:r>
      <w:r w:rsidR="00F061C7">
        <w:t>N</w:t>
      </w:r>
      <w:r w:rsidR="00F061C7" w:rsidRPr="00F061C7">
        <w:t>ależy wskazać informacje, które powinny być przechowywane w bazie danych, oraz określić ich strukturę</w:t>
      </w:r>
      <w:r w:rsidR="009B1F00">
        <w:t>.</w:t>
      </w:r>
      <w:r w:rsidR="00AE27DE">
        <w:t xml:space="preserve"> Szczególną uwagę trzeba zwrócić na takie cechy jak </w:t>
      </w:r>
      <w:r w:rsidR="00AE27DE" w:rsidRPr="001C3E94">
        <w:rPr>
          <w:u w:val="single"/>
        </w:rPr>
        <w:t>poprawność</w:t>
      </w:r>
      <w:r w:rsidR="00244C38">
        <w:t xml:space="preserve"> (zgodność z rzeczywistością)</w:t>
      </w:r>
      <w:r w:rsidR="00AE27DE">
        <w:t xml:space="preserve">, </w:t>
      </w:r>
      <w:r w:rsidR="00AE27DE" w:rsidRPr="001C3E94">
        <w:rPr>
          <w:u w:val="single"/>
        </w:rPr>
        <w:t>pełność</w:t>
      </w:r>
      <w:r w:rsidR="00244C38">
        <w:t xml:space="preserve"> (</w:t>
      </w:r>
      <w:r w:rsidR="004722DC">
        <w:t xml:space="preserve">czy </w:t>
      </w:r>
      <w:r w:rsidR="00244C38">
        <w:t xml:space="preserve">żaden z elementów nie został pominięty) </w:t>
      </w:r>
      <w:r w:rsidR="00AE27DE">
        <w:t xml:space="preserve">oraz </w:t>
      </w:r>
      <w:r w:rsidR="00AE27DE" w:rsidRPr="001C3E94">
        <w:rPr>
          <w:u w:val="single"/>
        </w:rPr>
        <w:t>istotność</w:t>
      </w:r>
      <w:r w:rsidR="00C62730">
        <w:t xml:space="preserve"> </w:t>
      </w:r>
      <w:r w:rsidR="00244C38">
        <w:t>każdego z elementów dla funkcjonowania organizacji</w:t>
      </w:r>
      <w:r w:rsidR="00AE27DE">
        <w:t xml:space="preserve">. </w:t>
      </w:r>
    </w:p>
    <w:p w14:paraId="1D9A63B4" w14:textId="32EFCE1F" w:rsidR="00294524" w:rsidRPr="00533C3C" w:rsidRDefault="00294524" w:rsidP="0087218E">
      <w:pPr>
        <w:pStyle w:val="TreAkapitu"/>
      </w:pPr>
      <w:r>
        <w:lastRenderedPageBreak/>
        <w:t xml:space="preserve">Jeśli chodzi o etap implementacji </w:t>
      </w:r>
      <w:r w:rsidR="003664C4">
        <w:t xml:space="preserve">w pierwszej kolejności </w:t>
      </w:r>
      <w:r w:rsidR="0028590A">
        <w:t xml:space="preserve">trzeba </w:t>
      </w:r>
      <w:r w:rsidR="0028590A" w:rsidRPr="0008781D">
        <w:rPr>
          <w:b/>
          <w:bCs/>
        </w:rPr>
        <w:t>dobrać odpowiednie</w:t>
      </w:r>
      <w:r w:rsidR="0028590A">
        <w:t xml:space="preserve"> języki programowania, biblioteki, bazy danych oraz wszelkie narzędzia służące do tworzenia oprogramowania </w:t>
      </w:r>
      <w:r w:rsidR="0028590A" w:rsidRPr="0008781D">
        <w:rPr>
          <w:b/>
          <w:bCs/>
        </w:rPr>
        <w:t>zgodnego z przyjętymi wymaganiami oraz założeniami</w:t>
      </w:r>
      <w:r w:rsidR="0028590A">
        <w:t>. Przede wszystki</w:t>
      </w:r>
      <w:r w:rsidR="004278DD">
        <w:t>m</w:t>
      </w:r>
      <w:r w:rsidR="0028590A">
        <w:t xml:space="preserve"> </w:t>
      </w:r>
      <w:r w:rsidR="00962AE9">
        <w:t xml:space="preserve">rekomendowane jest </w:t>
      </w:r>
      <w:r w:rsidR="00962AE9" w:rsidRPr="0008781D">
        <w:rPr>
          <w:b/>
          <w:bCs/>
        </w:rPr>
        <w:t>doskonalenie umiejętności programowania</w:t>
      </w:r>
      <w:r w:rsidR="00DE7FCA">
        <w:rPr>
          <w:b/>
          <w:bCs/>
        </w:rPr>
        <w:t xml:space="preserve"> </w:t>
      </w:r>
      <w:r w:rsidR="00DE7FCA">
        <w:t xml:space="preserve">oraz </w:t>
      </w:r>
      <w:r w:rsidR="00DE7FCA" w:rsidRPr="00DE7FCA">
        <w:rPr>
          <w:b/>
          <w:bCs/>
        </w:rPr>
        <w:t>nauka technologii</w:t>
      </w:r>
      <w:r w:rsidR="00962AE9">
        <w:t>.</w:t>
      </w:r>
      <w:r w:rsidR="004278DD">
        <w:t xml:space="preserve"> </w:t>
      </w:r>
      <w:r w:rsidR="00336937">
        <w:t>B</w:t>
      </w:r>
      <w:r w:rsidR="00E718FE">
        <w:t>ez znajomości obsługi danych narzędzi będą one bezużyteczne. Głównym i priorytetowym źródłem wiedzy w tym przypadku jest</w:t>
      </w:r>
      <w:r w:rsidR="00E718FE" w:rsidRPr="0008781D">
        <w:rPr>
          <w:b/>
          <w:bCs/>
        </w:rPr>
        <w:t xml:space="preserve"> dokumentacja</w:t>
      </w:r>
      <w:r w:rsidR="00E718FE">
        <w:t>.</w:t>
      </w:r>
      <w:r w:rsidR="00B9736A">
        <w:t xml:space="preserve"> W przypadku kiedy nie możemy rozwiązać naszego problemu w oparciu o dokumentacje</w:t>
      </w:r>
      <w:r w:rsidR="00DE5895">
        <w:t>,</w:t>
      </w:r>
      <w:r w:rsidR="00B9736A">
        <w:t xml:space="preserve"> dobrym sposobem będzie próba odnalezienia rozwiązania na </w:t>
      </w:r>
      <w:r w:rsidR="00B9736A" w:rsidRPr="00544BDA">
        <w:rPr>
          <w:b/>
          <w:bCs/>
        </w:rPr>
        <w:t>for</w:t>
      </w:r>
      <w:r w:rsidR="006C1E26">
        <w:rPr>
          <w:b/>
          <w:bCs/>
        </w:rPr>
        <w:t>um</w:t>
      </w:r>
      <w:r w:rsidR="00B9736A" w:rsidRPr="00544BDA">
        <w:rPr>
          <w:b/>
          <w:bCs/>
        </w:rPr>
        <w:t xml:space="preserve"> internetowy</w:t>
      </w:r>
      <w:r w:rsidR="00E445AE">
        <w:rPr>
          <w:b/>
          <w:bCs/>
        </w:rPr>
        <w:t>m</w:t>
      </w:r>
      <w:r w:rsidR="00B9736A">
        <w:t xml:space="preserve"> związany</w:t>
      </w:r>
      <w:r w:rsidR="00E445AE">
        <w:t>m</w:t>
      </w:r>
      <w:r w:rsidR="00B9736A">
        <w:t xml:space="preserve"> z daną tematyką</w:t>
      </w:r>
      <w:r w:rsidR="006300FF">
        <w:t xml:space="preserve"> (np. </w:t>
      </w:r>
      <w:r w:rsidR="00867E5F">
        <w:rPr>
          <w:i/>
          <w:iCs/>
        </w:rPr>
        <w:t>s</w:t>
      </w:r>
      <w:r w:rsidR="006300FF">
        <w:rPr>
          <w:i/>
          <w:iCs/>
        </w:rPr>
        <w:t>tackoverflow</w:t>
      </w:r>
      <w:r w:rsidR="00867E5F">
        <w:rPr>
          <w:i/>
          <w:iCs/>
        </w:rPr>
        <w:t>.com</w:t>
      </w:r>
      <w:r w:rsidR="006300FF">
        <w:t>)</w:t>
      </w:r>
      <w:r w:rsidR="00B9736A">
        <w:t xml:space="preserve"> </w:t>
      </w:r>
      <w:r w:rsidR="00B42333">
        <w:t xml:space="preserve"> </w:t>
      </w:r>
    </w:p>
    <w:p w14:paraId="4966B9F1" w14:textId="77777777" w:rsidR="00581CE0" w:rsidRDefault="00E63228" w:rsidP="00D340D5">
      <w:pPr>
        <w:pStyle w:val="Nagwek2"/>
      </w:pPr>
      <w:bookmarkStart w:id="425" w:name="_Toc490182474"/>
      <w:bookmarkStart w:id="426" w:name="_Toc8601722"/>
      <w:bookmarkStart w:id="427" w:name="_Toc91668408"/>
      <w:r w:rsidRPr="009A01A7">
        <w:t>Wnioski</w:t>
      </w:r>
      <w:bookmarkEnd w:id="425"/>
      <w:bookmarkEnd w:id="426"/>
      <w:bookmarkEnd w:id="427"/>
    </w:p>
    <w:p w14:paraId="04F83037" w14:textId="77777777" w:rsidR="00FA6A87" w:rsidRPr="00FA6A87" w:rsidRDefault="00FA6A87" w:rsidP="00FA6A87">
      <w:pPr>
        <w:pStyle w:val="TreAkapitu"/>
      </w:pPr>
    </w:p>
    <w:p w14:paraId="405E6368" w14:textId="77777777" w:rsidR="00F95642" w:rsidRPr="009A01A7" w:rsidRDefault="00F95642">
      <w:pPr>
        <w:rPr>
          <w:rFonts w:eastAsia="Calibri" w:cs="Times New Roman"/>
          <w:szCs w:val="20"/>
          <w:lang w:eastAsia="pl-PL"/>
        </w:rPr>
      </w:pPr>
      <w:r w:rsidRPr="009A01A7">
        <w:br w:type="page"/>
      </w:r>
    </w:p>
    <w:p w14:paraId="001853D1" w14:textId="77777777" w:rsidR="00E46D4F" w:rsidRDefault="00EE5099" w:rsidP="00D340D5">
      <w:pPr>
        <w:pStyle w:val="Nagwek1"/>
        <w:numPr>
          <w:ilvl w:val="0"/>
          <w:numId w:val="0"/>
        </w:numPr>
      </w:pPr>
      <w:bookmarkStart w:id="428" w:name="_Toc350197594"/>
      <w:bookmarkStart w:id="429" w:name="_Toc490182475"/>
      <w:bookmarkStart w:id="430" w:name="_Toc8601723"/>
      <w:bookmarkStart w:id="431" w:name="_Toc91668409"/>
      <w:bookmarkEnd w:id="4"/>
      <w:r w:rsidRPr="009A01A7">
        <w:lastRenderedPageBreak/>
        <w:t>Zakończenie</w:t>
      </w:r>
      <w:bookmarkEnd w:id="428"/>
      <w:bookmarkEnd w:id="429"/>
      <w:bookmarkEnd w:id="430"/>
      <w:bookmarkEnd w:id="431"/>
    </w:p>
    <w:p w14:paraId="405433E5" w14:textId="77777777" w:rsidR="008476BC" w:rsidRDefault="008476BC" w:rsidP="008476BC">
      <w:pPr>
        <w:pStyle w:val="TreAkapitu"/>
      </w:pPr>
    </w:p>
    <w:p w14:paraId="7957B028" w14:textId="77777777" w:rsidR="00E90296" w:rsidRDefault="00E90296" w:rsidP="008476BC">
      <w:pPr>
        <w:pStyle w:val="TreAkapitu"/>
      </w:pPr>
    </w:p>
    <w:p w14:paraId="340DDF73" w14:textId="77777777" w:rsidR="00E90296" w:rsidRPr="008476BC" w:rsidRDefault="00E90296" w:rsidP="008476BC">
      <w:pPr>
        <w:pStyle w:val="TreAkapitu"/>
      </w:pPr>
    </w:p>
    <w:p w14:paraId="13420E6E" w14:textId="77777777" w:rsidR="00B72A65" w:rsidRDefault="00B72A65">
      <w:pPr>
        <w:rPr>
          <w:rFonts w:eastAsia="Calibri" w:cs="Times New Roman"/>
          <w:b/>
          <w:caps/>
          <w:sz w:val="28"/>
          <w:lang w:eastAsia="pl-PL"/>
        </w:rPr>
      </w:pPr>
      <w:bookmarkStart w:id="432" w:name="_Toc350197595"/>
      <w:r>
        <w:br w:type="page"/>
      </w:r>
    </w:p>
    <w:p w14:paraId="683048A8" w14:textId="77777777" w:rsidR="005C1024" w:rsidRDefault="005C1024" w:rsidP="00D340D5">
      <w:pPr>
        <w:pStyle w:val="Nagwek1"/>
        <w:numPr>
          <w:ilvl w:val="0"/>
          <w:numId w:val="0"/>
        </w:numPr>
      </w:pPr>
      <w:bookmarkStart w:id="433" w:name="_Toc8601724"/>
      <w:bookmarkStart w:id="434" w:name="_Toc91668410"/>
      <w:bookmarkEnd w:id="432"/>
      <w:r>
        <w:lastRenderedPageBreak/>
        <w:t>BIBLIOGRAFIA</w:t>
      </w:r>
      <w:bookmarkEnd w:id="433"/>
      <w:bookmarkEnd w:id="434"/>
    </w:p>
    <w:p w14:paraId="304DFCA7" w14:textId="46BD1694" w:rsidR="007F5D7F" w:rsidRDefault="00007C02" w:rsidP="007F5D7F">
      <w:pPr>
        <w:pStyle w:val="TreAkapitu"/>
      </w:pPr>
      <w:r w:rsidRPr="00007C02">
        <w:rPr>
          <w:highlight w:val="green"/>
        </w:rPr>
        <w:t xml:space="preserve">W tym miejscu należy osadzić generowany automatycznie spis pozycji literaturowych do których odwołujemy się w pracy. Należy wykorzystać narzędzie MENDELEY - jest ono darmowe i pozwala zapanować nad literaturą i przypisami. Przypisy literaturowe proszę tworzyć w zgodzie ze standardem </w:t>
      </w:r>
      <w:proofErr w:type="spellStart"/>
      <w:r w:rsidRPr="00007C02">
        <w:rPr>
          <w:highlight w:val="green"/>
        </w:rPr>
        <w:t>cytowań</w:t>
      </w:r>
      <w:proofErr w:type="spellEnd"/>
      <w:r w:rsidRPr="00007C02">
        <w:rPr>
          <w:highlight w:val="green"/>
        </w:rPr>
        <w:t xml:space="preserve"> IEEE. Wykaz literatury musi być numerowany tj. nr, bez kropki w nawiasach kwadratowych i posortowany alfabetycznie (trzeba to skonfigurować we wtyczce </w:t>
      </w:r>
      <w:proofErr w:type="spellStart"/>
      <w:r w:rsidRPr="00007C02">
        <w:rPr>
          <w:highlight w:val="green"/>
        </w:rPr>
        <w:t>mendeley</w:t>
      </w:r>
      <w:proofErr w:type="spellEnd"/>
      <w:r w:rsidRPr="00007C02">
        <w:rPr>
          <w:highlight w:val="green"/>
        </w:rPr>
        <w:t xml:space="preserve"> dla MS Office)</w:t>
      </w:r>
    </w:p>
    <w:p w14:paraId="5F17FBB6" w14:textId="77777777" w:rsidR="007F5D7F" w:rsidRPr="007F5D7F" w:rsidRDefault="007F5D7F" w:rsidP="007F5D7F">
      <w:pPr>
        <w:pStyle w:val="TreAkapitu"/>
      </w:pPr>
    </w:p>
    <w:p w14:paraId="3AE272A7"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Sinclair Davidson , Primavera De </w:t>
      </w:r>
      <w:proofErr w:type="spellStart"/>
      <w:r w:rsidRPr="00A13C8D">
        <w:rPr>
          <w:rFonts w:eastAsia="Calibri" w:cs="Times New Roman"/>
          <w:szCs w:val="24"/>
          <w:lang w:val="en-US"/>
        </w:rPr>
        <w:t>Filippi</w:t>
      </w:r>
      <w:proofErr w:type="spellEnd"/>
      <w:r w:rsidRPr="00A13C8D">
        <w:rPr>
          <w:rFonts w:eastAsia="Calibri" w:cs="Times New Roman"/>
          <w:szCs w:val="24"/>
          <w:lang w:val="en-US"/>
        </w:rPr>
        <w:t xml:space="preserve">, Jason Potts, </w:t>
      </w:r>
      <w:r w:rsidRPr="00A13C8D">
        <w:rPr>
          <w:rFonts w:eastAsia="Calibri" w:cs="Times New Roman"/>
          <w:b/>
          <w:bCs/>
          <w:szCs w:val="24"/>
          <w:lang w:val="en-US"/>
        </w:rPr>
        <w:t>„</w:t>
      </w:r>
      <w:r w:rsidRPr="00A13C8D">
        <w:rPr>
          <w:rFonts w:eastAsia="Calibri" w:cs="Times New Roman"/>
          <w:b/>
          <w:bCs/>
          <w:i/>
          <w:iCs/>
          <w:szCs w:val="24"/>
          <w:lang w:val="en-US"/>
        </w:rPr>
        <w:t>Economics of Blockchain</w:t>
      </w:r>
      <w:r w:rsidRPr="00A13C8D">
        <w:rPr>
          <w:rFonts w:eastAsia="Calibri" w:cs="Times New Roman"/>
          <w:b/>
          <w:bCs/>
          <w:szCs w:val="24"/>
          <w:lang w:val="en-US"/>
        </w:rPr>
        <w:t>”</w:t>
      </w:r>
    </w:p>
    <w:p w14:paraId="1C553E4C"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Nikhil Yadav, </w:t>
      </w:r>
      <w:proofErr w:type="spellStart"/>
      <w:r w:rsidRPr="00A13C8D">
        <w:rPr>
          <w:rFonts w:eastAsia="Calibri" w:cs="Times New Roman"/>
          <w:szCs w:val="24"/>
          <w:lang w:val="en-US"/>
        </w:rPr>
        <w:t>Sarasvathi</w:t>
      </w:r>
      <w:proofErr w:type="spellEnd"/>
      <w:r w:rsidRPr="00A13C8D">
        <w:rPr>
          <w:rFonts w:eastAsia="Calibri" w:cs="Times New Roman"/>
          <w:szCs w:val="24"/>
          <w:lang w:val="en-US"/>
        </w:rPr>
        <w:t xml:space="preserve"> V </w:t>
      </w:r>
      <w:r w:rsidRPr="00A13C8D">
        <w:rPr>
          <w:rFonts w:eastAsia="Calibri" w:cs="Times New Roman"/>
          <w:b/>
          <w:bCs/>
          <w:i/>
          <w:iCs/>
          <w:szCs w:val="24"/>
          <w:lang w:val="en-US"/>
        </w:rPr>
        <w:t>„Venturing Crowdfunding using Smart Contracts in Blockchain”</w:t>
      </w:r>
    </w:p>
    <w:p w14:paraId="0D43A3FB"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Satoshi </w:t>
      </w:r>
      <w:proofErr w:type="spellStart"/>
      <w:r w:rsidRPr="00A13C8D">
        <w:rPr>
          <w:rFonts w:eastAsia="Calibri" w:cs="Times New Roman"/>
          <w:szCs w:val="24"/>
          <w:lang w:val="en-US"/>
        </w:rPr>
        <w:t>Nakamoto,</w:t>
      </w:r>
      <w:r w:rsidRPr="00A13C8D">
        <w:rPr>
          <w:rFonts w:eastAsia="Calibri" w:cs="Times New Roman"/>
          <w:b/>
          <w:bCs/>
          <w:i/>
          <w:iCs/>
          <w:szCs w:val="24"/>
          <w:lang w:val="en-US"/>
        </w:rPr>
        <w:t>“Bitcoin</w:t>
      </w:r>
      <w:proofErr w:type="spellEnd"/>
      <w:r w:rsidRPr="00A13C8D">
        <w:rPr>
          <w:rFonts w:eastAsia="Calibri" w:cs="Times New Roman"/>
          <w:b/>
          <w:bCs/>
          <w:i/>
          <w:iCs/>
          <w:szCs w:val="24"/>
          <w:lang w:val="en-US"/>
        </w:rPr>
        <w:t>: A Peer-to-Peer Electronic Cash System”</w:t>
      </w:r>
    </w:p>
    <w:p w14:paraId="5BEAE7FE" w14:textId="2D1BAD44" w:rsidR="00515E41" w:rsidRDefault="007F5D7F" w:rsidP="00515E41">
      <w:pPr>
        <w:numPr>
          <w:ilvl w:val="0"/>
          <w:numId w:val="5"/>
        </w:numPr>
        <w:spacing w:after="160" w:line="360" w:lineRule="auto"/>
        <w:jc w:val="both"/>
        <w:rPr>
          <w:rFonts w:eastAsia="Calibri" w:cs="Times New Roman"/>
          <w:b/>
          <w:bCs/>
          <w:i/>
          <w:iCs/>
          <w:szCs w:val="24"/>
          <w:lang w:val="en-US"/>
        </w:rPr>
      </w:pPr>
      <w:proofErr w:type="spellStart"/>
      <w:r w:rsidRPr="00A13C8D">
        <w:rPr>
          <w:rFonts w:eastAsia="Calibri" w:cs="Times New Roman"/>
          <w:szCs w:val="24"/>
          <w:lang w:val="en-US"/>
        </w:rPr>
        <w:t>Huasheng</w:t>
      </w:r>
      <w:proofErr w:type="spellEnd"/>
      <w:r w:rsidRPr="00A13C8D">
        <w:rPr>
          <w:rFonts w:eastAsia="Calibri" w:cs="Times New Roman"/>
          <w:szCs w:val="24"/>
          <w:lang w:val="en-US"/>
        </w:rPr>
        <w:t xml:space="preserve"> Zhu, Zach </w:t>
      </w:r>
      <w:proofErr w:type="spellStart"/>
      <w:r w:rsidRPr="00A13C8D">
        <w:rPr>
          <w:rFonts w:eastAsia="Calibri" w:cs="Times New Roman"/>
          <w:szCs w:val="24"/>
          <w:lang w:val="en-US"/>
        </w:rPr>
        <w:t>Zhizhong</w:t>
      </w:r>
      <w:proofErr w:type="spellEnd"/>
      <w:r w:rsidRPr="00A13C8D">
        <w:rPr>
          <w:rFonts w:eastAsia="Calibri" w:cs="Times New Roman"/>
          <w:szCs w:val="24"/>
          <w:lang w:val="en-US"/>
        </w:rPr>
        <w:t xml:space="preserve"> Zhou, </w:t>
      </w:r>
      <w:r w:rsidRPr="00A13C8D">
        <w:rPr>
          <w:rFonts w:eastAsia="Calibri" w:cs="Times New Roman"/>
          <w:b/>
          <w:bCs/>
          <w:i/>
          <w:iCs/>
          <w:szCs w:val="24"/>
          <w:lang w:val="en-US"/>
        </w:rPr>
        <w:t>„Analysis and outlook of applications of blockchain technology to equity crowdfunding in China”</w:t>
      </w:r>
    </w:p>
    <w:p w14:paraId="19D2E006" w14:textId="068153D8" w:rsidR="00515E41" w:rsidRPr="00515E41" w:rsidRDefault="00515E41" w:rsidP="00515E41">
      <w:pPr>
        <w:pStyle w:val="TreAkapitu"/>
        <w:numPr>
          <w:ilvl w:val="0"/>
          <w:numId w:val="5"/>
        </w:numPr>
        <w:rPr>
          <w:szCs w:val="24"/>
          <w:lang w:val="en-US" w:eastAsia="en-US"/>
        </w:rPr>
      </w:pPr>
      <w:proofErr w:type="spellStart"/>
      <w:r w:rsidRPr="00515E41">
        <w:rPr>
          <w:color w:val="222222"/>
          <w:szCs w:val="24"/>
          <w:shd w:val="clear" w:color="auto" w:fill="FFFFFF"/>
        </w:rPr>
        <w:t>Nofer</w:t>
      </w:r>
      <w:proofErr w:type="spellEnd"/>
      <w:r w:rsidRPr="00515E41">
        <w:rPr>
          <w:color w:val="222222"/>
          <w:szCs w:val="24"/>
          <w:shd w:val="clear" w:color="auto" w:fill="FFFFFF"/>
        </w:rPr>
        <w:t xml:space="preserve">, M., </w:t>
      </w:r>
      <w:proofErr w:type="spellStart"/>
      <w:r w:rsidRPr="00515E41">
        <w:rPr>
          <w:color w:val="222222"/>
          <w:szCs w:val="24"/>
          <w:shd w:val="clear" w:color="auto" w:fill="FFFFFF"/>
        </w:rPr>
        <w:t>Gomber</w:t>
      </w:r>
      <w:proofErr w:type="spellEnd"/>
      <w:r w:rsidRPr="00515E41">
        <w:rPr>
          <w:color w:val="222222"/>
          <w:szCs w:val="24"/>
          <w:shd w:val="clear" w:color="auto" w:fill="FFFFFF"/>
        </w:rPr>
        <w:t xml:space="preserve">, P., Hinz, O., &amp; </w:t>
      </w:r>
      <w:proofErr w:type="spellStart"/>
      <w:r w:rsidRPr="00515E41">
        <w:rPr>
          <w:color w:val="222222"/>
          <w:szCs w:val="24"/>
          <w:shd w:val="clear" w:color="auto" w:fill="FFFFFF"/>
        </w:rPr>
        <w:t>Schiereck</w:t>
      </w:r>
      <w:proofErr w:type="spellEnd"/>
      <w:r w:rsidRPr="00515E41">
        <w:rPr>
          <w:color w:val="222222"/>
          <w:szCs w:val="24"/>
          <w:shd w:val="clear" w:color="auto" w:fill="FFFFFF"/>
        </w:rPr>
        <w:t>, D. (2017). Blockchain. </w:t>
      </w:r>
      <w:r w:rsidRPr="00515E41">
        <w:rPr>
          <w:i/>
          <w:iCs/>
          <w:color w:val="222222"/>
          <w:szCs w:val="24"/>
          <w:shd w:val="clear" w:color="auto" w:fill="FFFFFF"/>
        </w:rPr>
        <w:t>Business &amp; Information Systems Engineering</w:t>
      </w:r>
      <w:r w:rsidRPr="00515E41">
        <w:rPr>
          <w:color w:val="222222"/>
          <w:szCs w:val="24"/>
          <w:shd w:val="clear" w:color="auto" w:fill="FFFFFF"/>
        </w:rPr>
        <w:t>, </w:t>
      </w:r>
      <w:r w:rsidRPr="00515E41">
        <w:rPr>
          <w:i/>
          <w:iCs/>
          <w:color w:val="222222"/>
          <w:szCs w:val="24"/>
          <w:shd w:val="clear" w:color="auto" w:fill="FFFFFF"/>
        </w:rPr>
        <w:t>59</w:t>
      </w:r>
      <w:r w:rsidRPr="00515E41">
        <w:rPr>
          <w:color w:val="222222"/>
          <w:szCs w:val="24"/>
          <w:shd w:val="clear" w:color="auto" w:fill="FFFFFF"/>
        </w:rPr>
        <w:t>(3), 183-187.</w:t>
      </w:r>
    </w:p>
    <w:p w14:paraId="6D9C2F16"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Dariusz Dziuba, </w:t>
      </w:r>
      <w:r w:rsidRPr="00A13C8D">
        <w:rPr>
          <w:rFonts w:eastAsia="Calibri" w:cs="Times New Roman"/>
          <w:b/>
          <w:bCs/>
          <w:szCs w:val="24"/>
        </w:rPr>
        <w:t>„</w:t>
      </w:r>
      <w:r w:rsidRPr="00A13C8D">
        <w:rPr>
          <w:rFonts w:eastAsia="Calibri" w:cs="Times New Roman"/>
          <w:b/>
          <w:bCs/>
          <w:i/>
          <w:iCs/>
          <w:szCs w:val="24"/>
        </w:rPr>
        <w:t>Technologia blockchain crowdfunding: zastosowania, korzyści i oczekiwania</w:t>
      </w:r>
      <w:r w:rsidRPr="00A13C8D">
        <w:rPr>
          <w:rFonts w:eastAsia="Calibri" w:cs="Times New Roman"/>
          <w:b/>
          <w:bCs/>
          <w:szCs w:val="24"/>
        </w:rPr>
        <w:t>”</w:t>
      </w:r>
    </w:p>
    <w:p w14:paraId="1BC74FC3" w14:textId="7E4FB3DB" w:rsidR="007F5D7F" w:rsidRDefault="007F5D7F" w:rsidP="007F5D7F">
      <w:pPr>
        <w:numPr>
          <w:ilvl w:val="0"/>
          <w:numId w:val="5"/>
        </w:numPr>
        <w:spacing w:after="160" w:line="360" w:lineRule="auto"/>
        <w:jc w:val="both"/>
        <w:rPr>
          <w:rFonts w:eastAsia="Calibri" w:cs="Times New Roman"/>
          <w:b/>
          <w:bCs/>
          <w:szCs w:val="24"/>
        </w:rPr>
      </w:pPr>
      <w:r w:rsidRPr="00A13C8D">
        <w:rPr>
          <w:rFonts w:eastAsia="Calibri" w:cs="Times New Roman"/>
          <w:szCs w:val="24"/>
        </w:rPr>
        <w:t xml:space="preserve">Dariusz Dziuba, </w:t>
      </w:r>
      <w:r w:rsidRPr="00A13C8D">
        <w:rPr>
          <w:rFonts w:eastAsia="Calibri" w:cs="Times New Roman"/>
          <w:b/>
          <w:bCs/>
          <w:szCs w:val="24"/>
        </w:rPr>
        <w:t>„</w:t>
      </w:r>
      <w:r w:rsidRPr="00A13C8D">
        <w:rPr>
          <w:rFonts w:eastAsia="Calibri" w:cs="Times New Roman"/>
          <w:b/>
          <w:bCs/>
          <w:i/>
          <w:iCs/>
          <w:szCs w:val="24"/>
        </w:rPr>
        <w:t>Rozwój systemów crowdfundingu – modele, oczekiwania i uwarunkowania</w:t>
      </w:r>
      <w:r w:rsidRPr="00A13C8D">
        <w:rPr>
          <w:rFonts w:eastAsia="Calibri" w:cs="Times New Roman"/>
          <w:b/>
          <w:bCs/>
          <w:szCs w:val="24"/>
        </w:rPr>
        <w:t>”</w:t>
      </w:r>
    </w:p>
    <w:p w14:paraId="52B3E340" w14:textId="006CB86A" w:rsidR="00EB4385" w:rsidRPr="00BD52DE" w:rsidRDefault="00EB4385" w:rsidP="006B4A65">
      <w:pPr>
        <w:pStyle w:val="TreAkapitu"/>
        <w:numPr>
          <w:ilvl w:val="0"/>
          <w:numId w:val="5"/>
        </w:numPr>
        <w:rPr>
          <w:b/>
          <w:bCs/>
          <w:i/>
          <w:iCs/>
          <w:szCs w:val="24"/>
        </w:rPr>
      </w:pPr>
      <w:proofErr w:type="spellStart"/>
      <w:r w:rsidRPr="00BD52DE">
        <w:rPr>
          <w:color w:val="000000"/>
          <w:szCs w:val="24"/>
          <w:shd w:val="clear" w:color="auto" w:fill="FFFFFF"/>
        </w:rPr>
        <w:t>K.Król</w:t>
      </w:r>
      <w:proofErr w:type="spellEnd"/>
      <w:r w:rsidRPr="00BD52DE">
        <w:rPr>
          <w:color w:val="000000"/>
          <w:szCs w:val="24"/>
          <w:shd w:val="clear" w:color="auto" w:fill="FFFFFF"/>
        </w:rPr>
        <w:t>, „</w:t>
      </w:r>
      <w:r w:rsidRPr="00BD52DE">
        <w:rPr>
          <w:b/>
          <w:bCs/>
          <w:i/>
          <w:iCs/>
          <w:color w:val="000000"/>
          <w:szCs w:val="24"/>
          <w:shd w:val="clear" w:color="auto" w:fill="FFFFFF"/>
        </w:rPr>
        <w:t>Finansowanie społecznościowe jako źródło finansowania przedsięwzięć w Polsce”</w:t>
      </w:r>
    </w:p>
    <w:p w14:paraId="484BAD8D" w14:textId="77777777" w:rsidR="007F5D7F" w:rsidRPr="00A13C8D" w:rsidRDefault="007F5D7F" w:rsidP="007F5D7F">
      <w:pPr>
        <w:numPr>
          <w:ilvl w:val="0"/>
          <w:numId w:val="5"/>
        </w:numPr>
        <w:spacing w:after="160" w:line="360" w:lineRule="auto"/>
        <w:jc w:val="both"/>
        <w:rPr>
          <w:rFonts w:eastAsia="Calibri" w:cs="Times New Roman"/>
          <w:b/>
          <w:bCs/>
          <w:i/>
          <w:iCs/>
          <w:szCs w:val="24"/>
        </w:rPr>
      </w:pPr>
      <w:r w:rsidRPr="00A13C8D">
        <w:rPr>
          <w:rFonts w:eastAsia="Calibri" w:cs="Times New Roman"/>
          <w:szCs w:val="24"/>
        </w:rPr>
        <w:t>Dariusz Dziuba,</w:t>
      </w:r>
      <w:r w:rsidRPr="00A13C8D">
        <w:rPr>
          <w:rFonts w:eastAsia="Calibri" w:cs="Times New Roman"/>
          <w:b/>
          <w:bCs/>
          <w:i/>
          <w:iCs/>
          <w:szCs w:val="24"/>
        </w:rPr>
        <w:t xml:space="preserve"> „Finansowanie społecznościowe: prognozy długookresowe vs. uwarunkowania rozwoju”</w:t>
      </w:r>
    </w:p>
    <w:p w14:paraId="1A4DDF87" w14:textId="175C2E37" w:rsidR="007F5D7F" w:rsidRDefault="007F5D7F" w:rsidP="007F5D7F">
      <w:pPr>
        <w:numPr>
          <w:ilvl w:val="0"/>
          <w:numId w:val="5"/>
        </w:numPr>
        <w:spacing w:after="160" w:line="360" w:lineRule="auto"/>
        <w:jc w:val="both"/>
        <w:rPr>
          <w:rFonts w:eastAsia="Calibri" w:cs="Times New Roman"/>
          <w:b/>
          <w:bCs/>
          <w:szCs w:val="24"/>
        </w:rPr>
      </w:pPr>
      <w:r w:rsidRPr="00A13C8D">
        <w:rPr>
          <w:rFonts w:eastAsia="Calibri" w:cs="Times New Roman"/>
          <w:szCs w:val="24"/>
        </w:rPr>
        <w:t xml:space="preserve">Piotr </w:t>
      </w:r>
      <w:proofErr w:type="spellStart"/>
      <w:r w:rsidRPr="00A13C8D">
        <w:rPr>
          <w:rFonts w:eastAsia="Calibri" w:cs="Times New Roman"/>
          <w:szCs w:val="24"/>
        </w:rPr>
        <w:t>Międlar</w:t>
      </w:r>
      <w:proofErr w:type="spellEnd"/>
      <w:r w:rsidRPr="00A13C8D">
        <w:rPr>
          <w:rFonts w:eastAsia="Calibri" w:cs="Times New Roman"/>
          <w:szCs w:val="24"/>
        </w:rPr>
        <w:t xml:space="preserve">, </w:t>
      </w:r>
      <w:r w:rsidRPr="00A13C8D">
        <w:rPr>
          <w:rFonts w:eastAsia="Calibri" w:cs="Times New Roman"/>
          <w:b/>
          <w:bCs/>
          <w:szCs w:val="24"/>
        </w:rPr>
        <w:t>„</w:t>
      </w:r>
      <w:r w:rsidRPr="00A13C8D">
        <w:rPr>
          <w:rFonts w:eastAsia="Calibri" w:cs="Times New Roman"/>
          <w:b/>
          <w:bCs/>
          <w:i/>
          <w:iCs/>
          <w:szCs w:val="24"/>
        </w:rPr>
        <w:t>Blockchain w systemie finansowym</w:t>
      </w:r>
      <w:r w:rsidRPr="00A13C8D">
        <w:rPr>
          <w:rFonts w:eastAsia="Calibri" w:cs="Times New Roman"/>
          <w:b/>
          <w:bCs/>
          <w:szCs w:val="24"/>
        </w:rPr>
        <w:t>”</w:t>
      </w:r>
    </w:p>
    <w:p w14:paraId="4665BC49" w14:textId="794FCF38" w:rsidR="007D4EF8" w:rsidRPr="007D4EF8" w:rsidRDefault="007D4EF8" w:rsidP="007D4EF8">
      <w:pPr>
        <w:pStyle w:val="TreAkapitu"/>
        <w:numPr>
          <w:ilvl w:val="0"/>
          <w:numId w:val="5"/>
        </w:numPr>
        <w:rPr>
          <w:lang w:eastAsia="en-US"/>
        </w:rPr>
      </w:pPr>
      <w:proofErr w:type="spellStart"/>
      <w:r w:rsidRPr="007D4EF8">
        <w:rPr>
          <w:lang w:eastAsia="en-US"/>
        </w:rPr>
        <w:t>Raful</w:t>
      </w:r>
      <w:proofErr w:type="spellEnd"/>
      <w:r w:rsidRPr="007D4EF8">
        <w:rPr>
          <w:lang w:eastAsia="en-US"/>
        </w:rPr>
        <w:t xml:space="preserve"> P. </w:t>
      </w:r>
      <w:proofErr w:type="spellStart"/>
      <w:r w:rsidRPr="007D4EF8">
        <w:rPr>
          <w:lang w:eastAsia="en-US"/>
        </w:rPr>
        <w:t>Naik</w:t>
      </w:r>
      <w:proofErr w:type="spellEnd"/>
      <w:r w:rsidRPr="007D4EF8">
        <w:rPr>
          <w:lang w:eastAsia="en-US"/>
        </w:rPr>
        <w:t xml:space="preserve">, </w:t>
      </w:r>
      <w:r w:rsidR="00242643">
        <w:rPr>
          <w:lang w:eastAsia="en-US"/>
        </w:rPr>
        <w:t>„</w:t>
      </w:r>
      <w:proofErr w:type="spellStart"/>
      <w:r w:rsidRPr="00242643">
        <w:rPr>
          <w:b/>
          <w:bCs/>
          <w:i/>
          <w:iCs/>
          <w:lang w:eastAsia="en-US"/>
        </w:rPr>
        <w:t>Optimising</w:t>
      </w:r>
      <w:proofErr w:type="spellEnd"/>
      <w:r w:rsidRPr="00242643">
        <w:rPr>
          <w:b/>
          <w:bCs/>
          <w:i/>
          <w:iCs/>
          <w:lang w:eastAsia="en-US"/>
        </w:rPr>
        <w:t xml:space="preserve"> the SHA256 </w:t>
      </w:r>
      <w:proofErr w:type="spellStart"/>
      <w:r w:rsidRPr="00242643">
        <w:rPr>
          <w:b/>
          <w:bCs/>
          <w:i/>
          <w:iCs/>
          <w:lang w:eastAsia="en-US"/>
        </w:rPr>
        <w:t>Hashing</w:t>
      </w:r>
      <w:proofErr w:type="spellEnd"/>
      <w:r w:rsidRPr="00242643">
        <w:rPr>
          <w:b/>
          <w:bCs/>
          <w:i/>
          <w:iCs/>
          <w:lang w:eastAsia="en-US"/>
        </w:rPr>
        <w:t xml:space="preserve"> </w:t>
      </w:r>
      <w:proofErr w:type="spellStart"/>
      <w:r w:rsidRPr="00242643">
        <w:rPr>
          <w:b/>
          <w:bCs/>
          <w:i/>
          <w:iCs/>
          <w:lang w:eastAsia="en-US"/>
        </w:rPr>
        <w:t>Algorithm</w:t>
      </w:r>
      <w:proofErr w:type="spellEnd"/>
      <w:r w:rsidRPr="00242643">
        <w:rPr>
          <w:b/>
          <w:bCs/>
          <w:i/>
          <w:iCs/>
          <w:lang w:eastAsia="en-US"/>
        </w:rPr>
        <w:t xml:space="preserve"> for </w:t>
      </w:r>
      <w:proofErr w:type="spellStart"/>
      <w:r w:rsidRPr="00242643">
        <w:rPr>
          <w:b/>
          <w:bCs/>
          <w:i/>
          <w:iCs/>
          <w:lang w:eastAsia="en-US"/>
        </w:rPr>
        <w:t>Faster</w:t>
      </w:r>
      <w:proofErr w:type="spellEnd"/>
      <w:r w:rsidRPr="00242643">
        <w:rPr>
          <w:b/>
          <w:bCs/>
          <w:i/>
          <w:iCs/>
          <w:lang w:eastAsia="en-US"/>
        </w:rPr>
        <w:t xml:space="preserve"> and </w:t>
      </w:r>
      <w:proofErr w:type="spellStart"/>
      <w:r w:rsidRPr="00242643">
        <w:rPr>
          <w:b/>
          <w:bCs/>
          <w:i/>
          <w:iCs/>
          <w:lang w:eastAsia="en-US"/>
        </w:rPr>
        <w:t>More</w:t>
      </w:r>
      <w:proofErr w:type="spellEnd"/>
      <w:r w:rsidRPr="00242643">
        <w:rPr>
          <w:b/>
          <w:bCs/>
          <w:i/>
          <w:iCs/>
          <w:lang w:eastAsia="en-US"/>
        </w:rPr>
        <w:t xml:space="preserve"> </w:t>
      </w:r>
      <w:proofErr w:type="spellStart"/>
      <w:r w:rsidRPr="00242643">
        <w:rPr>
          <w:b/>
          <w:bCs/>
          <w:i/>
          <w:iCs/>
          <w:lang w:eastAsia="en-US"/>
        </w:rPr>
        <w:t>Efficient</w:t>
      </w:r>
      <w:proofErr w:type="spellEnd"/>
      <w:r w:rsidRPr="00242643">
        <w:rPr>
          <w:b/>
          <w:bCs/>
          <w:i/>
          <w:iCs/>
          <w:lang w:eastAsia="en-US"/>
        </w:rPr>
        <w:t xml:space="preserve"> </w:t>
      </w:r>
      <w:proofErr w:type="spellStart"/>
      <w:r w:rsidRPr="00242643">
        <w:rPr>
          <w:b/>
          <w:bCs/>
          <w:i/>
          <w:iCs/>
          <w:lang w:eastAsia="en-US"/>
        </w:rPr>
        <w:t>Bitcoin</w:t>
      </w:r>
      <w:proofErr w:type="spellEnd"/>
      <w:r w:rsidRPr="00242643">
        <w:rPr>
          <w:b/>
          <w:bCs/>
          <w:i/>
          <w:iCs/>
          <w:lang w:eastAsia="en-US"/>
        </w:rPr>
        <w:t xml:space="preserve"> </w:t>
      </w:r>
      <w:proofErr w:type="spellStart"/>
      <w:r w:rsidRPr="00242643">
        <w:rPr>
          <w:b/>
          <w:bCs/>
          <w:i/>
          <w:iCs/>
          <w:lang w:eastAsia="en-US"/>
        </w:rPr>
        <w:t>Mining</w:t>
      </w:r>
      <w:proofErr w:type="spellEnd"/>
      <w:r w:rsidR="00242643">
        <w:rPr>
          <w:b/>
          <w:bCs/>
          <w:i/>
          <w:iCs/>
          <w:lang w:eastAsia="en-US"/>
        </w:rPr>
        <w:t>”</w:t>
      </w:r>
    </w:p>
    <w:p w14:paraId="388507B3"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Agnieszka Szewczyk, „</w:t>
      </w:r>
      <w:r w:rsidRPr="00A13C8D">
        <w:rPr>
          <w:rFonts w:eastAsia="Calibri" w:cs="Times New Roman"/>
          <w:b/>
          <w:bCs/>
          <w:i/>
          <w:iCs/>
          <w:szCs w:val="24"/>
        </w:rPr>
        <w:t>Wykorzystanie aplikacji mobilnych mediów społecznościowych”</w:t>
      </w:r>
    </w:p>
    <w:p w14:paraId="4A419AFB" w14:textId="77777777" w:rsidR="001E1E42" w:rsidRDefault="007F5D7F" w:rsidP="001E1E42">
      <w:pPr>
        <w:numPr>
          <w:ilvl w:val="0"/>
          <w:numId w:val="5"/>
        </w:numPr>
        <w:spacing w:after="160" w:line="360" w:lineRule="auto"/>
        <w:jc w:val="both"/>
        <w:rPr>
          <w:rFonts w:eastAsia="Calibri" w:cs="Times New Roman"/>
          <w:b/>
          <w:bCs/>
          <w:i/>
          <w:iCs/>
          <w:szCs w:val="24"/>
          <w:lang w:val="en-US"/>
        </w:rPr>
      </w:pPr>
      <w:r w:rsidRPr="00A13C8D">
        <w:rPr>
          <w:rFonts w:eastAsia="Calibri" w:cs="Times New Roman"/>
          <w:szCs w:val="24"/>
          <w:lang w:val="en-US"/>
        </w:rPr>
        <w:lastRenderedPageBreak/>
        <w:t xml:space="preserve">Primavera De </w:t>
      </w:r>
      <w:proofErr w:type="spellStart"/>
      <w:r w:rsidRPr="00A13C8D">
        <w:rPr>
          <w:rFonts w:eastAsia="Calibri" w:cs="Times New Roman"/>
          <w:szCs w:val="24"/>
          <w:lang w:val="en-US"/>
        </w:rPr>
        <w:t>Filippi</w:t>
      </w:r>
      <w:proofErr w:type="spellEnd"/>
      <w:r w:rsidRPr="00A13C8D">
        <w:rPr>
          <w:rFonts w:eastAsia="Calibri" w:cs="Times New Roman"/>
          <w:szCs w:val="24"/>
          <w:lang w:val="en-US"/>
        </w:rPr>
        <w:t xml:space="preserve">, </w:t>
      </w:r>
      <w:r w:rsidRPr="00A13C8D">
        <w:rPr>
          <w:rFonts w:eastAsia="Calibri" w:cs="Times New Roman"/>
          <w:b/>
          <w:bCs/>
          <w:i/>
          <w:iCs/>
          <w:szCs w:val="24"/>
          <w:lang w:val="en-US"/>
        </w:rPr>
        <w:t>„Blockchain-based Crowdfunding: what impact on artistic production and art consumption?”</w:t>
      </w:r>
    </w:p>
    <w:p w14:paraId="0D76F223" w14:textId="14405909" w:rsidR="001E1E42" w:rsidRDefault="00A36952" w:rsidP="001E1E42">
      <w:pPr>
        <w:numPr>
          <w:ilvl w:val="0"/>
          <w:numId w:val="5"/>
        </w:numPr>
        <w:spacing w:after="160" w:line="360" w:lineRule="auto"/>
        <w:jc w:val="both"/>
        <w:rPr>
          <w:b/>
          <w:bCs/>
          <w:i/>
          <w:iCs/>
        </w:rPr>
      </w:pPr>
      <w:r>
        <w:t xml:space="preserve">Katarzyna Ciupa, </w:t>
      </w:r>
      <w:r w:rsidRPr="001E1E42">
        <w:rPr>
          <w:b/>
          <w:bCs/>
          <w:i/>
          <w:iCs/>
        </w:rPr>
        <w:t>„Warianty zastosowania koncepcji blockchain a modele ich doboru”</w:t>
      </w:r>
    </w:p>
    <w:p w14:paraId="03A45C6E" w14:textId="5E9D2657" w:rsidR="001E1E42" w:rsidRPr="001E1E42" w:rsidRDefault="001E1E42" w:rsidP="001E1E42">
      <w:pPr>
        <w:pStyle w:val="TreAkapitu"/>
        <w:numPr>
          <w:ilvl w:val="0"/>
          <w:numId w:val="5"/>
        </w:numPr>
        <w:rPr>
          <w:b/>
          <w:bCs/>
          <w:i/>
          <w:iCs/>
          <w:lang w:eastAsia="en-US"/>
        </w:rPr>
      </w:pPr>
      <w:r>
        <w:t>Krzysztof Piech, „</w:t>
      </w:r>
      <w:r w:rsidRPr="001E1E42">
        <w:rPr>
          <w:b/>
          <w:bCs/>
          <w:i/>
          <w:iCs/>
        </w:rPr>
        <w:t xml:space="preserve">Leksykon pojęć na temat technologii blockchain oraz </w:t>
      </w:r>
      <w:proofErr w:type="spellStart"/>
      <w:r w:rsidRPr="001E1E42">
        <w:rPr>
          <w:b/>
          <w:bCs/>
          <w:i/>
          <w:iCs/>
        </w:rPr>
        <w:t>kryptowalut</w:t>
      </w:r>
      <w:proofErr w:type="spellEnd"/>
      <w:r w:rsidR="0010711C">
        <w:rPr>
          <w:b/>
          <w:bCs/>
          <w:i/>
          <w:iCs/>
        </w:rPr>
        <w:t>”</w:t>
      </w:r>
    </w:p>
    <w:p w14:paraId="292ACEF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6A51973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5723048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7570957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7B21DBF3"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5CFFF9A1"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6318752B"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3C53F11A"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7B553D4C"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101D780F"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55939D35"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1B02D83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572D874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ial</w:t>
      </w:r>
      <w:proofErr w:type="spellEnd"/>
      <w:r w:rsidRPr="00A13C8D">
        <w:rPr>
          <w:rFonts w:ascii="ff1" w:eastAsia="Times New Roman" w:hAnsi="ff1" w:cs="Times New Roman"/>
          <w:color w:val="231F20"/>
          <w:sz w:val="84"/>
          <w:szCs w:val="84"/>
          <w:lang w:eastAsia="pl-PL"/>
        </w:rPr>
        <w:t xml:space="preserve"> </w:t>
      </w:r>
      <w:proofErr w:type="spellStart"/>
      <w:r w:rsidRPr="00A13C8D">
        <w:rPr>
          <w:rFonts w:ascii="ff1" w:eastAsia="Times New Roman" w:hAnsi="ff1" w:cs="Times New Roman"/>
          <w:color w:val="231F20"/>
          <w:sz w:val="84"/>
          <w:szCs w:val="84"/>
          <w:lang w:eastAsia="pl-PL"/>
        </w:rPr>
        <w:t>intermediation</w:t>
      </w:r>
      <w:proofErr w:type="spellEnd"/>
      <w:r w:rsidRPr="00A13C8D">
        <w:rPr>
          <w:rFonts w:ascii="ff1" w:eastAsia="Times New Roman" w:hAnsi="ff1" w:cs="Times New Roman"/>
          <w:color w:val="231F20"/>
          <w:sz w:val="84"/>
          <w:szCs w:val="84"/>
          <w:lang w:eastAsia="pl-PL"/>
        </w:rPr>
        <w:t xml:space="preserve"> by </w:t>
      </w:r>
      <w:proofErr w:type="spellStart"/>
      <w:r w:rsidRPr="00A13C8D">
        <w:rPr>
          <w:rFonts w:ascii="ff1" w:eastAsia="Times New Roman" w:hAnsi="ff1" w:cs="Times New Roman"/>
          <w:color w:val="231F20"/>
          <w:sz w:val="84"/>
          <w:szCs w:val="84"/>
          <w:lang w:eastAsia="pl-PL"/>
        </w:rPr>
        <w:t>FinTech</w:t>
      </w:r>
      <w:proofErr w:type="spellEnd"/>
      <w:r w:rsidRPr="00A13C8D">
        <w:rPr>
          <w:rFonts w:ascii="ff1" w:eastAsia="Times New Roman" w:hAnsi="ff1" w:cs="Times New Roman"/>
          <w:color w:val="231F20"/>
          <w:sz w:val="84"/>
          <w:szCs w:val="84"/>
          <w:lang w:eastAsia="pl-PL"/>
        </w:rPr>
        <w:t>: a</w:t>
      </w:r>
    </w:p>
    <w:p w14:paraId="08AB8BB5"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w:t>
      </w:r>
    </w:p>
    <w:p w14:paraId="424FD9F0" w14:textId="0049E483" w:rsidR="00DB693C" w:rsidRDefault="007F5D7F" w:rsidP="00DB693C">
      <w:pPr>
        <w:numPr>
          <w:ilvl w:val="0"/>
          <w:numId w:val="5"/>
        </w:numPr>
        <w:spacing w:after="160" w:line="360" w:lineRule="auto"/>
        <w:jc w:val="both"/>
        <w:rPr>
          <w:rFonts w:eastAsia="Calibri" w:cs="Times New Roman"/>
          <w:b/>
          <w:bCs/>
          <w:i/>
          <w:iCs/>
          <w:szCs w:val="24"/>
          <w:lang w:val="en-US"/>
        </w:rPr>
      </w:pPr>
      <w:r w:rsidRPr="00A13C8D">
        <w:rPr>
          <w:rFonts w:eastAsia="Calibri" w:cs="Times New Roman"/>
          <w:szCs w:val="24"/>
          <w:lang w:val="en-US"/>
        </w:rPr>
        <w:t xml:space="preserve">Cynthia </w:t>
      </w:r>
      <w:proofErr w:type="spellStart"/>
      <w:r w:rsidRPr="00A13C8D">
        <w:rPr>
          <w:rFonts w:eastAsia="Calibri" w:cs="Times New Roman"/>
          <w:szCs w:val="24"/>
          <w:lang w:val="en-US"/>
        </w:rPr>
        <w:t>Weiyi</w:t>
      </w:r>
      <w:proofErr w:type="spellEnd"/>
      <w:r w:rsidRPr="00A13C8D">
        <w:rPr>
          <w:rFonts w:eastAsia="Calibri" w:cs="Times New Roman"/>
          <w:szCs w:val="24"/>
          <w:lang w:val="en-US"/>
        </w:rPr>
        <w:t xml:space="preserve"> Cai, “</w:t>
      </w:r>
      <w:r w:rsidRPr="00A13C8D">
        <w:rPr>
          <w:rFonts w:eastAsia="Calibri" w:cs="Times New Roman"/>
          <w:b/>
          <w:bCs/>
          <w:i/>
          <w:iCs/>
          <w:szCs w:val="24"/>
          <w:lang w:val="en-US"/>
        </w:rPr>
        <w:t xml:space="preserve">Disruption of </w:t>
      </w:r>
      <w:r w:rsidRPr="00A13C8D">
        <w:rPr>
          <w:rFonts w:eastAsia="Calibri" w:cs="Times New Roman"/>
          <w:b/>
          <w:bCs/>
          <w:i/>
          <w:iCs/>
          <w:szCs w:val="24"/>
        </w:rPr>
        <w:t>ﬁ</w:t>
      </w:r>
      <w:proofErr w:type="spellStart"/>
      <w:r w:rsidRPr="00A13C8D">
        <w:rPr>
          <w:rFonts w:eastAsia="Calibri" w:cs="Times New Roman"/>
          <w:b/>
          <w:bCs/>
          <w:i/>
          <w:iCs/>
          <w:szCs w:val="24"/>
          <w:lang w:val="en-US"/>
        </w:rPr>
        <w:t>nancial</w:t>
      </w:r>
      <w:proofErr w:type="spellEnd"/>
      <w:r w:rsidRPr="00A13C8D">
        <w:rPr>
          <w:rFonts w:eastAsia="Calibri" w:cs="Times New Roman"/>
          <w:b/>
          <w:bCs/>
          <w:i/>
          <w:iCs/>
          <w:szCs w:val="24"/>
          <w:lang w:val="en-US"/>
        </w:rPr>
        <w:t xml:space="preserve"> intermediation by FinTech: a review on crowdfunding and blockchain</w:t>
      </w:r>
      <w:r w:rsidR="00DB693C">
        <w:rPr>
          <w:rFonts w:eastAsia="Calibri" w:cs="Times New Roman"/>
          <w:b/>
          <w:bCs/>
          <w:i/>
          <w:iCs/>
          <w:szCs w:val="24"/>
          <w:lang w:val="en-US"/>
        </w:rPr>
        <w:t>”</w:t>
      </w:r>
    </w:p>
    <w:p w14:paraId="02D04A28" w14:textId="16E60542" w:rsidR="00DB693C" w:rsidRPr="003F6E13" w:rsidRDefault="00DB693C" w:rsidP="00DB693C">
      <w:pPr>
        <w:pStyle w:val="TreAkapitu"/>
        <w:numPr>
          <w:ilvl w:val="0"/>
          <w:numId w:val="5"/>
        </w:numPr>
        <w:rPr>
          <w:b/>
          <w:bCs/>
          <w:i/>
          <w:iCs/>
          <w:lang w:val="en-US" w:eastAsia="en-US"/>
        </w:rPr>
      </w:pPr>
      <w:r w:rsidRPr="00DB693C">
        <w:rPr>
          <w:lang w:val="en-US" w:eastAsia="en-US"/>
        </w:rPr>
        <w:t xml:space="preserve">Martin </w:t>
      </w:r>
      <w:proofErr w:type="spellStart"/>
      <w:r w:rsidRPr="00DB693C">
        <w:rPr>
          <w:lang w:val="en-US" w:eastAsia="en-US"/>
        </w:rPr>
        <w:t>Valenta</w:t>
      </w:r>
      <w:proofErr w:type="spellEnd"/>
      <w:r w:rsidRPr="00DB693C">
        <w:rPr>
          <w:lang w:val="en-US" w:eastAsia="en-US"/>
        </w:rPr>
        <w:t xml:space="preserve">, Philipp </w:t>
      </w:r>
      <w:proofErr w:type="spellStart"/>
      <w:r w:rsidRPr="00DB693C">
        <w:rPr>
          <w:lang w:val="en-US" w:eastAsia="en-US"/>
        </w:rPr>
        <w:t>Sandner</w:t>
      </w:r>
      <w:proofErr w:type="spellEnd"/>
      <w:r w:rsidRPr="00DB693C">
        <w:rPr>
          <w:lang w:val="en-US" w:eastAsia="en-US"/>
        </w:rPr>
        <w:t xml:space="preserve">, </w:t>
      </w:r>
      <w:r w:rsidRPr="00DB693C">
        <w:rPr>
          <w:b/>
          <w:bCs/>
          <w:i/>
          <w:iCs/>
          <w:lang w:val="en-US" w:eastAsia="en-US"/>
        </w:rPr>
        <w:t>„Comparison of Ethereum, Hyperledger Fabric and Corda”</w:t>
      </w:r>
      <w:r w:rsidR="00E261B7">
        <w:rPr>
          <w:i/>
          <w:iCs/>
          <w:lang w:val="en-US" w:eastAsia="en-US"/>
        </w:rPr>
        <w:t xml:space="preserve">, </w:t>
      </w:r>
      <w:proofErr w:type="spellStart"/>
      <w:r w:rsidR="00E261B7" w:rsidRPr="00D52CF5">
        <w:rPr>
          <w:lang w:val="en-US" w:eastAsia="en-US"/>
        </w:rPr>
        <w:t>Czerwiec</w:t>
      </w:r>
      <w:proofErr w:type="spellEnd"/>
      <w:r w:rsidR="00E261B7" w:rsidRPr="00D52CF5">
        <w:rPr>
          <w:lang w:val="en-US" w:eastAsia="en-US"/>
        </w:rPr>
        <w:t xml:space="preserve"> 2017, FSBC Working Paper</w:t>
      </w:r>
    </w:p>
    <w:p w14:paraId="116466A8" w14:textId="107F772A" w:rsidR="003F6E13" w:rsidRPr="00DB693C" w:rsidRDefault="003F6E13" w:rsidP="00DB693C">
      <w:pPr>
        <w:pStyle w:val="TreAkapitu"/>
        <w:numPr>
          <w:ilvl w:val="0"/>
          <w:numId w:val="5"/>
        </w:numPr>
        <w:rPr>
          <w:b/>
          <w:bCs/>
          <w:i/>
          <w:iCs/>
          <w:lang w:val="en-US" w:eastAsia="en-US"/>
        </w:rPr>
      </w:pPr>
      <w:r>
        <w:t xml:space="preserve">Monika Sitarska-Buba, </w:t>
      </w:r>
      <w:r w:rsidRPr="00067851">
        <w:rPr>
          <w:b/>
          <w:bCs/>
          <w:i/>
          <w:iCs/>
        </w:rPr>
        <w:t>„ARCHITEKTURA SYSTEMÓW BLOCKCHAIN 2.0”</w:t>
      </w:r>
      <w:r>
        <w:t xml:space="preserve"> , Uniwersytet Ekonomiczny we Wrocławiu</w:t>
      </w:r>
    </w:p>
    <w:p w14:paraId="0C876397" w14:textId="77777777" w:rsidR="007F5D7F" w:rsidRPr="00A13C8D" w:rsidRDefault="007F5D7F" w:rsidP="007F5D7F">
      <w:pPr>
        <w:numPr>
          <w:ilvl w:val="0"/>
          <w:numId w:val="5"/>
        </w:numPr>
        <w:spacing w:after="160" w:line="360" w:lineRule="auto"/>
        <w:jc w:val="both"/>
        <w:rPr>
          <w:rFonts w:eastAsia="Calibri" w:cs="Times New Roman"/>
          <w:b/>
          <w:bCs/>
          <w:i/>
          <w:iCs/>
          <w:szCs w:val="24"/>
        </w:rPr>
      </w:pPr>
      <w:r w:rsidRPr="00A13C8D">
        <w:rPr>
          <w:rFonts w:eastAsia="Calibri" w:cs="Times New Roman"/>
          <w:szCs w:val="24"/>
        </w:rPr>
        <w:t>Maciej Gil,</w:t>
      </w:r>
      <w:r w:rsidRPr="00A13C8D">
        <w:rPr>
          <w:rFonts w:eastAsia="Calibri" w:cs="Times New Roman"/>
          <w:b/>
          <w:bCs/>
          <w:i/>
          <w:iCs/>
          <w:szCs w:val="24"/>
        </w:rPr>
        <w:t xml:space="preserve"> “Inżynieria oprogramowania”</w:t>
      </w:r>
    </w:p>
    <w:p w14:paraId="41044F14"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Krzysztof Wąsek, </w:t>
      </w:r>
      <w:r w:rsidRPr="00A13C8D">
        <w:rPr>
          <w:rFonts w:eastAsia="Calibri" w:cs="Times New Roman"/>
          <w:b/>
          <w:bCs/>
          <w:i/>
          <w:iCs/>
          <w:szCs w:val="24"/>
        </w:rPr>
        <w:t>„Rola mediów społecznościowych oraz ich wpływ na procesy rekrutacji pracowników”</w:t>
      </w:r>
    </w:p>
    <w:p w14:paraId="5D5A8715"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Michał Chmielecki, </w:t>
      </w:r>
      <w:r w:rsidRPr="00A13C8D">
        <w:rPr>
          <w:rFonts w:eastAsia="Calibri" w:cs="Times New Roman"/>
          <w:b/>
          <w:bCs/>
          <w:i/>
          <w:iCs/>
          <w:szCs w:val="24"/>
        </w:rPr>
        <w:t>„Rekrutacja z wykorzystaniem mediów społecznościowych – wyniki badań”</w:t>
      </w:r>
    </w:p>
    <w:p w14:paraId="74FD2224" w14:textId="77777777" w:rsidR="007F5D7F" w:rsidRPr="00072069" w:rsidRDefault="007F5D7F" w:rsidP="007F5D7F">
      <w:pPr>
        <w:pStyle w:val="TreAkapitu"/>
        <w:numPr>
          <w:ilvl w:val="0"/>
          <w:numId w:val="5"/>
        </w:numPr>
      </w:pPr>
      <w:r w:rsidRPr="00A13C8D">
        <w:rPr>
          <w:szCs w:val="24"/>
          <w:lang w:eastAsia="en-US"/>
        </w:rPr>
        <w:t xml:space="preserve">Kamila Tomczyk, Ilona </w:t>
      </w:r>
      <w:proofErr w:type="spellStart"/>
      <w:r w:rsidRPr="00A13C8D">
        <w:rPr>
          <w:szCs w:val="24"/>
          <w:lang w:eastAsia="en-US"/>
        </w:rPr>
        <w:t>Pawełoszek</w:t>
      </w:r>
      <w:proofErr w:type="spellEnd"/>
      <w:r w:rsidRPr="00A13C8D">
        <w:rPr>
          <w:szCs w:val="24"/>
          <w:lang w:eastAsia="en-US"/>
        </w:rPr>
        <w:t xml:space="preserve">, </w:t>
      </w:r>
      <w:r w:rsidRPr="00A13C8D">
        <w:rPr>
          <w:b/>
          <w:bCs/>
          <w:i/>
          <w:iCs/>
          <w:szCs w:val="24"/>
          <w:lang w:eastAsia="en-US"/>
        </w:rPr>
        <w:t>„Zarządzanie relacjami z klientami banków spółdzielczych z wykorzystaniem mediów społecznościowych</w:t>
      </w:r>
      <w:r>
        <w:rPr>
          <w:b/>
          <w:bCs/>
          <w:i/>
          <w:iCs/>
          <w:szCs w:val="24"/>
          <w:lang w:eastAsia="en-US"/>
        </w:rPr>
        <w:t>”</w:t>
      </w:r>
    </w:p>
    <w:p w14:paraId="2E13C666" w14:textId="77777777" w:rsidR="007F5D7F" w:rsidRDefault="007F5D7F" w:rsidP="007F5D7F">
      <w:pPr>
        <w:pStyle w:val="TreAkapitu"/>
        <w:numPr>
          <w:ilvl w:val="0"/>
          <w:numId w:val="5"/>
        </w:numPr>
      </w:pPr>
      <w:proofErr w:type="spellStart"/>
      <w:r w:rsidRPr="00072069">
        <w:t>Wyrozębski</w:t>
      </w:r>
      <w:proofErr w:type="spellEnd"/>
      <w:r w:rsidRPr="00072069">
        <w:t xml:space="preserve"> P., Metodyka PRINCE2 [w] </w:t>
      </w:r>
      <w:r>
        <w:t>„</w:t>
      </w:r>
      <w:r w:rsidRPr="00072069">
        <w:rPr>
          <w:b/>
          <w:bCs/>
          <w:i/>
          <w:iCs/>
        </w:rPr>
        <w:t>Metodyki zarządzania projektami”,</w:t>
      </w:r>
      <w:r w:rsidRPr="00072069">
        <w:t xml:space="preserve"> wyd. </w:t>
      </w:r>
      <w:proofErr w:type="spellStart"/>
      <w:r w:rsidRPr="00072069">
        <w:t>Bizarre</w:t>
      </w:r>
      <w:proofErr w:type="spellEnd"/>
      <w:r w:rsidRPr="00072069">
        <w:t>, Warszawa 2011</w:t>
      </w:r>
    </w:p>
    <w:p w14:paraId="47AF12B1" w14:textId="77777777" w:rsidR="007F5D7F" w:rsidRDefault="007F5D7F" w:rsidP="007F5D7F">
      <w:pPr>
        <w:pStyle w:val="TreAkapitu"/>
        <w:numPr>
          <w:ilvl w:val="0"/>
          <w:numId w:val="5"/>
        </w:numPr>
        <w:rPr>
          <w:lang w:val="en-US"/>
        </w:rPr>
      </w:pPr>
      <w:r w:rsidRPr="00F22ED5">
        <w:rPr>
          <w:lang w:val="en-US"/>
        </w:rPr>
        <w:t xml:space="preserve">International Institute of Business Analysis </w:t>
      </w:r>
      <w:r>
        <w:rPr>
          <w:lang w:val="en-US"/>
        </w:rPr>
        <w:t>“</w:t>
      </w:r>
      <w:r w:rsidRPr="00F22ED5">
        <w:rPr>
          <w:b/>
          <w:bCs/>
          <w:i/>
          <w:iCs/>
          <w:lang w:val="en-US"/>
        </w:rPr>
        <w:t>BABOK® v3 A GUIDE TO THE BUSINESS ANALYSIS BODY OF KNOWLEDGE</w:t>
      </w:r>
      <w:r>
        <w:rPr>
          <w:lang w:val="en-US"/>
        </w:rPr>
        <w:t>”</w:t>
      </w:r>
    </w:p>
    <w:p w14:paraId="5DBE8AB3" w14:textId="50D104F5" w:rsidR="00ED710B" w:rsidRPr="00832ED4" w:rsidRDefault="00ED710B" w:rsidP="007F5D7F">
      <w:pPr>
        <w:pStyle w:val="TreAkapitu"/>
        <w:numPr>
          <w:ilvl w:val="0"/>
          <w:numId w:val="5"/>
        </w:numPr>
        <w:rPr>
          <w:b/>
          <w:bCs/>
          <w:i/>
          <w:iCs/>
        </w:rPr>
      </w:pPr>
      <w:proofErr w:type="spellStart"/>
      <w:r w:rsidRPr="00ED710B">
        <w:t>R.W.Griffin</w:t>
      </w:r>
      <w:proofErr w:type="spellEnd"/>
      <w:r>
        <w:t>,</w:t>
      </w:r>
      <w:r w:rsidRPr="00ED710B">
        <w:rPr>
          <w:b/>
          <w:bCs/>
          <w:i/>
          <w:iCs/>
        </w:rPr>
        <w:t xml:space="preserve"> </w:t>
      </w:r>
      <w:r>
        <w:rPr>
          <w:b/>
          <w:bCs/>
          <w:i/>
          <w:iCs/>
        </w:rPr>
        <w:t>„</w:t>
      </w:r>
      <w:r w:rsidRPr="00ED710B">
        <w:rPr>
          <w:b/>
          <w:bCs/>
          <w:i/>
          <w:iCs/>
        </w:rPr>
        <w:t>Podstawy zarządzania organizacjami</w:t>
      </w:r>
      <w:r>
        <w:rPr>
          <w:b/>
          <w:bCs/>
          <w:i/>
          <w:iCs/>
        </w:rPr>
        <w:t>”</w:t>
      </w:r>
      <w:r>
        <w:t>,</w:t>
      </w:r>
      <w:r w:rsidRPr="00ED710B">
        <w:rPr>
          <w:b/>
          <w:bCs/>
          <w:i/>
          <w:iCs/>
        </w:rPr>
        <w:t xml:space="preserve"> </w:t>
      </w:r>
      <w:r w:rsidRPr="00ED710B">
        <w:rPr>
          <w:i/>
          <w:iCs/>
        </w:rPr>
        <w:t>1997</w:t>
      </w:r>
    </w:p>
    <w:p w14:paraId="7DB7FE2C" w14:textId="3F0402BE" w:rsidR="00832ED4" w:rsidRDefault="00832ED4" w:rsidP="007F5D7F">
      <w:pPr>
        <w:pStyle w:val="TreAkapitu"/>
        <w:numPr>
          <w:ilvl w:val="0"/>
          <w:numId w:val="5"/>
        </w:numPr>
        <w:rPr>
          <w:b/>
          <w:bCs/>
          <w:i/>
          <w:iCs/>
        </w:rPr>
      </w:pPr>
      <w:r w:rsidRPr="00832ED4">
        <w:t xml:space="preserve">Krzysztof </w:t>
      </w:r>
      <w:proofErr w:type="spellStart"/>
      <w:r w:rsidRPr="00832ED4">
        <w:t>Wołowicz</w:t>
      </w:r>
      <w:proofErr w:type="spellEnd"/>
      <w:r w:rsidRPr="00832ED4">
        <w:rPr>
          <w:b/>
          <w:bCs/>
          <w:i/>
          <w:iCs/>
        </w:rPr>
        <w:t>, „Wpływ sytuacji gospodarczej na korzystanie z pożyczek i kredytów”</w:t>
      </w:r>
    </w:p>
    <w:p w14:paraId="17EA05D2" w14:textId="15DCA7D0" w:rsidR="00A427A8" w:rsidRDefault="00C24BD5" w:rsidP="007F5D7F">
      <w:pPr>
        <w:pStyle w:val="TreAkapitu"/>
        <w:numPr>
          <w:ilvl w:val="0"/>
          <w:numId w:val="5"/>
        </w:numPr>
        <w:rPr>
          <w:i/>
          <w:iCs/>
        </w:rPr>
      </w:pPr>
      <w:hyperlink r:id="rId124" w:history="1">
        <w:r w:rsidR="00BA7EB7" w:rsidRPr="00393909">
          <w:rPr>
            <w:rStyle w:val="Hipercze"/>
            <w:i/>
            <w:iCs/>
          </w:rPr>
          <w:t>https://hyperledger-fabric.readthedocs.io/en/release-2.2/</w:t>
        </w:r>
      </w:hyperlink>
    </w:p>
    <w:p w14:paraId="11256566" w14:textId="1A0AD143" w:rsidR="00BA7EB7" w:rsidRPr="0005687F" w:rsidRDefault="00BA7EB7" w:rsidP="00BA7EB7">
      <w:pPr>
        <w:pStyle w:val="TreAkapitu"/>
        <w:numPr>
          <w:ilvl w:val="0"/>
          <w:numId w:val="5"/>
        </w:numPr>
        <w:jc w:val="left"/>
        <w:rPr>
          <w:sz w:val="22"/>
          <w:szCs w:val="22"/>
        </w:rPr>
      </w:pPr>
      <w:proofErr w:type="spellStart"/>
      <w:r w:rsidRPr="0005687F">
        <w:rPr>
          <w:sz w:val="22"/>
          <w:szCs w:val="22"/>
        </w:rPr>
        <w:t>Ence</w:t>
      </w:r>
      <w:proofErr w:type="spellEnd"/>
      <w:r w:rsidRPr="0005687F">
        <w:rPr>
          <w:sz w:val="22"/>
          <w:szCs w:val="22"/>
        </w:rPr>
        <w:t xml:space="preserve"> </w:t>
      </w:r>
      <w:proofErr w:type="spellStart"/>
      <w:r w:rsidRPr="0005687F">
        <w:rPr>
          <w:sz w:val="22"/>
          <w:szCs w:val="22"/>
        </w:rPr>
        <w:t>Zhou</w:t>
      </w:r>
      <w:proofErr w:type="spellEnd"/>
      <w:r w:rsidRPr="0005687F">
        <w:rPr>
          <w:sz w:val="22"/>
          <w:szCs w:val="22"/>
        </w:rPr>
        <w:t xml:space="preserve">, </w:t>
      </w:r>
      <w:proofErr w:type="spellStart"/>
      <w:r w:rsidRPr="0005687F">
        <w:rPr>
          <w:sz w:val="22"/>
          <w:szCs w:val="22"/>
        </w:rPr>
        <w:t>Haoli</w:t>
      </w:r>
      <w:proofErr w:type="spellEnd"/>
      <w:r w:rsidRPr="0005687F">
        <w:rPr>
          <w:sz w:val="22"/>
          <w:szCs w:val="22"/>
        </w:rPr>
        <w:t xml:space="preserve"> Sun, </w:t>
      </w:r>
      <w:proofErr w:type="spellStart"/>
      <w:r w:rsidRPr="0005687F">
        <w:rPr>
          <w:sz w:val="22"/>
          <w:szCs w:val="22"/>
        </w:rPr>
        <w:t>Bingfeng</w:t>
      </w:r>
      <w:proofErr w:type="spellEnd"/>
      <w:r w:rsidRPr="0005687F">
        <w:rPr>
          <w:sz w:val="22"/>
          <w:szCs w:val="22"/>
        </w:rPr>
        <w:t xml:space="preserve"> Pi, </w:t>
      </w:r>
      <w:proofErr w:type="spellStart"/>
      <w:r w:rsidRPr="0005687F">
        <w:rPr>
          <w:sz w:val="22"/>
          <w:szCs w:val="22"/>
        </w:rPr>
        <w:t>Jun</w:t>
      </w:r>
      <w:proofErr w:type="spellEnd"/>
      <w:r w:rsidRPr="0005687F">
        <w:rPr>
          <w:sz w:val="22"/>
          <w:szCs w:val="22"/>
        </w:rPr>
        <w:t xml:space="preserve"> Sun, </w:t>
      </w:r>
      <w:proofErr w:type="spellStart"/>
      <w:r w:rsidRPr="0005687F">
        <w:rPr>
          <w:sz w:val="22"/>
          <w:szCs w:val="22"/>
        </w:rPr>
        <w:t>Kazuhiro</w:t>
      </w:r>
      <w:proofErr w:type="spellEnd"/>
      <w:r w:rsidRPr="0005687F">
        <w:rPr>
          <w:sz w:val="22"/>
          <w:szCs w:val="22"/>
        </w:rPr>
        <w:t xml:space="preserve"> </w:t>
      </w:r>
      <w:proofErr w:type="spellStart"/>
      <w:r w:rsidRPr="0005687F">
        <w:rPr>
          <w:sz w:val="22"/>
          <w:szCs w:val="22"/>
        </w:rPr>
        <w:t>Yamashita</w:t>
      </w:r>
      <w:proofErr w:type="spellEnd"/>
      <w:r w:rsidRPr="0005687F">
        <w:rPr>
          <w:sz w:val="22"/>
          <w:szCs w:val="22"/>
        </w:rPr>
        <w:t xml:space="preserve">, </w:t>
      </w:r>
      <w:proofErr w:type="spellStart"/>
      <w:r w:rsidRPr="0005687F">
        <w:rPr>
          <w:sz w:val="22"/>
          <w:szCs w:val="22"/>
        </w:rPr>
        <w:t>Yoshihide</w:t>
      </w:r>
      <w:proofErr w:type="spellEnd"/>
      <w:r w:rsidRPr="0005687F">
        <w:rPr>
          <w:sz w:val="22"/>
          <w:szCs w:val="22"/>
        </w:rPr>
        <w:t xml:space="preserve"> Nomura </w:t>
      </w:r>
      <w:r w:rsidRPr="0005687F">
        <w:rPr>
          <w:b/>
          <w:bCs/>
          <w:i/>
          <w:iCs/>
          <w:sz w:val="22"/>
          <w:szCs w:val="22"/>
        </w:rPr>
        <w:t>„</w:t>
      </w:r>
      <w:proofErr w:type="spellStart"/>
      <w:r w:rsidRPr="0005687F">
        <w:rPr>
          <w:b/>
          <w:bCs/>
          <w:i/>
          <w:iCs/>
          <w:sz w:val="22"/>
          <w:szCs w:val="22"/>
        </w:rPr>
        <w:t>Ledgerdata</w:t>
      </w:r>
      <w:proofErr w:type="spellEnd"/>
      <w:r w:rsidRPr="0005687F">
        <w:rPr>
          <w:b/>
          <w:bCs/>
          <w:i/>
          <w:iCs/>
          <w:sz w:val="22"/>
          <w:szCs w:val="22"/>
        </w:rPr>
        <w:t xml:space="preserve"> </w:t>
      </w:r>
      <w:proofErr w:type="spellStart"/>
      <w:r w:rsidRPr="0005687F">
        <w:rPr>
          <w:b/>
          <w:bCs/>
          <w:i/>
          <w:iCs/>
          <w:sz w:val="22"/>
          <w:szCs w:val="22"/>
        </w:rPr>
        <w:t>Refiner</w:t>
      </w:r>
      <w:proofErr w:type="spellEnd"/>
      <w:r w:rsidRPr="0005687F">
        <w:rPr>
          <w:b/>
          <w:bCs/>
          <w:i/>
          <w:iCs/>
          <w:sz w:val="22"/>
          <w:szCs w:val="22"/>
        </w:rPr>
        <w:t xml:space="preserve">: A </w:t>
      </w:r>
      <w:proofErr w:type="spellStart"/>
      <w:r w:rsidRPr="0005687F">
        <w:rPr>
          <w:b/>
          <w:bCs/>
          <w:i/>
          <w:iCs/>
          <w:sz w:val="22"/>
          <w:szCs w:val="22"/>
        </w:rPr>
        <w:t>Powerful</w:t>
      </w:r>
      <w:proofErr w:type="spellEnd"/>
      <w:r w:rsidRPr="0005687F">
        <w:rPr>
          <w:b/>
          <w:bCs/>
          <w:i/>
          <w:iCs/>
          <w:sz w:val="22"/>
          <w:szCs w:val="22"/>
        </w:rPr>
        <w:t xml:space="preserve"> </w:t>
      </w:r>
      <w:proofErr w:type="spellStart"/>
      <w:r w:rsidRPr="0005687F">
        <w:rPr>
          <w:b/>
          <w:bCs/>
          <w:i/>
          <w:iCs/>
          <w:sz w:val="22"/>
          <w:szCs w:val="22"/>
        </w:rPr>
        <w:t>Ledger</w:t>
      </w:r>
      <w:proofErr w:type="spellEnd"/>
      <w:r w:rsidRPr="0005687F">
        <w:rPr>
          <w:b/>
          <w:bCs/>
          <w:i/>
          <w:iCs/>
          <w:sz w:val="22"/>
          <w:szCs w:val="22"/>
        </w:rPr>
        <w:t xml:space="preserve"> Data Query Platform for Hyperledger </w:t>
      </w:r>
      <w:proofErr w:type="spellStart"/>
      <w:r w:rsidRPr="0005687F">
        <w:rPr>
          <w:b/>
          <w:bCs/>
          <w:i/>
          <w:iCs/>
          <w:sz w:val="22"/>
          <w:szCs w:val="22"/>
        </w:rPr>
        <w:t>Fabric</w:t>
      </w:r>
      <w:proofErr w:type="spellEnd"/>
      <w:r w:rsidRPr="0005687F">
        <w:rPr>
          <w:b/>
          <w:bCs/>
          <w:i/>
          <w:iCs/>
          <w:sz w:val="22"/>
          <w:szCs w:val="22"/>
        </w:rPr>
        <w:t>”</w:t>
      </w:r>
    </w:p>
    <w:p w14:paraId="01976EFC" w14:textId="60B415BD" w:rsidR="00515E41" w:rsidRDefault="0019094F" w:rsidP="00515E41">
      <w:pPr>
        <w:pStyle w:val="TreAkapitu"/>
        <w:numPr>
          <w:ilvl w:val="0"/>
          <w:numId w:val="5"/>
        </w:numPr>
        <w:rPr>
          <w:i/>
          <w:iCs/>
        </w:rPr>
      </w:pPr>
      <w:r>
        <w:t xml:space="preserve">Scott W. </w:t>
      </w:r>
      <w:proofErr w:type="spellStart"/>
      <w:r>
        <w:t>Ambler</w:t>
      </w:r>
      <w:proofErr w:type="spellEnd"/>
      <w:r>
        <w:t>, „</w:t>
      </w:r>
      <w:r w:rsidRPr="008A275A">
        <w:rPr>
          <w:b/>
          <w:bCs/>
          <w:i/>
          <w:iCs/>
        </w:rPr>
        <w:t xml:space="preserve">Software </w:t>
      </w:r>
      <w:proofErr w:type="spellStart"/>
      <w:r w:rsidRPr="008A275A">
        <w:rPr>
          <w:b/>
          <w:bCs/>
          <w:i/>
          <w:iCs/>
        </w:rPr>
        <w:t>Process</w:t>
      </w:r>
      <w:proofErr w:type="spellEnd"/>
      <w:r w:rsidRPr="008A275A">
        <w:rPr>
          <w:b/>
          <w:bCs/>
          <w:i/>
          <w:iCs/>
        </w:rPr>
        <w:t xml:space="preserve"> </w:t>
      </w:r>
      <w:proofErr w:type="spellStart"/>
      <w:r w:rsidRPr="008A275A">
        <w:rPr>
          <w:b/>
          <w:bCs/>
          <w:i/>
          <w:iCs/>
        </w:rPr>
        <w:t>MentorWriting</w:t>
      </w:r>
      <w:proofErr w:type="spellEnd"/>
      <w:r w:rsidRPr="008A275A">
        <w:rPr>
          <w:b/>
          <w:bCs/>
          <w:i/>
          <w:iCs/>
        </w:rPr>
        <w:t xml:space="preserve"> </w:t>
      </w:r>
      <w:proofErr w:type="spellStart"/>
      <w:r w:rsidRPr="008A275A">
        <w:rPr>
          <w:b/>
          <w:bCs/>
          <w:i/>
          <w:iCs/>
        </w:rPr>
        <w:t>Robust</w:t>
      </w:r>
      <w:proofErr w:type="spellEnd"/>
      <w:r w:rsidRPr="008A275A">
        <w:rPr>
          <w:b/>
          <w:bCs/>
          <w:i/>
          <w:iCs/>
        </w:rPr>
        <w:t xml:space="preserve"> Java </w:t>
      </w:r>
      <w:proofErr w:type="spellStart"/>
      <w:r w:rsidRPr="008A275A">
        <w:rPr>
          <w:b/>
          <w:bCs/>
          <w:i/>
          <w:iCs/>
        </w:rPr>
        <w:t>Code</w:t>
      </w:r>
      <w:proofErr w:type="spellEnd"/>
      <w:r>
        <w:rPr>
          <w:b/>
          <w:bCs/>
        </w:rPr>
        <w:t>”</w:t>
      </w:r>
      <w:r>
        <w:t xml:space="preserve">, The </w:t>
      </w:r>
      <w:proofErr w:type="spellStart"/>
      <w:r>
        <w:t>AmbySoft</w:t>
      </w:r>
      <w:proofErr w:type="spellEnd"/>
      <w:r>
        <w:t xml:space="preserve"> Inc. </w:t>
      </w:r>
      <w:proofErr w:type="spellStart"/>
      <w:r>
        <w:t>Coding</w:t>
      </w:r>
      <w:proofErr w:type="spellEnd"/>
      <w:r>
        <w:t xml:space="preserve"> </w:t>
      </w:r>
      <w:proofErr w:type="spellStart"/>
      <w:r>
        <w:t>Standards</w:t>
      </w:r>
      <w:proofErr w:type="spellEnd"/>
      <w:r>
        <w:t xml:space="preserve"> for Java v17.01d</w:t>
      </w:r>
      <w:r w:rsidR="009D3568">
        <w:t>, 15.01.2000</w:t>
      </w:r>
    </w:p>
    <w:p w14:paraId="77B2F00A" w14:textId="178153B5" w:rsidR="00515E41" w:rsidRDefault="00515E41" w:rsidP="00515E41">
      <w:pPr>
        <w:pStyle w:val="TreAkapitu"/>
        <w:numPr>
          <w:ilvl w:val="0"/>
          <w:numId w:val="5"/>
        </w:numPr>
        <w:rPr>
          <w:b/>
          <w:bCs/>
          <w:i/>
          <w:iCs/>
        </w:rPr>
      </w:pPr>
      <w:r w:rsidRPr="00515E41">
        <w:lastRenderedPageBreak/>
        <w:t>Brendan M. Sullivan</w:t>
      </w:r>
      <w:r>
        <w:t xml:space="preserve">, </w:t>
      </w:r>
      <w:proofErr w:type="spellStart"/>
      <w:r w:rsidRPr="00515E41">
        <w:t>Gopikrishna</w:t>
      </w:r>
      <w:proofErr w:type="spellEnd"/>
      <w:r w:rsidRPr="00515E41">
        <w:t xml:space="preserve"> </w:t>
      </w:r>
      <w:proofErr w:type="spellStart"/>
      <w:r w:rsidRPr="00515E41">
        <w:t>Karthikeyan</w:t>
      </w:r>
      <w:proofErr w:type="spellEnd"/>
      <w:r>
        <w:t xml:space="preserve">, </w:t>
      </w:r>
      <w:r w:rsidRPr="00515E41">
        <w:t xml:space="preserve">Zuli </w:t>
      </w:r>
      <w:proofErr w:type="spellStart"/>
      <w:r w:rsidRPr="00515E41">
        <w:t>Liu</w:t>
      </w:r>
      <w:proofErr w:type="spellEnd"/>
      <w:r>
        <w:t xml:space="preserve">, </w:t>
      </w:r>
      <w:proofErr w:type="spellStart"/>
      <w:r w:rsidRPr="00515E41">
        <w:t>Wouter</w:t>
      </w:r>
      <w:proofErr w:type="spellEnd"/>
      <w:r w:rsidRPr="00515E41">
        <w:t xml:space="preserve"> </w:t>
      </w:r>
      <w:proofErr w:type="spellStart"/>
      <w:r w:rsidRPr="00515E41">
        <w:t>Lode</w:t>
      </w:r>
      <w:proofErr w:type="spellEnd"/>
      <w:r>
        <w:t xml:space="preserve">, </w:t>
      </w:r>
      <w:r w:rsidRPr="00515E41">
        <w:t>Paul Massa</w:t>
      </w:r>
      <w:r>
        <w:t xml:space="preserve">, </w:t>
      </w:r>
      <w:proofErr w:type="spellStart"/>
      <w:r w:rsidRPr="00515E41">
        <w:t>Mahima</w:t>
      </w:r>
      <w:proofErr w:type="spellEnd"/>
      <w:r w:rsidRPr="00515E41">
        <w:t xml:space="preserve"> Gupta</w:t>
      </w:r>
      <w:r>
        <w:t xml:space="preserve">, </w:t>
      </w:r>
      <w:r w:rsidRPr="00515E41">
        <w:rPr>
          <w:b/>
          <w:bCs/>
          <w:i/>
          <w:iCs/>
        </w:rPr>
        <w:t>”</w:t>
      </w:r>
      <w:proofErr w:type="spellStart"/>
      <w:r w:rsidRPr="00515E41">
        <w:rPr>
          <w:b/>
          <w:bCs/>
          <w:i/>
          <w:iCs/>
        </w:rPr>
        <w:t>Socioeconomic</w:t>
      </w:r>
      <w:proofErr w:type="spellEnd"/>
      <w:r w:rsidRPr="00515E41">
        <w:rPr>
          <w:b/>
          <w:bCs/>
          <w:i/>
          <w:iCs/>
        </w:rPr>
        <w:t xml:space="preserve"> </w:t>
      </w:r>
      <w:proofErr w:type="spellStart"/>
      <w:r w:rsidRPr="00515E41">
        <w:rPr>
          <w:b/>
          <w:bCs/>
          <w:i/>
          <w:iCs/>
        </w:rPr>
        <w:t>group</w:t>
      </w:r>
      <w:proofErr w:type="spellEnd"/>
      <w:r w:rsidRPr="00515E41">
        <w:rPr>
          <w:b/>
          <w:bCs/>
          <w:i/>
          <w:iCs/>
        </w:rPr>
        <w:t xml:space="preserve"> </w:t>
      </w:r>
      <w:proofErr w:type="spellStart"/>
      <w:r w:rsidRPr="00515E41">
        <w:rPr>
          <w:b/>
          <w:bCs/>
          <w:i/>
          <w:iCs/>
        </w:rPr>
        <w:t>classification</w:t>
      </w:r>
      <w:proofErr w:type="spellEnd"/>
      <w:r w:rsidRPr="00515E41">
        <w:rPr>
          <w:b/>
          <w:bCs/>
          <w:i/>
          <w:iCs/>
        </w:rPr>
        <w:t xml:space="preserve"> </w:t>
      </w:r>
      <w:proofErr w:type="spellStart"/>
      <w:r w:rsidRPr="00515E41">
        <w:rPr>
          <w:b/>
          <w:bCs/>
          <w:i/>
          <w:iCs/>
        </w:rPr>
        <w:t>based</w:t>
      </w:r>
      <w:proofErr w:type="spellEnd"/>
      <w:r w:rsidRPr="00515E41">
        <w:rPr>
          <w:b/>
          <w:bCs/>
          <w:i/>
          <w:iCs/>
        </w:rPr>
        <w:t xml:space="preserve"> on </w:t>
      </w:r>
      <w:proofErr w:type="spellStart"/>
      <w:r w:rsidRPr="00515E41">
        <w:rPr>
          <w:b/>
          <w:bCs/>
          <w:i/>
          <w:iCs/>
        </w:rPr>
        <w:t>user</w:t>
      </w:r>
      <w:proofErr w:type="spellEnd"/>
      <w:r w:rsidRPr="00515E41">
        <w:rPr>
          <w:b/>
          <w:bCs/>
          <w:i/>
          <w:iCs/>
        </w:rPr>
        <w:t xml:space="preserve"> </w:t>
      </w:r>
      <w:proofErr w:type="spellStart"/>
      <w:r w:rsidRPr="00515E41">
        <w:rPr>
          <w:b/>
          <w:bCs/>
          <w:i/>
          <w:iCs/>
        </w:rPr>
        <w:t>featur</w:t>
      </w:r>
      <w:r>
        <w:rPr>
          <w:b/>
          <w:bCs/>
          <w:i/>
          <w:iCs/>
        </w:rPr>
        <w:t>es</w:t>
      </w:r>
      <w:proofErr w:type="spellEnd"/>
      <w:r w:rsidRPr="00515E41">
        <w:rPr>
          <w:b/>
          <w:bCs/>
          <w:i/>
          <w:iCs/>
        </w:rPr>
        <w:t>”</w:t>
      </w:r>
    </w:p>
    <w:p w14:paraId="5775064B" w14:textId="3B5F97B0" w:rsidR="005F0125" w:rsidRDefault="00067EFF" w:rsidP="00515E41">
      <w:pPr>
        <w:pStyle w:val="TreAkapitu"/>
        <w:numPr>
          <w:ilvl w:val="0"/>
          <w:numId w:val="5"/>
        </w:numPr>
        <w:rPr>
          <w:b/>
          <w:bCs/>
          <w:i/>
          <w:iCs/>
        </w:rPr>
      </w:pPr>
      <w:r w:rsidRPr="00067EFF">
        <w:t xml:space="preserve">Christopher </w:t>
      </w:r>
      <w:proofErr w:type="spellStart"/>
      <w:r w:rsidRPr="00067EFF">
        <w:t>Lunt</w:t>
      </w:r>
      <w:proofErr w:type="spellEnd"/>
      <w:r w:rsidRPr="00067EFF">
        <w:t>,</w:t>
      </w:r>
      <w:r>
        <w:rPr>
          <w:b/>
          <w:bCs/>
          <w:i/>
          <w:iCs/>
        </w:rPr>
        <w:t xml:space="preserve"> </w:t>
      </w:r>
      <w:r w:rsidR="005F0125">
        <w:rPr>
          <w:b/>
          <w:bCs/>
          <w:i/>
          <w:iCs/>
        </w:rPr>
        <w:t>„</w:t>
      </w:r>
      <w:proofErr w:type="spellStart"/>
      <w:r w:rsidR="005F0125" w:rsidRPr="005F0125">
        <w:rPr>
          <w:b/>
          <w:bCs/>
          <w:i/>
          <w:iCs/>
        </w:rPr>
        <w:t>Authorization</w:t>
      </w:r>
      <w:proofErr w:type="spellEnd"/>
      <w:r w:rsidR="005F0125" w:rsidRPr="005F0125">
        <w:rPr>
          <w:b/>
          <w:bCs/>
          <w:i/>
          <w:iCs/>
        </w:rPr>
        <w:t xml:space="preserve"> and </w:t>
      </w:r>
      <w:proofErr w:type="spellStart"/>
      <w:r w:rsidR="005F0125" w:rsidRPr="005F0125">
        <w:rPr>
          <w:b/>
          <w:bCs/>
          <w:i/>
          <w:iCs/>
        </w:rPr>
        <w:t>authentication</w:t>
      </w:r>
      <w:proofErr w:type="spellEnd"/>
      <w:r w:rsidR="005F0125" w:rsidRPr="005F0125">
        <w:rPr>
          <w:b/>
          <w:bCs/>
          <w:i/>
          <w:iCs/>
        </w:rPr>
        <w:t xml:space="preserve"> </w:t>
      </w:r>
      <w:proofErr w:type="spellStart"/>
      <w:r w:rsidR="005F0125" w:rsidRPr="005F0125">
        <w:rPr>
          <w:b/>
          <w:bCs/>
          <w:i/>
          <w:iCs/>
        </w:rPr>
        <w:t>based</w:t>
      </w:r>
      <w:proofErr w:type="spellEnd"/>
      <w:r w:rsidR="005F0125" w:rsidRPr="005F0125">
        <w:rPr>
          <w:b/>
          <w:bCs/>
          <w:i/>
          <w:iCs/>
        </w:rPr>
        <w:t xml:space="preserve"> on </w:t>
      </w:r>
      <w:proofErr w:type="spellStart"/>
      <w:r w:rsidR="005F0125" w:rsidRPr="005F0125">
        <w:rPr>
          <w:b/>
          <w:bCs/>
          <w:i/>
          <w:iCs/>
        </w:rPr>
        <w:t>an</w:t>
      </w:r>
      <w:proofErr w:type="spellEnd"/>
      <w:r w:rsidR="005F0125" w:rsidRPr="005F0125">
        <w:rPr>
          <w:b/>
          <w:bCs/>
          <w:i/>
          <w:iCs/>
        </w:rPr>
        <w:t xml:space="preserve"> </w:t>
      </w:r>
      <w:proofErr w:type="spellStart"/>
      <w:r w:rsidR="005F0125" w:rsidRPr="005F0125">
        <w:rPr>
          <w:b/>
          <w:bCs/>
          <w:i/>
          <w:iCs/>
        </w:rPr>
        <w:t>individual's</w:t>
      </w:r>
      <w:proofErr w:type="spellEnd"/>
      <w:r w:rsidR="005F0125" w:rsidRPr="005F0125">
        <w:rPr>
          <w:b/>
          <w:bCs/>
          <w:i/>
          <w:iCs/>
        </w:rPr>
        <w:t xml:space="preserve"> </w:t>
      </w:r>
      <w:proofErr w:type="spellStart"/>
      <w:r w:rsidR="005F0125" w:rsidRPr="005F0125">
        <w:rPr>
          <w:b/>
          <w:bCs/>
          <w:i/>
          <w:iCs/>
        </w:rPr>
        <w:t>social</w:t>
      </w:r>
      <w:proofErr w:type="spellEnd"/>
      <w:r w:rsidR="005F0125" w:rsidRPr="005F0125">
        <w:rPr>
          <w:b/>
          <w:bCs/>
          <w:i/>
          <w:iCs/>
        </w:rPr>
        <w:t xml:space="preserve"> network</w:t>
      </w:r>
      <w:r w:rsidR="005F0125">
        <w:rPr>
          <w:b/>
          <w:bCs/>
          <w:i/>
          <w:iCs/>
        </w:rPr>
        <w:t>”</w:t>
      </w:r>
    </w:p>
    <w:p w14:paraId="5D4B16B9" w14:textId="4FBA031E" w:rsidR="00C5750E" w:rsidRPr="00515E41" w:rsidRDefault="00C5750E" w:rsidP="00515E41">
      <w:pPr>
        <w:pStyle w:val="TreAkapitu"/>
        <w:numPr>
          <w:ilvl w:val="0"/>
          <w:numId w:val="5"/>
        </w:numPr>
        <w:rPr>
          <w:b/>
          <w:bCs/>
          <w:i/>
          <w:iCs/>
        </w:rPr>
      </w:pPr>
      <w:r w:rsidRPr="00C5750E">
        <w:t>Pawlak Rafał</w:t>
      </w:r>
      <w:r>
        <w:rPr>
          <w:i/>
          <w:iCs/>
        </w:rPr>
        <w:t xml:space="preserve"> </w:t>
      </w:r>
      <w:r w:rsidRPr="00AA60F3">
        <w:rPr>
          <w:b/>
          <w:bCs/>
          <w:i/>
          <w:iCs/>
        </w:rPr>
        <w:t>”Testowanie oprogramowania. Podręcznik dla początkujących</w:t>
      </w:r>
      <w:r w:rsidR="00AA60F3" w:rsidRPr="00AA60F3">
        <w:rPr>
          <w:b/>
          <w:bCs/>
          <w:i/>
          <w:iCs/>
        </w:rPr>
        <w:t>”</w:t>
      </w:r>
      <w:r w:rsidRPr="00C5750E">
        <w:rPr>
          <w:b/>
          <w:bCs/>
          <w:i/>
          <w:iCs/>
        </w:rPr>
        <w:t xml:space="preserve"> </w:t>
      </w:r>
      <w:r w:rsidRPr="00AA60F3">
        <w:t>Helion, 2014</w:t>
      </w:r>
    </w:p>
    <w:p w14:paraId="4BBE7BA4" w14:textId="77777777" w:rsidR="007F5D7F" w:rsidRDefault="007F5D7F" w:rsidP="00007C02">
      <w:pPr>
        <w:pStyle w:val="TreAkapitu"/>
      </w:pPr>
    </w:p>
    <w:p w14:paraId="4B628B1C" w14:textId="77777777" w:rsidR="00007C02" w:rsidRPr="00007C02" w:rsidRDefault="00007C02" w:rsidP="00007C02">
      <w:pPr>
        <w:pStyle w:val="TreAkapitu"/>
      </w:pPr>
    </w:p>
    <w:p w14:paraId="1E7F8F82" w14:textId="77777777" w:rsidR="00D36C15" w:rsidRPr="00CE33A2" w:rsidRDefault="002B13D8"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007C02">
        <w:rPr>
          <w:highlight w:val="yellow"/>
        </w:rPr>
        <w:fldChar w:fldCharType="begin" w:fldLock="1"/>
      </w:r>
      <w:r w:rsidR="00E24BA8" w:rsidRPr="00CE33A2">
        <w:rPr>
          <w:sz w:val="16"/>
          <w:szCs w:val="16"/>
          <w:highlight w:val="yellow"/>
          <w:lang w:val="en-US"/>
        </w:rPr>
        <w:instrText xml:space="preserve">ADDIN Mendeley Bibliography CSL_BIBLIOGRAPHY </w:instrText>
      </w:r>
      <w:r w:rsidRPr="00007C02">
        <w:rPr>
          <w:highlight w:val="yellow"/>
        </w:rPr>
        <w:fldChar w:fldCharType="separate"/>
      </w:r>
      <w:r w:rsidR="00D36C15" w:rsidRPr="00CE33A2">
        <w:rPr>
          <w:rFonts w:cs="Times New Roman"/>
          <w:noProof/>
          <w:szCs w:val="24"/>
          <w:highlight w:val="yellow"/>
          <w:lang w:val="en-US"/>
        </w:rPr>
        <w:t>[1]</w:t>
      </w:r>
      <w:r w:rsidR="00D36C15" w:rsidRPr="00CE33A2">
        <w:rPr>
          <w:rFonts w:cs="Times New Roman"/>
          <w:noProof/>
          <w:szCs w:val="24"/>
          <w:highlight w:val="yellow"/>
          <w:lang w:val="en-US"/>
        </w:rPr>
        <w:tab/>
      </w:r>
      <w:r w:rsidR="00D36C15" w:rsidRPr="00CE33A2">
        <w:rPr>
          <w:rFonts w:cs="Times New Roman"/>
          <w:i/>
          <w:iCs/>
          <w:noProof/>
          <w:szCs w:val="24"/>
          <w:highlight w:val="yellow"/>
          <w:lang w:val="en-US"/>
        </w:rPr>
        <w:t>A Framework for Assessing and Improving Enterprise Architecture Management</w:t>
      </w:r>
      <w:r w:rsidR="00D36C15" w:rsidRPr="00CE33A2">
        <w:rPr>
          <w:rFonts w:cs="Times New Roman"/>
          <w:noProof/>
          <w:szCs w:val="24"/>
          <w:highlight w:val="yellow"/>
          <w:lang w:val="en-US"/>
        </w:rPr>
        <w:t>, Version 2.0, GAO-10-846G, U.S. Government Accountability Office, Washington 2010.</w:t>
      </w:r>
    </w:p>
    <w:p w14:paraId="1EB13C01"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2]</w:t>
      </w:r>
      <w:r w:rsidRPr="00CE33A2">
        <w:rPr>
          <w:rFonts w:cs="Times New Roman"/>
          <w:noProof/>
          <w:szCs w:val="24"/>
          <w:highlight w:val="yellow"/>
          <w:lang w:val="en-US"/>
        </w:rPr>
        <w:tab/>
        <w:t>Ackerman L., „The Challenge of Change”,</w:t>
      </w:r>
      <w:r w:rsidR="00867362" w:rsidRPr="00CE33A2">
        <w:rPr>
          <w:rFonts w:cs="Times New Roman"/>
          <w:noProof/>
          <w:szCs w:val="24"/>
          <w:highlight w:val="yellow"/>
          <w:lang w:val="en-US"/>
        </w:rPr>
        <w:t xml:space="preserve"> w </w:t>
      </w:r>
      <w:r w:rsidRPr="00CE33A2">
        <w:rPr>
          <w:rFonts w:cs="Times New Roman"/>
          <w:i/>
          <w:iCs/>
          <w:noProof/>
          <w:szCs w:val="24"/>
          <w:highlight w:val="yellow"/>
          <w:lang w:val="en-US"/>
        </w:rPr>
        <w:t>Managing change : cases and concepts</w:t>
      </w:r>
      <w:r w:rsidRPr="00CE33A2">
        <w:rPr>
          <w:rFonts w:cs="Times New Roman"/>
          <w:noProof/>
          <w:szCs w:val="24"/>
          <w:highlight w:val="yellow"/>
          <w:lang w:val="en-US"/>
        </w:rPr>
        <w:t>, T. Jick, Red. Irwin, Boston, 1993.</w:t>
      </w:r>
    </w:p>
    <w:p w14:paraId="1057BAAC"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3]</w:t>
      </w:r>
      <w:r w:rsidRPr="00CE33A2">
        <w:rPr>
          <w:rFonts w:cs="Times New Roman"/>
          <w:noProof/>
          <w:szCs w:val="24"/>
          <w:highlight w:val="yellow"/>
          <w:lang w:val="en-US"/>
        </w:rPr>
        <w:tab/>
        <w:t xml:space="preserve">Alberts D., J. Garstka, F. Stein, </w:t>
      </w:r>
      <w:r w:rsidRPr="00CE33A2">
        <w:rPr>
          <w:rFonts w:cs="Times New Roman"/>
          <w:i/>
          <w:iCs/>
          <w:noProof/>
          <w:szCs w:val="24"/>
          <w:highlight w:val="yellow"/>
          <w:lang w:val="en-US"/>
        </w:rPr>
        <w:t>Network Centric Warfare: Developing and Leaveraging Information Superiority</w:t>
      </w:r>
      <w:r w:rsidRPr="00CE33A2">
        <w:rPr>
          <w:rFonts w:cs="Times New Roman"/>
          <w:noProof/>
          <w:szCs w:val="24"/>
          <w:highlight w:val="yellow"/>
          <w:lang w:val="en-US"/>
        </w:rPr>
        <w:t>, CCRP 1999.</w:t>
      </w:r>
    </w:p>
    <w:p w14:paraId="10A116D4"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4]</w:t>
      </w:r>
      <w:r w:rsidRPr="00007C02">
        <w:rPr>
          <w:rFonts w:cs="Times New Roman"/>
          <w:noProof/>
          <w:szCs w:val="24"/>
          <w:highlight w:val="yellow"/>
        </w:rPr>
        <w:tab/>
        <w:t xml:space="preserve">Apanowicz J., </w:t>
      </w:r>
      <w:r w:rsidRPr="00007C02">
        <w:rPr>
          <w:rFonts w:cs="Times New Roman"/>
          <w:i/>
          <w:iCs/>
          <w:noProof/>
          <w:szCs w:val="24"/>
          <w:highlight w:val="yellow"/>
        </w:rPr>
        <w:t>Metodologia nauk</w:t>
      </w:r>
      <w:r w:rsidRPr="00007C02">
        <w:rPr>
          <w:rFonts w:cs="Times New Roman"/>
          <w:noProof/>
          <w:szCs w:val="24"/>
          <w:highlight w:val="yellow"/>
        </w:rPr>
        <w:t>, Dom Organizatora, Toruń 2003.</w:t>
      </w:r>
    </w:p>
    <w:p w14:paraId="0EF57B4A"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5]</w:t>
      </w:r>
      <w:r w:rsidRPr="00CE33A2">
        <w:rPr>
          <w:rFonts w:cs="Times New Roman"/>
          <w:noProof/>
          <w:szCs w:val="24"/>
          <w:highlight w:val="yellow"/>
          <w:lang w:val="en-US"/>
        </w:rPr>
        <w:tab/>
      </w:r>
      <w:r w:rsidRPr="00CE33A2">
        <w:rPr>
          <w:rFonts w:cs="Times New Roman"/>
          <w:i/>
          <w:iCs/>
          <w:noProof/>
          <w:szCs w:val="24"/>
          <w:highlight w:val="yellow"/>
          <w:lang w:val="en-US"/>
        </w:rPr>
        <w:t>ArchiMate® 3.0 Specification</w:t>
      </w:r>
      <w:r w:rsidRPr="00CE33A2">
        <w:rPr>
          <w:rFonts w:cs="Times New Roman"/>
          <w:noProof/>
          <w:szCs w:val="24"/>
          <w:highlight w:val="yellow"/>
          <w:lang w:val="en-US"/>
        </w:rPr>
        <w:t>, The Open Group 2016.</w:t>
      </w:r>
    </w:p>
    <w:p w14:paraId="7A87892A"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6]</w:t>
      </w:r>
      <w:r w:rsidRPr="00007C02">
        <w:rPr>
          <w:rFonts w:cs="Times New Roman"/>
          <w:noProof/>
          <w:szCs w:val="24"/>
          <w:highlight w:val="yellow"/>
        </w:rPr>
        <w:tab/>
        <w:t>„Architektura Korporacyjna Państwa”. [Online]. Dostępne na: https://mac.gov.pl/projekty/architektura-korporacyjna-panstwa. [Udostępniono: 01-sty-2015].</w:t>
      </w:r>
    </w:p>
    <w:p w14:paraId="3CA614CE"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7]</w:t>
      </w:r>
      <w:r w:rsidRPr="00007C02">
        <w:rPr>
          <w:rFonts w:cs="Times New Roman"/>
          <w:noProof/>
          <w:szCs w:val="24"/>
          <w:highlight w:val="yellow"/>
        </w:rPr>
        <w:tab/>
        <w:t xml:space="preserve">Armstrong M., </w:t>
      </w:r>
      <w:r w:rsidRPr="00007C02">
        <w:rPr>
          <w:rFonts w:cs="Times New Roman"/>
          <w:i/>
          <w:iCs/>
          <w:noProof/>
          <w:szCs w:val="24"/>
          <w:highlight w:val="yellow"/>
        </w:rPr>
        <w:t>Zarządzanie zasobami ludzkimi</w:t>
      </w:r>
      <w:r w:rsidRPr="00007C02">
        <w:rPr>
          <w:rFonts w:cs="Times New Roman"/>
          <w:noProof/>
          <w:szCs w:val="24"/>
          <w:highlight w:val="yellow"/>
        </w:rPr>
        <w:t>, Oficyna Ekonomiczna, Kraków 2004.</w:t>
      </w:r>
    </w:p>
    <w:p w14:paraId="4A79091D"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8]</w:t>
      </w:r>
      <w:r w:rsidRPr="00CE33A2">
        <w:rPr>
          <w:rFonts w:cs="Times New Roman"/>
          <w:noProof/>
          <w:szCs w:val="24"/>
          <w:highlight w:val="yellow"/>
          <w:lang w:val="en-US"/>
        </w:rPr>
        <w:tab/>
        <w:t xml:space="preserve">Ayyagari M., T. Beck, A. Demirguc-Kunt, „Small and medium enterprises across the globe”, </w:t>
      </w:r>
      <w:r w:rsidRPr="00CE33A2">
        <w:rPr>
          <w:rFonts w:cs="Times New Roman"/>
          <w:i/>
          <w:iCs/>
          <w:noProof/>
          <w:szCs w:val="24"/>
          <w:highlight w:val="yellow"/>
          <w:lang w:val="en-US"/>
        </w:rPr>
        <w:t>Small Business Economics</w:t>
      </w:r>
      <w:r w:rsidRPr="00CE33A2">
        <w:rPr>
          <w:rFonts w:cs="Times New Roman"/>
          <w:noProof/>
          <w:szCs w:val="24"/>
          <w:highlight w:val="yellow"/>
          <w:lang w:val="en-US"/>
        </w:rPr>
        <w:t>, t. 29,</w:t>
      </w:r>
      <w:r w:rsidR="0014089B" w:rsidRPr="00CE33A2">
        <w:rPr>
          <w:rFonts w:cs="Times New Roman"/>
          <w:noProof/>
          <w:szCs w:val="24"/>
          <w:highlight w:val="yellow"/>
          <w:lang w:val="en-US"/>
        </w:rPr>
        <w:t xml:space="preserve"> nr </w:t>
      </w:r>
      <w:r w:rsidRPr="00CE33A2">
        <w:rPr>
          <w:rFonts w:cs="Times New Roman"/>
          <w:noProof/>
          <w:szCs w:val="24"/>
          <w:highlight w:val="yellow"/>
          <w:lang w:val="en-US"/>
        </w:rPr>
        <w:t>4, s. 415–434, 2007.</w:t>
      </w:r>
    </w:p>
    <w:p w14:paraId="205F750E"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9]</w:t>
      </w:r>
      <w:r w:rsidRPr="00007C02">
        <w:rPr>
          <w:rFonts w:cs="Times New Roman"/>
          <w:noProof/>
          <w:szCs w:val="24"/>
          <w:highlight w:val="yellow"/>
        </w:rPr>
        <w:tab/>
        <w:t xml:space="preserve">Babbie E., </w:t>
      </w:r>
      <w:r w:rsidRPr="00007C02">
        <w:rPr>
          <w:rFonts w:cs="Times New Roman"/>
          <w:i/>
          <w:iCs/>
          <w:noProof/>
          <w:szCs w:val="24"/>
          <w:highlight w:val="yellow"/>
        </w:rPr>
        <w:t>Badania społeczne</w:t>
      </w:r>
      <w:r w:rsidR="00867362" w:rsidRPr="00007C02">
        <w:rPr>
          <w:rFonts w:cs="Times New Roman"/>
          <w:i/>
          <w:iCs/>
          <w:noProof/>
          <w:szCs w:val="24"/>
          <w:highlight w:val="yellow"/>
        </w:rPr>
        <w:t xml:space="preserve"> w </w:t>
      </w:r>
      <w:r w:rsidRPr="00007C02">
        <w:rPr>
          <w:rFonts w:cs="Times New Roman"/>
          <w:i/>
          <w:iCs/>
          <w:noProof/>
          <w:szCs w:val="24"/>
          <w:highlight w:val="yellow"/>
        </w:rPr>
        <w:t>praktyce</w:t>
      </w:r>
      <w:r w:rsidRPr="00007C02">
        <w:rPr>
          <w:rFonts w:cs="Times New Roman"/>
          <w:noProof/>
          <w:szCs w:val="24"/>
          <w:highlight w:val="yellow"/>
        </w:rPr>
        <w:t>, Wydawnictwo Naukowe PWN, Warszawa 2005.</w:t>
      </w:r>
    </w:p>
    <w:p w14:paraId="091A538F"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10]</w:t>
      </w:r>
      <w:r w:rsidRPr="00007C02">
        <w:rPr>
          <w:rFonts w:cs="Times New Roman"/>
          <w:noProof/>
          <w:szCs w:val="24"/>
          <w:highlight w:val="yellow"/>
        </w:rPr>
        <w:tab/>
        <w:t>Balcerek A., „Od zarządzania</w:t>
      </w:r>
      <w:r w:rsidR="00DC2954" w:rsidRPr="00007C02">
        <w:rPr>
          <w:rFonts w:cs="Times New Roman"/>
          <w:noProof/>
          <w:szCs w:val="24"/>
          <w:highlight w:val="yellow"/>
        </w:rPr>
        <w:t xml:space="preserve"> do </w:t>
      </w:r>
      <w:r w:rsidRPr="00007C02">
        <w:rPr>
          <w:rFonts w:cs="Times New Roman"/>
          <w:noProof/>
          <w:szCs w:val="24"/>
          <w:highlight w:val="yellow"/>
        </w:rPr>
        <w:t xml:space="preserve">przywództwa”, </w:t>
      </w:r>
      <w:r w:rsidRPr="00007C02">
        <w:rPr>
          <w:rFonts w:cs="Times New Roman"/>
          <w:i/>
          <w:iCs/>
          <w:noProof/>
          <w:szCs w:val="24"/>
          <w:highlight w:val="yellow"/>
        </w:rPr>
        <w:t>Zarządzanie Zasobami Ludzkimi</w:t>
      </w:r>
      <w:r w:rsidRPr="00007C02">
        <w:rPr>
          <w:rFonts w:cs="Times New Roman"/>
          <w:noProof/>
          <w:szCs w:val="24"/>
          <w:highlight w:val="yellow"/>
        </w:rPr>
        <w:t>,</w:t>
      </w:r>
      <w:r w:rsidR="0014089B" w:rsidRPr="00007C02">
        <w:rPr>
          <w:rFonts w:cs="Times New Roman"/>
          <w:noProof/>
          <w:szCs w:val="24"/>
          <w:highlight w:val="yellow"/>
        </w:rPr>
        <w:t xml:space="preserve"> nr </w:t>
      </w:r>
      <w:r w:rsidRPr="00007C02">
        <w:rPr>
          <w:rFonts w:cs="Times New Roman"/>
          <w:noProof/>
          <w:szCs w:val="24"/>
          <w:highlight w:val="yellow"/>
        </w:rPr>
        <w:t>3–4, s. 51–61, 2008.</w:t>
      </w:r>
    </w:p>
    <w:p w14:paraId="520454A3"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11]</w:t>
      </w:r>
      <w:r w:rsidRPr="00CE33A2">
        <w:rPr>
          <w:rFonts w:cs="Times New Roman"/>
          <w:noProof/>
          <w:szCs w:val="24"/>
          <w:highlight w:val="yellow"/>
          <w:lang w:val="en-US"/>
        </w:rPr>
        <w:tab/>
        <w:t xml:space="preserve">Barker V., M. Duhaime, „Strategic change in the turnaround process: Theory and empirical evidence”, </w:t>
      </w:r>
      <w:r w:rsidRPr="00CE33A2">
        <w:rPr>
          <w:rFonts w:cs="Times New Roman"/>
          <w:i/>
          <w:iCs/>
          <w:noProof/>
          <w:szCs w:val="24"/>
          <w:highlight w:val="yellow"/>
          <w:lang w:val="en-US"/>
        </w:rPr>
        <w:t>Strategic Management Jurnal</w:t>
      </w:r>
      <w:r w:rsidRPr="00CE33A2">
        <w:rPr>
          <w:rFonts w:cs="Times New Roman"/>
          <w:noProof/>
          <w:szCs w:val="24"/>
          <w:highlight w:val="yellow"/>
          <w:lang w:val="en-US"/>
        </w:rPr>
        <w:t>,</w:t>
      </w:r>
      <w:r w:rsidR="0014089B" w:rsidRPr="00CE33A2">
        <w:rPr>
          <w:rFonts w:cs="Times New Roman"/>
          <w:noProof/>
          <w:szCs w:val="24"/>
          <w:highlight w:val="yellow"/>
          <w:lang w:val="en-US"/>
        </w:rPr>
        <w:t xml:space="preserve"> nr </w:t>
      </w:r>
      <w:r w:rsidRPr="00CE33A2">
        <w:rPr>
          <w:rFonts w:cs="Times New Roman"/>
          <w:noProof/>
          <w:szCs w:val="24"/>
          <w:highlight w:val="yellow"/>
          <w:lang w:val="en-US"/>
        </w:rPr>
        <w:t>18, s. 13–38, 1997.</w:t>
      </w:r>
    </w:p>
    <w:p w14:paraId="0B2FDA31"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12]</w:t>
      </w:r>
      <w:r w:rsidRPr="00007C02">
        <w:rPr>
          <w:rFonts w:cs="Times New Roman"/>
          <w:noProof/>
          <w:szCs w:val="24"/>
          <w:highlight w:val="yellow"/>
        </w:rPr>
        <w:tab/>
        <w:t xml:space="preserve">Becla A., S. Czaja, A. Zielińska, </w:t>
      </w:r>
      <w:r w:rsidRPr="00007C02">
        <w:rPr>
          <w:rFonts w:cs="Times New Roman"/>
          <w:i/>
          <w:iCs/>
          <w:noProof/>
          <w:szCs w:val="24"/>
          <w:highlight w:val="yellow"/>
        </w:rPr>
        <w:t>Analiza kosztów-korzyści</w:t>
      </w:r>
      <w:r w:rsidR="00867362" w:rsidRPr="00007C02">
        <w:rPr>
          <w:rFonts w:cs="Times New Roman"/>
          <w:i/>
          <w:iCs/>
          <w:noProof/>
          <w:szCs w:val="24"/>
          <w:highlight w:val="yellow"/>
        </w:rPr>
        <w:t xml:space="preserve"> w </w:t>
      </w:r>
      <w:r w:rsidRPr="00007C02">
        <w:rPr>
          <w:rFonts w:cs="Times New Roman"/>
          <w:i/>
          <w:iCs/>
          <w:noProof/>
          <w:szCs w:val="24"/>
          <w:highlight w:val="yellow"/>
        </w:rPr>
        <w:t>wycenie środowiska naturalnego</w:t>
      </w:r>
      <w:r w:rsidRPr="00007C02">
        <w:rPr>
          <w:rFonts w:cs="Times New Roman"/>
          <w:noProof/>
          <w:szCs w:val="24"/>
          <w:highlight w:val="yellow"/>
        </w:rPr>
        <w:t>, Difin, Warszawa 2012.</w:t>
      </w:r>
    </w:p>
    <w:p w14:paraId="45D24FA2" w14:textId="77777777" w:rsidR="007F31A8" w:rsidRDefault="002B13D8" w:rsidP="008115B1">
      <w:pPr>
        <w:widowControl w:val="0"/>
        <w:autoSpaceDE w:val="0"/>
        <w:autoSpaceDN w:val="0"/>
        <w:adjustRightInd w:val="0"/>
        <w:spacing w:after="0" w:line="360" w:lineRule="auto"/>
        <w:ind w:left="640" w:hanging="640"/>
        <w:rPr>
          <w:szCs w:val="24"/>
        </w:rPr>
      </w:pPr>
      <w:r w:rsidRPr="00007C02">
        <w:rPr>
          <w:highlight w:val="yellow"/>
        </w:rPr>
        <w:fldChar w:fldCharType="end"/>
      </w:r>
      <w:r w:rsidR="007F31A8">
        <w:br w:type="page"/>
      </w:r>
    </w:p>
    <w:p w14:paraId="3BA250AE" w14:textId="77777777" w:rsidR="003139B4" w:rsidRDefault="007F31A8" w:rsidP="00D340D5">
      <w:pPr>
        <w:pStyle w:val="Nagwek1"/>
        <w:numPr>
          <w:ilvl w:val="0"/>
          <w:numId w:val="0"/>
        </w:numPr>
        <w:rPr>
          <w:noProof/>
        </w:rPr>
      </w:pPr>
      <w:bookmarkStart w:id="435" w:name="_Toc350197596"/>
      <w:bookmarkStart w:id="436" w:name="_Toc490182477"/>
      <w:bookmarkStart w:id="437" w:name="_Toc8601725"/>
      <w:bookmarkStart w:id="438" w:name="_Toc91668411"/>
      <w:r w:rsidRPr="0033201B">
        <w:lastRenderedPageBreak/>
        <w:t>Wykaz Rysnunków</w:t>
      </w:r>
      <w:bookmarkEnd w:id="435"/>
      <w:bookmarkEnd w:id="436"/>
      <w:bookmarkEnd w:id="437"/>
      <w:bookmarkEnd w:id="438"/>
      <w:r w:rsidR="003139B4">
        <w:fldChar w:fldCharType="begin"/>
      </w:r>
      <w:r w:rsidR="003139B4">
        <w:instrText xml:space="preserve"> TOC \h \z \c "Rysunek" </w:instrText>
      </w:r>
      <w:r w:rsidR="003139B4">
        <w:fldChar w:fldCharType="separate"/>
      </w:r>
    </w:p>
    <w:p w14:paraId="179E8288" w14:textId="06CA6376"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r:id="rId125" w:anchor="_Toc91667860" w:history="1">
        <w:r w:rsidR="003139B4" w:rsidRPr="007D3024">
          <w:rPr>
            <w:rStyle w:val="Hipercze"/>
            <w:noProof/>
          </w:rPr>
          <w:t>Rysunek 1. Różnica pomiędzy siecią a) zcentralizowaną b) decentralizowaną</w:t>
        </w:r>
        <w:r w:rsidR="003139B4">
          <w:rPr>
            <w:noProof/>
            <w:webHidden/>
          </w:rPr>
          <w:tab/>
        </w:r>
        <w:r w:rsidR="003139B4">
          <w:rPr>
            <w:noProof/>
            <w:webHidden/>
          </w:rPr>
          <w:fldChar w:fldCharType="begin"/>
        </w:r>
        <w:r w:rsidR="003139B4">
          <w:rPr>
            <w:noProof/>
            <w:webHidden/>
          </w:rPr>
          <w:instrText xml:space="preserve"> PAGEREF _Toc91667860 \h </w:instrText>
        </w:r>
        <w:r w:rsidR="003139B4">
          <w:rPr>
            <w:noProof/>
            <w:webHidden/>
          </w:rPr>
        </w:r>
        <w:r w:rsidR="003139B4">
          <w:rPr>
            <w:noProof/>
            <w:webHidden/>
          </w:rPr>
          <w:fldChar w:fldCharType="separate"/>
        </w:r>
        <w:r w:rsidR="003139B4">
          <w:rPr>
            <w:noProof/>
            <w:webHidden/>
          </w:rPr>
          <w:t>12</w:t>
        </w:r>
        <w:r w:rsidR="003139B4">
          <w:rPr>
            <w:noProof/>
            <w:webHidden/>
          </w:rPr>
          <w:fldChar w:fldCharType="end"/>
        </w:r>
      </w:hyperlink>
    </w:p>
    <w:p w14:paraId="37026357" w14:textId="47A172B2"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r:id="rId126" w:anchor="_Toc91667861" w:history="1">
        <w:r w:rsidR="003139B4" w:rsidRPr="007D3024">
          <w:rPr>
            <w:rStyle w:val="Hipercze"/>
            <w:noProof/>
          </w:rPr>
          <w:t>Rysunek 2. Architektura łańcucha bloków danych</w:t>
        </w:r>
        <w:r w:rsidR="003139B4">
          <w:rPr>
            <w:noProof/>
            <w:webHidden/>
          </w:rPr>
          <w:tab/>
        </w:r>
        <w:r w:rsidR="003139B4">
          <w:rPr>
            <w:noProof/>
            <w:webHidden/>
          </w:rPr>
          <w:fldChar w:fldCharType="begin"/>
        </w:r>
        <w:r w:rsidR="003139B4">
          <w:rPr>
            <w:noProof/>
            <w:webHidden/>
          </w:rPr>
          <w:instrText xml:space="preserve"> PAGEREF _Toc91667861 \h </w:instrText>
        </w:r>
        <w:r w:rsidR="003139B4">
          <w:rPr>
            <w:noProof/>
            <w:webHidden/>
          </w:rPr>
        </w:r>
        <w:r w:rsidR="003139B4">
          <w:rPr>
            <w:noProof/>
            <w:webHidden/>
          </w:rPr>
          <w:fldChar w:fldCharType="separate"/>
        </w:r>
        <w:r w:rsidR="003139B4">
          <w:rPr>
            <w:noProof/>
            <w:webHidden/>
          </w:rPr>
          <w:t>13</w:t>
        </w:r>
        <w:r w:rsidR="003139B4">
          <w:rPr>
            <w:noProof/>
            <w:webHidden/>
          </w:rPr>
          <w:fldChar w:fldCharType="end"/>
        </w:r>
      </w:hyperlink>
    </w:p>
    <w:p w14:paraId="71A9C277" w14:textId="03D13646"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r:id="rId127" w:anchor="_Toc91667862" w:history="1">
        <w:r w:rsidR="003139B4" w:rsidRPr="007D3024">
          <w:rPr>
            <w:rStyle w:val="Hipercze"/>
            <w:noProof/>
          </w:rPr>
          <w:t>Rysunek 3. Przebieg transakcji zawieranych w blockchain</w:t>
        </w:r>
        <w:r w:rsidR="003139B4">
          <w:rPr>
            <w:noProof/>
            <w:webHidden/>
          </w:rPr>
          <w:tab/>
        </w:r>
        <w:r w:rsidR="003139B4">
          <w:rPr>
            <w:noProof/>
            <w:webHidden/>
          </w:rPr>
          <w:fldChar w:fldCharType="begin"/>
        </w:r>
        <w:r w:rsidR="003139B4">
          <w:rPr>
            <w:noProof/>
            <w:webHidden/>
          </w:rPr>
          <w:instrText xml:space="preserve"> PAGEREF _Toc91667862 \h </w:instrText>
        </w:r>
        <w:r w:rsidR="003139B4">
          <w:rPr>
            <w:noProof/>
            <w:webHidden/>
          </w:rPr>
        </w:r>
        <w:r w:rsidR="003139B4">
          <w:rPr>
            <w:noProof/>
            <w:webHidden/>
          </w:rPr>
          <w:fldChar w:fldCharType="separate"/>
        </w:r>
        <w:r w:rsidR="003139B4">
          <w:rPr>
            <w:noProof/>
            <w:webHidden/>
          </w:rPr>
          <w:t>14</w:t>
        </w:r>
        <w:r w:rsidR="003139B4">
          <w:rPr>
            <w:noProof/>
            <w:webHidden/>
          </w:rPr>
          <w:fldChar w:fldCharType="end"/>
        </w:r>
      </w:hyperlink>
    </w:p>
    <w:p w14:paraId="18964279" w14:textId="6127C9F3"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63" w:history="1">
        <w:r w:rsidR="003139B4" w:rsidRPr="007D3024">
          <w:rPr>
            <w:rStyle w:val="Hipercze"/>
            <w:noProof/>
          </w:rPr>
          <w:t>Rysunek 4. Wykres zainteresowania w ujęciu czasowym (czerwony – Ethereum, niebieski – Hyperledger)</w:t>
        </w:r>
        <w:r w:rsidR="003139B4">
          <w:rPr>
            <w:noProof/>
            <w:webHidden/>
          </w:rPr>
          <w:tab/>
        </w:r>
        <w:r w:rsidR="003139B4">
          <w:rPr>
            <w:noProof/>
            <w:webHidden/>
          </w:rPr>
          <w:fldChar w:fldCharType="begin"/>
        </w:r>
        <w:r w:rsidR="003139B4">
          <w:rPr>
            <w:noProof/>
            <w:webHidden/>
          </w:rPr>
          <w:instrText xml:space="preserve"> PAGEREF _Toc91667863 \h </w:instrText>
        </w:r>
        <w:r w:rsidR="003139B4">
          <w:rPr>
            <w:noProof/>
            <w:webHidden/>
          </w:rPr>
        </w:r>
        <w:r w:rsidR="003139B4">
          <w:rPr>
            <w:noProof/>
            <w:webHidden/>
          </w:rPr>
          <w:fldChar w:fldCharType="separate"/>
        </w:r>
        <w:r w:rsidR="003139B4">
          <w:rPr>
            <w:noProof/>
            <w:webHidden/>
          </w:rPr>
          <w:t>16</w:t>
        </w:r>
        <w:r w:rsidR="003139B4">
          <w:rPr>
            <w:noProof/>
            <w:webHidden/>
          </w:rPr>
          <w:fldChar w:fldCharType="end"/>
        </w:r>
      </w:hyperlink>
    </w:p>
    <w:p w14:paraId="5780DD85" w14:textId="1227653E"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r:id="rId128" w:anchor="_Toc91667864" w:history="1">
        <w:r w:rsidR="003139B4" w:rsidRPr="007D3024">
          <w:rPr>
            <w:rStyle w:val="Hipercze"/>
            <w:noProof/>
          </w:rPr>
          <w:t xml:space="preserve">Rysunek 5. Różnice pomiędzy a) transakcja tradycyjną b) </w:t>
        </w:r>
        <w:r w:rsidR="003139B4" w:rsidRPr="007D3024">
          <w:rPr>
            <w:rStyle w:val="Hipercze"/>
            <w:i/>
            <w:iCs/>
            <w:noProof/>
          </w:rPr>
          <w:t>smart contract</w:t>
        </w:r>
        <w:r w:rsidR="003139B4">
          <w:rPr>
            <w:noProof/>
            <w:webHidden/>
          </w:rPr>
          <w:tab/>
        </w:r>
        <w:r w:rsidR="003139B4">
          <w:rPr>
            <w:noProof/>
            <w:webHidden/>
          </w:rPr>
          <w:fldChar w:fldCharType="begin"/>
        </w:r>
        <w:r w:rsidR="003139B4">
          <w:rPr>
            <w:noProof/>
            <w:webHidden/>
          </w:rPr>
          <w:instrText xml:space="preserve"> PAGEREF _Toc91667864 \h </w:instrText>
        </w:r>
        <w:r w:rsidR="003139B4">
          <w:rPr>
            <w:noProof/>
            <w:webHidden/>
          </w:rPr>
        </w:r>
        <w:r w:rsidR="003139B4">
          <w:rPr>
            <w:noProof/>
            <w:webHidden/>
          </w:rPr>
          <w:fldChar w:fldCharType="separate"/>
        </w:r>
        <w:r w:rsidR="003139B4">
          <w:rPr>
            <w:noProof/>
            <w:webHidden/>
          </w:rPr>
          <w:t>16</w:t>
        </w:r>
        <w:r w:rsidR="003139B4">
          <w:rPr>
            <w:noProof/>
            <w:webHidden/>
          </w:rPr>
          <w:fldChar w:fldCharType="end"/>
        </w:r>
      </w:hyperlink>
    </w:p>
    <w:p w14:paraId="05BF0EB0" w14:textId="61C5D0B7"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65" w:history="1">
        <w:r w:rsidR="003139B4" w:rsidRPr="007D3024">
          <w:rPr>
            <w:rStyle w:val="Hipercze"/>
            <w:noProof/>
          </w:rPr>
          <w:t>Rysunek 6. Wykres przedstawiający media społecznościowe z największą ilością aktywnych użytkowników (w miliardach)</w:t>
        </w:r>
        <w:r w:rsidR="003139B4">
          <w:rPr>
            <w:noProof/>
            <w:webHidden/>
          </w:rPr>
          <w:tab/>
        </w:r>
        <w:r w:rsidR="003139B4">
          <w:rPr>
            <w:noProof/>
            <w:webHidden/>
          </w:rPr>
          <w:fldChar w:fldCharType="begin"/>
        </w:r>
        <w:r w:rsidR="003139B4">
          <w:rPr>
            <w:noProof/>
            <w:webHidden/>
          </w:rPr>
          <w:instrText xml:space="preserve"> PAGEREF _Toc91667865 \h </w:instrText>
        </w:r>
        <w:r w:rsidR="003139B4">
          <w:rPr>
            <w:noProof/>
            <w:webHidden/>
          </w:rPr>
        </w:r>
        <w:r w:rsidR="003139B4">
          <w:rPr>
            <w:noProof/>
            <w:webHidden/>
          </w:rPr>
          <w:fldChar w:fldCharType="separate"/>
        </w:r>
        <w:r w:rsidR="003139B4">
          <w:rPr>
            <w:noProof/>
            <w:webHidden/>
          </w:rPr>
          <w:t>20</w:t>
        </w:r>
        <w:r w:rsidR="003139B4">
          <w:rPr>
            <w:noProof/>
            <w:webHidden/>
          </w:rPr>
          <w:fldChar w:fldCharType="end"/>
        </w:r>
      </w:hyperlink>
    </w:p>
    <w:p w14:paraId="0DA32179" w14:textId="34BB8370"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66" w:history="1">
        <w:r w:rsidR="003139B4" w:rsidRPr="007D3024">
          <w:rPr>
            <w:rStyle w:val="Hipercze"/>
            <w:noProof/>
          </w:rPr>
          <w:t>Rysunek 7. Cykle życie oprogramowania w modelu spiralnym</w:t>
        </w:r>
        <w:r w:rsidR="003139B4">
          <w:rPr>
            <w:noProof/>
            <w:webHidden/>
          </w:rPr>
          <w:tab/>
        </w:r>
        <w:r w:rsidR="003139B4">
          <w:rPr>
            <w:noProof/>
            <w:webHidden/>
          </w:rPr>
          <w:fldChar w:fldCharType="begin"/>
        </w:r>
        <w:r w:rsidR="003139B4">
          <w:rPr>
            <w:noProof/>
            <w:webHidden/>
          </w:rPr>
          <w:instrText xml:space="preserve"> PAGEREF _Toc91667866 \h </w:instrText>
        </w:r>
        <w:r w:rsidR="003139B4">
          <w:rPr>
            <w:noProof/>
            <w:webHidden/>
          </w:rPr>
        </w:r>
        <w:r w:rsidR="003139B4">
          <w:rPr>
            <w:noProof/>
            <w:webHidden/>
          </w:rPr>
          <w:fldChar w:fldCharType="separate"/>
        </w:r>
        <w:r w:rsidR="003139B4">
          <w:rPr>
            <w:noProof/>
            <w:webHidden/>
          </w:rPr>
          <w:t>23</w:t>
        </w:r>
        <w:r w:rsidR="003139B4">
          <w:rPr>
            <w:noProof/>
            <w:webHidden/>
          </w:rPr>
          <w:fldChar w:fldCharType="end"/>
        </w:r>
      </w:hyperlink>
    </w:p>
    <w:p w14:paraId="4647E6E3" w14:textId="00397EC4"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67" w:history="1">
        <w:r w:rsidR="003139B4" w:rsidRPr="007D3024">
          <w:rPr>
            <w:rStyle w:val="Hipercze"/>
            <w:noProof/>
          </w:rPr>
          <w:t>Rysunek 8. Projekt według PRINCE2</w:t>
        </w:r>
        <w:r w:rsidR="003139B4">
          <w:rPr>
            <w:noProof/>
            <w:webHidden/>
          </w:rPr>
          <w:tab/>
        </w:r>
        <w:r w:rsidR="003139B4">
          <w:rPr>
            <w:noProof/>
            <w:webHidden/>
          </w:rPr>
          <w:fldChar w:fldCharType="begin"/>
        </w:r>
        <w:r w:rsidR="003139B4">
          <w:rPr>
            <w:noProof/>
            <w:webHidden/>
          </w:rPr>
          <w:instrText xml:space="preserve"> PAGEREF _Toc91667867 \h </w:instrText>
        </w:r>
        <w:r w:rsidR="003139B4">
          <w:rPr>
            <w:noProof/>
            <w:webHidden/>
          </w:rPr>
        </w:r>
        <w:r w:rsidR="003139B4">
          <w:rPr>
            <w:noProof/>
            <w:webHidden/>
          </w:rPr>
          <w:fldChar w:fldCharType="separate"/>
        </w:r>
        <w:r w:rsidR="003139B4">
          <w:rPr>
            <w:noProof/>
            <w:webHidden/>
          </w:rPr>
          <w:t>23</w:t>
        </w:r>
        <w:r w:rsidR="003139B4">
          <w:rPr>
            <w:noProof/>
            <w:webHidden/>
          </w:rPr>
          <w:fldChar w:fldCharType="end"/>
        </w:r>
      </w:hyperlink>
    </w:p>
    <w:p w14:paraId="4F717AB1" w14:textId="37A964B1"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68" w:history="1">
        <w:r w:rsidR="003139B4" w:rsidRPr="007D3024">
          <w:rPr>
            <w:rStyle w:val="Hipercze"/>
            <w:noProof/>
          </w:rPr>
          <w:t>Rysunek 9. Struktura metodyki PRINCE2</w:t>
        </w:r>
        <w:r w:rsidR="003139B4">
          <w:rPr>
            <w:noProof/>
            <w:webHidden/>
          </w:rPr>
          <w:tab/>
        </w:r>
        <w:r w:rsidR="003139B4">
          <w:rPr>
            <w:noProof/>
            <w:webHidden/>
          </w:rPr>
          <w:fldChar w:fldCharType="begin"/>
        </w:r>
        <w:r w:rsidR="003139B4">
          <w:rPr>
            <w:noProof/>
            <w:webHidden/>
          </w:rPr>
          <w:instrText xml:space="preserve"> PAGEREF _Toc91667868 \h </w:instrText>
        </w:r>
        <w:r w:rsidR="003139B4">
          <w:rPr>
            <w:noProof/>
            <w:webHidden/>
          </w:rPr>
        </w:r>
        <w:r w:rsidR="003139B4">
          <w:rPr>
            <w:noProof/>
            <w:webHidden/>
          </w:rPr>
          <w:fldChar w:fldCharType="separate"/>
        </w:r>
        <w:r w:rsidR="003139B4">
          <w:rPr>
            <w:noProof/>
            <w:webHidden/>
          </w:rPr>
          <w:t>25</w:t>
        </w:r>
        <w:r w:rsidR="003139B4">
          <w:rPr>
            <w:noProof/>
            <w:webHidden/>
          </w:rPr>
          <w:fldChar w:fldCharType="end"/>
        </w:r>
      </w:hyperlink>
    </w:p>
    <w:p w14:paraId="4F7CA52D" w14:textId="138A03FB"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69" w:history="1">
        <w:r w:rsidR="003139B4" w:rsidRPr="007D3024">
          <w:rPr>
            <w:rStyle w:val="Hipercze"/>
            <w:noProof/>
            <w:lang w:val="en-US"/>
          </w:rPr>
          <w:t xml:space="preserve">Rysunek 10. Fazy </w:t>
        </w:r>
        <w:r w:rsidR="003139B4" w:rsidRPr="007D3024">
          <w:rPr>
            <w:rStyle w:val="Hipercze"/>
            <w:i/>
            <w:iCs/>
            <w:noProof/>
            <w:lang w:val="en-US"/>
          </w:rPr>
          <w:t>Agile Unified Process</w:t>
        </w:r>
        <w:r w:rsidR="003139B4">
          <w:rPr>
            <w:noProof/>
            <w:webHidden/>
          </w:rPr>
          <w:tab/>
        </w:r>
        <w:r w:rsidR="003139B4">
          <w:rPr>
            <w:noProof/>
            <w:webHidden/>
          </w:rPr>
          <w:fldChar w:fldCharType="begin"/>
        </w:r>
        <w:r w:rsidR="003139B4">
          <w:rPr>
            <w:noProof/>
            <w:webHidden/>
          </w:rPr>
          <w:instrText xml:space="preserve"> PAGEREF _Toc91667869 \h </w:instrText>
        </w:r>
        <w:r w:rsidR="003139B4">
          <w:rPr>
            <w:noProof/>
            <w:webHidden/>
          </w:rPr>
        </w:r>
        <w:r w:rsidR="003139B4">
          <w:rPr>
            <w:noProof/>
            <w:webHidden/>
          </w:rPr>
          <w:fldChar w:fldCharType="separate"/>
        </w:r>
        <w:r w:rsidR="003139B4">
          <w:rPr>
            <w:noProof/>
            <w:webHidden/>
          </w:rPr>
          <w:t>26</w:t>
        </w:r>
        <w:r w:rsidR="003139B4">
          <w:rPr>
            <w:noProof/>
            <w:webHidden/>
          </w:rPr>
          <w:fldChar w:fldCharType="end"/>
        </w:r>
      </w:hyperlink>
    </w:p>
    <w:p w14:paraId="7BD9971F" w14:textId="7343A7AA"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70" w:history="1">
        <w:r w:rsidR="003139B4" w:rsidRPr="007D3024">
          <w:rPr>
            <w:rStyle w:val="Hipercze"/>
            <w:noProof/>
          </w:rPr>
          <w:t>Rysunek 11. Podstawowy model konceptualny analizy biznesowej (The Business Analysis Core Concept Model™)</w:t>
        </w:r>
        <w:r w:rsidR="003139B4">
          <w:rPr>
            <w:noProof/>
            <w:webHidden/>
          </w:rPr>
          <w:tab/>
        </w:r>
        <w:r w:rsidR="003139B4">
          <w:rPr>
            <w:noProof/>
            <w:webHidden/>
          </w:rPr>
          <w:fldChar w:fldCharType="begin"/>
        </w:r>
        <w:r w:rsidR="003139B4">
          <w:rPr>
            <w:noProof/>
            <w:webHidden/>
          </w:rPr>
          <w:instrText xml:space="preserve"> PAGEREF _Toc91667870 \h </w:instrText>
        </w:r>
        <w:r w:rsidR="003139B4">
          <w:rPr>
            <w:noProof/>
            <w:webHidden/>
          </w:rPr>
        </w:r>
        <w:r w:rsidR="003139B4">
          <w:rPr>
            <w:noProof/>
            <w:webHidden/>
          </w:rPr>
          <w:fldChar w:fldCharType="separate"/>
        </w:r>
        <w:r w:rsidR="003139B4">
          <w:rPr>
            <w:noProof/>
            <w:webHidden/>
          </w:rPr>
          <w:t>29</w:t>
        </w:r>
        <w:r w:rsidR="003139B4">
          <w:rPr>
            <w:noProof/>
            <w:webHidden/>
          </w:rPr>
          <w:fldChar w:fldCharType="end"/>
        </w:r>
      </w:hyperlink>
    </w:p>
    <w:p w14:paraId="6587700E" w14:textId="31D7BD44"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71" w:history="1">
        <w:r w:rsidR="003139B4" w:rsidRPr="007D3024">
          <w:rPr>
            <w:rStyle w:val="Hipercze"/>
            <w:noProof/>
            <w:lang w:val="en-US"/>
          </w:rPr>
          <w:t>Rysunek 12. Analiza biznesowa (</w:t>
        </w:r>
        <w:r w:rsidR="003139B4" w:rsidRPr="007D3024">
          <w:rPr>
            <w:rStyle w:val="Hipercze"/>
            <w:i/>
            <w:iCs/>
            <w:noProof/>
            <w:lang w:val="en-US"/>
          </w:rPr>
          <w:t xml:space="preserve">Business Analysis Beyond Projects) </w:t>
        </w:r>
        <w:r w:rsidR="003139B4" w:rsidRPr="007D3024">
          <w:rPr>
            <w:rStyle w:val="Hipercze"/>
            <w:noProof/>
            <w:lang w:val="en-US"/>
          </w:rPr>
          <w:t>według BABOK®</w:t>
        </w:r>
        <w:r w:rsidR="003139B4">
          <w:rPr>
            <w:noProof/>
            <w:webHidden/>
          </w:rPr>
          <w:tab/>
        </w:r>
        <w:r w:rsidR="003139B4">
          <w:rPr>
            <w:noProof/>
            <w:webHidden/>
          </w:rPr>
          <w:fldChar w:fldCharType="begin"/>
        </w:r>
        <w:r w:rsidR="003139B4">
          <w:rPr>
            <w:noProof/>
            <w:webHidden/>
          </w:rPr>
          <w:instrText xml:space="preserve"> PAGEREF _Toc91667871 \h </w:instrText>
        </w:r>
        <w:r w:rsidR="003139B4">
          <w:rPr>
            <w:noProof/>
            <w:webHidden/>
          </w:rPr>
        </w:r>
        <w:r w:rsidR="003139B4">
          <w:rPr>
            <w:noProof/>
            <w:webHidden/>
          </w:rPr>
          <w:fldChar w:fldCharType="separate"/>
        </w:r>
        <w:r w:rsidR="003139B4">
          <w:rPr>
            <w:noProof/>
            <w:webHidden/>
          </w:rPr>
          <w:t>30</w:t>
        </w:r>
        <w:r w:rsidR="003139B4">
          <w:rPr>
            <w:noProof/>
            <w:webHidden/>
          </w:rPr>
          <w:fldChar w:fldCharType="end"/>
        </w:r>
      </w:hyperlink>
    </w:p>
    <w:p w14:paraId="17E2A33A" w14:textId="2F770CC2"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72" w:history="1">
        <w:r w:rsidR="003139B4" w:rsidRPr="007D3024">
          <w:rPr>
            <w:rStyle w:val="Hipercze"/>
            <w:noProof/>
          </w:rPr>
          <w:t>Rysunek 13. Elementy otoczenia organizacji</w:t>
        </w:r>
        <w:r w:rsidR="003139B4">
          <w:rPr>
            <w:noProof/>
            <w:webHidden/>
          </w:rPr>
          <w:tab/>
        </w:r>
        <w:r w:rsidR="003139B4">
          <w:rPr>
            <w:noProof/>
            <w:webHidden/>
          </w:rPr>
          <w:fldChar w:fldCharType="begin"/>
        </w:r>
        <w:r w:rsidR="003139B4">
          <w:rPr>
            <w:noProof/>
            <w:webHidden/>
          </w:rPr>
          <w:instrText xml:space="preserve"> PAGEREF _Toc91667872 \h </w:instrText>
        </w:r>
        <w:r w:rsidR="003139B4">
          <w:rPr>
            <w:noProof/>
            <w:webHidden/>
          </w:rPr>
        </w:r>
        <w:r w:rsidR="003139B4">
          <w:rPr>
            <w:noProof/>
            <w:webHidden/>
          </w:rPr>
          <w:fldChar w:fldCharType="separate"/>
        </w:r>
        <w:r w:rsidR="003139B4">
          <w:rPr>
            <w:noProof/>
            <w:webHidden/>
          </w:rPr>
          <w:t>32</w:t>
        </w:r>
        <w:r w:rsidR="003139B4">
          <w:rPr>
            <w:noProof/>
            <w:webHidden/>
          </w:rPr>
          <w:fldChar w:fldCharType="end"/>
        </w:r>
      </w:hyperlink>
    </w:p>
    <w:p w14:paraId="6C9CAF40" w14:textId="6BF1B146"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73" w:history="1">
        <w:r w:rsidR="003139B4" w:rsidRPr="007D3024">
          <w:rPr>
            <w:rStyle w:val="Hipercze"/>
            <w:noProof/>
          </w:rPr>
          <w:t>Rysunek 14. Poziom inflacji r/r w Polsce w latach 2014-2021</w:t>
        </w:r>
        <w:r w:rsidR="003139B4">
          <w:rPr>
            <w:noProof/>
            <w:webHidden/>
          </w:rPr>
          <w:tab/>
        </w:r>
        <w:r w:rsidR="003139B4">
          <w:rPr>
            <w:noProof/>
            <w:webHidden/>
          </w:rPr>
          <w:fldChar w:fldCharType="begin"/>
        </w:r>
        <w:r w:rsidR="003139B4">
          <w:rPr>
            <w:noProof/>
            <w:webHidden/>
          </w:rPr>
          <w:instrText xml:space="preserve"> PAGEREF _Toc91667873 \h </w:instrText>
        </w:r>
        <w:r w:rsidR="003139B4">
          <w:rPr>
            <w:noProof/>
            <w:webHidden/>
          </w:rPr>
        </w:r>
        <w:r w:rsidR="003139B4">
          <w:rPr>
            <w:noProof/>
            <w:webHidden/>
          </w:rPr>
          <w:fldChar w:fldCharType="separate"/>
        </w:r>
        <w:r w:rsidR="003139B4">
          <w:rPr>
            <w:noProof/>
            <w:webHidden/>
          </w:rPr>
          <w:t>35</w:t>
        </w:r>
        <w:r w:rsidR="003139B4">
          <w:rPr>
            <w:noProof/>
            <w:webHidden/>
          </w:rPr>
          <w:fldChar w:fldCharType="end"/>
        </w:r>
      </w:hyperlink>
    </w:p>
    <w:p w14:paraId="51FC1985" w14:textId="3BA47ABD"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74" w:history="1">
        <w:r w:rsidR="003139B4" w:rsidRPr="007D3024">
          <w:rPr>
            <w:rStyle w:val="Hipercze"/>
            <w:noProof/>
          </w:rPr>
          <w:t>Rysunek 15. Zmiana dynamiki kredytów konsumpcyjnych a inflacja (%, r/r)</w:t>
        </w:r>
        <w:r w:rsidR="003139B4">
          <w:rPr>
            <w:noProof/>
            <w:webHidden/>
          </w:rPr>
          <w:tab/>
        </w:r>
        <w:r w:rsidR="003139B4">
          <w:rPr>
            <w:noProof/>
            <w:webHidden/>
          </w:rPr>
          <w:fldChar w:fldCharType="begin"/>
        </w:r>
        <w:r w:rsidR="003139B4">
          <w:rPr>
            <w:noProof/>
            <w:webHidden/>
          </w:rPr>
          <w:instrText xml:space="preserve"> PAGEREF _Toc91667874 \h </w:instrText>
        </w:r>
        <w:r w:rsidR="003139B4">
          <w:rPr>
            <w:noProof/>
            <w:webHidden/>
          </w:rPr>
        </w:r>
        <w:r w:rsidR="003139B4">
          <w:rPr>
            <w:noProof/>
            <w:webHidden/>
          </w:rPr>
          <w:fldChar w:fldCharType="separate"/>
        </w:r>
        <w:r w:rsidR="003139B4">
          <w:rPr>
            <w:noProof/>
            <w:webHidden/>
          </w:rPr>
          <w:t>35</w:t>
        </w:r>
        <w:r w:rsidR="003139B4">
          <w:rPr>
            <w:noProof/>
            <w:webHidden/>
          </w:rPr>
          <w:fldChar w:fldCharType="end"/>
        </w:r>
      </w:hyperlink>
    </w:p>
    <w:p w14:paraId="4F6BD31D" w14:textId="7AE4428E"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75" w:history="1">
        <w:r w:rsidR="003139B4" w:rsidRPr="007D3024">
          <w:rPr>
            <w:rStyle w:val="Hipercze"/>
            <w:noProof/>
          </w:rPr>
          <w:t>Rysunek 16. Kredyty konsumpcyjne w sektorze bankowym i stopa referencyjna NBP</w:t>
        </w:r>
        <w:r w:rsidR="003139B4">
          <w:rPr>
            <w:noProof/>
            <w:webHidden/>
          </w:rPr>
          <w:tab/>
        </w:r>
        <w:r w:rsidR="003139B4">
          <w:rPr>
            <w:noProof/>
            <w:webHidden/>
          </w:rPr>
          <w:fldChar w:fldCharType="begin"/>
        </w:r>
        <w:r w:rsidR="003139B4">
          <w:rPr>
            <w:noProof/>
            <w:webHidden/>
          </w:rPr>
          <w:instrText xml:space="preserve"> PAGEREF _Toc91667875 \h </w:instrText>
        </w:r>
        <w:r w:rsidR="003139B4">
          <w:rPr>
            <w:noProof/>
            <w:webHidden/>
          </w:rPr>
        </w:r>
        <w:r w:rsidR="003139B4">
          <w:rPr>
            <w:noProof/>
            <w:webHidden/>
          </w:rPr>
          <w:fldChar w:fldCharType="separate"/>
        </w:r>
        <w:r w:rsidR="003139B4">
          <w:rPr>
            <w:noProof/>
            <w:webHidden/>
          </w:rPr>
          <w:t>36</w:t>
        </w:r>
        <w:r w:rsidR="003139B4">
          <w:rPr>
            <w:noProof/>
            <w:webHidden/>
          </w:rPr>
          <w:fldChar w:fldCharType="end"/>
        </w:r>
      </w:hyperlink>
    </w:p>
    <w:p w14:paraId="768EEA88" w14:textId="540743C5"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76" w:history="1">
        <w:r w:rsidR="003139B4" w:rsidRPr="007D3024">
          <w:rPr>
            <w:rStyle w:val="Hipercze"/>
            <w:noProof/>
          </w:rPr>
          <w:t>Rysunek 17. Zmiana dynamiki kredytów konsumpcyjnych a stopa bezrobocia (%, r/r)</w:t>
        </w:r>
        <w:r w:rsidR="003139B4">
          <w:rPr>
            <w:noProof/>
            <w:webHidden/>
          </w:rPr>
          <w:tab/>
        </w:r>
        <w:r w:rsidR="003139B4">
          <w:rPr>
            <w:noProof/>
            <w:webHidden/>
          </w:rPr>
          <w:fldChar w:fldCharType="begin"/>
        </w:r>
        <w:r w:rsidR="003139B4">
          <w:rPr>
            <w:noProof/>
            <w:webHidden/>
          </w:rPr>
          <w:instrText xml:space="preserve"> PAGEREF _Toc91667876 \h </w:instrText>
        </w:r>
        <w:r w:rsidR="003139B4">
          <w:rPr>
            <w:noProof/>
            <w:webHidden/>
          </w:rPr>
        </w:r>
        <w:r w:rsidR="003139B4">
          <w:rPr>
            <w:noProof/>
            <w:webHidden/>
          </w:rPr>
          <w:fldChar w:fldCharType="separate"/>
        </w:r>
        <w:r w:rsidR="003139B4">
          <w:rPr>
            <w:noProof/>
            <w:webHidden/>
          </w:rPr>
          <w:t>37</w:t>
        </w:r>
        <w:r w:rsidR="003139B4">
          <w:rPr>
            <w:noProof/>
            <w:webHidden/>
          </w:rPr>
          <w:fldChar w:fldCharType="end"/>
        </w:r>
      </w:hyperlink>
    </w:p>
    <w:p w14:paraId="63C84BEE" w14:textId="22F3A7EB"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77" w:history="1">
        <w:r w:rsidR="003139B4" w:rsidRPr="007D3024">
          <w:rPr>
            <w:rStyle w:val="Hipercze"/>
            <w:noProof/>
          </w:rPr>
          <w:t>Rysunek 18. Główne źródła dochodu studentów</w:t>
        </w:r>
        <w:r w:rsidR="003139B4">
          <w:rPr>
            <w:noProof/>
            <w:webHidden/>
          </w:rPr>
          <w:tab/>
        </w:r>
        <w:r w:rsidR="003139B4">
          <w:rPr>
            <w:noProof/>
            <w:webHidden/>
          </w:rPr>
          <w:fldChar w:fldCharType="begin"/>
        </w:r>
        <w:r w:rsidR="003139B4">
          <w:rPr>
            <w:noProof/>
            <w:webHidden/>
          </w:rPr>
          <w:instrText xml:space="preserve"> PAGEREF _Toc91667877 \h </w:instrText>
        </w:r>
        <w:r w:rsidR="003139B4">
          <w:rPr>
            <w:noProof/>
            <w:webHidden/>
          </w:rPr>
        </w:r>
        <w:r w:rsidR="003139B4">
          <w:rPr>
            <w:noProof/>
            <w:webHidden/>
          </w:rPr>
          <w:fldChar w:fldCharType="separate"/>
        </w:r>
        <w:r w:rsidR="003139B4">
          <w:rPr>
            <w:noProof/>
            <w:webHidden/>
          </w:rPr>
          <w:t>41</w:t>
        </w:r>
        <w:r w:rsidR="003139B4">
          <w:rPr>
            <w:noProof/>
            <w:webHidden/>
          </w:rPr>
          <w:fldChar w:fldCharType="end"/>
        </w:r>
      </w:hyperlink>
    </w:p>
    <w:p w14:paraId="1615D24A" w14:textId="15309299"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78" w:history="1">
        <w:r w:rsidR="003139B4" w:rsidRPr="007D3024">
          <w:rPr>
            <w:rStyle w:val="Hipercze"/>
            <w:noProof/>
          </w:rPr>
          <w:t>Rysunek 19. Najważniejsze wydatki studentów</w:t>
        </w:r>
        <w:r w:rsidR="003139B4">
          <w:rPr>
            <w:noProof/>
            <w:webHidden/>
          </w:rPr>
          <w:tab/>
        </w:r>
        <w:r w:rsidR="003139B4">
          <w:rPr>
            <w:noProof/>
            <w:webHidden/>
          </w:rPr>
          <w:fldChar w:fldCharType="begin"/>
        </w:r>
        <w:r w:rsidR="003139B4">
          <w:rPr>
            <w:noProof/>
            <w:webHidden/>
          </w:rPr>
          <w:instrText xml:space="preserve"> PAGEREF _Toc91667878 \h </w:instrText>
        </w:r>
        <w:r w:rsidR="003139B4">
          <w:rPr>
            <w:noProof/>
            <w:webHidden/>
          </w:rPr>
        </w:r>
        <w:r w:rsidR="003139B4">
          <w:rPr>
            <w:noProof/>
            <w:webHidden/>
          </w:rPr>
          <w:fldChar w:fldCharType="separate"/>
        </w:r>
        <w:r w:rsidR="003139B4">
          <w:rPr>
            <w:noProof/>
            <w:webHidden/>
          </w:rPr>
          <w:t>42</w:t>
        </w:r>
        <w:r w:rsidR="003139B4">
          <w:rPr>
            <w:noProof/>
            <w:webHidden/>
          </w:rPr>
          <w:fldChar w:fldCharType="end"/>
        </w:r>
      </w:hyperlink>
    </w:p>
    <w:p w14:paraId="5E3118C7" w14:textId="36D702EF"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79" w:history="1">
        <w:r w:rsidR="003139B4" w:rsidRPr="007D3024">
          <w:rPr>
            <w:rStyle w:val="Hipercze"/>
            <w:noProof/>
          </w:rPr>
          <w:t>Rysunek 20. Najczęściej wskazywane przez studentów dodatkowe wydatki</w:t>
        </w:r>
        <w:r w:rsidR="003139B4">
          <w:rPr>
            <w:noProof/>
            <w:webHidden/>
          </w:rPr>
          <w:tab/>
        </w:r>
        <w:r w:rsidR="003139B4">
          <w:rPr>
            <w:noProof/>
            <w:webHidden/>
          </w:rPr>
          <w:fldChar w:fldCharType="begin"/>
        </w:r>
        <w:r w:rsidR="003139B4">
          <w:rPr>
            <w:noProof/>
            <w:webHidden/>
          </w:rPr>
          <w:instrText xml:space="preserve"> PAGEREF _Toc91667879 \h </w:instrText>
        </w:r>
        <w:r w:rsidR="003139B4">
          <w:rPr>
            <w:noProof/>
            <w:webHidden/>
          </w:rPr>
        </w:r>
        <w:r w:rsidR="003139B4">
          <w:rPr>
            <w:noProof/>
            <w:webHidden/>
          </w:rPr>
          <w:fldChar w:fldCharType="separate"/>
        </w:r>
        <w:r w:rsidR="003139B4">
          <w:rPr>
            <w:noProof/>
            <w:webHidden/>
          </w:rPr>
          <w:t>42</w:t>
        </w:r>
        <w:r w:rsidR="003139B4">
          <w:rPr>
            <w:noProof/>
            <w:webHidden/>
          </w:rPr>
          <w:fldChar w:fldCharType="end"/>
        </w:r>
      </w:hyperlink>
    </w:p>
    <w:p w14:paraId="1C907777" w14:textId="52CB49B1"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80" w:history="1">
        <w:r w:rsidR="003139B4" w:rsidRPr="007D3024">
          <w:rPr>
            <w:rStyle w:val="Hipercze"/>
            <w:noProof/>
          </w:rPr>
          <w:t>Rysunek 21. Diagram interesariuszy</w:t>
        </w:r>
        <w:r w:rsidR="003139B4">
          <w:rPr>
            <w:noProof/>
            <w:webHidden/>
          </w:rPr>
          <w:tab/>
        </w:r>
        <w:r w:rsidR="003139B4">
          <w:rPr>
            <w:noProof/>
            <w:webHidden/>
          </w:rPr>
          <w:fldChar w:fldCharType="begin"/>
        </w:r>
        <w:r w:rsidR="003139B4">
          <w:rPr>
            <w:noProof/>
            <w:webHidden/>
          </w:rPr>
          <w:instrText xml:space="preserve"> PAGEREF _Toc91667880 \h </w:instrText>
        </w:r>
        <w:r w:rsidR="003139B4">
          <w:rPr>
            <w:noProof/>
            <w:webHidden/>
          </w:rPr>
        </w:r>
        <w:r w:rsidR="003139B4">
          <w:rPr>
            <w:noProof/>
            <w:webHidden/>
          </w:rPr>
          <w:fldChar w:fldCharType="separate"/>
        </w:r>
        <w:r w:rsidR="003139B4">
          <w:rPr>
            <w:noProof/>
            <w:webHidden/>
          </w:rPr>
          <w:t>43</w:t>
        </w:r>
        <w:r w:rsidR="003139B4">
          <w:rPr>
            <w:noProof/>
            <w:webHidden/>
          </w:rPr>
          <w:fldChar w:fldCharType="end"/>
        </w:r>
      </w:hyperlink>
    </w:p>
    <w:p w14:paraId="6D43DCA8" w14:textId="7304E28E"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81" w:history="1">
        <w:r w:rsidR="003139B4" w:rsidRPr="007D3024">
          <w:rPr>
            <w:rStyle w:val="Hipercze"/>
            <w:noProof/>
          </w:rPr>
          <w:t>Rysunek 22. Aktorzy oraz role biznesowe</w:t>
        </w:r>
        <w:r w:rsidR="003139B4">
          <w:rPr>
            <w:noProof/>
            <w:webHidden/>
          </w:rPr>
          <w:tab/>
        </w:r>
        <w:r w:rsidR="003139B4">
          <w:rPr>
            <w:noProof/>
            <w:webHidden/>
          </w:rPr>
          <w:fldChar w:fldCharType="begin"/>
        </w:r>
        <w:r w:rsidR="003139B4">
          <w:rPr>
            <w:noProof/>
            <w:webHidden/>
          </w:rPr>
          <w:instrText xml:space="preserve"> PAGEREF _Toc91667881 \h </w:instrText>
        </w:r>
        <w:r w:rsidR="003139B4">
          <w:rPr>
            <w:noProof/>
            <w:webHidden/>
          </w:rPr>
        </w:r>
        <w:r w:rsidR="003139B4">
          <w:rPr>
            <w:noProof/>
            <w:webHidden/>
          </w:rPr>
          <w:fldChar w:fldCharType="separate"/>
        </w:r>
        <w:r w:rsidR="003139B4">
          <w:rPr>
            <w:noProof/>
            <w:webHidden/>
          </w:rPr>
          <w:t>45</w:t>
        </w:r>
        <w:r w:rsidR="003139B4">
          <w:rPr>
            <w:noProof/>
            <w:webHidden/>
          </w:rPr>
          <w:fldChar w:fldCharType="end"/>
        </w:r>
      </w:hyperlink>
    </w:p>
    <w:p w14:paraId="5F74FD5C" w14:textId="222DA622"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82" w:history="1">
        <w:r w:rsidR="003139B4" w:rsidRPr="007D3024">
          <w:rPr>
            <w:rStyle w:val="Hipercze"/>
            <w:noProof/>
          </w:rPr>
          <w:t>Rysunek 23. Diagram klas – poziom konceptualny</w:t>
        </w:r>
        <w:r w:rsidR="003139B4">
          <w:rPr>
            <w:noProof/>
            <w:webHidden/>
          </w:rPr>
          <w:tab/>
        </w:r>
        <w:r w:rsidR="003139B4">
          <w:rPr>
            <w:noProof/>
            <w:webHidden/>
          </w:rPr>
          <w:fldChar w:fldCharType="begin"/>
        </w:r>
        <w:r w:rsidR="003139B4">
          <w:rPr>
            <w:noProof/>
            <w:webHidden/>
          </w:rPr>
          <w:instrText xml:space="preserve"> PAGEREF _Toc91667882 \h </w:instrText>
        </w:r>
        <w:r w:rsidR="003139B4">
          <w:rPr>
            <w:noProof/>
            <w:webHidden/>
          </w:rPr>
        </w:r>
        <w:r w:rsidR="003139B4">
          <w:rPr>
            <w:noProof/>
            <w:webHidden/>
          </w:rPr>
          <w:fldChar w:fldCharType="separate"/>
        </w:r>
        <w:r w:rsidR="003139B4">
          <w:rPr>
            <w:noProof/>
            <w:webHidden/>
          </w:rPr>
          <w:t>46</w:t>
        </w:r>
        <w:r w:rsidR="003139B4">
          <w:rPr>
            <w:noProof/>
            <w:webHidden/>
          </w:rPr>
          <w:fldChar w:fldCharType="end"/>
        </w:r>
      </w:hyperlink>
    </w:p>
    <w:p w14:paraId="262894A8" w14:textId="1CDAB54B"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83" w:history="1">
        <w:r w:rsidR="003139B4" w:rsidRPr="007D3024">
          <w:rPr>
            <w:rStyle w:val="Hipercze"/>
            <w:noProof/>
          </w:rPr>
          <w:t xml:space="preserve">Rysunek 24. Maszyna stanowa obiektu </w:t>
        </w:r>
        <w:r w:rsidR="003139B4" w:rsidRPr="007D3024">
          <w:rPr>
            <w:rStyle w:val="Hipercze"/>
            <w:i/>
            <w:iCs/>
            <w:noProof/>
          </w:rPr>
          <w:t>Wniosek</w:t>
        </w:r>
        <w:r w:rsidR="003139B4">
          <w:rPr>
            <w:noProof/>
            <w:webHidden/>
          </w:rPr>
          <w:tab/>
        </w:r>
        <w:r w:rsidR="003139B4">
          <w:rPr>
            <w:noProof/>
            <w:webHidden/>
          </w:rPr>
          <w:fldChar w:fldCharType="begin"/>
        </w:r>
        <w:r w:rsidR="003139B4">
          <w:rPr>
            <w:noProof/>
            <w:webHidden/>
          </w:rPr>
          <w:instrText xml:space="preserve"> PAGEREF _Toc91667883 \h </w:instrText>
        </w:r>
        <w:r w:rsidR="003139B4">
          <w:rPr>
            <w:noProof/>
            <w:webHidden/>
          </w:rPr>
        </w:r>
        <w:r w:rsidR="003139B4">
          <w:rPr>
            <w:noProof/>
            <w:webHidden/>
          </w:rPr>
          <w:fldChar w:fldCharType="separate"/>
        </w:r>
        <w:r w:rsidR="003139B4">
          <w:rPr>
            <w:noProof/>
            <w:webHidden/>
          </w:rPr>
          <w:t>47</w:t>
        </w:r>
        <w:r w:rsidR="003139B4">
          <w:rPr>
            <w:noProof/>
            <w:webHidden/>
          </w:rPr>
          <w:fldChar w:fldCharType="end"/>
        </w:r>
      </w:hyperlink>
    </w:p>
    <w:p w14:paraId="7DDBA986" w14:textId="4306A0A4"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84" w:history="1">
        <w:r w:rsidR="003139B4" w:rsidRPr="007D3024">
          <w:rPr>
            <w:rStyle w:val="Hipercze"/>
            <w:noProof/>
          </w:rPr>
          <w:t xml:space="preserve">Rysunek 25. Maszyna stanowa obiektu </w:t>
        </w:r>
        <w:r w:rsidR="003139B4" w:rsidRPr="007D3024">
          <w:rPr>
            <w:rStyle w:val="Hipercze"/>
            <w:i/>
            <w:iCs/>
            <w:noProof/>
          </w:rPr>
          <w:t>Pożyczka</w:t>
        </w:r>
        <w:r w:rsidR="003139B4">
          <w:rPr>
            <w:noProof/>
            <w:webHidden/>
          </w:rPr>
          <w:tab/>
        </w:r>
        <w:r w:rsidR="003139B4">
          <w:rPr>
            <w:noProof/>
            <w:webHidden/>
          </w:rPr>
          <w:fldChar w:fldCharType="begin"/>
        </w:r>
        <w:r w:rsidR="003139B4">
          <w:rPr>
            <w:noProof/>
            <w:webHidden/>
          </w:rPr>
          <w:instrText xml:space="preserve"> PAGEREF _Toc91667884 \h </w:instrText>
        </w:r>
        <w:r w:rsidR="003139B4">
          <w:rPr>
            <w:noProof/>
            <w:webHidden/>
          </w:rPr>
        </w:r>
        <w:r w:rsidR="003139B4">
          <w:rPr>
            <w:noProof/>
            <w:webHidden/>
          </w:rPr>
          <w:fldChar w:fldCharType="separate"/>
        </w:r>
        <w:r w:rsidR="003139B4">
          <w:rPr>
            <w:noProof/>
            <w:webHidden/>
          </w:rPr>
          <w:t>48</w:t>
        </w:r>
        <w:r w:rsidR="003139B4">
          <w:rPr>
            <w:noProof/>
            <w:webHidden/>
          </w:rPr>
          <w:fldChar w:fldCharType="end"/>
        </w:r>
      </w:hyperlink>
    </w:p>
    <w:p w14:paraId="6F03783B" w14:textId="77C12EB3"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85" w:history="1">
        <w:r w:rsidR="003139B4" w:rsidRPr="007D3024">
          <w:rPr>
            <w:rStyle w:val="Hipercze"/>
            <w:noProof/>
          </w:rPr>
          <w:t>Rysunek 26. Procesy główne</w:t>
        </w:r>
        <w:r w:rsidR="003139B4">
          <w:rPr>
            <w:noProof/>
            <w:webHidden/>
          </w:rPr>
          <w:tab/>
        </w:r>
        <w:r w:rsidR="003139B4">
          <w:rPr>
            <w:noProof/>
            <w:webHidden/>
          </w:rPr>
          <w:fldChar w:fldCharType="begin"/>
        </w:r>
        <w:r w:rsidR="003139B4">
          <w:rPr>
            <w:noProof/>
            <w:webHidden/>
          </w:rPr>
          <w:instrText xml:space="preserve"> PAGEREF _Toc91667885 \h </w:instrText>
        </w:r>
        <w:r w:rsidR="003139B4">
          <w:rPr>
            <w:noProof/>
            <w:webHidden/>
          </w:rPr>
        </w:r>
        <w:r w:rsidR="003139B4">
          <w:rPr>
            <w:noProof/>
            <w:webHidden/>
          </w:rPr>
          <w:fldChar w:fldCharType="separate"/>
        </w:r>
        <w:r w:rsidR="003139B4">
          <w:rPr>
            <w:noProof/>
            <w:webHidden/>
          </w:rPr>
          <w:t>48</w:t>
        </w:r>
        <w:r w:rsidR="003139B4">
          <w:rPr>
            <w:noProof/>
            <w:webHidden/>
          </w:rPr>
          <w:fldChar w:fldCharType="end"/>
        </w:r>
      </w:hyperlink>
    </w:p>
    <w:p w14:paraId="732867B1" w14:textId="5F6C6C0F"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r:id="rId129" w:anchor="_Toc91667886" w:history="1">
        <w:r w:rsidR="003139B4" w:rsidRPr="007D3024">
          <w:rPr>
            <w:rStyle w:val="Hipercze"/>
            <w:noProof/>
          </w:rPr>
          <w:t xml:space="preserve">Rysunek 27. Diagram procesu biznesowego -  </w:t>
        </w:r>
        <w:r w:rsidR="003139B4" w:rsidRPr="007D3024">
          <w:rPr>
            <w:rStyle w:val="Hipercze"/>
            <w:i/>
            <w:iCs/>
            <w:noProof/>
          </w:rPr>
          <w:t>obsługa pożyczki</w:t>
        </w:r>
        <w:r w:rsidR="003139B4">
          <w:rPr>
            <w:noProof/>
            <w:webHidden/>
          </w:rPr>
          <w:tab/>
        </w:r>
        <w:r w:rsidR="003139B4">
          <w:rPr>
            <w:noProof/>
            <w:webHidden/>
          </w:rPr>
          <w:fldChar w:fldCharType="begin"/>
        </w:r>
        <w:r w:rsidR="003139B4">
          <w:rPr>
            <w:noProof/>
            <w:webHidden/>
          </w:rPr>
          <w:instrText xml:space="preserve"> PAGEREF _Toc91667886 \h </w:instrText>
        </w:r>
        <w:r w:rsidR="003139B4">
          <w:rPr>
            <w:noProof/>
            <w:webHidden/>
          </w:rPr>
        </w:r>
        <w:r w:rsidR="003139B4">
          <w:rPr>
            <w:noProof/>
            <w:webHidden/>
          </w:rPr>
          <w:fldChar w:fldCharType="separate"/>
        </w:r>
        <w:r w:rsidR="003139B4">
          <w:rPr>
            <w:noProof/>
            <w:webHidden/>
          </w:rPr>
          <w:t>48</w:t>
        </w:r>
        <w:r w:rsidR="003139B4">
          <w:rPr>
            <w:noProof/>
            <w:webHidden/>
          </w:rPr>
          <w:fldChar w:fldCharType="end"/>
        </w:r>
      </w:hyperlink>
    </w:p>
    <w:p w14:paraId="701EDFAB" w14:textId="7F09A269"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87" w:history="1">
        <w:r w:rsidR="003139B4" w:rsidRPr="007D3024">
          <w:rPr>
            <w:rStyle w:val="Hipercze"/>
            <w:noProof/>
          </w:rPr>
          <w:t xml:space="preserve">Rysunek 28. Diagram podprocesu biznesowego – </w:t>
        </w:r>
        <w:r w:rsidR="003139B4" w:rsidRPr="007D3024">
          <w:rPr>
            <w:rStyle w:val="Hipercze"/>
            <w:i/>
            <w:iCs/>
            <w:noProof/>
          </w:rPr>
          <w:t>Złożenie wniosku o pożyczkę</w:t>
        </w:r>
        <w:r w:rsidR="003139B4">
          <w:rPr>
            <w:noProof/>
            <w:webHidden/>
          </w:rPr>
          <w:tab/>
        </w:r>
        <w:r w:rsidR="003139B4">
          <w:rPr>
            <w:noProof/>
            <w:webHidden/>
          </w:rPr>
          <w:fldChar w:fldCharType="begin"/>
        </w:r>
        <w:r w:rsidR="003139B4">
          <w:rPr>
            <w:noProof/>
            <w:webHidden/>
          </w:rPr>
          <w:instrText xml:space="preserve"> PAGEREF _Toc91667887 \h </w:instrText>
        </w:r>
        <w:r w:rsidR="003139B4">
          <w:rPr>
            <w:noProof/>
            <w:webHidden/>
          </w:rPr>
        </w:r>
        <w:r w:rsidR="003139B4">
          <w:rPr>
            <w:noProof/>
            <w:webHidden/>
          </w:rPr>
          <w:fldChar w:fldCharType="separate"/>
        </w:r>
        <w:r w:rsidR="003139B4">
          <w:rPr>
            <w:noProof/>
            <w:webHidden/>
          </w:rPr>
          <w:t>49</w:t>
        </w:r>
        <w:r w:rsidR="003139B4">
          <w:rPr>
            <w:noProof/>
            <w:webHidden/>
          </w:rPr>
          <w:fldChar w:fldCharType="end"/>
        </w:r>
      </w:hyperlink>
    </w:p>
    <w:p w14:paraId="6B779263" w14:textId="32D9DCAA"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88" w:history="1">
        <w:r w:rsidR="003139B4" w:rsidRPr="007D3024">
          <w:rPr>
            <w:rStyle w:val="Hipercze"/>
            <w:noProof/>
          </w:rPr>
          <w:t>Rysunek 29. Reguły biznesowe wchodzące w zakres polityki obsługi pożyczki</w:t>
        </w:r>
        <w:r w:rsidR="003139B4">
          <w:rPr>
            <w:noProof/>
            <w:webHidden/>
          </w:rPr>
          <w:tab/>
        </w:r>
        <w:r w:rsidR="003139B4">
          <w:rPr>
            <w:noProof/>
            <w:webHidden/>
          </w:rPr>
          <w:fldChar w:fldCharType="begin"/>
        </w:r>
        <w:r w:rsidR="003139B4">
          <w:rPr>
            <w:noProof/>
            <w:webHidden/>
          </w:rPr>
          <w:instrText xml:space="preserve"> PAGEREF _Toc91667888 \h </w:instrText>
        </w:r>
        <w:r w:rsidR="003139B4">
          <w:rPr>
            <w:noProof/>
            <w:webHidden/>
          </w:rPr>
        </w:r>
        <w:r w:rsidR="003139B4">
          <w:rPr>
            <w:noProof/>
            <w:webHidden/>
          </w:rPr>
          <w:fldChar w:fldCharType="separate"/>
        </w:r>
        <w:r w:rsidR="003139B4">
          <w:rPr>
            <w:noProof/>
            <w:webHidden/>
          </w:rPr>
          <w:t>50</w:t>
        </w:r>
        <w:r w:rsidR="003139B4">
          <w:rPr>
            <w:noProof/>
            <w:webHidden/>
          </w:rPr>
          <w:fldChar w:fldCharType="end"/>
        </w:r>
      </w:hyperlink>
    </w:p>
    <w:p w14:paraId="6537D620" w14:textId="70B43BC4"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89" w:history="1">
        <w:r w:rsidR="003139B4" w:rsidRPr="007D3024">
          <w:rPr>
            <w:rStyle w:val="Hipercze"/>
            <w:noProof/>
          </w:rPr>
          <w:t>Rysunek 30. Cykl specyfikacji potrzeb biznesowych</w:t>
        </w:r>
        <w:r w:rsidR="003139B4">
          <w:rPr>
            <w:noProof/>
            <w:webHidden/>
          </w:rPr>
          <w:tab/>
        </w:r>
        <w:r w:rsidR="003139B4">
          <w:rPr>
            <w:noProof/>
            <w:webHidden/>
          </w:rPr>
          <w:fldChar w:fldCharType="begin"/>
        </w:r>
        <w:r w:rsidR="003139B4">
          <w:rPr>
            <w:noProof/>
            <w:webHidden/>
          </w:rPr>
          <w:instrText xml:space="preserve"> PAGEREF _Toc91667889 \h </w:instrText>
        </w:r>
        <w:r w:rsidR="003139B4">
          <w:rPr>
            <w:noProof/>
            <w:webHidden/>
          </w:rPr>
        </w:r>
        <w:r w:rsidR="003139B4">
          <w:rPr>
            <w:noProof/>
            <w:webHidden/>
          </w:rPr>
          <w:fldChar w:fldCharType="separate"/>
        </w:r>
        <w:r w:rsidR="003139B4">
          <w:rPr>
            <w:noProof/>
            <w:webHidden/>
          </w:rPr>
          <w:t>52</w:t>
        </w:r>
        <w:r w:rsidR="003139B4">
          <w:rPr>
            <w:noProof/>
            <w:webHidden/>
          </w:rPr>
          <w:fldChar w:fldCharType="end"/>
        </w:r>
      </w:hyperlink>
    </w:p>
    <w:p w14:paraId="2A1E74B3" w14:textId="0E1E80FA"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90" w:history="1">
        <w:r w:rsidR="003139B4" w:rsidRPr="007D3024">
          <w:rPr>
            <w:rStyle w:val="Hipercze"/>
            <w:noProof/>
          </w:rPr>
          <w:t>Rysunek 31. Diagram wymagań biznesowych</w:t>
        </w:r>
        <w:r w:rsidR="003139B4">
          <w:rPr>
            <w:noProof/>
            <w:webHidden/>
          </w:rPr>
          <w:tab/>
        </w:r>
        <w:r w:rsidR="003139B4">
          <w:rPr>
            <w:noProof/>
            <w:webHidden/>
          </w:rPr>
          <w:fldChar w:fldCharType="begin"/>
        </w:r>
        <w:r w:rsidR="003139B4">
          <w:rPr>
            <w:noProof/>
            <w:webHidden/>
          </w:rPr>
          <w:instrText xml:space="preserve"> PAGEREF _Toc91667890 \h </w:instrText>
        </w:r>
        <w:r w:rsidR="003139B4">
          <w:rPr>
            <w:noProof/>
            <w:webHidden/>
          </w:rPr>
        </w:r>
        <w:r w:rsidR="003139B4">
          <w:rPr>
            <w:noProof/>
            <w:webHidden/>
          </w:rPr>
          <w:fldChar w:fldCharType="separate"/>
        </w:r>
        <w:r w:rsidR="003139B4">
          <w:rPr>
            <w:noProof/>
            <w:webHidden/>
          </w:rPr>
          <w:t>54</w:t>
        </w:r>
        <w:r w:rsidR="003139B4">
          <w:rPr>
            <w:noProof/>
            <w:webHidden/>
          </w:rPr>
          <w:fldChar w:fldCharType="end"/>
        </w:r>
      </w:hyperlink>
    </w:p>
    <w:p w14:paraId="6D6FC028" w14:textId="63B5A9EE"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91" w:history="1">
        <w:r w:rsidR="003139B4" w:rsidRPr="007D3024">
          <w:rPr>
            <w:rStyle w:val="Hipercze"/>
            <w:noProof/>
          </w:rPr>
          <w:t>Rysunek 32. Diagram wymagań interesariuszy</w:t>
        </w:r>
        <w:r w:rsidR="003139B4">
          <w:rPr>
            <w:noProof/>
            <w:webHidden/>
          </w:rPr>
          <w:tab/>
        </w:r>
        <w:r w:rsidR="003139B4">
          <w:rPr>
            <w:noProof/>
            <w:webHidden/>
          </w:rPr>
          <w:fldChar w:fldCharType="begin"/>
        </w:r>
        <w:r w:rsidR="003139B4">
          <w:rPr>
            <w:noProof/>
            <w:webHidden/>
          </w:rPr>
          <w:instrText xml:space="preserve"> PAGEREF _Toc91667891 \h </w:instrText>
        </w:r>
        <w:r w:rsidR="003139B4">
          <w:rPr>
            <w:noProof/>
            <w:webHidden/>
          </w:rPr>
        </w:r>
        <w:r w:rsidR="003139B4">
          <w:rPr>
            <w:noProof/>
            <w:webHidden/>
          </w:rPr>
          <w:fldChar w:fldCharType="separate"/>
        </w:r>
        <w:r w:rsidR="003139B4">
          <w:rPr>
            <w:noProof/>
            <w:webHidden/>
          </w:rPr>
          <w:t>55</w:t>
        </w:r>
        <w:r w:rsidR="003139B4">
          <w:rPr>
            <w:noProof/>
            <w:webHidden/>
          </w:rPr>
          <w:fldChar w:fldCharType="end"/>
        </w:r>
      </w:hyperlink>
    </w:p>
    <w:p w14:paraId="732BA328" w14:textId="4246FBE0"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92" w:history="1">
        <w:r w:rsidR="003139B4" w:rsidRPr="007D3024">
          <w:rPr>
            <w:rStyle w:val="Hipercze"/>
            <w:noProof/>
          </w:rPr>
          <w:t>Rysunek 33. Diagram mapowania wymagań nr 1</w:t>
        </w:r>
        <w:r w:rsidR="003139B4">
          <w:rPr>
            <w:noProof/>
            <w:webHidden/>
          </w:rPr>
          <w:tab/>
        </w:r>
        <w:r w:rsidR="003139B4">
          <w:rPr>
            <w:noProof/>
            <w:webHidden/>
          </w:rPr>
          <w:fldChar w:fldCharType="begin"/>
        </w:r>
        <w:r w:rsidR="003139B4">
          <w:rPr>
            <w:noProof/>
            <w:webHidden/>
          </w:rPr>
          <w:instrText xml:space="preserve"> PAGEREF _Toc91667892 \h </w:instrText>
        </w:r>
        <w:r w:rsidR="003139B4">
          <w:rPr>
            <w:noProof/>
            <w:webHidden/>
          </w:rPr>
        </w:r>
        <w:r w:rsidR="003139B4">
          <w:rPr>
            <w:noProof/>
            <w:webHidden/>
          </w:rPr>
          <w:fldChar w:fldCharType="separate"/>
        </w:r>
        <w:r w:rsidR="003139B4">
          <w:rPr>
            <w:noProof/>
            <w:webHidden/>
          </w:rPr>
          <w:t>56</w:t>
        </w:r>
        <w:r w:rsidR="003139B4">
          <w:rPr>
            <w:noProof/>
            <w:webHidden/>
          </w:rPr>
          <w:fldChar w:fldCharType="end"/>
        </w:r>
      </w:hyperlink>
    </w:p>
    <w:p w14:paraId="6C1F33A2" w14:textId="7ADFB452"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93" w:history="1">
        <w:r w:rsidR="003139B4" w:rsidRPr="007D3024">
          <w:rPr>
            <w:rStyle w:val="Hipercze"/>
            <w:noProof/>
          </w:rPr>
          <w:t>Rysunek 34. Diagram mapowania wymagań nr 2</w:t>
        </w:r>
        <w:r w:rsidR="003139B4">
          <w:rPr>
            <w:noProof/>
            <w:webHidden/>
          </w:rPr>
          <w:tab/>
        </w:r>
        <w:r w:rsidR="003139B4">
          <w:rPr>
            <w:noProof/>
            <w:webHidden/>
          </w:rPr>
          <w:fldChar w:fldCharType="begin"/>
        </w:r>
        <w:r w:rsidR="003139B4">
          <w:rPr>
            <w:noProof/>
            <w:webHidden/>
          </w:rPr>
          <w:instrText xml:space="preserve"> PAGEREF _Toc91667893 \h </w:instrText>
        </w:r>
        <w:r w:rsidR="003139B4">
          <w:rPr>
            <w:noProof/>
            <w:webHidden/>
          </w:rPr>
        </w:r>
        <w:r w:rsidR="003139B4">
          <w:rPr>
            <w:noProof/>
            <w:webHidden/>
          </w:rPr>
          <w:fldChar w:fldCharType="separate"/>
        </w:r>
        <w:r w:rsidR="003139B4">
          <w:rPr>
            <w:noProof/>
            <w:webHidden/>
          </w:rPr>
          <w:t>57</w:t>
        </w:r>
        <w:r w:rsidR="003139B4">
          <w:rPr>
            <w:noProof/>
            <w:webHidden/>
          </w:rPr>
          <w:fldChar w:fldCharType="end"/>
        </w:r>
      </w:hyperlink>
    </w:p>
    <w:p w14:paraId="040CC2AB" w14:textId="2B270E54"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94" w:history="1">
        <w:r w:rsidR="003139B4" w:rsidRPr="007D3024">
          <w:rPr>
            <w:rStyle w:val="Hipercze"/>
            <w:noProof/>
          </w:rPr>
          <w:t>Rysunek 35. Diagram aktorów i ról systemowych</w:t>
        </w:r>
        <w:r w:rsidR="003139B4">
          <w:rPr>
            <w:noProof/>
            <w:webHidden/>
          </w:rPr>
          <w:tab/>
        </w:r>
        <w:r w:rsidR="003139B4">
          <w:rPr>
            <w:noProof/>
            <w:webHidden/>
          </w:rPr>
          <w:fldChar w:fldCharType="begin"/>
        </w:r>
        <w:r w:rsidR="003139B4">
          <w:rPr>
            <w:noProof/>
            <w:webHidden/>
          </w:rPr>
          <w:instrText xml:space="preserve"> PAGEREF _Toc91667894 \h </w:instrText>
        </w:r>
        <w:r w:rsidR="003139B4">
          <w:rPr>
            <w:noProof/>
            <w:webHidden/>
          </w:rPr>
        </w:r>
        <w:r w:rsidR="003139B4">
          <w:rPr>
            <w:noProof/>
            <w:webHidden/>
          </w:rPr>
          <w:fldChar w:fldCharType="separate"/>
        </w:r>
        <w:r w:rsidR="003139B4">
          <w:rPr>
            <w:noProof/>
            <w:webHidden/>
          </w:rPr>
          <w:t>63</w:t>
        </w:r>
        <w:r w:rsidR="003139B4">
          <w:rPr>
            <w:noProof/>
            <w:webHidden/>
          </w:rPr>
          <w:fldChar w:fldCharType="end"/>
        </w:r>
      </w:hyperlink>
    </w:p>
    <w:p w14:paraId="7894D47D" w14:textId="11C1215C"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95" w:history="1">
        <w:r w:rsidR="003139B4" w:rsidRPr="007D3024">
          <w:rPr>
            <w:rStyle w:val="Hipercze"/>
            <w:noProof/>
          </w:rPr>
          <w:t>Rysunek 36. Diagram przypadków użycia w obszarze funkcjonalnym obsługi pożyczki</w:t>
        </w:r>
        <w:r w:rsidR="003139B4">
          <w:rPr>
            <w:noProof/>
            <w:webHidden/>
          </w:rPr>
          <w:tab/>
        </w:r>
        <w:r w:rsidR="003139B4">
          <w:rPr>
            <w:noProof/>
            <w:webHidden/>
          </w:rPr>
          <w:fldChar w:fldCharType="begin"/>
        </w:r>
        <w:r w:rsidR="003139B4">
          <w:rPr>
            <w:noProof/>
            <w:webHidden/>
          </w:rPr>
          <w:instrText xml:space="preserve"> PAGEREF _Toc91667895 \h </w:instrText>
        </w:r>
        <w:r w:rsidR="003139B4">
          <w:rPr>
            <w:noProof/>
            <w:webHidden/>
          </w:rPr>
        </w:r>
        <w:r w:rsidR="003139B4">
          <w:rPr>
            <w:noProof/>
            <w:webHidden/>
          </w:rPr>
          <w:fldChar w:fldCharType="separate"/>
        </w:r>
        <w:r w:rsidR="003139B4">
          <w:rPr>
            <w:noProof/>
            <w:webHidden/>
          </w:rPr>
          <w:t>64</w:t>
        </w:r>
        <w:r w:rsidR="003139B4">
          <w:rPr>
            <w:noProof/>
            <w:webHidden/>
          </w:rPr>
          <w:fldChar w:fldCharType="end"/>
        </w:r>
      </w:hyperlink>
    </w:p>
    <w:p w14:paraId="00A8AC5C" w14:textId="670566AE"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96" w:history="1">
        <w:r w:rsidR="003139B4" w:rsidRPr="007D3024">
          <w:rPr>
            <w:rStyle w:val="Hipercze"/>
            <w:noProof/>
          </w:rPr>
          <w:t>Rysunek 37. Diagram przypadków użycia w obszarze funkcjonalnym zarządzanie wnioskiem o pożyczkę</w:t>
        </w:r>
        <w:r w:rsidR="003139B4">
          <w:rPr>
            <w:noProof/>
            <w:webHidden/>
          </w:rPr>
          <w:tab/>
        </w:r>
        <w:r w:rsidR="003139B4">
          <w:rPr>
            <w:noProof/>
            <w:webHidden/>
          </w:rPr>
          <w:fldChar w:fldCharType="begin"/>
        </w:r>
        <w:r w:rsidR="003139B4">
          <w:rPr>
            <w:noProof/>
            <w:webHidden/>
          </w:rPr>
          <w:instrText xml:space="preserve"> PAGEREF _Toc91667896 \h </w:instrText>
        </w:r>
        <w:r w:rsidR="003139B4">
          <w:rPr>
            <w:noProof/>
            <w:webHidden/>
          </w:rPr>
        </w:r>
        <w:r w:rsidR="003139B4">
          <w:rPr>
            <w:noProof/>
            <w:webHidden/>
          </w:rPr>
          <w:fldChar w:fldCharType="separate"/>
        </w:r>
        <w:r w:rsidR="003139B4">
          <w:rPr>
            <w:noProof/>
            <w:webHidden/>
          </w:rPr>
          <w:t>65</w:t>
        </w:r>
        <w:r w:rsidR="003139B4">
          <w:rPr>
            <w:noProof/>
            <w:webHidden/>
          </w:rPr>
          <w:fldChar w:fldCharType="end"/>
        </w:r>
      </w:hyperlink>
    </w:p>
    <w:p w14:paraId="61E8FD18" w14:textId="63F5A9AB"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97" w:history="1">
        <w:r w:rsidR="003139B4" w:rsidRPr="007D3024">
          <w:rPr>
            <w:rStyle w:val="Hipercze"/>
            <w:noProof/>
          </w:rPr>
          <w:t>Rysunek 38. Diagram przypadków użycia w obszarze funkcjonalnym zarządzania kontem</w:t>
        </w:r>
        <w:r w:rsidR="003139B4">
          <w:rPr>
            <w:noProof/>
            <w:webHidden/>
          </w:rPr>
          <w:tab/>
        </w:r>
        <w:r w:rsidR="003139B4">
          <w:rPr>
            <w:noProof/>
            <w:webHidden/>
          </w:rPr>
          <w:fldChar w:fldCharType="begin"/>
        </w:r>
        <w:r w:rsidR="003139B4">
          <w:rPr>
            <w:noProof/>
            <w:webHidden/>
          </w:rPr>
          <w:instrText xml:space="preserve"> PAGEREF _Toc91667897 \h </w:instrText>
        </w:r>
        <w:r w:rsidR="003139B4">
          <w:rPr>
            <w:noProof/>
            <w:webHidden/>
          </w:rPr>
        </w:r>
        <w:r w:rsidR="003139B4">
          <w:rPr>
            <w:noProof/>
            <w:webHidden/>
          </w:rPr>
          <w:fldChar w:fldCharType="separate"/>
        </w:r>
        <w:r w:rsidR="003139B4">
          <w:rPr>
            <w:noProof/>
            <w:webHidden/>
          </w:rPr>
          <w:t>65</w:t>
        </w:r>
        <w:r w:rsidR="003139B4">
          <w:rPr>
            <w:noProof/>
            <w:webHidden/>
          </w:rPr>
          <w:fldChar w:fldCharType="end"/>
        </w:r>
      </w:hyperlink>
    </w:p>
    <w:p w14:paraId="424259FC" w14:textId="049FEA94"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r:id="rId130" w:anchor="_Toc91667898" w:history="1">
        <w:r w:rsidR="003139B4" w:rsidRPr="007D3024">
          <w:rPr>
            <w:rStyle w:val="Hipercze"/>
            <w:noProof/>
          </w:rPr>
          <w:t>Rysunek 39. Drzewo decyzyjne dotyczące reguły systemowej RS003</w:t>
        </w:r>
        <w:r w:rsidR="003139B4">
          <w:rPr>
            <w:noProof/>
            <w:webHidden/>
          </w:rPr>
          <w:tab/>
        </w:r>
        <w:r w:rsidR="003139B4">
          <w:rPr>
            <w:noProof/>
            <w:webHidden/>
          </w:rPr>
          <w:fldChar w:fldCharType="begin"/>
        </w:r>
        <w:r w:rsidR="003139B4">
          <w:rPr>
            <w:noProof/>
            <w:webHidden/>
          </w:rPr>
          <w:instrText xml:space="preserve"> PAGEREF _Toc91667898 \h </w:instrText>
        </w:r>
        <w:r w:rsidR="003139B4">
          <w:rPr>
            <w:noProof/>
            <w:webHidden/>
          </w:rPr>
        </w:r>
        <w:r w:rsidR="003139B4">
          <w:rPr>
            <w:noProof/>
            <w:webHidden/>
          </w:rPr>
          <w:fldChar w:fldCharType="separate"/>
        </w:r>
        <w:r w:rsidR="003139B4">
          <w:rPr>
            <w:noProof/>
            <w:webHidden/>
          </w:rPr>
          <w:t>68</w:t>
        </w:r>
        <w:r w:rsidR="003139B4">
          <w:rPr>
            <w:noProof/>
            <w:webHidden/>
          </w:rPr>
          <w:fldChar w:fldCharType="end"/>
        </w:r>
      </w:hyperlink>
    </w:p>
    <w:p w14:paraId="0682FCCE" w14:textId="34F10EDC"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899" w:history="1">
        <w:r w:rsidR="003139B4" w:rsidRPr="007D3024">
          <w:rPr>
            <w:rStyle w:val="Hipercze"/>
            <w:noProof/>
          </w:rPr>
          <w:t>Rysunek 40. Diagram klas – poziom logiczny</w:t>
        </w:r>
        <w:r w:rsidR="003139B4">
          <w:rPr>
            <w:noProof/>
            <w:webHidden/>
          </w:rPr>
          <w:tab/>
        </w:r>
        <w:r w:rsidR="003139B4">
          <w:rPr>
            <w:noProof/>
            <w:webHidden/>
          </w:rPr>
          <w:fldChar w:fldCharType="begin"/>
        </w:r>
        <w:r w:rsidR="003139B4">
          <w:rPr>
            <w:noProof/>
            <w:webHidden/>
          </w:rPr>
          <w:instrText xml:space="preserve"> PAGEREF _Toc91667899 \h </w:instrText>
        </w:r>
        <w:r w:rsidR="003139B4">
          <w:rPr>
            <w:noProof/>
            <w:webHidden/>
          </w:rPr>
        </w:r>
        <w:r w:rsidR="003139B4">
          <w:rPr>
            <w:noProof/>
            <w:webHidden/>
          </w:rPr>
          <w:fldChar w:fldCharType="separate"/>
        </w:r>
        <w:r w:rsidR="003139B4">
          <w:rPr>
            <w:noProof/>
            <w:webHidden/>
          </w:rPr>
          <w:t>69</w:t>
        </w:r>
        <w:r w:rsidR="003139B4">
          <w:rPr>
            <w:noProof/>
            <w:webHidden/>
          </w:rPr>
          <w:fldChar w:fldCharType="end"/>
        </w:r>
      </w:hyperlink>
    </w:p>
    <w:p w14:paraId="6A291FA8" w14:textId="4064E536"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900" w:history="1">
        <w:r w:rsidR="003139B4" w:rsidRPr="007D3024">
          <w:rPr>
            <w:rStyle w:val="Hipercze"/>
            <w:noProof/>
          </w:rPr>
          <w:t xml:space="preserve">Rysunek 41. Diagram maszyny stanowej </w:t>
        </w:r>
        <w:r w:rsidR="003139B4" w:rsidRPr="007D3024">
          <w:rPr>
            <w:rStyle w:val="Hipercze"/>
            <w:i/>
            <w:iCs/>
            <w:noProof/>
          </w:rPr>
          <w:t>wniosek o pożyczkę</w:t>
        </w:r>
        <w:r w:rsidR="003139B4">
          <w:rPr>
            <w:noProof/>
            <w:webHidden/>
          </w:rPr>
          <w:tab/>
        </w:r>
        <w:r w:rsidR="003139B4">
          <w:rPr>
            <w:noProof/>
            <w:webHidden/>
          </w:rPr>
          <w:fldChar w:fldCharType="begin"/>
        </w:r>
        <w:r w:rsidR="003139B4">
          <w:rPr>
            <w:noProof/>
            <w:webHidden/>
          </w:rPr>
          <w:instrText xml:space="preserve"> PAGEREF _Toc91667900 \h </w:instrText>
        </w:r>
        <w:r w:rsidR="003139B4">
          <w:rPr>
            <w:noProof/>
            <w:webHidden/>
          </w:rPr>
        </w:r>
        <w:r w:rsidR="003139B4">
          <w:rPr>
            <w:noProof/>
            <w:webHidden/>
          </w:rPr>
          <w:fldChar w:fldCharType="separate"/>
        </w:r>
        <w:r w:rsidR="003139B4">
          <w:rPr>
            <w:noProof/>
            <w:webHidden/>
          </w:rPr>
          <w:t>70</w:t>
        </w:r>
        <w:r w:rsidR="003139B4">
          <w:rPr>
            <w:noProof/>
            <w:webHidden/>
          </w:rPr>
          <w:fldChar w:fldCharType="end"/>
        </w:r>
      </w:hyperlink>
    </w:p>
    <w:p w14:paraId="46B07268" w14:textId="1BC1E972"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901" w:history="1">
        <w:r w:rsidR="003139B4" w:rsidRPr="007D3024">
          <w:rPr>
            <w:rStyle w:val="Hipercze"/>
            <w:noProof/>
          </w:rPr>
          <w:t>Rysunek 42. Podział warstwowy oraz układ warstw systemu</w:t>
        </w:r>
        <w:r w:rsidR="003139B4">
          <w:rPr>
            <w:noProof/>
            <w:webHidden/>
          </w:rPr>
          <w:tab/>
        </w:r>
        <w:r w:rsidR="003139B4">
          <w:rPr>
            <w:noProof/>
            <w:webHidden/>
          </w:rPr>
          <w:fldChar w:fldCharType="begin"/>
        </w:r>
        <w:r w:rsidR="003139B4">
          <w:rPr>
            <w:noProof/>
            <w:webHidden/>
          </w:rPr>
          <w:instrText xml:space="preserve"> PAGEREF _Toc91667901 \h </w:instrText>
        </w:r>
        <w:r w:rsidR="003139B4">
          <w:rPr>
            <w:noProof/>
            <w:webHidden/>
          </w:rPr>
        </w:r>
        <w:r w:rsidR="003139B4">
          <w:rPr>
            <w:noProof/>
            <w:webHidden/>
          </w:rPr>
          <w:fldChar w:fldCharType="separate"/>
        </w:r>
        <w:r w:rsidR="003139B4">
          <w:rPr>
            <w:noProof/>
            <w:webHidden/>
          </w:rPr>
          <w:t>73</w:t>
        </w:r>
        <w:r w:rsidR="003139B4">
          <w:rPr>
            <w:noProof/>
            <w:webHidden/>
          </w:rPr>
          <w:fldChar w:fldCharType="end"/>
        </w:r>
      </w:hyperlink>
    </w:p>
    <w:p w14:paraId="7A21DBB7" w14:textId="3BFD1756"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902" w:history="1">
        <w:r w:rsidR="003139B4" w:rsidRPr="007D3024">
          <w:rPr>
            <w:rStyle w:val="Hipercze"/>
            <w:noProof/>
          </w:rPr>
          <w:t>Rysunek 43. Komponenty systemu informatycznego opartego na Hyperledger Fabric</w:t>
        </w:r>
        <w:r w:rsidR="003139B4">
          <w:rPr>
            <w:noProof/>
            <w:webHidden/>
          </w:rPr>
          <w:tab/>
        </w:r>
        <w:r w:rsidR="003139B4">
          <w:rPr>
            <w:noProof/>
            <w:webHidden/>
          </w:rPr>
          <w:fldChar w:fldCharType="begin"/>
        </w:r>
        <w:r w:rsidR="003139B4">
          <w:rPr>
            <w:noProof/>
            <w:webHidden/>
          </w:rPr>
          <w:instrText xml:space="preserve"> PAGEREF _Toc91667902 \h </w:instrText>
        </w:r>
        <w:r w:rsidR="003139B4">
          <w:rPr>
            <w:noProof/>
            <w:webHidden/>
          </w:rPr>
        </w:r>
        <w:r w:rsidR="003139B4">
          <w:rPr>
            <w:noProof/>
            <w:webHidden/>
          </w:rPr>
          <w:fldChar w:fldCharType="separate"/>
        </w:r>
        <w:r w:rsidR="003139B4">
          <w:rPr>
            <w:noProof/>
            <w:webHidden/>
          </w:rPr>
          <w:t>74</w:t>
        </w:r>
        <w:r w:rsidR="003139B4">
          <w:rPr>
            <w:noProof/>
            <w:webHidden/>
          </w:rPr>
          <w:fldChar w:fldCharType="end"/>
        </w:r>
      </w:hyperlink>
    </w:p>
    <w:p w14:paraId="7FF6F6CF" w14:textId="46C652DD"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903" w:history="1">
        <w:r w:rsidR="003139B4" w:rsidRPr="007D3024">
          <w:rPr>
            <w:rStyle w:val="Hipercze"/>
            <w:noProof/>
          </w:rPr>
          <w:t xml:space="preserve">Rysunek 44. Informacje zawarte w </w:t>
        </w:r>
        <w:r w:rsidR="003139B4" w:rsidRPr="007D3024">
          <w:rPr>
            <w:rStyle w:val="Hipercze"/>
            <w:i/>
            <w:iCs/>
            <w:noProof/>
          </w:rPr>
          <w:t>access token</w:t>
        </w:r>
        <w:r w:rsidR="003139B4">
          <w:rPr>
            <w:noProof/>
            <w:webHidden/>
          </w:rPr>
          <w:tab/>
        </w:r>
        <w:r w:rsidR="003139B4">
          <w:rPr>
            <w:noProof/>
            <w:webHidden/>
          </w:rPr>
          <w:fldChar w:fldCharType="begin"/>
        </w:r>
        <w:r w:rsidR="003139B4">
          <w:rPr>
            <w:noProof/>
            <w:webHidden/>
          </w:rPr>
          <w:instrText xml:space="preserve"> PAGEREF _Toc91667903 \h </w:instrText>
        </w:r>
        <w:r w:rsidR="003139B4">
          <w:rPr>
            <w:noProof/>
            <w:webHidden/>
          </w:rPr>
        </w:r>
        <w:r w:rsidR="003139B4">
          <w:rPr>
            <w:noProof/>
            <w:webHidden/>
          </w:rPr>
          <w:fldChar w:fldCharType="separate"/>
        </w:r>
        <w:r w:rsidR="003139B4">
          <w:rPr>
            <w:noProof/>
            <w:webHidden/>
          </w:rPr>
          <w:t>77</w:t>
        </w:r>
        <w:r w:rsidR="003139B4">
          <w:rPr>
            <w:noProof/>
            <w:webHidden/>
          </w:rPr>
          <w:fldChar w:fldCharType="end"/>
        </w:r>
      </w:hyperlink>
    </w:p>
    <w:p w14:paraId="406762CD" w14:textId="4C090977"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904" w:history="1">
        <w:r w:rsidR="003139B4" w:rsidRPr="007D3024">
          <w:rPr>
            <w:rStyle w:val="Hipercze"/>
            <w:noProof/>
          </w:rPr>
          <w:t xml:space="preserve">Rysunek 45. Przykładowe żądanie GET w </w:t>
        </w:r>
        <w:r w:rsidR="003139B4" w:rsidRPr="007D3024">
          <w:rPr>
            <w:rStyle w:val="Hipercze"/>
            <w:i/>
            <w:iCs/>
            <w:noProof/>
          </w:rPr>
          <w:t>Graph API</w:t>
        </w:r>
        <w:r w:rsidR="003139B4">
          <w:rPr>
            <w:noProof/>
            <w:webHidden/>
          </w:rPr>
          <w:tab/>
        </w:r>
        <w:r w:rsidR="003139B4">
          <w:rPr>
            <w:noProof/>
            <w:webHidden/>
          </w:rPr>
          <w:fldChar w:fldCharType="begin"/>
        </w:r>
        <w:r w:rsidR="003139B4">
          <w:rPr>
            <w:noProof/>
            <w:webHidden/>
          </w:rPr>
          <w:instrText xml:space="preserve"> PAGEREF _Toc91667904 \h </w:instrText>
        </w:r>
        <w:r w:rsidR="003139B4">
          <w:rPr>
            <w:noProof/>
            <w:webHidden/>
          </w:rPr>
        </w:r>
        <w:r w:rsidR="003139B4">
          <w:rPr>
            <w:noProof/>
            <w:webHidden/>
          </w:rPr>
          <w:fldChar w:fldCharType="separate"/>
        </w:r>
        <w:r w:rsidR="003139B4">
          <w:rPr>
            <w:noProof/>
            <w:webHidden/>
          </w:rPr>
          <w:t>77</w:t>
        </w:r>
        <w:r w:rsidR="003139B4">
          <w:rPr>
            <w:noProof/>
            <w:webHidden/>
          </w:rPr>
          <w:fldChar w:fldCharType="end"/>
        </w:r>
      </w:hyperlink>
    </w:p>
    <w:p w14:paraId="59463933" w14:textId="7BD229DD"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905" w:history="1">
        <w:r w:rsidR="003139B4" w:rsidRPr="007D3024">
          <w:rPr>
            <w:rStyle w:val="Hipercze"/>
            <w:noProof/>
          </w:rPr>
          <w:t>Rysunek 46. Struktura bloków Hyperledger Fabric</w:t>
        </w:r>
        <w:r w:rsidR="003139B4">
          <w:rPr>
            <w:noProof/>
            <w:webHidden/>
          </w:rPr>
          <w:tab/>
        </w:r>
        <w:r w:rsidR="003139B4">
          <w:rPr>
            <w:noProof/>
            <w:webHidden/>
          </w:rPr>
          <w:fldChar w:fldCharType="begin"/>
        </w:r>
        <w:r w:rsidR="003139B4">
          <w:rPr>
            <w:noProof/>
            <w:webHidden/>
          </w:rPr>
          <w:instrText xml:space="preserve"> PAGEREF _Toc91667905 \h </w:instrText>
        </w:r>
        <w:r w:rsidR="003139B4">
          <w:rPr>
            <w:noProof/>
            <w:webHidden/>
          </w:rPr>
        </w:r>
        <w:r w:rsidR="003139B4">
          <w:rPr>
            <w:noProof/>
            <w:webHidden/>
          </w:rPr>
          <w:fldChar w:fldCharType="separate"/>
        </w:r>
        <w:r w:rsidR="003139B4">
          <w:rPr>
            <w:noProof/>
            <w:webHidden/>
          </w:rPr>
          <w:t>79</w:t>
        </w:r>
        <w:r w:rsidR="003139B4">
          <w:rPr>
            <w:noProof/>
            <w:webHidden/>
          </w:rPr>
          <w:fldChar w:fldCharType="end"/>
        </w:r>
      </w:hyperlink>
    </w:p>
    <w:p w14:paraId="760D347D" w14:textId="1CFB2868"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906" w:history="1">
        <w:r w:rsidR="003139B4" w:rsidRPr="007D3024">
          <w:rPr>
            <w:rStyle w:val="Hipercze"/>
            <w:noProof/>
          </w:rPr>
          <w:t>Rysunek 47. Funkcja skrótu SHA256</w:t>
        </w:r>
        <w:r w:rsidR="003139B4">
          <w:rPr>
            <w:noProof/>
            <w:webHidden/>
          </w:rPr>
          <w:tab/>
        </w:r>
        <w:r w:rsidR="003139B4">
          <w:rPr>
            <w:noProof/>
            <w:webHidden/>
          </w:rPr>
          <w:fldChar w:fldCharType="begin"/>
        </w:r>
        <w:r w:rsidR="003139B4">
          <w:rPr>
            <w:noProof/>
            <w:webHidden/>
          </w:rPr>
          <w:instrText xml:space="preserve"> PAGEREF _Toc91667906 \h </w:instrText>
        </w:r>
        <w:r w:rsidR="003139B4">
          <w:rPr>
            <w:noProof/>
            <w:webHidden/>
          </w:rPr>
        </w:r>
        <w:r w:rsidR="003139B4">
          <w:rPr>
            <w:noProof/>
            <w:webHidden/>
          </w:rPr>
          <w:fldChar w:fldCharType="separate"/>
        </w:r>
        <w:r w:rsidR="003139B4">
          <w:rPr>
            <w:noProof/>
            <w:webHidden/>
          </w:rPr>
          <w:t>79</w:t>
        </w:r>
        <w:r w:rsidR="003139B4">
          <w:rPr>
            <w:noProof/>
            <w:webHidden/>
          </w:rPr>
          <w:fldChar w:fldCharType="end"/>
        </w:r>
      </w:hyperlink>
    </w:p>
    <w:p w14:paraId="73A38CE1" w14:textId="4B25FE58"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907" w:history="1">
        <w:r w:rsidR="003139B4" w:rsidRPr="007D3024">
          <w:rPr>
            <w:rStyle w:val="Hipercze"/>
            <w:noProof/>
          </w:rPr>
          <w:t xml:space="preserve">Rysunek 48. Diagram przedstawiający przykładowy model biznesowy zawarty w </w:t>
        </w:r>
        <w:r w:rsidR="003139B4" w:rsidRPr="007D3024">
          <w:rPr>
            <w:rStyle w:val="Hipercze"/>
            <w:i/>
            <w:iCs/>
            <w:noProof/>
          </w:rPr>
          <w:t>Chaincode</w:t>
        </w:r>
        <w:r w:rsidR="003139B4">
          <w:rPr>
            <w:noProof/>
            <w:webHidden/>
          </w:rPr>
          <w:tab/>
        </w:r>
        <w:r w:rsidR="003139B4">
          <w:rPr>
            <w:noProof/>
            <w:webHidden/>
          </w:rPr>
          <w:fldChar w:fldCharType="begin"/>
        </w:r>
        <w:r w:rsidR="003139B4">
          <w:rPr>
            <w:noProof/>
            <w:webHidden/>
          </w:rPr>
          <w:instrText xml:space="preserve"> PAGEREF _Toc91667907 \h </w:instrText>
        </w:r>
        <w:r w:rsidR="003139B4">
          <w:rPr>
            <w:noProof/>
            <w:webHidden/>
          </w:rPr>
        </w:r>
        <w:r w:rsidR="003139B4">
          <w:rPr>
            <w:noProof/>
            <w:webHidden/>
          </w:rPr>
          <w:fldChar w:fldCharType="separate"/>
        </w:r>
        <w:r w:rsidR="003139B4">
          <w:rPr>
            <w:noProof/>
            <w:webHidden/>
          </w:rPr>
          <w:t>82</w:t>
        </w:r>
        <w:r w:rsidR="003139B4">
          <w:rPr>
            <w:noProof/>
            <w:webHidden/>
          </w:rPr>
          <w:fldChar w:fldCharType="end"/>
        </w:r>
      </w:hyperlink>
    </w:p>
    <w:p w14:paraId="64607C1D" w14:textId="0DD43618"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r:id="rId131" w:anchor="_Toc91667908" w:history="1">
        <w:r w:rsidR="003139B4" w:rsidRPr="007D3024">
          <w:rPr>
            <w:rStyle w:val="Hipercze"/>
            <w:noProof/>
          </w:rPr>
          <w:t>Rysunek 49. Model struktury danych Hyperledger Fabric</w:t>
        </w:r>
        <w:r w:rsidR="003139B4">
          <w:rPr>
            <w:noProof/>
            <w:webHidden/>
          </w:rPr>
          <w:tab/>
        </w:r>
        <w:r w:rsidR="003139B4">
          <w:rPr>
            <w:noProof/>
            <w:webHidden/>
          </w:rPr>
          <w:fldChar w:fldCharType="begin"/>
        </w:r>
        <w:r w:rsidR="003139B4">
          <w:rPr>
            <w:noProof/>
            <w:webHidden/>
          </w:rPr>
          <w:instrText xml:space="preserve"> PAGEREF _Toc91667908 \h </w:instrText>
        </w:r>
        <w:r w:rsidR="003139B4">
          <w:rPr>
            <w:noProof/>
            <w:webHidden/>
          </w:rPr>
        </w:r>
        <w:r w:rsidR="003139B4">
          <w:rPr>
            <w:noProof/>
            <w:webHidden/>
          </w:rPr>
          <w:fldChar w:fldCharType="separate"/>
        </w:r>
        <w:r w:rsidR="003139B4">
          <w:rPr>
            <w:noProof/>
            <w:webHidden/>
          </w:rPr>
          <w:t>84</w:t>
        </w:r>
        <w:r w:rsidR="003139B4">
          <w:rPr>
            <w:noProof/>
            <w:webHidden/>
          </w:rPr>
          <w:fldChar w:fldCharType="end"/>
        </w:r>
      </w:hyperlink>
    </w:p>
    <w:p w14:paraId="64863F6C" w14:textId="5467A055"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909" w:history="1">
        <w:r w:rsidR="003139B4" w:rsidRPr="007D3024">
          <w:rPr>
            <w:rStyle w:val="Hipercze"/>
            <w:noProof/>
          </w:rPr>
          <w:t xml:space="preserve">Rysunek 50. Przykładowe wartości stanu pożyczki P1 w strukturze danych </w:t>
        </w:r>
        <w:r w:rsidR="003139B4" w:rsidRPr="007D3024">
          <w:rPr>
            <w:rStyle w:val="Hipercze"/>
            <w:i/>
            <w:iCs/>
            <w:noProof/>
          </w:rPr>
          <w:t>World State</w:t>
        </w:r>
        <w:r w:rsidR="003139B4">
          <w:rPr>
            <w:noProof/>
            <w:webHidden/>
          </w:rPr>
          <w:tab/>
        </w:r>
        <w:r w:rsidR="003139B4">
          <w:rPr>
            <w:noProof/>
            <w:webHidden/>
          </w:rPr>
          <w:fldChar w:fldCharType="begin"/>
        </w:r>
        <w:r w:rsidR="003139B4">
          <w:rPr>
            <w:noProof/>
            <w:webHidden/>
          </w:rPr>
          <w:instrText xml:space="preserve"> PAGEREF _Toc91667909 \h </w:instrText>
        </w:r>
        <w:r w:rsidR="003139B4">
          <w:rPr>
            <w:noProof/>
            <w:webHidden/>
          </w:rPr>
        </w:r>
        <w:r w:rsidR="003139B4">
          <w:rPr>
            <w:noProof/>
            <w:webHidden/>
          </w:rPr>
          <w:fldChar w:fldCharType="separate"/>
        </w:r>
        <w:r w:rsidR="003139B4">
          <w:rPr>
            <w:noProof/>
            <w:webHidden/>
          </w:rPr>
          <w:t>84</w:t>
        </w:r>
        <w:r w:rsidR="003139B4">
          <w:rPr>
            <w:noProof/>
            <w:webHidden/>
          </w:rPr>
          <w:fldChar w:fldCharType="end"/>
        </w:r>
      </w:hyperlink>
    </w:p>
    <w:p w14:paraId="0D3BF8BD" w14:textId="0CEF97DA"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910" w:history="1">
        <w:r w:rsidR="003139B4" w:rsidRPr="007D3024">
          <w:rPr>
            <w:rStyle w:val="Hipercze"/>
            <w:noProof/>
          </w:rPr>
          <w:t xml:space="preserve">Rysunek 51. Model struktury danych zawartych w </w:t>
        </w:r>
        <w:r w:rsidR="003139B4" w:rsidRPr="007D3024">
          <w:rPr>
            <w:rStyle w:val="Hipercze"/>
            <w:i/>
            <w:iCs/>
            <w:noProof/>
          </w:rPr>
          <w:t>Blockchain</w:t>
        </w:r>
        <w:r w:rsidR="003139B4">
          <w:rPr>
            <w:noProof/>
            <w:webHidden/>
          </w:rPr>
          <w:tab/>
        </w:r>
        <w:r w:rsidR="003139B4">
          <w:rPr>
            <w:noProof/>
            <w:webHidden/>
          </w:rPr>
          <w:fldChar w:fldCharType="begin"/>
        </w:r>
        <w:r w:rsidR="003139B4">
          <w:rPr>
            <w:noProof/>
            <w:webHidden/>
          </w:rPr>
          <w:instrText xml:space="preserve"> PAGEREF _Toc91667910 \h </w:instrText>
        </w:r>
        <w:r w:rsidR="003139B4">
          <w:rPr>
            <w:noProof/>
            <w:webHidden/>
          </w:rPr>
        </w:r>
        <w:r w:rsidR="003139B4">
          <w:rPr>
            <w:noProof/>
            <w:webHidden/>
          </w:rPr>
          <w:fldChar w:fldCharType="separate"/>
        </w:r>
        <w:r w:rsidR="003139B4">
          <w:rPr>
            <w:noProof/>
            <w:webHidden/>
          </w:rPr>
          <w:t>85</w:t>
        </w:r>
        <w:r w:rsidR="003139B4">
          <w:rPr>
            <w:noProof/>
            <w:webHidden/>
          </w:rPr>
          <w:fldChar w:fldCharType="end"/>
        </w:r>
      </w:hyperlink>
    </w:p>
    <w:p w14:paraId="50C230B8" w14:textId="1032131C"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911" w:history="1">
        <w:r w:rsidR="003139B4" w:rsidRPr="007D3024">
          <w:rPr>
            <w:rStyle w:val="Hipercze"/>
            <w:noProof/>
          </w:rPr>
          <w:t>Rysunek 52. Przykładowy przepływ transakcji</w:t>
        </w:r>
        <w:r w:rsidR="003139B4">
          <w:rPr>
            <w:noProof/>
            <w:webHidden/>
          </w:rPr>
          <w:tab/>
        </w:r>
        <w:r w:rsidR="003139B4">
          <w:rPr>
            <w:noProof/>
            <w:webHidden/>
          </w:rPr>
          <w:fldChar w:fldCharType="begin"/>
        </w:r>
        <w:r w:rsidR="003139B4">
          <w:rPr>
            <w:noProof/>
            <w:webHidden/>
          </w:rPr>
          <w:instrText xml:space="preserve"> PAGEREF _Toc91667911 \h </w:instrText>
        </w:r>
        <w:r w:rsidR="003139B4">
          <w:rPr>
            <w:noProof/>
            <w:webHidden/>
          </w:rPr>
        </w:r>
        <w:r w:rsidR="003139B4">
          <w:rPr>
            <w:noProof/>
            <w:webHidden/>
          </w:rPr>
          <w:fldChar w:fldCharType="separate"/>
        </w:r>
        <w:r w:rsidR="003139B4">
          <w:rPr>
            <w:noProof/>
            <w:webHidden/>
          </w:rPr>
          <w:t>86</w:t>
        </w:r>
        <w:r w:rsidR="003139B4">
          <w:rPr>
            <w:noProof/>
            <w:webHidden/>
          </w:rPr>
          <w:fldChar w:fldCharType="end"/>
        </w:r>
      </w:hyperlink>
    </w:p>
    <w:p w14:paraId="44D3D650" w14:textId="3F9AD6AE"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912" w:history="1">
        <w:r w:rsidR="003139B4" w:rsidRPr="007D3024">
          <w:rPr>
            <w:rStyle w:val="Hipercze"/>
            <w:noProof/>
          </w:rPr>
          <w:t>Rysunek 53. Reprezentacja grafowa przykładowej sieci społecznościowej</w:t>
        </w:r>
        <w:r w:rsidR="003139B4">
          <w:rPr>
            <w:noProof/>
            <w:webHidden/>
          </w:rPr>
          <w:tab/>
        </w:r>
        <w:r w:rsidR="003139B4">
          <w:rPr>
            <w:noProof/>
            <w:webHidden/>
          </w:rPr>
          <w:fldChar w:fldCharType="begin"/>
        </w:r>
        <w:r w:rsidR="003139B4">
          <w:rPr>
            <w:noProof/>
            <w:webHidden/>
          </w:rPr>
          <w:instrText xml:space="preserve"> PAGEREF _Toc91667912 \h </w:instrText>
        </w:r>
        <w:r w:rsidR="003139B4">
          <w:rPr>
            <w:noProof/>
            <w:webHidden/>
          </w:rPr>
        </w:r>
        <w:r w:rsidR="003139B4">
          <w:rPr>
            <w:noProof/>
            <w:webHidden/>
          </w:rPr>
          <w:fldChar w:fldCharType="separate"/>
        </w:r>
        <w:r w:rsidR="003139B4">
          <w:rPr>
            <w:noProof/>
            <w:webHidden/>
          </w:rPr>
          <w:t>87</w:t>
        </w:r>
        <w:r w:rsidR="003139B4">
          <w:rPr>
            <w:noProof/>
            <w:webHidden/>
          </w:rPr>
          <w:fldChar w:fldCharType="end"/>
        </w:r>
      </w:hyperlink>
    </w:p>
    <w:p w14:paraId="0DD1A23E" w14:textId="2240A3FC"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913" w:history="1">
        <w:r w:rsidR="003139B4" w:rsidRPr="007D3024">
          <w:rPr>
            <w:rStyle w:val="Hipercze"/>
            <w:noProof/>
          </w:rPr>
          <w:t>Rysunek 54. Algorytm weryfikacji przyznania pożyczki</w:t>
        </w:r>
        <w:r w:rsidR="003139B4">
          <w:rPr>
            <w:noProof/>
            <w:webHidden/>
          </w:rPr>
          <w:tab/>
        </w:r>
        <w:r w:rsidR="003139B4">
          <w:rPr>
            <w:noProof/>
            <w:webHidden/>
          </w:rPr>
          <w:fldChar w:fldCharType="begin"/>
        </w:r>
        <w:r w:rsidR="003139B4">
          <w:rPr>
            <w:noProof/>
            <w:webHidden/>
          </w:rPr>
          <w:instrText xml:space="preserve"> PAGEREF _Toc91667913 \h </w:instrText>
        </w:r>
        <w:r w:rsidR="003139B4">
          <w:rPr>
            <w:noProof/>
            <w:webHidden/>
          </w:rPr>
        </w:r>
        <w:r w:rsidR="003139B4">
          <w:rPr>
            <w:noProof/>
            <w:webHidden/>
          </w:rPr>
          <w:fldChar w:fldCharType="separate"/>
        </w:r>
        <w:r w:rsidR="003139B4">
          <w:rPr>
            <w:noProof/>
            <w:webHidden/>
          </w:rPr>
          <w:t>90</w:t>
        </w:r>
        <w:r w:rsidR="003139B4">
          <w:rPr>
            <w:noProof/>
            <w:webHidden/>
          </w:rPr>
          <w:fldChar w:fldCharType="end"/>
        </w:r>
      </w:hyperlink>
    </w:p>
    <w:p w14:paraId="3E49DC92" w14:textId="291ABFE1"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914" w:history="1">
        <w:r w:rsidR="003139B4" w:rsidRPr="007D3024">
          <w:rPr>
            <w:rStyle w:val="Hipercze"/>
            <w:noProof/>
          </w:rPr>
          <w:t xml:space="preserve">Rysunek 55. Integracja z profilem społecznościowym </w:t>
        </w:r>
        <w:r w:rsidR="003139B4" w:rsidRPr="007D3024">
          <w:rPr>
            <w:rStyle w:val="Hipercze"/>
            <w:i/>
            <w:iCs/>
            <w:noProof/>
          </w:rPr>
          <w:t>Facebook</w:t>
        </w:r>
        <w:r w:rsidR="003139B4">
          <w:rPr>
            <w:noProof/>
            <w:webHidden/>
          </w:rPr>
          <w:tab/>
        </w:r>
        <w:r w:rsidR="003139B4">
          <w:rPr>
            <w:noProof/>
            <w:webHidden/>
          </w:rPr>
          <w:fldChar w:fldCharType="begin"/>
        </w:r>
        <w:r w:rsidR="003139B4">
          <w:rPr>
            <w:noProof/>
            <w:webHidden/>
          </w:rPr>
          <w:instrText xml:space="preserve"> PAGEREF _Toc91667914 \h </w:instrText>
        </w:r>
        <w:r w:rsidR="003139B4">
          <w:rPr>
            <w:noProof/>
            <w:webHidden/>
          </w:rPr>
        </w:r>
        <w:r w:rsidR="003139B4">
          <w:rPr>
            <w:noProof/>
            <w:webHidden/>
          </w:rPr>
          <w:fldChar w:fldCharType="separate"/>
        </w:r>
        <w:r w:rsidR="003139B4">
          <w:rPr>
            <w:noProof/>
            <w:webHidden/>
          </w:rPr>
          <w:t>91</w:t>
        </w:r>
        <w:r w:rsidR="003139B4">
          <w:rPr>
            <w:noProof/>
            <w:webHidden/>
          </w:rPr>
          <w:fldChar w:fldCharType="end"/>
        </w:r>
      </w:hyperlink>
    </w:p>
    <w:p w14:paraId="329FA1C9" w14:textId="25E62EF4"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r:id="rId132" w:anchor="_Toc91667915" w:history="1">
        <w:r w:rsidR="003139B4" w:rsidRPr="007D3024">
          <w:rPr>
            <w:rStyle w:val="Hipercze"/>
            <w:noProof/>
          </w:rPr>
          <w:t>Rysunek 56. Architektura platformy Docker</w:t>
        </w:r>
        <w:r w:rsidR="003139B4">
          <w:rPr>
            <w:noProof/>
            <w:webHidden/>
          </w:rPr>
          <w:tab/>
        </w:r>
        <w:r w:rsidR="003139B4">
          <w:rPr>
            <w:noProof/>
            <w:webHidden/>
          </w:rPr>
          <w:fldChar w:fldCharType="begin"/>
        </w:r>
        <w:r w:rsidR="003139B4">
          <w:rPr>
            <w:noProof/>
            <w:webHidden/>
          </w:rPr>
          <w:instrText xml:space="preserve"> PAGEREF _Toc91667915 \h </w:instrText>
        </w:r>
        <w:r w:rsidR="003139B4">
          <w:rPr>
            <w:noProof/>
            <w:webHidden/>
          </w:rPr>
        </w:r>
        <w:r w:rsidR="003139B4">
          <w:rPr>
            <w:noProof/>
            <w:webHidden/>
          </w:rPr>
          <w:fldChar w:fldCharType="separate"/>
        </w:r>
        <w:r w:rsidR="003139B4">
          <w:rPr>
            <w:noProof/>
            <w:webHidden/>
          </w:rPr>
          <w:t>94</w:t>
        </w:r>
        <w:r w:rsidR="003139B4">
          <w:rPr>
            <w:noProof/>
            <w:webHidden/>
          </w:rPr>
          <w:fldChar w:fldCharType="end"/>
        </w:r>
      </w:hyperlink>
    </w:p>
    <w:p w14:paraId="310E6035" w14:textId="5D67D57B"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916" w:history="1">
        <w:r w:rsidR="003139B4" w:rsidRPr="007D3024">
          <w:rPr>
            <w:rStyle w:val="Hipercze"/>
            <w:noProof/>
          </w:rPr>
          <w:t>Rysunek 57. Uruchomienie programów w języku Java</w:t>
        </w:r>
        <w:r w:rsidR="003139B4">
          <w:rPr>
            <w:noProof/>
            <w:webHidden/>
          </w:rPr>
          <w:tab/>
        </w:r>
        <w:r w:rsidR="003139B4">
          <w:rPr>
            <w:noProof/>
            <w:webHidden/>
          </w:rPr>
          <w:fldChar w:fldCharType="begin"/>
        </w:r>
        <w:r w:rsidR="003139B4">
          <w:rPr>
            <w:noProof/>
            <w:webHidden/>
          </w:rPr>
          <w:instrText xml:space="preserve"> PAGEREF _Toc91667916 \h </w:instrText>
        </w:r>
        <w:r w:rsidR="003139B4">
          <w:rPr>
            <w:noProof/>
            <w:webHidden/>
          </w:rPr>
        </w:r>
        <w:r w:rsidR="003139B4">
          <w:rPr>
            <w:noProof/>
            <w:webHidden/>
          </w:rPr>
          <w:fldChar w:fldCharType="separate"/>
        </w:r>
        <w:r w:rsidR="003139B4">
          <w:rPr>
            <w:noProof/>
            <w:webHidden/>
          </w:rPr>
          <w:t>96</w:t>
        </w:r>
        <w:r w:rsidR="003139B4">
          <w:rPr>
            <w:noProof/>
            <w:webHidden/>
          </w:rPr>
          <w:fldChar w:fldCharType="end"/>
        </w:r>
      </w:hyperlink>
    </w:p>
    <w:p w14:paraId="0F8D8FF9" w14:textId="58A81233"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917" w:history="1">
        <w:r w:rsidR="003139B4" w:rsidRPr="007D3024">
          <w:rPr>
            <w:rStyle w:val="Hipercze"/>
            <w:noProof/>
          </w:rPr>
          <w:t>Rysunek 58. Szkielet budowy aplikacji</w:t>
        </w:r>
        <w:r w:rsidR="003139B4">
          <w:rPr>
            <w:noProof/>
            <w:webHidden/>
          </w:rPr>
          <w:tab/>
        </w:r>
        <w:r w:rsidR="003139B4">
          <w:rPr>
            <w:noProof/>
            <w:webHidden/>
          </w:rPr>
          <w:fldChar w:fldCharType="begin"/>
        </w:r>
        <w:r w:rsidR="003139B4">
          <w:rPr>
            <w:noProof/>
            <w:webHidden/>
          </w:rPr>
          <w:instrText xml:space="preserve"> PAGEREF _Toc91667917 \h </w:instrText>
        </w:r>
        <w:r w:rsidR="003139B4">
          <w:rPr>
            <w:noProof/>
            <w:webHidden/>
          </w:rPr>
        </w:r>
        <w:r w:rsidR="003139B4">
          <w:rPr>
            <w:noProof/>
            <w:webHidden/>
          </w:rPr>
          <w:fldChar w:fldCharType="separate"/>
        </w:r>
        <w:r w:rsidR="003139B4">
          <w:rPr>
            <w:noProof/>
            <w:webHidden/>
          </w:rPr>
          <w:t>97</w:t>
        </w:r>
        <w:r w:rsidR="003139B4">
          <w:rPr>
            <w:noProof/>
            <w:webHidden/>
          </w:rPr>
          <w:fldChar w:fldCharType="end"/>
        </w:r>
      </w:hyperlink>
    </w:p>
    <w:p w14:paraId="44D8F835" w14:textId="465F97B8"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918" w:history="1">
        <w:r w:rsidR="003139B4" w:rsidRPr="007D3024">
          <w:rPr>
            <w:rStyle w:val="Hipercze"/>
            <w:noProof/>
          </w:rPr>
          <w:t>Rysunek 59. Topologia komunikacji opartej na protokole plotkowania</w:t>
        </w:r>
        <w:r w:rsidR="003139B4">
          <w:rPr>
            <w:noProof/>
            <w:webHidden/>
          </w:rPr>
          <w:tab/>
        </w:r>
        <w:r w:rsidR="003139B4">
          <w:rPr>
            <w:noProof/>
            <w:webHidden/>
          </w:rPr>
          <w:fldChar w:fldCharType="begin"/>
        </w:r>
        <w:r w:rsidR="003139B4">
          <w:rPr>
            <w:noProof/>
            <w:webHidden/>
          </w:rPr>
          <w:instrText xml:space="preserve"> PAGEREF _Toc91667918 \h </w:instrText>
        </w:r>
        <w:r w:rsidR="003139B4">
          <w:rPr>
            <w:noProof/>
            <w:webHidden/>
          </w:rPr>
        </w:r>
        <w:r w:rsidR="003139B4">
          <w:rPr>
            <w:noProof/>
            <w:webHidden/>
          </w:rPr>
          <w:fldChar w:fldCharType="separate"/>
        </w:r>
        <w:r w:rsidR="003139B4">
          <w:rPr>
            <w:noProof/>
            <w:webHidden/>
          </w:rPr>
          <w:t>98</w:t>
        </w:r>
        <w:r w:rsidR="003139B4">
          <w:rPr>
            <w:noProof/>
            <w:webHidden/>
          </w:rPr>
          <w:fldChar w:fldCharType="end"/>
        </w:r>
      </w:hyperlink>
    </w:p>
    <w:p w14:paraId="52B6DE4C" w14:textId="68339697"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919" w:history="1">
        <w:r w:rsidR="003139B4" w:rsidRPr="007D3024">
          <w:rPr>
            <w:rStyle w:val="Hipercze"/>
            <w:noProof/>
          </w:rPr>
          <w:t xml:space="preserve">Rysunek 60. Operacje pomiędzy </w:t>
        </w:r>
        <w:r w:rsidR="003139B4" w:rsidRPr="007D3024">
          <w:rPr>
            <w:rStyle w:val="Hipercze"/>
            <w:i/>
            <w:iCs/>
            <w:noProof/>
          </w:rPr>
          <w:t xml:space="preserve">chaincode </w:t>
        </w:r>
        <w:r w:rsidR="003139B4" w:rsidRPr="007D3024">
          <w:rPr>
            <w:rStyle w:val="Hipercze"/>
            <w:noProof/>
          </w:rPr>
          <w:t>a bazą danych</w:t>
        </w:r>
        <w:r w:rsidR="003139B4">
          <w:rPr>
            <w:noProof/>
            <w:webHidden/>
          </w:rPr>
          <w:tab/>
        </w:r>
        <w:r w:rsidR="003139B4">
          <w:rPr>
            <w:noProof/>
            <w:webHidden/>
          </w:rPr>
          <w:fldChar w:fldCharType="begin"/>
        </w:r>
        <w:r w:rsidR="003139B4">
          <w:rPr>
            <w:noProof/>
            <w:webHidden/>
          </w:rPr>
          <w:instrText xml:space="preserve"> PAGEREF _Toc91667919 \h </w:instrText>
        </w:r>
        <w:r w:rsidR="003139B4">
          <w:rPr>
            <w:noProof/>
            <w:webHidden/>
          </w:rPr>
        </w:r>
        <w:r w:rsidR="003139B4">
          <w:rPr>
            <w:noProof/>
            <w:webHidden/>
          </w:rPr>
          <w:fldChar w:fldCharType="separate"/>
        </w:r>
        <w:r w:rsidR="003139B4">
          <w:rPr>
            <w:noProof/>
            <w:webHidden/>
          </w:rPr>
          <w:t>100</w:t>
        </w:r>
        <w:r w:rsidR="003139B4">
          <w:rPr>
            <w:noProof/>
            <w:webHidden/>
          </w:rPr>
          <w:fldChar w:fldCharType="end"/>
        </w:r>
      </w:hyperlink>
    </w:p>
    <w:p w14:paraId="4C7AE9AB" w14:textId="6EEDA200"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920" w:history="1">
        <w:r w:rsidR="003139B4" w:rsidRPr="007D3024">
          <w:rPr>
            <w:rStyle w:val="Hipercze"/>
            <w:noProof/>
          </w:rPr>
          <w:t>Rysunek 61. Charakterystyka środowiska uruchomieniowego</w:t>
        </w:r>
        <w:r w:rsidR="003139B4">
          <w:rPr>
            <w:noProof/>
            <w:webHidden/>
          </w:rPr>
          <w:tab/>
        </w:r>
        <w:r w:rsidR="003139B4">
          <w:rPr>
            <w:noProof/>
            <w:webHidden/>
          </w:rPr>
          <w:fldChar w:fldCharType="begin"/>
        </w:r>
        <w:r w:rsidR="003139B4">
          <w:rPr>
            <w:noProof/>
            <w:webHidden/>
          </w:rPr>
          <w:instrText xml:space="preserve"> PAGEREF _Toc91667920 \h </w:instrText>
        </w:r>
        <w:r w:rsidR="003139B4">
          <w:rPr>
            <w:noProof/>
            <w:webHidden/>
          </w:rPr>
        </w:r>
        <w:r w:rsidR="003139B4">
          <w:rPr>
            <w:noProof/>
            <w:webHidden/>
          </w:rPr>
          <w:fldChar w:fldCharType="separate"/>
        </w:r>
        <w:r w:rsidR="003139B4">
          <w:rPr>
            <w:noProof/>
            <w:webHidden/>
          </w:rPr>
          <w:t>100</w:t>
        </w:r>
        <w:r w:rsidR="003139B4">
          <w:rPr>
            <w:noProof/>
            <w:webHidden/>
          </w:rPr>
          <w:fldChar w:fldCharType="end"/>
        </w:r>
      </w:hyperlink>
    </w:p>
    <w:p w14:paraId="226319B8" w14:textId="4B64FAE6"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921" w:history="1">
        <w:r w:rsidR="003139B4" w:rsidRPr="007D3024">
          <w:rPr>
            <w:rStyle w:val="Hipercze"/>
            <w:noProof/>
          </w:rPr>
          <w:t>Rysunek 62. Uruchomione kontenery stanowiące węzły w sieci</w:t>
        </w:r>
        <w:r w:rsidR="003139B4">
          <w:rPr>
            <w:noProof/>
            <w:webHidden/>
          </w:rPr>
          <w:tab/>
        </w:r>
        <w:r w:rsidR="003139B4">
          <w:rPr>
            <w:noProof/>
            <w:webHidden/>
          </w:rPr>
          <w:fldChar w:fldCharType="begin"/>
        </w:r>
        <w:r w:rsidR="003139B4">
          <w:rPr>
            <w:noProof/>
            <w:webHidden/>
          </w:rPr>
          <w:instrText xml:space="preserve"> PAGEREF _Toc91667921 \h </w:instrText>
        </w:r>
        <w:r w:rsidR="003139B4">
          <w:rPr>
            <w:noProof/>
            <w:webHidden/>
          </w:rPr>
        </w:r>
        <w:r w:rsidR="003139B4">
          <w:rPr>
            <w:noProof/>
            <w:webHidden/>
          </w:rPr>
          <w:fldChar w:fldCharType="separate"/>
        </w:r>
        <w:r w:rsidR="003139B4">
          <w:rPr>
            <w:noProof/>
            <w:webHidden/>
          </w:rPr>
          <w:t>102</w:t>
        </w:r>
        <w:r w:rsidR="003139B4">
          <w:rPr>
            <w:noProof/>
            <w:webHidden/>
          </w:rPr>
          <w:fldChar w:fldCharType="end"/>
        </w:r>
      </w:hyperlink>
    </w:p>
    <w:p w14:paraId="4EDE5E17" w14:textId="29EED013" w:rsidR="003139B4" w:rsidRDefault="00C24BD5">
      <w:pPr>
        <w:pStyle w:val="Spisilustracji"/>
        <w:tabs>
          <w:tab w:val="right" w:leader="dot" w:pos="9061"/>
        </w:tabs>
        <w:rPr>
          <w:rFonts w:asciiTheme="minorHAnsi" w:eastAsiaTheme="minorEastAsia" w:hAnsiTheme="minorHAnsi" w:cstheme="minorBidi"/>
          <w:noProof/>
          <w:sz w:val="22"/>
          <w:lang w:eastAsia="pl-PL"/>
        </w:rPr>
      </w:pPr>
      <w:hyperlink w:anchor="_Toc91667922" w:history="1">
        <w:r w:rsidR="003139B4" w:rsidRPr="007D3024">
          <w:rPr>
            <w:rStyle w:val="Hipercze"/>
            <w:noProof/>
          </w:rPr>
          <w:t>Rysunek 63. Struktura repozytorium na platformie GitHub</w:t>
        </w:r>
        <w:r w:rsidR="003139B4">
          <w:rPr>
            <w:noProof/>
            <w:webHidden/>
          </w:rPr>
          <w:tab/>
        </w:r>
        <w:r w:rsidR="003139B4">
          <w:rPr>
            <w:noProof/>
            <w:webHidden/>
          </w:rPr>
          <w:fldChar w:fldCharType="begin"/>
        </w:r>
        <w:r w:rsidR="003139B4">
          <w:rPr>
            <w:noProof/>
            <w:webHidden/>
          </w:rPr>
          <w:instrText xml:space="preserve"> PAGEREF _Toc91667922 \h </w:instrText>
        </w:r>
        <w:r w:rsidR="003139B4">
          <w:rPr>
            <w:noProof/>
            <w:webHidden/>
          </w:rPr>
        </w:r>
        <w:r w:rsidR="003139B4">
          <w:rPr>
            <w:noProof/>
            <w:webHidden/>
          </w:rPr>
          <w:fldChar w:fldCharType="separate"/>
        </w:r>
        <w:r w:rsidR="003139B4">
          <w:rPr>
            <w:noProof/>
            <w:webHidden/>
          </w:rPr>
          <w:t>106</w:t>
        </w:r>
        <w:r w:rsidR="003139B4">
          <w:rPr>
            <w:noProof/>
            <w:webHidden/>
          </w:rPr>
          <w:fldChar w:fldCharType="end"/>
        </w:r>
      </w:hyperlink>
    </w:p>
    <w:p w14:paraId="32834B33" w14:textId="7BB6C8CB" w:rsidR="000F6016" w:rsidRPr="008F1523" w:rsidRDefault="003139B4" w:rsidP="008F1523">
      <w:pPr>
        <w:pStyle w:val="Nagwek1"/>
        <w:numPr>
          <w:ilvl w:val="0"/>
          <w:numId w:val="0"/>
        </w:numPr>
      </w:pPr>
      <w:r>
        <w:fldChar w:fldCharType="end"/>
      </w:r>
      <w:r w:rsidR="000F6016">
        <w:br w:type="page"/>
      </w:r>
    </w:p>
    <w:p w14:paraId="71E8B340" w14:textId="2E421885" w:rsidR="00E46D4F" w:rsidRDefault="000F6016" w:rsidP="00D340D5">
      <w:pPr>
        <w:pStyle w:val="Nagwek1"/>
        <w:numPr>
          <w:ilvl w:val="0"/>
          <w:numId w:val="0"/>
        </w:numPr>
      </w:pPr>
      <w:bookmarkStart w:id="439" w:name="_Toc490182478"/>
      <w:bookmarkStart w:id="440" w:name="_Toc8601726"/>
      <w:bookmarkStart w:id="441" w:name="_Toc91668412"/>
      <w:r w:rsidRPr="0033201B">
        <w:lastRenderedPageBreak/>
        <w:t>Wykaz Tabel</w:t>
      </w:r>
      <w:bookmarkEnd w:id="439"/>
      <w:bookmarkEnd w:id="440"/>
      <w:bookmarkEnd w:id="441"/>
    </w:p>
    <w:p w14:paraId="38B37B10" w14:textId="77777777" w:rsidR="008F1523" w:rsidRPr="008F1523" w:rsidRDefault="008F1523" w:rsidP="008F1523">
      <w:pPr>
        <w:pStyle w:val="TreAkapitu"/>
      </w:pPr>
    </w:p>
    <w:p w14:paraId="07318248" w14:textId="77777777" w:rsidR="00860CB6" w:rsidRDefault="00860CB6" w:rsidP="00860CB6">
      <w:pPr>
        <w:pStyle w:val="TreAkapitu"/>
      </w:pPr>
      <w:r w:rsidRPr="00860CB6">
        <w:rPr>
          <w:highlight w:val="green"/>
        </w:rPr>
        <w:t>W tym miejscu należy osadzić generowany automatycznie spis tabel</w:t>
      </w:r>
      <w:r>
        <w:t xml:space="preserve"> </w:t>
      </w:r>
    </w:p>
    <w:p w14:paraId="115FCA84" w14:textId="15A4BC04" w:rsidR="00507F55" w:rsidRPr="00860CB6" w:rsidRDefault="002B13D8">
      <w:pPr>
        <w:pStyle w:val="Spisilustracji"/>
        <w:tabs>
          <w:tab w:val="right" w:leader="dot" w:pos="9060"/>
        </w:tabs>
        <w:rPr>
          <w:rFonts w:asciiTheme="minorHAnsi" w:eastAsiaTheme="minorEastAsia" w:hAnsiTheme="minorHAnsi" w:cstheme="minorBidi"/>
          <w:noProof/>
          <w:sz w:val="22"/>
          <w:highlight w:val="yellow"/>
          <w:lang w:eastAsia="pl-PL"/>
        </w:rPr>
      </w:pPr>
      <w:r w:rsidRPr="00860CB6">
        <w:rPr>
          <w:highlight w:val="yellow"/>
        </w:rPr>
        <w:fldChar w:fldCharType="begin"/>
      </w:r>
      <w:r w:rsidR="006F6156" w:rsidRPr="00860CB6">
        <w:rPr>
          <w:highlight w:val="yellow"/>
        </w:rPr>
        <w:instrText xml:space="preserve"> TOC \h \z \c "Tab. " </w:instrText>
      </w:r>
      <w:r w:rsidRPr="00860CB6">
        <w:rPr>
          <w:highlight w:val="yellow"/>
        </w:rPr>
        <w:fldChar w:fldCharType="separate"/>
      </w:r>
      <w:hyperlink w:anchor="_Toc499833883" w:history="1">
        <w:r w:rsidR="00507F55" w:rsidRPr="00860CB6">
          <w:rPr>
            <w:rStyle w:val="Hipercze"/>
            <w:noProof/>
            <w:highlight w:val="yellow"/>
          </w:rPr>
          <w:t>Tab. 1. Wynik analizy wpływu środowiska na wybór metod wsparcia zarządzania zmianą.</w:t>
        </w:r>
        <w:r w:rsidR="00507F55" w:rsidRPr="00860CB6">
          <w:rPr>
            <w:noProof/>
            <w:webHidden/>
            <w:highlight w:val="yellow"/>
          </w:rPr>
          <w:tab/>
        </w:r>
        <w:r w:rsidRPr="00860CB6">
          <w:rPr>
            <w:noProof/>
            <w:webHidden/>
            <w:highlight w:val="yellow"/>
          </w:rPr>
          <w:fldChar w:fldCharType="begin"/>
        </w:r>
        <w:r w:rsidR="00507F55" w:rsidRPr="00860CB6">
          <w:rPr>
            <w:noProof/>
            <w:webHidden/>
            <w:highlight w:val="yellow"/>
          </w:rPr>
          <w:instrText xml:space="preserve"> PAGEREF _Toc499833883 \h </w:instrText>
        </w:r>
        <w:r w:rsidRPr="00860CB6">
          <w:rPr>
            <w:noProof/>
            <w:webHidden/>
            <w:highlight w:val="yellow"/>
          </w:rPr>
        </w:r>
        <w:r w:rsidRPr="00860CB6">
          <w:rPr>
            <w:noProof/>
            <w:webHidden/>
            <w:highlight w:val="yellow"/>
          </w:rPr>
          <w:fldChar w:fldCharType="separate"/>
        </w:r>
        <w:r w:rsidR="00DE7FCA">
          <w:rPr>
            <w:b/>
            <w:bCs/>
            <w:noProof/>
            <w:webHidden/>
            <w:highlight w:val="yellow"/>
          </w:rPr>
          <w:t>Błąd! Nie zdefiniowano zakładki.</w:t>
        </w:r>
        <w:r w:rsidRPr="00860CB6">
          <w:rPr>
            <w:noProof/>
            <w:webHidden/>
            <w:highlight w:val="yellow"/>
          </w:rPr>
          <w:fldChar w:fldCharType="end"/>
        </w:r>
      </w:hyperlink>
    </w:p>
    <w:p w14:paraId="22E8F2EF" w14:textId="00AAAB05" w:rsidR="00507F55" w:rsidRPr="00860CB6" w:rsidRDefault="00C24BD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4" w:history="1">
        <w:r w:rsidR="00507F55" w:rsidRPr="00860CB6">
          <w:rPr>
            <w:rStyle w:val="Hipercze"/>
            <w:noProof/>
            <w:highlight w:val="yellow"/>
          </w:rPr>
          <w:t>Tab. 2. Warianty reengineeringu.</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4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DBC9184" w14:textId="1B7D35B0" w:rsidR="00507F55" w:rsidRPr="00860CB6" w:rsidRDefault="00C24BD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5" w:history="1">
        <w:r w:rsidR="00507F55" w:rsidRPr="00860CB6">
          <w:rPr>
            <w:rStyle w:val="Hipercze"/>
            <w:noProof/>
            <w:highlight w:val="yellow"/>
          </w:rPr>
          <w:t>Tab. 3. Komponenty techniczne i biznesowe w poszczególnych modelach operacyjnych.</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5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262754DD" w14:textId="40E31D09" w:rsidR="00507F55" w:rsidRPr="00860CB6" w:rsidRDefault="00C24BD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6" w:history="1">
        <w:r w:rsidR="00507F55" w:rsidRPr="00860CB6">
          <w:rPr>
            <w:rStyle w:val="Hipercze"/>
            <w:noProof/>
            <w:highlight w:val="yellow"/>
          </w:rPr>
          <w:t>Tab. 4. Oczekiwane korzyści w warstwie organizacji, informacji i technologii.</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6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DEF68F1" w14:textId="1D958418" w:rsidR="00507F55" w:rsidRPr="00860CB6" w:rsidRDefault="00C24BD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7" w:history="1">
        <w:r w:rsidR="00507F55" w:rsidRPr="00860CB6">
          <w:rPr>
            <w:rStyle w:val="Hipercze"/>
            <w:noProof/>
            <w:highlight w:val="yellow"/>
          </w:rPr>
          <w:t>Tab. 5. Pytania adresowane w poszczególnych aspektach modelowania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7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499CA67" w14:textId="24F3BD51" w:rsidR="00507F55" w:rsidRPr="00860CB6" w:rsidRDefault="00C24BD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8" w:history="1">
        <w:r w:rsidR="00507F55" w:rsidRPr="00860CB6">
          <w:rPr>
            <w:rStyle w:val="Hipercze"/>
            <w:noProof/>
            <w:highlight w:val="yellow"/>
          </w:rPr>
          <w:t>Tab. 6. Pytania adresowane w poszczególnych fazach modelu cyklu życi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8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AF6BDFD" w14:textId="7EF5D0DA" w:rsidR="00507F55" w:rsidRPr="00860CB6" w:rsidRDefault="00C24BD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9" w:history="1">
        <w:r w:rsidR="00507F55" w:rsidRPr="00860CB6">
          <w:rPr>
            <w:rStyle w:val="Hipercze"/>
            <w:noProof/>
            <w:highlight w:val="yellow"/>
          </w:rPr>
          <w:t>Tab. 7. Wykaz procesów realizowanych w poszczególnych fazach modelu cyklu życi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9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6E37464" w14:textId="6543ABD4" w:rsidR="00507F55" w:rsidRPr="00860CB6" w:rsidRDefault="00C24BD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0" w:history="1">
        <w:r w:rsidR="00507F55" w:rsidRPr="00860CB6">
          <w:rPr>
            <w:rStyle w:val="Hipercze"/>
            <w:noProof/>
            <w:highlight w:val="yellow"/>
          </w:rPr>
          <w:t>Tab. 8. Dokumenty związane z wdrażaniem praktyki architektonicznej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0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0EF5063C" w14:textId="472101DF" w:rsidR="00507F55" w:rsidRPr="00860CB6" w:rsidRDefault="00C24BD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1" w:history="1">
        <w:r w:rsidR="00507F55" w:rsidRPr="00860CB6">
          <w:rPr>
            <w:rStyle w:val="Hipercze"/>
            <w:noProof/>
            <w:highlight w:val="yellow"/>
          </w:rPr>
          <w:t>Tab. 9. Poziomy dojrzałości praktyki architektonicznej SBN wg modelu ACMM.</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1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68FCE078" w14:textId="0F1CFDD2" w:rsidR="00507F55" w:rsidRPr="00860CB6" w:rsidRDefault="00C24BD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2" w:history="1">
        <w:r w:rsidR="00507F55" w:rsidRPr="00860CB6">
          <w:rPr>
            <w:rStyle w:val="Hipercze"/>
            <w:noProof/>
            <w:highlight w:val="yellow"/>
          </w:rPr>
          <w:t>Tab. 10. Charakterystyka elementów metamodelu opisu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2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83C5008" w14:textId="618BCD29" w:rsidR="00507F55" w:rsidRPr="00860CB6" w:rsidRDefault="00C24BD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3" w:history="1">
        <w:r w:rsidR="00507F55" w:rsidRPr="00860CB6">
          <w:rPr>
            <w:rStyle w:val="Hipercze"/>
            <w:noProof/>
            <w:highlight w:val="yellow"/>
          </w:rPr>
          <w:t>Tab. 11. Poziomy kaskady architektonicznej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3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CD72716" w14:textId="7AB4C9CA" w:rsidR="00507F55" w:rsidRPr="00860CB6" w:rsidRDefault="00C24BD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4" w:history="1">
        <w:r w:rsidR="00507F55" w:rsidRPr="00860CB6">
          <w:rPr>
            <w:rStyle w:val="Hipercze"/>
            <w:noProof/>
            <w:highlight w:val="yellow"/>
          </w:rPr>
          <w:t>Tab. 12. Produkty prac architektonicznych wykorzystywane w procesie transformacji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4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5034B35" w14:textId="6D5FC8CC" w:rsidR="00507F55" w:rsidRPr="00860CB6" w:rsidRDefault="00C24BD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5" w:history="1">
        <w:r w:rsidR="00507F55" w:rsidRPr="00860CB6">
          <w:rPr>
            <w:rStyle w:val="Hipercze"/>
            <w:noProof/>
            <w:highlight w:val="yellow"/>
          </w:rPr>
          <w:t>Tab. 13. Katalog wybranych standardów wymagających uwzględnienia w procesach inżynierii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5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1A6936C1" w14:textId="78D7EE7A" w:rsidR="00507F55" w:rsidRPr="00860CB6" w:rsidRDefault="00C24BD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6" w:history="1">
        <w:r w:rsidR="00507F55" w:rsidRPr="00860CB6">
          <w:rPr>
            <w:rStyle w:val="Hipercze"/>
            <w:noProof/>
            <w:highlight w:val="yellow"/>
          </w:rPr>
          <w:t>Tab. 14. Przykładowe wartości współczynnika β w zależności od sytuacji decyzyjnej i motywacji ekspert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6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1663F63" w14:textId="09B0E598" w:rsidR="00507F55" w:rsidRPr="00860CB6" w:rsidRDefault="00C24BD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7" w:history="1">
        <w:r w:rsidR="00507F55" w:rsidRPr="00860CB6">
          <w:rPr>
            <w:rStyle w:val="Hipercze"/>
            <w:noProof/>
            <w:highlight w:val="yellow"/>
          </w:rPr>
          <w:t>Tab. 15. Klasy i szczegółowe kryteria oceny wg modelu EAFSS.</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7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A9A986C" w14:textId="0D0189C9" w:rsidR="00507F55" w:rsidRPr="00860CB6" w:rsidRDefault="00C24BD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8" w:history="1">
        <w:r w:rsidR="00507F55" w:rsidRPr="00860CB6">
          <w:rPr>
            <w:rStyle w:val="Hipercze"/>
            <w:noProof/>
            <w:highlight w:val="yellow"/>
          </w:rPr>
          <w:t>Tab. 16. Macierz mapowania celów stosowania modelu EAFSS na kryteria oceny.</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8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7D650CE" w14:textId="1CCB7067" w:rsidR="00507F55" w:rsidRPr="00860CB6" w:rsidRDefault="00C24BD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9" w:history="1">
        <w:r w:rsidR="00507F55" w:rsidRPr="00860CB6">
          <w:rPr>
            <w:rStyle w:val="Hipercze"/>
            <w:noProof/>
            <w:highlight w:val="yellow"/>
          </w:rPr>
          <w:t>Tab. 17. Rangi porównań w metodzie AHP wg skali Saaty'ego.</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9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3E6EC6A" w14:textId="348279FB" w:rsidR="00507F55" w:rsidRPr="00860CB6" w:rsidRDefault="00C24BD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0" w:history="1">
        <w:r w:rsidR="00507F55" w:rsidRPr="00860CB6">
          <w:rPr>
            <w:rStyle w:val="Hipercze"/>
            <w:noProof/>
            <w:highlight w:val="yellow"/>
          </w:rPr>
          <w:t>Tab. 18. Kryteria oceny funkcjonalności modeli na potrzeby zastosowania metody AHP.</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0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D0888D4" w14:textId="41C979A0" w:rsidR="00507F55" w:rsidRPr="00860CB6" w:rsidRDefault="00C24BD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1" w:history="1">
        <w:r w:rsidR="00507F55" w:rsidRPr="00860CB6">
          <w:rPr>
            <w:rStyle w:val="Hipercze"/>
            <w:noProof/>
            <w:highlight w:val="yellow"/>
          </w:rPr>
          <w:t>Tab. 19. Wartości współczynnika zgodności RI wg liczby kryteriów.</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1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B7623A0" w14:textId="527E903D" w:rsidR="00507F55" w:rsidRPr="00860CB6" w:rsidRDefault="00C24BD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2" w:history="1">
        <w:r w:rsidR="00507F55" w:rsidRPr="00860CB6">
          <w:rPr>
            <w:rStyle w:val="Hipercze"/>
            <w:noProof/>
            <w:highlight w:val="yellow"/>
          </w:rPr>
          <w:t>Tab. 20. Macierz ocen użyteczności wybranych modeli wyznaczonych wg EAFSS.</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2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0E419FA6" w14:textId="497292AB" w:rsidR="00507F55" w:rsidRPr="00860CB6" w:rsidRDefault="00C24BD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3" w:history="1">
        <w:r w:rsidR="00507F55" w:rsidRPr="00860CB6">
          <w:rPr>
            <w:rStyle w:val="Hipercze"/>
            <w:noProof/>
            <w:highlight w:val="yellow"/>
          </w:rPr>
          <w:t>Tab. 21. Ocena rang dla poszczególnych macierzy porównań parami badanych modeli.</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3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069653B6" w14:textId="0C0A0ACD" w:rsidR="00507F55" w:rsidRPr="00860CB6" w:rsidRDefault="00C24BD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4" w:history="1">
        <w:r w:rsidR="00507F55" w:rsidRPr="00860CB6">
          <w:rPr>
            <w:rStyle w:val="Hipercze"/>
            <w:noProof/>
            <w:highlight w:val="yellow"/>
          </w:rPr>
          <w:t>Tab. 22. Macierz oceny poziomu ryzyk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4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0162DA1" w14:textId="32137821" w:rsidR="00507F55" w:rsidRPr="00860CB6" w:rsidRDefault="00C24BD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5" w:history="1">
        <w:r w:rsidR="00507F55" w:rsidRPr="00860CB6">
          <w:rPr>
            <w:rStyle w:val="Hipercze"/>
            <w:noProof/>
            <w:highlight w:val="yellow"/>
          </w:rPr>
          <w:t>Tab. 23. Ocena ryzyka wdrożenia opracowanego modelu.</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5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DE16262" w14:textId="77777777" w:rsidR="00FD4A8F" w:rsidRDefault="002B13D8" w:rsidP="00951299">
      <w:pPr>
        <w:pStyle w:val="TytuSpisu"/>
      </w:pPr>
      <w:r w:rsidRPr="00860CB6">
        <w:rPr>
          <w:highlight w:val="yellow"/>
        </w:rPr>
        <w:fldChar w:fldCharType="end"/>
      </w:r>
    </w:p>
    <w:sectPr w:rsidR="00FD4A8F" w:rsidSect="00ED1025">
      <w:footerReference w:type="even" r:id="rId133"/>
      <w:footerReference w:type="default" r:id="rId134"/>
      <w:pgSz w:w="11906" w:h="16838"/>
      <w:pgMar w:top="1418" w:right="1134" w:bottom="1418" w:left="1134"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37F27E" w14:textId="77777777" w:rsidR="00C24BD5" w:rsidRDefault="00C24BD5" w:rsidP="00EE5099">
      <w:pPr>
        <w:spacing w:after="0" w:line="240" w:lineRule="auto"/>
      </w:pPr>
      <w:r>
        <w:separator/>
      </w:r>
    </w:p>
  </w:endnote>
  <w:endnote w:type="continuationSeparator" w:id="0">
    <w:p w14:paraId="03C7EC6D" w14:textId="77777777" w:rsidR="00C24BD5" w:rsidRDefault="00C24BD5" w:rsidP="00EE50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 w:name="ff1">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77F5A" w14:textId="77777777" w:rsidR="00EE5625" w:rsidRDefault="00EE5625" w:rsidP="009F070B">
    <w:pPr>
      <w:pStyle w:val="Stopka"/>
    </w:pPr>
  </w:p>
  <w:p w14:paraId="3E3D7B1C" w14:textId="77777777" w:rsidR="00EE5625" w:rsidRDefault="00EE5625">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75586"/>
      <w:docPartObj>
        <w:docPartGallery w:val="Page Numbers (Bottom of Page)"/>
        <w:docPartUnique/>
      </w:docPartObj>
    </w:sdtPr>
    <w:sdtEndPr/>
    <w:sdtContent>
      <w:p w14:paraId="7CD0CE24" w14:textId="77777777" w:rsidR="00EE5625" w:rsidRDefault="00F24EF1">
        <w:pPr>
          <w:pStyle w:val="Stopka"/>
          <w:jc w:val="right"/>
        </w:pPr>
        <w:r>
          <w:fldChar w:fldCharType="begin"/>
        </w:r>
        <w:r>
          <w:instrText xml:space="preserve"> PAGE   \* MERGEFORMAT </w:instrText>
        </w:r>
        <w:r>
          <w:fldChar w:fldCharType="separate"/>
        </w:r>
        <w:r w:rsidR="00EE5625">
          <w:rPr>
            <w:noProof/>
          </w:rPr>
          <w:t>3</w:t>
        </w:r>
        <w:r>
          <w:rPr>
            <w:noProof/>
          </w:rPr>
          <w:fldChar w:fldCharType="end"/>
        </w:r>
      </w:p>
    </w:sdtContent>
  </w:sdt>
  <w:p w14:paraId="71813788" w14:textId="77777777" w:rsidR="00EE5625" w:rsidRDefault="00EE5625">
    <w:pPr>
      <w:pStyle w:val="Stopk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85620" w14:textId="77777777" w:rsidR="00EE5625" w:rsidRDefault="00EE5625">
    <w:pPr>
      <w:pStyle w:val="Stopka"/>
      <w:jc w:val="right"/>
    </w:pPr>
  </w:p>
  <w:p w14:paraId="526CCCE9" w14:textId="77777777" w:rsidR="00EE5625" w:rsidRDefault="00EE5625">
    <w:pPr>
      <w:pStyle w:val="Stopk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07F38" w14:textId="77777777" w:rsidR="00EE5625" w:rsidRDefault="00EE5625" w:rsidP="009F070B">
    <w:pPr>
      <w:pStyle w:val="Stopka"/>
    </w:pPr>
  </w:p>
  <w:p w14:paraId="325D57E5" w14:textId="77777777" w:rsidR="00EE5625" w:rsidRDefault="00EE5625">
    <w:pPr>
      <w:pStyle w:val="Stopk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B4355" w14:textId="1D119F22" w:rsidR="00EE5625" w:rsidRDefault="00EE5625">
    <w:pPr>
      <w:pStyle w:val="Stopka"/>
      <w:jc w:val="right"/>
    </w:pPr>
  </w:p>
  <w:p w14:paraId="7AB3005F" w14:textId="77777777" w:rsidR="00EE5625" w:rsidRDefault="00EE5625">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EFB3ED" w14:textId="77777777" w:rsidR="00C24BD5" w:rsidRDefault="00C24BD5" w:rsidP="00EE5099">
      <w:pPr>
        <w:spacing w:after="0" w:line="240" w:lineRule="auto"/>
      </w:pPr>
      <w:r>
        <w:separator/>
      </w:r>
    </w:p>
  </w:footnote>
  <w:footnote w:type="continuationSeparator" w:id="0">
    <w:p w14:paraId="13D0BB92" w14:textId="77777777" w:rsidR="00C24BD5" w:rsidRDefault="00C24BD5" w:rsidP="00EE5099">
      <w:pPr>
        <w:spacing w:after="0" w:line="240" w:lineRule="auto"/>
      </w:pPr>
      <w:r>
        <w:continuationSeparator/>
      </w:r>
    </w:p>
  </w:footnote>
  <w:footnote w:id="1">
    <w:p w14:paraId="4948828E" w14:textId="77777777" w:rsidR="00EE5625" w:rsidRDefault="00EE5625">
      <w:pPr>
        <w:pStyle w:val="Tekstprzypisudolnego"/>
      </w:pPr>
      <w:r w:rsidRPr="005446D1">
        <w:rPr>
          <w:rStyle w:val="Odwoanieprzypisudolnego"/>
          <w:highlight w:val="yellow"/>
        </w:rPr>
        <w:footnoteRef/>
      </w:r>
      <w:r w:rsidRPr="005446D1">
        <w:rPr>
          <w:highlight w:val="yellow"/>
        </w:rPr>
        <w:t xml:space="preserve"> Przypisy dolne stosować </w:t>
      </w:r>
      <w:r w:rsidRPr="00B820BD">
        <w:rPr>
          <w:b/>
          <w:highlight w:val="yellow"/>
          <w:u w:val="single"/>
        </w:rPr>
        <w:t>WYŁĄĆZNIE</w:t>
      </w:r>
      <w:r w:rsidRPr="005446D1">
        <w:rPr>
          <w:highlight w:val="yellow"/>
        </w:rPr>
        <w:t xml:space="preserve"> do wyjaśnienia lub uzupełnienia toku myślowego! Nie wpisywać w przypisach dolnych odwołań do literatury - do tego służą cytowania zgodne ze std. IEEE tj. [1] w tekście głównym.</w:t>
      </w:r>
    </w:p>
  </w:footnote>
  <w:footnote w:id="2">
    <w:p w14:paraId="4788C518" w14:textId="6112BF1E" w:rsidR="00C6045C" w:rsidRDefault="00C6045C">
      <w:pPr>
        <w:pStyle w:val="Tekstprzypisudolnego"/>
      </w:pPr>
      <w:r>
        <w:rPr>
          <w:rStyle w:val="Odwoanieprzypisudolnego"/>
        </w:rPr>
        <w:footnoteRef/>
      </w:r>
      <w:r w:rsidRPr="00C6045C">
        <w:t>J. Żurek (red.) Przedsiębiorstwo, zasady działania, funkcjonowanie, rozwój, Fundacja rozwoju Uniwersytetu Gdańskiego, Gdańsk 2007</w:t>
      </w:r>
    </w:p>
  </w:footnote>
  <w:footnote w:id="3">
    <w:p w14:paraId="648178FA" w14:textId="7C46946B" w:rsidR="002B775C" w:rsidRPr="001F0479" w:rsidRDefault="002B775C" w:rsidP="001F0479">
      <w:pPr>
        <w:pStyle w:val="Tekstprzypisudolnego"/>
        <w:numPr>
          <w:ilvl w:val="0"/>
          <w:numId w:val="5"/>
        </w:numPr>
        <w:rPr>
          <w:lang w:val="en-US"/>
        </w:rPr>
      </w:pPr>
      <w:r>
        <w:rPr>
          <w:rStyle w:val="Odwoanieprzypisudolnego"/>
        </w:rPr>
        <w:footnoteRef/>
      </w:r>
      <w:r w:rsidRPr="002B775C">
        <w:rPr>
          <w:lang w:val="en-US"/>
        </w:rPr>
        <w:t xml:space="preserve"> </w:t>
      </w:r>
      <w:r w:rsidR="001E1B7B" w:rsidRPr="001E1B7B">
        <w:rPr>
          <w:lang w:val="en-US"/>
        </w:rPr>
        <w:t>International Institute of Business Analysis</w:t>
      </w:r>
      <w:r w:rsidR="001E1B7B">
        <w:rPr>
          <w:lang w:val="en-US"/>
        </w:rPr>
        <w:t>,</w:t>
      </w:r>
      <w:r w:rsidR="001E1B7B" w:rsidRPr="001E1B7B">
        <w:rPr>
          <w:lang w:val="en-US"/>
        </w:rPr>
        <w:t xml:space="preserve"> “</w:t>
      </w:r>
      <w:r w:rsidR="001E1B7B" w:rsidRPr="001E1B7B">
        <w:rPr>
          <w:b/>
          <w:bCs/>
          <w:i/>
          <w:iCs/>
          <w:lang w:val="en-US"/>
        </w:rPr>
        <w:t>BABOK® v3 A GUIDE TO THE BUSINESS ANALYSIS BODY OF KNOWLEDGE</w:t>
      </w:r>
      <w:r w:rsidR="001E1B7B" w:rsidRPr="001E1B7B">
        <w:rPr>
          <w:lang w:val="en-US"/>
        </w:rPr>
        <w:t>”</w:t>
      </w:r>
      <w:r w:rsidR="001E1B7B">
        <w:rPr>
          <w:lang w:val="en-US"/>
        </w:rPr>
        <w:t>, str. 2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254F3" w14:textId="77777777" w:rsidR="00EE5625" w:rsidRDefault="00F24EF1">
    <w:pPr>
      <w:pStyle w:val="Nagwek"/>
    </w:pPr>
    <w:r>
      <w:fldChar w:fldCharType="begin"/>
    </w:r>
    <w:r>
      <w:instrText xml:space="preserve"> PAGE   \* MERGEFORMAT </w:instrText>
    </w:r>
    <w:r>
      <w:fldChar w:fldCharType="separate"/>
    </w:r>
    <w:r w:rsidR="00A4082D">
      <w:rPr>
        <w:noProof/>
      </w:rPr>
      <w:t>11</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A71D1" w14:textId="77777777" w:rsidR="00EE5625" w:rsidRDefault="00F24EF1">
    <w:pPr>
      <w:pStyle w:val="Nagwek"/>
    </w:pPr>
    <w:r>
      <w:fldChar w:fldCharType="begin"/>
    </w:r>
    <w:r>
      <w:instrText xml:space="preserve"> PAGE   \* MERGEFORMAT </w:instrText>
    </w:r>
    <w:r>
      <w:fldChar w:fldCharType="separate"/>
    </w:r>
    <w:r w:rsidR="00A4082D">
      <w:rPr>
        <w:noProof/>
      </w:rPr>
      <w:t>10</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74AE6"/>
    <w:multiLevelType w:val="hybridMultilevel"/>
    <w:tmpl w:val="3652785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12A5EBE"/>
    <w:multiLevelType w:val="hybridMultilevel"/>
    <w:tmpl w:val="4998CE9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 w15:restartNumberingAfterBreak="0">
    <w:nsid w:val="01D7456F"/>
    <w:multiLevelType w:val="hybridMultilevel"/>
    <w:tmpl w:val="E856A9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38D5D83"/>
    <w:multiLevelType w:val="multilevel"/>
    <w:tmpl w:val="18780694"/>
    <w:lvl w:ilvl="0">
      <w:start w:val="1"/>
      <w:numFmt w:val="upperRoman"/>
      <w:pStyle w:val="Nagwek1"/>
      <w:lvlText w:val="%1."/>
      <w:lvlJc w:val="left"/>
      <w:pPr>
        <w:ind w:left="360" w:hanging="360"/>
      </w:pPr>
      <w:rPr>
        <w:rFonts w:hint="default"/>
      </w:rPr>
    </w:lvl>
    <w:lvl w:ilvl="1">
      <w:start w:val="1"/>
      <w:numFmt w:val="decimal"/>
      <w:pStyle w:val="Nagwek2"/>
      <w:isLgl/>
      <w:lvlText w:val="%1.%2."/>
      <w:lvlJc w:val="left"/>
      <w:pPr>
        <w:ind w:left="-2520" w:hanging="360"/>
      </w:pPr>
      <w:rPr>
        <w:rFonts w:hint="default"/>
      </w:rPr>
    </w:lvl>
    <w:lvl w:ilvl="2">
      <w:start w:val="1"/>
      <w:numFmt w:val="decimal"/>
      <w:pStyle w:val="Nagwek3"/>
      <w:isLgl/>
      <w:lvlText w:val="%1.%2.%3."/>
      <w:lvlJc w:val="left"/>
      <w:pPr>
        <w:ind w:left="720" w:hanging="720"/>
      </w:pPr>
      <w:rPr>
        <w:rFonts w:ascii="Times New Roman" w:hAnsi="Times New Roman" w:cs="Times New Roman"/>
        <w:b/>
        <w:bCs w:val="0"/>
        <w:i w:val="0"/>
        <w:iCs w:val="0"/>
        <w:caps w:val="0"/>
        <w:smallCaps w:val="0"/>
        <w:strike w:val="0"/>
        <w:dstrike w:val="0"/>
        <w:noProof w:val="0"/>
        <w:vanish w:val="0"/>
        <w:color w:val="000000"/>
        <w:spacing w:val="0"/>
        <w:kern w:val="0"/>
        <w:position w:val="0"/>
        <w:u w:val="none"/>
        <w:vertAlign w:val="baseline"/>
        <w:em w:val="none"/>
      </w:rPr>
    </w:lvl>
    <w:lvl w:ilvl="3">
      <w:start w:val="1"/>
      <w:numFmt w:val="decimal"/>
      <w:isLgl/>
      <w:lvlText w:val="%1.%2.%3.%4."/>
      <w:lvlJc w:val="left"/>
      <w:pPr>
        <w:ind w:left="-21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080" w:hanging="1800"/>
      </w:pPr>
      <w:rPr>
        <w:rFonts w:hint="default"/>
      </w:rPr>
    </w:lvl>
  </w:abstractNum>
  <w:abstractNum w:abstractNumId="4" w15:restartNumberingAfterBreak="0">
    <w:nsid w:val="03987CA5"/>
    <w:multiLevelType w:val="hybridMultilevel"/>
    <w:tmpl w:val="2D428B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3CD6F6D"/>
    <w:multiLevelType w:val="hybridMultilevel"/>
    <w:tmpl w:val="F6D6079E"/>
    <w:lvl w:ilvl="0" w:tplc="04150015">
      <w:start w:val="1"/>
      <w:numFmt w:val="upp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0BEA4CBD"/>
    <w:multiLevelType w:val="hybridMultilevel"/>
    <w:tmpl w:val="589E0D56"/>
    <w:lvl w:ilvl="0" w:tplc="0415000F">
      <w:start w:val="1"/>
      <w:numFmt w:val="decimal"/>
      <w:lvlText w:val="%1."/>
      <w:lvlJc w:val="left"/>
      <w:pPr>
        <w:ind w:left="360" w:hanging="360"/>
      </w:p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7" w15:restartNumberingAfterBreak="0">
    <w:nsid w:val="0E9229D5"/>
    <w:multiLevelType w:val="hybridMultilevel"/>
    <w:tmpl w:val="BED8100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0B6571D"/>
    <w:multiLevelType w:val="hybridMultilevel"/>
    <w:tmpl w:val="CCE4D11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1825031"/>
    <w:multiLevelType w:val="hybridMultilevel"/>
    <w:tmpl w:val="6EB467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3560E7B"/>
    <w:multiLevelType w:val="hybridMultilevel"/>
    <w:tmpl w:val="5240D46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3B52DCB"/>
    <w:multiLevelType w:val="hybridMultilevel"/>
    <w:tmpl w:val="F54E4D1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2" w15:restartNumberingAfterBreak="0">
    <w:nsid w:val="1B7C2B0E"/>
    <w:multiLevelType w:val="hybridMultilevel"/>
    <w:tmpl w:val="D30AD7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BD90861"/>
    <w:multiLevelType w:val="hybridMultilevel"/>
    <w:tmpl w:val="37087F58"/>
    <w:lvl w:ilvl="0" w:tplc="0415000F">
      <w:start w:val="1"/>
      <w:numFmt w:val="decimal"/>
      <w:lvlText w:val="%1."/>
      <w:lvlJc w:val="left"/>
      <w:pPr>
        <w:ind w:left="1488" w:hanging="360"/>
      </w:pPr>
    </w:lvl>
    <w:lvl w:ilvl="1" w:tplc="04150019" w:tentative="1">
      <w:start w:val="1"/>
      <w:numFmt w:val="lowerLetter"/>
      <w:lvlText w:val="%2."/>
      <w:lvlJc w:val="left"/>
      <w:pPr>
        <w:ind w:left="2208" w:hanging="360"/>
      </w:pPr>
    </w:lvl>
    <w:lvl w:ilvl="2" w:tplc="0415001B" w:tentative="1">
      <w:start w:val="1"/>
      <w:numFmt w:val="lowerRoman"/>
      <w:lvlText w:val="%3."/>
      <w:lvlJc w:val="right"/>
      <w:pPr>
        <w:ind w:left="2928" w:hanging="180"/>
      </w:pPr>
    </w:lvl>
    <w:lvl w:ilvl="3" w:tplc="0415000F" w:tentative="1">
      <w:start w:val="1"/>
      <w:numFmt w:val="decimal"/>
      <w:lvlText w:val="%4."/>
      <w:lvlJc w:val="left"/>
      <w:pPr>
        <w:ind w:left="3648" w:hanging="360"/>
      </w:pPr>
    </w:lvl>
    <w:lvl w:ilvl="4" w:tplc="04150019" w:tentative="1">
      <w:start w:val="1"/>
      <w:numFmt w:val="lowerLetter"/>
      <w:lvlText w:val="%5."/>
      <w:lvlJc w:val="left"/>
      <w:pPr>
        <w:ind w:left="4368" w:hanging="360"/>
      </w:pPr>
    </w:lvl>
    <w:lvl w:ilvl="5" w:tplc="0415001B" w:tentative="1">
      <w:start w:val="1"/>
      <w:numFmt w:val="lowerRoman"/>
      <w:lvlText w:val="%6."/>
      <w:lvlJc w:val="right"/>
      <w:pPr>
        <w:ind w:left="5088" w:hanging="180"/>
      </w:pPr>
    </w:lvl>
    <w:lvl w:ilvl="6" w:tplc="0415000F" w:tentative="1">
      <w:start w:val="1"/>
      <w:numFmt w:val="decimal"/>
      <w:lvlText w:val="%7."/>
      <w:lvlJc w:val="left"/>
      <w:pPr>
        <w:ind w:left="5808" w:hanging="360"/>
      </w:pPr>
    </w:lvl>
    <w:lvl w:ilvl="7" w:tplc="04150019" w:tentative="1">
      <w:start w:val="1"/>
      <w:numFmt w:val="lowerLetter"/>
      <w:lvlText w:val="%8."/>
      <w:lvlJc w:val="left"/>
      <w:pPr>
        <w:ind w:left="6528" w:hanging="360"/>
      </w:pPr>
    </w:lvl>
    <w:lvl w:ilvl="8" w:tplc="0415001B" w:tentative="1">
      <w:start w:val="1"/>
      <w:numFmt w:val="lowerRoman"/>
      <w:lvlText w:val="%9."/>
      <w:lvlJc w:val="right"/>
      <w:pPr>
        <w:ind w:left="7248" w:hanging="180"/>
      </w:pPr>
    </w:lvl>
  </w:abstractNum>
  <w:abstractNum w:abstractNumId="14" w15:restartNumberingAfterBreak="0">
    <w:nsid w:val="1F2801CB"/>
    <w:multiLevelType w:val="hybridMultilevel"/>
    <w:tmpl w:val="0D3E83A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1F7807FE"/>
    <w:multiLevelType w:val="hybridMultilevel"/>
    <w:tmpl w:val="A48065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198697C"/>
    <w:multiLevelType w:val="hybridMultilevel"/>
    <w:tmpl w:val="25B29F1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229A2490"/>
    <w:multiLevelType w:val="hybridMultilevel"/>
    <w:tmpl w:val="1E3EA0AC"/>
    <w:lvl w:ilvl="0" w:tplc="589CA958">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29C7D99"/>
    <w:multiLevelType w:val="hybridMultilevel"/>
    <w:tmpl w:val="4CD6291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9" w15:restartNumberingAfterBreak="0">
    <w:nsid w:val="2569663F"/>
    <w:multiLevelType w:val="hybridMultilevel"/>
    <w:tmpl w:val="AB2404D2"/>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2A0A0B1E"/>
    <w:multiLevelType w:val="hybridMultilevel"/>
    <w:tmpl w:val="7D5A7C6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2BBA37CE"/>
    <w:multiLevelType w:val="hybridMultilevel"/>
    <w:tmpl w:val="1DD834A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2" w15:restartNumberingAfterBreak="0">
    <w:nsid w:val="2D665840"/>
    <w:multiLevelType w:val="hybridMultilevel"/>
    <w:tmpl w:val="987431A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2D9441B6"/>
    <w:multiLevelType w:val="hybridMultilevel"/>
    <w:tmpl w:val="93D0165C"/>
    <w:lvl w:ilvl="0" w:tplc="5CAED98E">
      <w:start w:val="1"/>
      <w:numFmt w:val="bullet"/>
      <w:lvlText w:val="•"/>
      <w:lvlJc w:val="left"/>
      <w:pPr>
        <w:tabs>
          <w:tab w:val="num" w:pos="720"/>
        </w:tabs>
        <w:ind w:left="720" w:hanging="360"/>
      </w:pPr>
      <w:rPr>
        <w:rFonts w:ascii="Arial" w:hAnsi="Arial" w:hint="default"/>
      </w:rPr>
    </w:lvl>
    <w:lvl w:ilvl="1" w:tplc="B69AD90A" w:tentative="1">
      <w:start w:val="1"/>
      <w:numFmt w:val="bullet"/>
      <w:lvlText w:val="•"/>
      <w:lvlJc w:val="left"/>
      <w:pPr>
        <w:tabs>
          <w:tab w:val="num" w:pos="1440"/>
        </w:tabs>
        <w:ind w:left="1440" w:hanging="360"/>
      </w:pPr>
      <w:rPr>
        <w:rFonts w:ascii="Arial" w:hAnsi="Arial" w:hint="default"/>
      </w:rPr>
    </w:lvl>
    <w:lvl w:ilvl="2" w:tplc="D3087CA6" w:tentative="1">
      <w:start w:val="1"/>
      <w:numFmt w:val="bullet"/>
      <w:lvlText w:val="•"/>
      <w:lvlJc w:val="left"/>
      <w:pPr>
        <w:tabs>
          <w:tab w:val="num" w:pos="2160"/>
        </w:tabs>
        <w:ind w:left="2160" w:hanging="360"/>
      </w:pPr>
      <w:rPr>
        <w:rFonts w:ascii="Arial" w:hAnsi="Arial" w:hint="default"/>
      </w:rPr>
    </w:lvl>
    <w:lvl w:ilvl="3" w:tplc="6A0A9C44" w:tentative="1">
      <w:start w:val="1"/>
      <w:numFmt w:val="bullet"/>
      <w:lvlText w:val="•"/>
      <w:lvlJc w:val="left"/>
      <w:pPr>
        <w:tabs>
          <w:tab w:val="num" w:pos="2880"/>
        </w:tabs>
        <w:ind w:left="2880" w:hanging="360"/>
      </w:pPr>
      <w:rPr>
        <w:rFonts w:ascii="Arial" w:hAnsi="Arial" w:hint="default"/>
      </w:rPr>
    </w:lvl>
    <w:lvl w:ilvl="4" w:tplc="787813F6" w:tentative="1">
      <w:start w:val="1"/>
      <w:numFmt w:val="bullet"/>
      <w:lvlText w:val="•"/>
      <w:lvlJc w:val="left"/>
      <w:pPr>
        <w:tabs>
          <w:tab w:val="num" w:pos="3600"/>
        </w:tabs>
        <w:ind w:left="3600" w:hanging="360"/>
      </w:pPr>
      <w:rPr>
        <w:rFonts w:ascii="Arial" w:hAnsi="Arial" w:hint="default"/>
      </w:rPr>
    </w:lvl>
    <w:lvl w:ilvl="5" w:tplc="4296050C" w:tentative="1">
      <w:start w:val="1"/>
      <w:numFmt w:val="bullet"/>
      <w:lvlText w:val="•"/>
      <w:lvlJc w:val="left"/>
      <w:pPr>
        <w:tabs>
          <w:tab w:val="num" w:pos="4320"/>
        </w:tabs>
        <w:ind w:left="4320" w:hanging="360"/>
      </w:pPr>
      <w:rPr>
        <w:rFonts w:ascii="Arial" w:hAnsi="Arial" w:hint="default"/>
      </w:rPr>
    </w:lvl>
    <w:lvl w:ilvl="6" w:tplc="D68C4C86" w:tentative="1">
      <w:start w:val="1"/>
      <w:numFmt w:val="bullet"/>
      <w:lvlText w:val="•"/>
      <w:lvlJc w:val="left"/>
      <w:pPr>
        <w:tabs>
          <w:tab w:val="num" w:pos="5040"/>
        </w:tabs>
        <w:ind w:left="5040" w:hanging="360"/>
      </w:pPr>
      <w:rPr>
        <w:rFonts w:ascii="Arial" w:hAnsi="Arial" w:hint="default"/>
      </w:rPr>
    </w:lvl>
    <w:lvl w:ilvl="7" w:tplc="15F6BDC8" w:tentative="1">
      <w:start w:val="1"/>
      <w:numFmt w:val="bullet"/>
      <w:lvlText w:val="•"/>
      <w:lvlJc w:val="left"/>
      <w:pPr>
        <w:tabs>
          <w:tab w:val="num" w:pos="5760"/>
        </w:tabs>
        <w:ind w:left="5760" w:hanging="360"/>
      </w:pPr>
      <w:rPr>
        <w:rFonts w:ascii="Arial" w:hAnsi="Arial" w:hint="default"/>
      </w:rPr>
    </w:lvl>
    <w:lvl w:ilvl="8" w:tplc="40AC7574"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2EB93660"/>
    <w:multiLevelType w:val="multilevel"/>
    <w:tmpl w:val="70B68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FDA6988"/>
    <w:multiLevelType w:val="hybridMultilevel"/>
    <w:tmpl w:val="BC1ABAF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6" w15:restartNumberingAfterBreak="0">
    <w:nsid w:val="30434058"/>
    <w:multiLevelType w:val="hybridMultilevel"/>
    <w:tmpl w:val="8316783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3138746E"/>
    <w:multiLevelType w:val="hybridMultilevel"/>
    <w:tmpl w:val="FB7E9DE6"/>
    <w:lvl w:ilvl="0" w:tplc="04150011">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8" w15:restartNumberingAfterBreak="0">
    <w:nsid w:val="32620A30"/>
    <w:multiLevelType w:val="hybridMultilevel"/>
    <w:tmpl w:val="483ED7D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369C4335"/>
    <w:multiLevelType w:val="hybridMultilevel"/>
    <w:tmpl w:val="F8F8E45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3A28496B"/>
    <w:multiLevelType w:val="hybridMultilevel"/>
    <w:tmpl w:val="43A8F9E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1" w15:restartNumberingAfterBreak="0">
    <w:nsid w:val="3CED1D91"/>
    <w:multiLevelType w:val="hybridMultilevel"/>
    <w:tmpl w:val="ED4C250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2" w15:restartNumberingAfterBreak="0">
    <w:nsid w:val="3D0B0587"/>
    <w:multiLevelType w:val="hybridMultilevel"/>
    <w:tmpl w:val="8118FF7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3" w15:restartNumberingAfterBreak="0">
    <w:nsid w:val="3DDE407B"/>
    <w:multiLevelType w:val="hybridMultilevel"/>
    <w:tmpl w:val="C59A1FD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4" w15:restartNumberingAfterBreak="0">
    <w:nsid w:val="3FF56B89"/>
    <w:multiLevelType w:val="hybridMultilevel"/>
    <w:tmpl w:val="81CA974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40960B09"/>
    <w:multiLevelType w:val="hybridMultilevel"/>
    <w:tmpl w:val="0958D570"/>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468C1CB9"/>
    <w:multiLevelType w:val="hybridMultilevel"/>
    <w:tmpl w:val="1E063FC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46E0460E"/>
    <w:multiLevelType w:val="hybridMultilevel"/>
    <w:tmpl w:val="024EDFBA"/>
    <w:lvl w:ilvl="0" w:tplc="3A52A71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4F7331D0"/>
    <w:multiLevelType w:val="hybridMultilevel"/>
    <w:tmpl w:val="5852CBE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51073078"/>
    <w:multiLevelType w:val="hybridMultilevel"/>
    <w:tmpl w:val="615457D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511E39D7"/>
    <w:multiLevelType w:val="hybridMultilevel"/>
    <w:tmpl w:val="3B6E6DD8"/>
    <w:lvl w:ilvl="0" w:tplc="04150001">
      <w:start w:val="1"/>
      <w:numFmt w:val="bullet"/>
      <w:lvlText w:val=""/>
      <w:lvlJc w:val="left"/>
      <w:pPr>
        <w:ind w:left="1488" w:hanging="360"/>
      </w:pPr>
      <w:rPr>
        <w:rFonts w:ascii="Symbol" w:hAnsi="Symbol" w:hint="default"/>
      </w:rPr>
    </w:lvl>
    <w:lvl w:ilvl="1" w:tplc="04150003" w:tentative="1">
      <w:start w:val="1"/>
      <w:numFmt w:val="bullet"/>
      <w:lvlText w:val="o"/>
      <w:lvlJc w:val="left"/>
      <w:pPr>
        <w:ind w:left="2208" w:hanging="360"/>
      </w:pPr>
      <w:rPr>
        <w:rFonts w:ascii="Courier New" w:hAnsi="Courier New" w:cs="Courier New" w:hint="default"/>
      </w:rPr>
    </w:lvl>
    <w:lvl w:ilvl="2" w:tplc="04150005" w:tentative="1">
      <w:start w:val="1"/>
      <w:numFmt w:val="bullet"/>
      <w:lvlText w:val=""/>
      <w:lvlJc w:val="left"/>
      <w:pPr>
        <w:ind w:left="2928" w:hanging="360"/>
      </w:pPr>
      <w:rPr>
        <w:rFonts w:ascii="Wingdings" w:hAnsi="Wingdings" w:hint="default"/>
      </w:rPr>
    </w:lvl>
    <w:lvl w:ilvl="3" w:tplc="04150001" w:tentative="1">
      <w:start w:val="1"/>
      <w:numFmt w:val="bullet"/>
      <w:lvlText w:val=""/>
      <w:lvlJc w:val="left"/>
      <w:pPr>
        <w:ind w:left="3648" w:hanging="360"/>
      </w:pPr>
      <w:rPr>
        <w:rFonts w:ascii="Symbol" w:hAnsi="Symbol" w:hint="default"/>
      </w:rPr>
    </w:lvl>
    <w:lvl w:ilvl="4" w:tplc="04150003" w:tentative="1">
      <w:start w:val="1"/>
      <w:numFmt w:val="bullet"/>
      <w:lvlText w:val="o"/>
      <w:lvlJc w:val="left"/>
      <w:pPr>
        <w:ind w:left="4368" w:hanging="360"/>
      </w:pPr>
      <w:rPr>
        <w:rFonts w:ascii="Courier New" w:hAnsi="Courier New" w:cs="Courier New" w:hint="default"/>
      </w:rPr>
    </w:lvl>
    <w:lvl w:ilvl="5" w:tplc="04150005" w:tentative="1">
      <w:start w:val="1"/>
      <w:numFmt w:val="bullet"/>
      <w:lvlText w:val=""/>
      <w:lvlJc w:val="left"/>
      <w:pPr>
        <w:ind w:left="5088" w:hanging="360"/>
      </w:pPr>
      <w:rPr>
        <w:rFonts w:ascii="Wingdings" w:hAnsi="Wingdings" w:hint="default"/>
      </w:rPr>
    </w:lvl>
    <w:lvl w:ilvl="6" w:tplc="04150001" w:tentative="1">
      <w:start w:val="1"/>
      <w:numFmt w:val="bullet"/>
      <w:lvlText w:val=""/>
      <w:lvlJc w:val="left"/>
      <w:pPr>
        <w:ind w:left="5808" w:hanging="360"/>
      </w:pPr>
      <w:rPr>
        <w:rFonts w:ascii="Symbol" w:hAnsi="Symbol" w:hint="default"/>
      </w:rPr>
    </w:lvl>
    <w:lvl w:ilvl="7" w:tplc="04150003" w:tentative="1">
      <w:start w:val="1"/>
      <w:numFmt w:val="bullet"/>
      <w:lvlText w:val="o"/>
      <w:lvlJc w:val="left"/>
      <w:pPr>
        <w:ind w:left="6528" w:hanging="360"/>
      </w:pPr>
      <w:rPr>
        <w:rFonts w:ascii="Courier New" w:hAnsi="Courier New" w:cs="Courier New" w:hint="default"/>
      </w:rPr>
    </w:lvl>
    <w:lvl w:ilvl="8" w:tplc="04150005" w:tentative="1">
      <w:start w:val="1"/>
      <w:numFmt w:val="bullet"/>
      <w:lvlText w:val=""/>
      <w:lvlJc w:val="left"/>
      <w:pPr>
        <w:ind w:left="7248" w:hanging="360"/>
      </w:pPr>
      <w:rPr>
        <w:rFonts w:ascii="Wingdings" w:hAnsi="Wingdings" w:hint="default"/>
      </w:rPr>
    </w:lvl>
  </w:abstractNum>
  <w:abstractNum w:abstractNumId="41" w15:restartNumberingAfterBreak="0">
    <w:nsid w:val="514460A5"/>
    <w:multiLevelType w:val="hybridMultilevel"/>
    <w:tmpl w:val="5BAAE9C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549B76D8"/>
    <w:multiLevelType w:val="multilevel"/>
    <w:tmpl w:val="0472D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A7E4AC1"/>
    <w:multiLevelType w:val="hybridMultilevel"/>
    <w:tmpl w:val="02FE28C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44" w15:restartNumberingAfterBreak="0">
    <w:nsid w:val="5CE04F47"/>
    <w:multiLevelType w:val="hybridMultilevel"/>
    <w:tmpl w:val="226011C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5" w15:restartNumberingAfterBreak="0">
    <w:nsid w:val="5D90307D"/>
    <w:multiLevelType w:val="multilevel"/>
    <w:tmpl w:val="CD34D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34D5BB3"/>
    <w:multiLevelType w:val="hybridMultilevel"/>
    <w:tmpl w:val="462EA1F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7" w15:restartNumberingAfterBreak="0">
    <w:nsid w:val="635030B1"/>
    <w:multiLevelType w:val="multilevel"/>
    <w:tmpl w:val="4ECEA1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39A6903"/>
    <w:multiLevelType w:val="hybridMultilevel"/>
    <w:tmpl w:val="C846D6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9" w15:restartNumberingAfterBreak="0">
    <w:nsid w:val="644D1FE9"/>
    <w:multiLevelType w:val="hybridMultilevel"/>
    <w:tmpl w:val="E28C97F6"/>
    <w:lvl w:ilvl="0" w:tplc="0415000F">
      <w:start w:val="1"/>
      <w:numFmt w:val="decimal"/>
      <w:lvlText w:val="%1."/>
      <w:lvlJc w:val="left"/>
      <w:pPr>
        <w:ind w:left="1429" w:hanging="360"/>
      </w:pPr>
    </w:lvl>
    <w:lvl w:ilvl="1" w:tplc="04150019">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0" w15:restartNumberingAfterBreak="0">
    <w:nsid w:val="64D74769"/>
    <w:multiLevelType w:val="hybridMultilevel"/>
    <w:tmpl w:val="A6B628C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51" w15:restartNumberingAfterBreak="0">
    <w:nsid w:val="6CBF23CF"/>
    <w:multiLevelType w:val="multilevel"/>
    <w:tmpl w:val="D28CE3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D85653D"/>
    <w:multiLevelType w:val="hybridMultilevel"/>
    <w:tmpl w:val="696E3472"/>
    <w:lvl w:ilvl="0" w:tplc="0415000F">
      <w:start w:val="1"/>
      <w:numFmt w:val="decimal"/>
      <w:lvlText w:val="%1."/>
      <w:lvlJc w:val="left"/>
      <w:pPr>
        <w:ind w:left="153" w:hanging="360"/>
      </w:pPr>
    </w:lvl>
    <w:lvl w:ilvl="1" w:tplc="04150019" w:tentative="1">
      <w:start w:val="1"/>
      <w:numFmt w:val="lowerLetter"/>
      <w:lvlText w:val="%2."/>
      <w:lvlJc w:val="left"/>
      <w:pPr>
        <w:ind w:left="873" w:hanging="360"/>
      </w:pPr>
    </w:lvl>
    <w:lvl w:ilvl="2" w:tplc="0415001B" w:tentative="1">
      <w:start w:val="1"/>
      <w:numFmt w:val="lowerRoman"/>
      <w:lvlText w:val="%3."/>
      <w:lvlJc w:val="right"/>
      <w:pPr>
        <w:ind w:left="1593" w:hanging="180"/>
      </w:pPr>
    </w:lvl>
    <w:lvl w:ilvl="3" w:tplc="0415000F" w:tentative="1">
      <w:start w:val="1"/>
      <w:numFmt w:val="decimal"/>
      <w:lvlText w:val="%4."/>
      <w:lvlJc w:val="left"/>
      <w:pPr>
        <w:ind w:left="2313" w:hanging="360"/>
      </w:pPr>
    </w:lvl>
    <w:lvl w:ilvl="4" w:tplc="04150019" w:tentative="1">
      <w:start w:val="1"/>
      <w:numFmt w:val="lowerLetter"/>
      <w:lvlText w:val="%5."/>
      <w:lvlJc w:val="left"/>
      <w:pPr>
        <w:ind w:left="3033" w:hanging="360"/>
      </w:pPr>
    </w:lvl>
    <w:lvl w:ilvl="5" w:tplc="0415001B" w:tentative="1">
      <w:start w:val="1"/>
      <w:numFmt w:val="lowerRoman"/>
      <w:lvlText w:val="%6."/>
      <w:lvlJc w:val="right"/>
      <w:pPr>
        <w:ind w:left="3753" w:hanging="180"/>
      </w:pPr>
    </w:lvl>
    <w:lvl w:ilvl="6" w:tplc="0415000F" w:tentative="1">
      <w:start w:val="1"/>
      <w:numFmt w:val="decimal"/>
      <w:lvlText w:val="%7."/>
      <w:lvlJc w:val="left"/>
      <w:pPr>
        <w:ind w:left="4473" w:hanging="360"/>
      </w:pPr>
    </w:lvl>
    <w:lvl w:ilvl="7" w:tplc="04150019" w:tentative="1">
      <w:start w:val="1"/>
      <w:numFmt w:val="lowerLetter"/>
      <w:lvlText w:val="%8."/>
      <w:lvlJc w:val="left"/>
      <w:pPr>
        <w:ind w:left="5193" w:hanging="360"/>
      </w:pPr>
    </w:lvl>
    <w:lvl w:ilvl="8" w:tplc="0415001B" w:tentative="1">
      <w:start w:val="1"/>
      <w:numFmt w:val="lowerRoman"/>
      <w:lvlText w:val="%9."/>
      <w:lvlJc w:val="right"/>
      <w:pPr>
        <w:ind w:left="5913" w:hanging="180"/>
      </w:pPr>
    </w:lvl>
  </w:abstractNum>
  <w:abstractNum w:abstractNumId="53" w15:restartNumberingAfterBreak="0">
    <w:nsid w:val="71D84AF2"/>
    <w:multiLevelType w:val="hybridMultilevel"/>
    <w:tmpl w:val="470C28EA"/>
    <w:lvl w:ilvl="0" w:tplc="04150019">
      <w:start w:val="1"/>
      <w:numFmt w:val="lowerLetter"/>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4" w15:restartNumberingAfterBreak="0">
    <w:nsid w:val="75731E43"/>
    <w:multiLevelType w:val="hybridMultilevel"/>
    <w:tmpl w:val="FA1469E2"/>
    <w:lvl w:ilvl="0" w:tplc="999674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5" w15:restartNumberingAfterBreak="0">
    <w:nsid w:val="7627178E"/>
    <w:multiLevelType w:val="multilevel"/>
    <w:tmpl w:val="BB486D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6" w15:restartNumberingAfterBreak="0">
    <w:nsid w:val="7ACB10A2"/>
    <w:multiLevelType w:val="hybridMultilevel"/>
    <w:tmpl w:val="7C82FB20"/>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num w:numId="1">
    <w:abstractNumId w:val="3"/>
  </w:num>
  <w:num w:numId="2">
    <w:abstractNumId w:val="6"/>
  </w:num>
  <w:num w:numId="3">
    <w:abstractNumId w:val="35"/>
  </w:num>
  <w:num w:numId="4">
    <w:abstractNumId w:val="27"/>
  </w:num>
  <w:num w:numId="5">
    <w:abstractNumId w:val="23"/>
  </w:num>
  <w:num w:numId="6">
    <w:abstractNumId w:val="12"/>
  </w:num>
  <w:num w:numId="7">
    <w:abstractNumId w:val="39"/>
  </w:num>
  <w:num w:numId="8">
    <w:abstractNumId w:val="24"/>
  </w:num>
  <w:num w:numId="9">
    <w:abstractNumId w:val="52"/>
  </w:num>
  <w:num w:numId="10">
    <w:abstractNumId w:val="36"/>
  </w:num>
  <w:num w:numId="11">
    <w:abstractNumId w:val="22"/>
  </w:num>
  <w:num w:numId="12">
    <w:abstractNumId w:val="7"/>
  </w:num>
  <w:num w:numId="13">
    <w:abstractNumId w:val="4"/>
  </w:num>
  <w:num w:numId="14">
    <w:abstractNumId w:val="15"/>
  </w:num>
  <w:num w:numId="15">
    <w:abstractNumId w:val="55"/>
  </w:num>
  <w:num w:numId="16">
    <w:abstractNumId w:val="53"/>
  </w:num>
  <w:num w:numId="17">
    <w:abstractNumId w:val="5"/>
  </w:num>
  <w:num w:numId="18">
    <w:abstractNumId w:val="19"/>
  </w:num>
  <w:num w:numId="19">
    <w:abstractNumId w:val="8"/>
  </w:num>
  <w:num w:numId="20">
    <w:abstractNumId w:val="14"/>
  </w:num>
  <w:num w:numId="21">
    <w:abstractNumId w:val="9"/>
  </w:num>
  <w:num w:numId="22">
    <w:abstractNumId w:val="47"/>
  </w:num>
  <w:num w:numId="23">
    <w:abstractNumId w:val="17"/>
  </w:num>
  <w:num w:numId="24">
    <w:abstractNumId w:val="46"/>
  </w:num>
  <w:num w:numId="25">
    <w:abstractNumId w:val="49"/>
  </w:num>
  <w:num w:numId="26">
    <w:abstractNumId w:val="28"/>
  </w:num>
  <w:num w:numId="27">
    <w:abstractNumId w:val="29"/>
  </w:num>
  <w:num w:numId="28">
    <w:abstractNumId w:val="43"/>
  </w:num>
  <w:num w:numId="29">
    <w:abstractNumId w:val="16"/>
  </w:num>
  <w:num w:numId="30">
    <w:abstractNumId w:val="21"/>
  </w:num>
  <w:num w:numId="31">
    <w:abstractNumId w:val="10"/>
  </w:num>
  <w:num w:numId="32">
    <w:abstractNumId w:val="54"/>
  </w:num>
  <w:num w:numId="33">
    <w:abstractNumId w:val="37"/>
  </w:num>
  <w:num w:numId="34">
    <w:abstractNumId w:val="40"/>
  </w:num>
  <w:num w:numId="35">
    <w:abstractNumId w:val="20"/>
  </w:num>
  <w:num w:numId="36">
    <w:abstractNumId w:val="30"/>
  </w:num>
  <w:num w:numId="37">
    <w:abstractNumId w:val="2"/>
  </w:num>
  <w:num w:numId="38">
    <w:abstractNumId w:val="26"/>
  </w:num>
  <w:num w:numId="39">
    <w:abstractNumId w:val="41"/>
  </w:num>
  <w:num w:numId="40">
    <w:abstractNumId w:val="1"/>
  </w:num>
  <w:num w:numId="41">
    <w:abstractNumId w:val="38"/>
  </w:num>
  <w:num w:numId="42">
    <w:abstractNumId w:val="48"/>
  </w:num>
  <w:num w:numId="43">
    <w:abstractNumId w:val="18"/>
  </w:num>
  <w:num w:numId="44">
    <w:abstractNumId w:val="56"/>
  </w:num>
  <w:num w:numId="45">
    <w:abstractNumId w:val="13"/>
  </w:num>
  <w:num w:numId="46">
    <w:abstractNumId w:val="33"/>
  </w:num>
  <w:num w:numId="47">
    <w:abstractNumId w:val="25"/>
  </w:num>
  <w:num w:numId="48">
    <w:abstractNumId w:val="44"/>
  </w:num>
  <w:num w:numId="49">
    <w:abstractNumId w:val="34"/>
  </w:num>
  <w:num w:numId="50">
    <w:abstractNumId w:val="50"/>
  </w:num>
  <w:num w:numId="51">
    <w:abstractNumId w:val="31"/>
  </w:num>
  <w:num w:numId="52">
    <w:abstractNumId w:val="51"/>
  </w:num>
  <w:num w:numId="53">
    <w:abstractNumId w:val="42"/>
  </w:num>
  <w:num w:numId="54">
    <w:abstractNumId w:val="45"/>
  </w:num>
  <w:num w:numId="55">
    <w:abstractNumId w:val="0"/>
  </w:num>
  <w:num w:numId="56">
    <w:abstractNumId w:val="32"/>
  </w:num>
  <w:num w:numId="57">
    <w:abstractNumId w:val="1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defaultTabStop w:val="709"/>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5099"/>
    <w:rsid w:val="00000387"/>
    <w:rsid w:val="00000629"/>
    <w:rsid w:val="0000064E"/>
    <w:rsid w:val="0000071D"/>
    <w:rsid w:val="00000979"/>
    <w:rsid w:val="00000C9A"/>
    <w:rsid w:val="00000F5F"/>
    <w:rsid w:val="00000F69"/>
    <w:rsid w:val="000010AD"/>
    <w:rsid w:val="00001134"/>
    <w:rsid w:val="00001276"/>
    <w:rsid w:val="00001345"/>
    <w:rsid w:val="00001472"/>
    <w:rsid w:val="00001B36"/>
    <w:rsid w:val="00001CDD"/>
    <w:rsid w:val="000020EE"/>
    <w:rsid w:val="00002415"/>
    <w:rsid w:val="000026B4"/>
    <w:rsid w:val="00002910"/>
    <w:rsid w:val="00002A53"/>
    <w:rsid w:val="00003320"/>
    <w:rsid w:val="000034FF"/>
    <w:rsid w:val="00003789"/>
    <w:rsid w:val="00003856"/>
    <w:rsid w:val="00003BDE"/>
    <w:rsid w:val="00003E93"/>
    <w:rsid w:val="00003EAD"/>
    <w:rsid w:val="00003FA9"/>
    <w:rsid w:val="00004032"/>
    <w:rsid w:val="000041B5"/>
    <w:rsid w:val="000041B7"/>
    <w:rsid w:val="0000421B"/>
    <w:rsid w:val="0000423F"/>
    <w:rsid w:val="000043CE"/>
    <w:rsid w:val="000044A4"/>
    <w:rsid w:val="000045A9"/>
    <w:rsid w:val="00004714"/>
    <w:rsid w:val="000049D6"/>
    <w:rsid w:val="00004BD7"/>
    <w:rsid w:val="0000573B"/>
    <w:rsid w:val="00005B2C"/>
    <w:rsid w:val="00005D1C"/>
    <w:rsid w:val="00006035"/>
    <w:rsid w:val="0000657F"/>
    <w:rsid w:val="00006A43"/>
    <w:rsid w:val="00006AA7"/>
    <w:rsid w:val="00006C7E"/>
    <w:rsid w:val="00006E69"/>
    <w:rsid w:val="00006EF4"/>
    <w:rsid w:val="00006F6D"/>
    <w:rsid w:val="00007008"/>
    <w:rsid w:val="0000704E"/>
    <w:rsid w:val="000072B3"/>
    <w:rsid w:val="00007402"/>
    <w:rsid w:val="00007A3A"/>
    <w:rsid w:val="00007AAF"/>
    <w:rsid w:val="00007B78"/>
    <w:rsid w:val="00007C02"/>
    <w:rsid w:val="0001007C"/>
    <w:rsid w:val="000106B4"/>
    <w:rsid w:val="000107CE"/>
    <w:rsid w:val="000108D9"/>
    <w:rsid w:val="00010963"/>
    <w:rsid w:val="00010B0E"/>
    <w:rsid w:val="00010B6D"/>
    <w:rsid w:val="00010D06"/>
    <w:rsid w:val="00010E18"/>
    <w:rsid w:val="00010E7D"/>
    <w:rsid w:val="00010F31"/>
    <w:rsid w:val="00011789"/>
    <w:rsid w:val="00011B5C"/>
    <w:rsid w:val="00011E9C"/>
    <w:rsid w:val="0001206F"/>
    <w:rsid w:val="000120F1"/>
    <w:rsid w:val="00012142"/>
    <w:rsid w:val="000121CD"/>
    <w:rsid w:val="00012350"/>
    <w:rsid w:val="00012416"/>
    <w:rsid w:val="000124E6"/>
    <w:rsid w:val="00012527"/>
    <w:rsid w:val="0001255C"/>
    <w:rsid w:val="00012983"/>
    <w:rsid w:val="00012F6D"/>
    <w:rsid w:val="00012FFC"/>
    <w:rsid w:val="00013245"/>
    <w:rsid w:val="000134C1"/>
    <w:rsid w:val="0001371D"/>
    <w:rsid w:val="000138B0"/>
    <w:rsid w:val="00013AA0"/>
    <w:rsid w:val="000141EC"/>
    <w:rsid w:val="000143F8"/>
    <w:rsid w:val="00014CB2"/>
    <w:rsid w:val="00014F20"/>
    <w:rsid w:val="00015214"/>
    <w:rsid w:val="0001530D"/>
    <w:rsid w:val="00015376"/>
    <w:rsid w:val="0001549B"/>
    <w:rsid w:val="00015679"/>
    <w:rsid w:val="000156DF"/>
    <w:rsid w:val="00015BDC"/>
    <w:rsid w:val="00015EFF"/>
    <w:rsid w:val="00016278"/>
    <w:rsid w:val="00016945"/>
    <w:rsid w:val="00016B2D"/>
    <w:rsid w:val="00016D7C"/>
    <w:rsid w:val="0001720D"/>
    <w:rsid w:val="000172A6"/>
    <w:rsid w:val="0001730A"/>
    <w:rsid w:val="00017315"/>
    <w:rsid w:val="000173D9"/>
    <w:rsid w:val="0001755D"/>
    <w:rsid w:val="0001786D"/>
    <w:rsid w:val="00017949"/>
    <w:rsid w:val="000179A4"/>
    <w:rsid w:val="00020207"/>
    <w:rsid w:val="0002069A"/>
    <w:rsid w:val="00020734"/>
    <w:rsid w:val="0002081E"/>
    <w:rsid w:val="00020837"/>
    <w:rsid w:val="0002086D"/>
    <w:rsid w:val="00020929"/>
    <w:rsid w:val="00020D84"/>
    <w:rsid w:val="000210B2"/>
    <w:rsid w:val="000214F5"/>
    <w:rsid w:val="0002150C"/>
    <w:rsid w:val="0002162F"/>
    <w:rsid w:val="0002176A"/>
    <w:rsid w:val="00021B4C"/>
    <w:rsid w:val="00021D8A"/>
    <w:rsid w:val="00021E16"/>
    <w:rsid w:val="000220AC"/>
    <w:rsid w:val="00022820"/>
    <w:rsid w:val="00022B14"/>
    <w:rsid w:val="00022D66"/>
    <w:rsid w:val="00022FE0"/>
    <w:rsid w:val="000233E3"/>
    <w:rsid w:val="00023474"/>
    <w:rsid w:val="00023522"/>
    <w:rsid w:val="000236E4"/>
    <w:rsid w:val="000238BB"/>
    <w:rsid w:val="00023A9E"/>
    <w:rsid w:val="00023B23"/>
    <w:rsid w:val="00023CD7"/>
    <w:rsid w:val="00023E59"/>
    <w:rsid w:val="00024044"/>
    <w:rsid w:val="0002426D"/>
    <w:rsid w:val="000243ED"/>
    <w:rsid w:val="000244B1"/>
    <w:rsid w:val="0002476C"/>
    <w:rsid w:val="00024EDA"/>
    <w:rsid w:val="000250C7"/>
    <w:rsid w:val="00025192"/>
    <w:rsid w:val="000252AA"/>
    <w:rsid w:val="00025B31"/>
    <w:rsid w:val="00025B3B"/>
    <w:rsid w:val="00025B76"/>
    <w:rsid w:val="0002631B"/>
    <w:rsid w:val="000265DD"/>
    <w:rsid w:val="00026632"/>
    <w:rsid w:val="0002664E"/>
    <w:rsid w:val="00026755"/>
    <w:rsid w:val="000267ED"/>
    <w:rsid w:val="00026A84"/>
    <w:rsid w:val="00026AEF"/>
    <w:rsid w:val="00026E3F"/>
    <w:rsid w:val="00026E9A"/>
    <w:rsid w:val="00027232"/>
    <w:rsid w:val="00027983"/>
    <w:rsid w:val="00027B06"/>
    <w:rsid w:val="00027D18"/>
    <w:rsid w:val="00027D5E"/>
    <w:rsid w:val="00030102"/>
    <w:rsid w:val="00030143"/>
    <w:rsid w:val="000302BD"/>
    <w:rsid w:val="00030528"/>
    <w:rsid w:val="00030681"/>
    <w:rsid w:val="0003116F"/>
    <w:rsid w:val="000312DD"/>
    <w:rsid w:val="00031467"/>
    <w:rsid w:val="00031556"/>
    <w:rsid w:val="0003172D"/>
    <w:rsid w:val="0003179A"/>
    <w:rsid w:val="000318D3"/>
    <w:rsid w:val="00031969"/>
    <w:rsid w:val="00031BCA"/>
    <w:rsid w:val="00031D90"/>
    <w:rsid w:val="00031DB1"/>
    <w:rsid w:val="00031DBA"/>
    <w:rsid w:val="00031FF5"/>
    <w:rsid w:val="00032062"/>
    <w:rsid w:val="000321AA"/>
    <w:rsid w:val="000323F5"/>
    <w:rsid w:val="0003245B"/>
    <w:rsid w:val="0003254D"/>
    <w:rsid w:val="0003261B"/>
    <w:rsid w:val="000328C3"/>
    <w:rsid w:val="00032A6E"/>
    <w:rsid w:val="00032F5D"/>
    <w:rsid w:val="00032F71"/>
    <w:rsid w:val="00032F97"/>
    <w:rsid w:val="0003331C"/>
    <w:rsid w:val="00033383"/>
    <w:rsid w:val="0003344D"/>
    <w:rsid w:val="000335C9"/>
    <w:rsid w:val="00033622"/>
    <w:rsid w:val="0003369E"/>
    <w:rsid w:val="00033870"/>
    <w:rsid w:val="0003388A"/>
    <w:rsid w:val="000339B2"/>
    <w:rsid w:val="00033AC7"/>
    <w:rsid w:val="00033C51"/>
    <w:rsid w:val="00033E4D"/>
    <w:rsid w:val="00033FB7"/>
    <w:rsid w:val="00033FDE"/>
    <w:rsid w:val="00034255"/>
    <w:rsid w:val="00034279"/>
    <w:rsid w:val="000342DE"/>
    <w:rsid w:val="00034575"/>
    <w:rsid w:val="000348D6"/>
    <w:rsid w:val="00034A95"/>
    <w:rsid w:val="00034D0B"/>
    <w:rsid w:val="0003560E"/>
    <w:rsid w:val="00035873"/>
    <w:rsid w:val="00035CFE"/>
    <w:rsid w:val="00035FE0"/>
    <w:rsid w:val="0003623B"/>
    <w:rsid w:val="000369FC"/>
    <w:rsid w:val="00036B16"/>
    <w:rsid w:val="00036B51"/>
    <w:rsid w:val="00037169"/>
    <w:rsid w:val="0003718C"/>
    <w:rsid w:val="0003718D"/>
    <w:rsid w:val="00037407"/>
    <w:rsid w:val="00037422"/>
    <w:rsid w:val="000375DF"/>
    <w:rsid w:val="0003766F"/>
    <w:rsid w:val="0003772B"/>
    <w:rsid w:val="00037909"/>
    <w:rsid w:val="00037B62"/>
    <w:rsid w:val="00037DE9"/>
    <w:rsid w:val="00040228"/>
    <w:rsid w:val="0004056D"/>
    <w:rsid w:val="000407F0"/>
    <w:rsid w:val="000408C4"/>
    <w:rsid w:val="00040B73"/>
    <w:rsid w:val="00040B7A"/>
    <w:rsid w:val="00040C40"/>
    <w:rsid w:val="00040C81"/>
    <w:rsid w:val="00040CCF"/>
    <w:rsid w:val="00040D6F"/>
    <w:rsid w:val="0004123E"/>
    <w:rsid w:val="000413EF"/>
    <w:rsid w:val="00041492"/>
    <w:rsid w:val="000414C0"/>
    <w:rsid w:val="00041544"/>
    <w:rsid w:val="00041BA8"/>
    <w:rsid w:val="00041E13"/>
    <w:rsid w:val="0004208C"/>
    <w:rsid w:val="00042D0C"/>
    <w:rsid w:val="000436F3"/>
    <w:rsid w:val="00043997"/>
    <w:rsid w:val="00043ADF"/>
    <w:rsid w:val="00043BE9"/>
    <w:rsid w:val="0004412E"/>
    <w:rsid w:val="00044775"/>
    <w:rsid w:val="00044956"/>
    <w:rsid w:val="000453E2"/>
    <w:rsid w:val="00045472"/>
    <w:rsid w:val="000457AF"/>
    <w:rsid w:val="000459AC"/>
    <w:rsid w:val="00045A38"/>
    <w:rsid w:val="00045B6E"/>
    <w:rsid w:val="00045E05"/>
    <w:rsid w:val="00046261"/>
    <w:rsid w:val="0004645B"/>
    <w:rsid w:val="00046460"/>
    <w:rsid w:val="00046A3E"/>
    <w:rsid w:val="0004704B"/>
    <w:rsid w:val="000477B8"/>
    <w:rsid w:val="00047F59"/>
    <w:rsid w:val="00050456"/>
    <w:rsid w:val="0005064F"/>
    <w:rsid w:val="000507BB"/>
    <w:rsid w:val="00051316"/>
    <w:rsid w:val="00051396"/>
    <w:rsid w:val="000513F9"/>
    <w:rsid w:val="00051540"/>
    <w:rsid w:val="0005158F"/>
    <w:rsid w:val="00051682"/>
    <w:rsid w:val="0005173D"/>
    <w:rsid w:val="0005177B"/>
    <w:rsid w:val="000517A1"/>
    <w:rsid w:val="00051903"/>
    <w:rsid w:val="00051B76"/>
    <w:rsid w:val="00051D9B"/>
    <w:rsid w:val="00051E2D"/>
    <w:rsid w:val="0005276D"/>
    <w:rsid w:val="00052AD0"/>
    <w:rsid w:val="00052CC1"/>
    <w:rsid w:val="00052EC4"/>
    <w:rsid w:val="00052F6E"/>
    <w:rsid w:val="000535BA"/>
    <w:rsid w:val="000535FA"/>
    <w:rsid w:val="000535FB"/>
    <w:rsid w:val="0005395E"/>
    <w:rsid w:val="0005398E"/>
    <w:rsid w:val="00053A71"/>
    <w:rsid w:val="00053C96"/>
    <w:rsid w:val="00053F7B"/>
    <w:rsid w:val="000541BD"/>
    <w:rsid w:val="00054506"/>
    <w:rsid w:val="000545C0"/>
    <w:rsid w:val="000546C8"/>
    <w:rsid w:val="00054702"/>
    <w:rsid w:val="0005491E"/>
    <w:rsid w:val="00054AAC"/>
    <w:rsid w:val="00054C5A"/>
    <w:rsid w:val="00054CE1"/>
    <w:rsid w:val="00054DBB"/>
    <w:rsid w:val="000550B9"/>
    <w:rsid w:val="000550F8"/>
    <w:rsid w:val="00055354"/>
    <w:rsid w:val="0005538E"/>
    <w:rsid w:val="00055566"/>
    <w:rsid w:val="000555BC"/>
    <w:rsid w:val="00055798"/>
    <w:rsid w:val="0005584E"/>
    <w:rsid w:val="0005585D"/>
    <w:rsid w:val="000558E6"/>
    <w:rsid w:val="00055AE2"/>
    <w:rsid w:val="00055DC3"/>
    <w:rsid w:val="00056485"/>
    <w:rsid w:val="0005687F"/>
    <w:rsid w:val="00056C32"/>
    <w:rsid w:val="00056E46"/>
    <w:rsid w:val="00057307"/>
    <w:rsid w:val="00057872"/>
    <w:rsid w:val="00057906"/>
    <w:rsid w:val="00057DB4"/>
    <w:rsid w:val="00057F98"/>
    <w:rsid w:val="000600BB"/>
    <w:rsid w:val="00060318"/>
    <w:rsid w:val="0006119E"/>
    <w:rsid w:val="00061259"/>
    <w:rsid w:val="000613C3"/>
    <w:rsid w:val="000613D0"/>
    <w:rsid w:val="0006166C"/>
    <w:rsid w:val="000618B6"/>
    <w:rsid w:val="00061AFA"/>
    <w:rsid w:val="00061B8A"/>
    <w:rsid w:val="000620D9"/>
    <w:rsid w:val="0006288E"/>
    <w:rsid w:val="00062B53"/>
    <w:rsid w:val="00062C4B"/>
    <w:rsid w:val="00062D64"/>
    <w:rsid w:val="00063381"/>
    <w:rsid w:val="0006358E"/>
    <w:rsid w:val="0006384B"/>
    <w:rsid w:val="00063897"/>
    <w:rsid w:val="00063F8F"/>
    <w:rsid w:val="00064085"/>
    <w:rsid w:val="000641AC"/>
    <w:rsid w:val="000641D3"/>
    <w:rsid w:val="000642CD"/>
    <w:rsid w:val="0006430B"/>
    <w:rsid w:val="0006439E"/>
    <w:rsid w:val="00064644"/>
    <w:rsid w:val="00064937"/>
    <w:rsid w:val="00064A1B"/>
    <w:rsid w:val="00064C14"/>
    <w:rsid w:val="00064CB0"/>
    <w:rsid w:val="000650DE"/>
    <w:rsid w:val="000654CF"/>
    <w:rsid w:val="00065577"/>
    <w:rsid w:val="00065823"/>
    <w:rsid w:val="000658D6"/>
    <w:rsid w:val="00065D43"/>
    <w:rsid w:val="0006611A"/>
    <w:rsid w:val="000661D3"/>
    <w:rsid w:val="00066209"/>
    <w:rsid w:val="00066453"/>
    <w:rsid w:val="00066486"/>
    <w:rsid w:val="0006653A"/>
    <w:rsid w:val="00066705"/>
    <w:rsid w:val="00066CF4"/>
    <w:rsid w:val="00067274"/>
    <w:rsid w:val="000672D8"/>
    <w:rsid w:val="0006758A"/>
    <w:rsid w:val="000675D5"/>
    <w:rsid w:val="000675DC"/>
    <w:rsid w:val="000677AB"/>
    <w:rsid w:val="00067851"/>
    <w:rsid w:val="00067D00"/>
    <w:rsid w:val="00067DC8"/>
    <w:rsid w:val="00067EFF"/>
    <w:rsid w:val="000700D8"/>
    <w:rsid w:val="000700E1"/>
    <w:rsid w:val="00070244"/>
    <w:rsid w:val="00070507"/>
    <w:rsid w:val="000706E6"/>
    <w:rsid w:val="00070C76"/>
    <w:rsid w:val="00071076"/>
    <w:rsid w:val="00071108"/>
    <w:rsid w:val="000711FB"/>
    <w:rsid w:val="00071336"/>
    <w:rsid w:val="0007148A"/>
    <w:rsid w:val="00071749"/>
    <w:rsid w:val="00071831"/>
    <w:rsid w:val="00071984"/>
    <w:rsid w:val="00071AEB"/>
    <w:rsid w:val="00072069"/>
    <w:rsid w:val="000722F2"/>
    <w:rsid w:val="00072594"/>
    <w:rsid w:val="000726C9"/>
    <w:rsid w:val="0007270C"/>
    <w:rsid w:val="00072917"/>
    <w:rsid w:val="0007295D"/>
    <w:rsid w:val="00072D85"/>
    <w:rsid w:val="00072F57"/>
    <w:rsid w:val="00073196"/>
    <w:rsid w:val="000734BB"/>
    <w:rsid w:val="0007397A"/>
    <w:rsid w:val="000741C5"/>
    <w:rsid w:val="0007471C"/>
    <w:rsid w:val="00074BBE"/>
    <w:rsid w:val="00074DF7"/>
    <w:rsid w:val="00075786"/>
    <w:rsid w:val="000758EA"/>
    <w:rsid w:val="00075E71"/>
    <w:rsid w:val="00075E72"/>
    <w:rsid w:val="00076262"/>
    <w:rsid w:val="00076407"/>
    <w:rsid w:val="000764D8"/>
    <w:rsid w:val="000765D7"/>
    <w:rsid w:val="000766F3"/>
    <w:rsid w:val="000769A0"/>
    <w:rsid w:val="00076A32"/>
    <w:rsid w:val="000770A3"/>
    <w:rsid w:val="000771BD"/>
    <w:rsid w:val="000771F3"/>
    <w:rsid w:val="000773C8"/>
    <w:rsid w:val="000774FC"/>
    <w:rsid w:val="00077525"/>
    <w:rsid w:val="000776A9"/>
    <w:rsid w:val="000777AD"/>
    <w:rsid w:val="00077C0F"/>
    <w:rsid w:val="000801B6"/>
    <w:rsid w:val="000802B3"/>
    <w:rsid w:val="000802E6"/>
    <w:rsid w:val="00080328"/>
    <w:rsid w:val="000805CF"/>
    <w:rsid w:val="00080A7D"/>
    <w:rsid w:val="00080BC7"/>
    <w:rsid w:val="00080CD5"/>
    <w:rsid w:val="00080D3C"/>
    <w:rsid w:val="00080E91"/>
    <w:rsid w:val="00080F26"/>
    <w:rsid w:val="00080FBC"/>
    <w:rsid w:val="00081566"/>
    <w:rsid w:val="0008160D"/>
    <w:rsid w:val="00081742"/>
    <w:rsid w:val="0008174A"/>
    <w:rsid w:val="000818F9"/>
    <w:rsid w:val="00081C4C"/>
    <w:rsid w:val="00081F14"/>
    <w:rsid w:val="0008227A"/>
    <w:rsid w:val="00082367"/>
    <w:rsid w:val="00082519"/>
    <w:rsid w:val="00082541"/>
    <w:rsid w:val="00082584"/>
    <w:rsid w:val="000825A2"/>
    <w:rsid w:val="0008264E"/>
    <w:rsid w:val="00082676"/>
    <w:rsid w:val="00082AFE"/>
    <w:rsid w:val="00082F52"/>
    <w:rsid w:val="00082F5B"/>
    <w:rsid w:val="00083F1E"/>
    <w:rsid w:val="00084080"/>
    <w:rsid w:val="000840A0"/>
    <w:rsid w:val="0008451F"/>
    <w:rsid w:val="000845EC"/>
    <w:rsid w:val="00084E29"/>
    <w:rsid w:val="0008503E"/>
    <w:rsid w:val="0008508C"/>
    <w:rsid w:val="000851D1"/>
    <w:rsid w:val="000856A7"/>
    <w:rsid w:val="00085EE1"/>
    <w:rsid w:val="00085FBD"/>
    <w:rsid w:val="00086461"/>
    <w:rsid w:val="000865F8"/>
    <w:rsid w:val="000869FC"/>
    <w:rsid w:val="00086A59"/>
    <w:rsid w:val="00086BAA"/>
    <w:rsid w:val="00086FFB"/>
    <w:rsid w:val="000874A1"/>
    <w:rsid w:val="00087662"/>
    <w:rsid w:val="000876C1"/>
    <w:rsid w:val="0008781D"/>
    <w:rsid w:val="0008799A"/>
    <w:rsid w:val="00087FE6"/>
    <w:rsid w:val="000901E1"/>
    <w:rsid w:val="00090D68"/>
    <w:rsid w:val="00090DB6"/>
    <w:rsid w:val="00090E43"/>
    <w:rsid w:val="00090EDD"/>
    <w:rsid w:val="00090F3B"/>
    <w:rsid w:val="00091119"/>
    <w:rsid w:val="00091706"/>
    <w:rsid w:val="00091B51"/>
    <w:rsid w:val="00091B6C"/>
    <w:rsid w:val="00091BAA"/>
    <w:rsid w:val="00091CBE"/>
    <w:rsid w:val="00091EDF"/>
    <w:rsid w:val="000921B6"/>
    <w:rsid w:val="00092271"/>
    <w:rsid w:val="00092322"/>
    <w:rsid w:val="0009236D"/>
    <w:rsid w:val="0009276D"/>
    <w:rsid w:val="00092A4E"/>
    <w:rsid w:val="00092AE5"/>
    <w:rsid w:val="00092B9D"/>
    <w:rsid w:val="000930F3"/>
    <w:rsid w:val="00093136"/>
    <w:rsid w:val="000939A8"/>
    <w:rsid w:val="00093D49"/>
    <w:rsid w:val="0009416E"/>
    <w:rsid w:val="00094D94"/>
    <w:rsid w:val="000950E9"/>
    <w:rsid w:val="0009514C"/>
    <w:rsid w:val="000955F4"/>
    <w:rsid w:val="00095736"/>
    <w:rsid w:val="00095CB9"/>
    <w:rsid w:val="00095D07"/>
    <w:rsid w:val="00095D15"/>
    <w:rsid w:val="00095D40"/>
    <w:rsid w:val="0009618D"/>
    <w:rsid w:val="00096502"/>
    <w:rsid w:val="00096519"/>
    <w:rsid w:val="00096566"/>
    <w:rsid w:val="000967EB"/>
    <w:rsid w:val="0009685D"/>
    <w:rsid w:val="000969CD"/>
    <w:rsid w:val="00096BA1"/>
    <w:rsid w:val="00097024"/>
    <w:rsid w:val="00097119"/>
    <w:rsid w:val="0009745A"/>
    <w:rsid w:val="0009761E"/>
    <w:rsid w:val="00097692"/>
    <w:rsid w:val="00097AE2"/>
    <w:rsid w:val="00097C33"/>
    <w:rsid w:val="00097E84"/>
    <w:rsid w:val="000A085D"/>
    <w:rsid w:val="000A095E"/>
    <w:rsid w:val="000A0A82"/>
    <w:rsid w:val="000A0BD1"/>
    <w:rsid w:val="000A1001"/>
    <w:rsid w:val="000A11E0"/>
    <w:rsid w:val="000A1570"/>
    <w:rsid w:val="000A184B"/>
    <w:rsid w:val="000A1B26"/>
    <w:rsid w:val="000A1C7B"/>
    <w:rsid w:val="000A1E0C"/>
    <w:rsid w:val="000A1EE3"/>
    <w:rsid w:val="000A21F8"/>
    <w:rsid w:val="000A26B4"/>
    <w:rsid w:val="000A29E4"/>
    <w:rsid w:val="000A2E0D"/>
    <w:rsid w:val="000A2E88"/>
    <w:rsid w:val="000A3543"/>
    <w:rsid w:val="000A397F"/>
    <w:rsid w:val="000A3B14"/>
    <w:rsid w:val="000A414E"/>
    <w:rsid w:val="000A4275"/>
    <w:rsid w:val="000A42A3"/>
    <w:rsid w:val="000A4426"/>
    <w:rsid w:val="000A447A"/>
    <w:rsid w:val="000A45AC"/>
    <w:rsid w:val="000A51E3"/>
    <w:rsid w:val="000A5649"/>
    <w:rsid w:val="000A5A05"/>
    <w:rsid w:val="000A5E0D"/>
    <w:rsid w:val="000A5F88"/>
    <w:rsid w:val="000A6D42"/>
    <w:rsid w:val="000A6DD0"/>
    <w:rsid w:val="000A6F4B"/>
    <w:rsid w:val="000A6FF1"/>
    <w:rsid w:val="000A6FFA"/>
    <w:rsid w:val="000A704A"/>
    <w:rsid w:val="000A705A"/>
    <w:rsid w:val="000A70FF"/>
    <w:rsid w:val="000A7558"/>
    <w:rsid w:val="000A7AAB"/>
    <w:rsid w:val="000B02D4"/>
    <w:rsid w:val="000B0353"/>
    <w:rsid w:val="000B075C"/>
    <w:rsid w:val="000B0BBC"/>
    <w:rsid w:val="000B0DA3"/>
    <w:rsid w:val="000B0E24"/>
    <w:rsid w:val="000B1015"/>
    <w:rsid w:val="000B15EA"/>
    <w:rsid w:val="000B17B2"/>
    <w:rsid w:val="000B19D8"/>
    <w:rsid w:val="000B225F"/>
    <w:rsid w:val="000B226C"/>
    <w:rsid w:val="000B28DD"/>
    <w:rsid w:val="000B2E95"/>
    <w:rsid w:val="000B2EE0"/>
    <w:rsid w:val="000B2F55"/>
    <w:rsid w:val="000B36EE"/>
    <w:rsid w:val="000B394E"/>
    <w:rsid w:val="000B3AEA"/>
    <w:rsid w:val="000B3D9A"/>
    <w:rsid w:val="000B3E74"/>
    <w:rsid w:val="000B3F30"/>
    <w:rsid w:val="000B4165"/>
    <w:rsid w:val="000B4962"/>
    <w:rsid w:val="000B4984"/>
    <w:rsid w:val="000B49ED"/>
    <w:rsid w:val="000B4DB9"/>
    <w:rsid w:val="000B4E98"/>
    <w:rsid w:val="000B4F7B"/>
    <w:rsid w:val="000B513C"/>
    <w:rsid w:val="000B54AB"/>
    <w:rsid w:val="000B54CE"/>
    <w:rsid w:val="000B550B"/>
    <w:rsid w:val="000B55AD"/>
    <w:rsid w:val="000B5716"/>
    <w:rsid w:val="000B5940"/>
    <w:rsid w:val="000B5B9B"/>
    <w:rsid w:val="000B5EBB"/>
    <w:rsid w:val="000B5F20"/>
    <w:rsid w:val="000B626C"/>
    <w:rsid w:val="000B62F2"/>
    <w:rsid w:val="000B633A"/>
    <w:rsid w:val="000B645C"/>
    <w:rsid w:val="000B67A1"/>
    <w:rsid w:val="000B6888"/>
    <w:rsid w:val="000B68D9"/>
    <w:rsid w:val="000B690D"/>
    <w:rsid w:val="000B6FF7"/>
    <w:rsid w:val="000B7443"/>
    <w:rsid w:val="000B7719"/>
    <w:rsid w:val="000B780F"/>
    <w:rsid w:val="000B78BC"/>
    <w:rsid w:val="000C014C"/>
    <w:rsid w:val="000C0543"/>
    <w:rsid w:val="000C057F"/>
    <w:rsid w:val="000C0592"/>
    <w:rsid w:val="000C0654"/>
    <w:rsid w:val="000C08B0"/>
    <w:rsid w:val="000C08CA"/>
    <w:rsid w:val="000C0907"/>
    <w:rsid w:val="000C0AC4"/>
    <w:rsid w:val="000C0F18"/>
    <w:rsid w:val="000C0F7F"/>
    <w:rsid w:val="000C178D"/>
    <w:rsid w:val="000C1791"/>
    <w:rsid w:val="000C1878"/>
    <w:rsid w:val="000C1A06"/>
    <w:rsid w:val="000C1AAE"/>
    <w:rsid w:val="000C1AE8"/>
    <w:rsid w:val="000C1BF1"/>
    <w:rsid w:val="000C1DB6"/>
    <w:rsid w:val="000C1FE9"/>
    <w:rsid w:val="000C1FF0"/>
    <w:rsid w:val="000C2375"/>
    <w:rsid w:val="000C23E4"/>
    <w:rsid w:val="000C259F"/>
    <w:rsid w:val="000C28B8"/>
    <w:rsid w:val="000C2A40"/>
    <w:rsid w:val="000C2BE1"/>
    <w:rsid w:val="000C2E5B"/>
    <w:rsid w:val="000C313E"/>
    <w:rsid w:val="000C320A"/>
    <w:rsid w:val="000C332D"/>
    <w:rsid w:val="000C3342"/>
    <w:rsid w:val="000C3400"/>
    <w:rsid w:val="000C3571"/>
    <w:rsid w:val="000C35B9"/>
    <w:rsid w:val="000C36B4"/>
    <w:rsid w:val="000C3B98"/>
    <w:rsid w:val="000C3DAF"/>
    <w:rsid w:val="000C3DDD"/>
    <w:rsid w:val="000C42FA"/>
    <w:rsid w:val="000C447A"/>
    <w:rsid w:val="000C491F"/>
    <w:rsid w:val="000C4C0E"/>
    <w:rsid w:val="000C4FBA"/>
    <w:rsid w:val="000C501F"/>
    <w:rsid w:val="000C5299"/>
    <w:rsid w:val="000C53B3"/>
    <w:rsid w:val="000C569B"/>
    <w:rsid w:val="000C5843"/>
    <w:rsid w:val="000C5ADD"/>
    <w:rsid w:val="000C5AE5"/>
    <w:rsid w:val="000C5DBD"/>
    <w:rsid w:val="000C6429"/>
    <w:rsid w:val="000C64AF"/>
    <w:rsid w:val="000C6629"/>
    <w:rsid w:val="000C68A2"/>
    <w:rsid w:val="000C6A46"/>
    <w:rsid w:val="000C6AFA"/>
    <w:rsid w:val="000C6D47"/>
    <w:rsid w:val="000C7027"/>
    <w:rsid w:val="000C7095"/>
    <w:rsid w:val="000C7196"/>
    <w:rsid w:val="000C72EA"/>
    <w:rsid w:val="000C7502"/>
    <w:rsid w:val="000C7653"/>
    <w:rsid w:val="000C7654"/>
    <w:rsid w:val="000C76D2"/>
    <w:rsid w:val="000C78C6"/>
    <w:rsid w:val="000C7EDC"/>
    <w:rsid w:val="000D01F7"/>
    <w:rsid w:val="000D0288"/>
    <w:rsid w:val="000D04EB"/>
    <w:rsid w:val="000D0611"/>
    <w:rsid w:val="000D068F"/>
    <w:rsid w:val="000D0B59"/>
    <w:rsid w:val="000D0BF9"/>
    <w:rsid w:val="000D0D40"/>
    <w:rsid w:val="000D103E"/>
    <w:rsid w:val="000D11EF"/>
    <w:rsid w:val="000D122F"/>
    <w:rsid w:val="000D1276"/>
    <w:rsid w:val="000D1374"/>
    <w:rsid w:val="000D14F8"/>
    <w:rsid w:val="000D168D"/>
    <w:rsid w:val="000D1D45"/>
    <w:rsid w:val="000D1E70"/>
    <w:rsid w:val="000D2224"/>
    <w:rsid w:val="000D2590"/>
    <w:rsid w:val="000D2839"/>
    <w:rsid w:val="000D29DF"/>
    <w:rsid w:val="000D2C33"/>
    <w:rsid w:val="000D2E77"/>
    <w:rsid w:val="000D2EA5"/>
    <w:rsid w:val="000D305B"/>
    <w:rsid w:val="000D3140"/>
    <w:rsid w:val="000D3D75"/>
    <w:rsid w:val="000D3F03"/>
    <w:rsid w:val="000D4069"/>
    <w:rsid w:val="000D42AD"/>
    <w:rsid w:val="000D4440"/>
    <w:rsid w:val="000D4480"/>
    <w:rsid w:val="000D495E"/>
    <w:rsid w:val="000D4A2B"/>
    <w:rsid w:val="000D4AE0"/>
    <w:rsid w:val="000D4F58"/>
    <w:rsid w:val="000D4FBA"/>
    <w:rsid w:val="000D50A3"/>
    <w:rsid w:val="000D51FA"/>
    <w:rsid w:val="000D5557"/>
    <w:rsid w:val="000D589F"/>
    <w:rsid w:val="000D5C2D"/>
    <w:rsid w:val="000D5C6A"/>
    <w:rsid w:val="000D5D8A"/>
    <w:rsid w:val="000D5DCE"/>
    <w:rsid w:val="000D5DEE"/>
    <w:rsid w:val="000D5FA7"/>
    <w:rsid w:val="000D60EA"/>
    <w:rsid w:val="000D646A"/>
    <w:rsid w:val="000D64C5"/>
    <w:rsid w:val="000D6581"/>
    <w:rsid w:val="000D6784"/>
    <w:rsid w:val="000D68E0"/>
    <w:rsid w:val="000D74A2"/>
    <w:rsid w:val="000D78D3"/>
    <w:rsid w:val="000E01BC"/>
    <w:rsid w:val="000E0298"/>
    <w:rsid w:val="000E061D"/>
    <w:rsid w:val="000E078F"/>
    <w:rsid w:val="000E07D5"/>
    <w:rsid w:val="000E0808"/>
    <w:rsid w:val="000E08DC"/>
    <w:rsid w:val="000E09B8"/>
    <w:rsid w:val="000E0E92"/>
    <w:rsid w:val="000E1223"/>
    <w:rsid w:val="000E1A85"/>
    <w:rsid w:val="000E1B81"/>
    <w:rsid w:val="000E1D08"/>
    <w:rsid w:val="000E1DB6"/>
    <w:rsid w:val="000E22C9"/>
    <w:rsid w:val="000E2363"/>
    <w:rsid w:val="000E24C0"/>
    <w:rsid w:val="000E2973"/>
    <w:rsid w:val="000E2A3D"/>
    <w:rsid w:val="000E2C78"/>
    <w:rsid w:val="000E3289"/>
    <w:rsid w:val="000E3311"/>
    <w:rsid w:val="000E3498"/>
    <w:rsid w:val="000E3576"/>
    <w:rsid w:val="000E35E6"/>
    <w:rsid w:val="000E36D7"/>
    <w:rsid w:val="000E381F"/>
    <w:rsid w:val="000E3951"/>
    <w:rsid w:val="000E3A0B"/>
    <w:rsid w:val="000E3BCE"/>
    <w:rsid w:val="000E3DE1"/>
    <w:rsid w:val="000E405F"/>
    <w:rsid w:val="000E4214"/>
    <w:rsid w:val="000E4450"/>
    <w:rsid w:val="000E4AAD"/>
    <w:rsid w:val="000E51A3"/>
    <w:rsid w:val="000E5580"/>
    <w:rsid w:val="000E58CC"/>
    <w:rsid w:val="000E590D"/>
    <w:rsid w:val="000E59AF"/>
    <w:rsid w:val="000E5B75"/>
    <w:rsid w:val="000E5F52"/>
    <w:rsid w:val="000E69A0"/>
    <w:rsid w:val="000E6EE5"/>
    <w:rsid w:val="000E7166"/>
    <w:rsid w:val="000E73E0"/>
    <w:rsid w:val="000E79A6"/>
    <w:rsid w:val="000E7A94"/>
    <w:rsid w:val="000E7E80"/>
    <w:rsid w:val="000F00FB"/>
    <w:rsid w:val="000F0F83"/>
    <w:rsid w:val="000F0FC0"/>
    <w:rsid w:val="000F15B5"/>
    <w:rsid w:val="000F15FD"/>
    <w:rsid w:val="000F166B"/>
    <w:rsid w:val="000F2032"/>
    <w:rsid w:val="000F20A2"/>
    <w:rsid w:val="000F2A71"/>
    <w:rsid w:val="000F2BD7"/>
    <w:rsid w:val="000F2C75"/>
    <w:rsid w:val="000F2CC2"/>
    <w:rsid w:val="000F2D2E"/>
    <w:rsid w:val="000F2E2D"/>
    <w:rsid w:val="000F2E9C"/>
    <w:rsid w:val="000F2F90"/>
    <w:rsid w:val="000F3324"/>
    <w:rsid w:val="000F392E"/>
    <w:rsid w:val="000F39FE"/>
    <w:rsid w:val="000F3E0C"/>
    <w:rsid w:val="000F4107"/>
    <w:rsid w:val="000F4427"/>
    <w:rsid w:val="000F4429"/>
    <w:rsid w:val="000F449F"/>
    <w:rsid w:val="000F4563"/>
    <w:rsid w:val="000F4920"/>
    <w:rsid w:val="000F4B8C"/>
    <w:rsid w:val="000F4F03"/>
    <w:rsid w:val="000F5314"/>
    <w:rsid w:val="000F5359"/>
    <w:rsid w:val="000F5455"/>
    <w:rsid w:val="000F5462"/>
    <w:rsid w:val="000F54E8"/>
    <w:rsid w:val="000F56F1"/>
    <w:rsid w:val="000F570C"/>
    <w:rsid w:val="000F572F"/>
    <w:rsid w:val="000F57E0"/>
    <w:rsid w:val="000F59C8"/>
    <w:rsid w:val="000F5CEF"/>
    <w:rsid w:val="000F5DB8"/>
    <w:rsid w:val="000F5E03"/>
    <w:rsid w:val="000F6016"/>
    <w:rsid w:val="000F6057"/>
    <w:rsid w:val="000F62FC"/>
    <w:rsid w:val="000F6316"/>
    <w:rsid w:val="000F6385"/>
    <w:rsid w:val="000F66B3"/>
    <w:rsid w:val="000F6702"/>
    <w:rsid w:val="000F6844"/>
    <w:rsid w:val="000F6B2D"/>
    <w:rsid w:val="000F6E77"/>
    <w:rsid w:val="000F70B0"/>
    <w:rsid w:val="000F7516"/>
    <w:rsid w:val="000F7525"/>
    <w:rsid w:val="000F7760"/>
    <w:rsid w:val="000F7D49"/>
    <w:rsid w:val="000F7EBA"/>
    <w:rsid w:val="00100546"/>
    <w:rsid w:val="0010069D"/>
    <w:rsid w:val="00100C1A"/>
    <w:rsid w:val="00100E4E"/>
    <w:rsid w:val="00100F4D"/>
    <w:rsid w:val="0010108D"/>
    <w:rsid w:val="001012A4"/>
    <w:rsid w:val="001018C0"/>
    <w:rsid w:val="00101A5B"/>
    <w:rsid w:val="00101E07"/>
    <w:rsid w:val="0010230E"/>
    <w:rsid w:val="0010259C"/>
    <w:rsid w:val="0010265A"/>
    <w:rsid w:val="0010274F"/>
    <w:rsid w:val="00102A0F"/>
    <w:rsid w:val="00102B4F"/>
    <w:rsid w:val="00102D22"/>
    <w:rsid w:val="00102E32"/>
    <w:rsid w:val="0010350E"/>
    <w:rsid w:val="00103721"/>
    <w:rsid w:val="00103887"/>
    <w:rsid w:val="00103C97"/>
    <w:rsid w:val="00103DFE"/>
    <w:rsid w:val="0010429B"/>
    <w:rsid w:val="001042A1"/>
    <w:rsid w:val="00104339"/>
    <w:rsid w:val="00104A9E"/>
    <w:rsid w:val="00104B72"/>
    <w:rsid w:val="00104CCD"/>
    <w:rsid w:val="00104EE9"/>
    <w:rsid w:val="00104F64"/>
    <w:rsid w:val="00104FA6"/>
    <w:rsid w:val="001055B7"/>
    <w:rsid w:val="00105803"/>
    <w:rsid w:val="00105A53"/>
    <w:rsid w:val="00105D53"/>
    <w:rsid w:val="00106061"/>
    <w:rsid w:val="00106CB7"/>
    <w:rsid w:val="00106D47"/>
    <w:rsid w:val="0010711C"/>
    <w:rsid w:val="00107210"/>
    <w:rsid w:val="00107911"/>
    <w:rsid w:val="0010797A"/>
    <w:rsid w:val="00107AB1"/>
    <w:rsid w:val="00107D3D"/>
    <w:rsid w:val="00107DCD"/>
    <w:rsid w:val="00107E55"/>
    <w:rsid w:val="00107E80"/>
    <w:rsid w:val="001101C3"/>
    <w:rsid w:val="00110488"/>
    <w:rsid w:val="001104AF"/>
    <w:rsid w:val="001105F1"/>
    <w:rsid w:val="001105F7"/>
    <w:rsid w:val="00110606"/>
    <w:rsid w:val="00110730"/>
    <w:rsid w:val="001109AA"/>
    <w:rsid w:val="00110CA3"/>
    <w:rsid w:val="00110DC4"/>
    <w:rsid w:val="00110ECE"/>
    <w:rsid w:val="00111032"/>
    <w:rsid w:val="001111F1"/>
    <w:rsid w:val="00111340"/>
    <w:rsid w:val="001113A5"/>
    <w:rsid w:val="001116D7"/>
    <w:rsid w:val="001119E0"/>
    <w:rsid w:val="00111BA6"/>
    <w:rsid w:val="00111BDE"/>
    <w:rsid w:val="0011202B"/>
    <w:rsid w:val="00112195"/>
    <w:rsid w:val="001122B3"/>
    <w:rsid w:val="001123EB"/>
    <w:rsid w:val="00112441"/>
    <w:rsid w:val="00112A3E"/>
    <w:rsid w:val="00112C15"/>
    <w:rsid w:val="00112D1E"/>
    <w:rsid w:val="00113172"/>
    <w:rsid w:val="00113260"/>
    <w:rsid w:val="00113413"/>
    <w:rsid w:val="00113776"/>
    <w:rsid w:val="001137C6"/>
    <w:rsid w:val="00113DB1"/>
    <w:rsid w:val="00113E9B"/>
    <w:rsid w:val="00113F9C"/>
    <w:rsid w:val="0011411C"/>
    <w:rsid w:val="0011442E"/>
    <w:rsid w:val="00114841"/>
    <w:rsid w:val="001148B5"/>
    <w:rsid w:val="00114A4A"/>
    <w:rsid w:val="00114C19"/>
    <w:rsid w:val="00114DB9"/>
    <w:rsid w:val="00115749"/>
    <w:rsid w:val="001158DC"/>
    <w:rsid w:val="00115C9F"/>
    <w:rsid w:val="00115EA9"/>
    <w:rsid w:val="00116328"/>
    <w:rsid w:val="00116789"/>
    <w:rsid w:val="00116AD7"/>
    <w:rsid w:val="00116BF6"/>
    <w:rsid w:val="001172BF"/>
    <w:rsid w:val="00117478"/>
    <w:rsid w:val="00117534"/>
    <w:rsid w:val="001179BC"/>
    <w:rsid w:val="00117A7D"/>
    <w:rsid w:val="00117B00"/>
    <w:rsid w:val="00117D14"/>
    <w:rsid w:val="00117E19"/>
    <w:rsid w:val="001201A9"/>
    <w:rsid w:val="00120228"/>
    <w:rsid w:val="0012030E"/>
    <w:rsid w:val="0012034D"/>
    <w:rsid w:val="001206E4"/>
    <w:rsid w:val="0012071A"/>
    <w:rsid w:val="00120A89"/>
    <w:rsid w:val="0012111F"/>
    <w:rsid w:val="001215B3"/>
    <w:rsid w:val="001216CA"/>
    <w:rsid w:val="0012188D"/>
    <w:rsid w:val="00121B14"/>
    <w:rsid w:val="00121B8A"/>
    <w:rsid w:val="00121D65"/>
    <w:rsid w:val="00122280"/>
    <w:rsid w:val="001225C4"/>
    <w:rsid w:val="00122EA5"/>
    <w:rsid w:val="001234B2"/>
    <w:rsid w:val="00123942"/>
    <w:rsid w:val="00123B30"/>
    <w:rsid w:val="00123EB9"/>
    <w:rsid w:val="00124084"/>
    <w:rsid w:val="001241E3"/>
    <w:rsid w:val="0012487E"/>
    <w:rsid w:val="001248C0"/>
    <w:rsid w:val="00124A32"/>
    <w:rsid w:val="00124B9F"/>
    <w:rsid w:val="00124FBA"/>
    <w:rsid w:val="001250EF"/>
    <w:rsid w:val="001255C5"/>
    <w:rsid w:val="00125690"/>
    <w:rsid w:val="001257E3"/>
    <w:rsid w:val="001257E9"/>
    <w:rsid w:val="00125884"/>
    <w:rsid w:val="00125B32"/>
    <w:rsid w:val="00125C76"/>
    <w:rsid w:val="00125D2F"/>
    <w:rsid w:val="00125F6D"/>
    <w:rsid w:val="0012602F"/>
    <w:rsid w:val="00126394"/>
    <w:rsid w:val="00126431"/>
    <w:rsid w:val="00126713"/>
    <w:rsid w:val="00126B9C"/>
    <w:rsid w:val="00126EAA"/>
    <w:rsid w:val="00127537"/>
    <w:rsid w:val="00127953"/>
    <w:rsid w:val="001279DF"/>
    <w:rsid w:val="00127A8F"/>
    <w:rsid w:val="00127B9C"/>
    <w:rsid w:val="00127D8A"/>
    <w:rsid w:val="00127E5D"/>
    <w:rsid w:val="0013028E"/>
    <w:rsid w:val="001302CE"/>
    <w:rsid w:val="001306D0"/>
    <w:rsid w:val="00130751"/>
    <w:rsid w:val="00130754"/>
    <w:rsid w:val="00130938"/>
    <w:rsid w:val="00130944"/>
    <w:rsid w:val="00130A14"/>
    <w:rsid w:val="00130A52"/>
    <w:rsid w:val="00130AD7"/>
    <w:rsid w:val="00130BBD"/>
    <w:rsid w:val="00130E4D"/>
    <w:rsid w:val="001310CE"/>
    <w:rsid w:val="0013132D"/>
    <w:rsid w:val="00131548"/>
    <w:rsid w:val="00131556"/>
    <w:rsid w:val="00131801"/>
    <w:rsid w:val="0013223E"/>
    <w:rsid w:val="00132614"/>
    <w:rsid w:val="0013271C"/>
    <w:rsid w:val="0013293D"/>
    <w:rsid w:val="00132BD5"/>
    <w:rsid w:val="001330DF"/>
    <w:rsid w:val="0013318F"/>
    <w:rsid w:val="001332FE"/>
    <w:rsid w:val="001334C9"/>
    <w:rsid w:val="001339F4"/>
    <w:rsid w:val="00133A33"/>
    <w:rsid w:val="00133A6A"/>
    <w:rsid w:val="00133AFF"/>
    <w:rsid w:val="00133C48"/>
    <w:rsid w:val="001340C3"/>
    <w:rsid w:val="00134590"/>
    <w:rsid w:val="0013471E"/>
    <w:rsid w:val="00134B2F"/>
    <w:rsid w:val="00134BCB"/>
    <w:rsid w:val="00135023"/>
    <w:rsid w:val="00135101"/>
    <w:rsid w:val="001351D1"/>
    <w:rsid w:val="00135224"/>
    <w:rsid w:val="0013523B"/>
    <w:rsid w:val="0013523D"/>
    <w:rsid w:val="001353F3"/>
    <w:rsid w:val="00135963"/>
    <w:rsid w:val="00135F55"/>
    <w:rsid w:val="001362FA"/>
    <w:rsid w:val="0013630E"/>
    <w:rsid w:val="0013643C"/>
    <w:rsid w:val="00136F71"/>
    <w:rsid w:val="001370F6"/>
    <w:rsid w:val="00137FE4"/>
    <w:rsid w:val="00137FF1"/>
    <w:rsid w:val="00140050"/>
    <w:rsid w:val="00140086"/>
    <w:rsid w:val="001407DB"/>
    <w:rsid w:val="0014089B"/>
    <w:rsid w:val="001409D0"/>
    <w:rsid w:val="00140E81"/>
    <w:rsid w:val="00141194"/>
    <w:rsid w:val="0014157D"/>
    <w:rsid w:val="00141605"/>
    <w:rsid w:val="001417AD"/>
    <w:rsid w:val="00141A13"/>
    <w:rsid w:val="00141C79"/>
    <w:rsid w:val="00141D8F"/>
    <w:rsid w:val="00141E0F"/>
    <w:rsid w:val="00141E1A"/>
    <w:rsid w:val="00141EBE"/>
    <w:rsid w:val="001422E4"/>
    <w:rsid w:val="001423C5"/>
    <w:rsid w:val="001423F1"/>
    <w:rsid w:val="001424B9"/>
    <w:rsid w:val="0014252F"/>
    <w:rsid w:val="001426A4"/>
    <w:rsid w:val="001427F6"/>
    <w:rsid w:val="00142CA6"/>
    <w:rsid w:val="00142D1F"/>
    <w:rsid w:val="0014317F"/>
    <w:rsid w:val="001436A6"/>
    <w:rsid w:val="00143CE1"/>
    <w:rsid w:val="00143D25"/>
    <w:rsid w:val="00143E28"/>
    <w:rsid w:val="001443BF"/>
    <w:rsid w:val="00144849"/>
    <w:rsid w:val="001449F5"/>
    <w:rsid w:val="00145030"/>
    <w:rsid w:val="00145A93"/>
    <w:rsid w:val="00145F75"/>
    <w:rsid w:val="0014613B"/>
    <w:rsid w:val="00146165"/>
    <w:rsid w:val="0014670F"/>
    <w:rsid w:val="00146DFC"/>
    <w:rsid w:val="00146EFE"/>
    <w:rsid w:val="0014725C"/>
    <w:rsid w:val="00147527"/>
    <w:rsid w:val="00147925"/>
    <w:rsid w:val="00147BB5"/>
    <w:rsid w:val="00147E36"/>
    <w:rsid w:val="00147F67"/>
    <w:rsid w:val="001500E3"/>
    <w:rsid w:val="001501F6"/>
    <w:rsid w:val="00150363"/>
    <w:rsid w:val="001503F1"/>
    <w:rsid w:val="00150634"/>
    <w:rsid w:val="00150830"/>
    <w:rsid w:val="00150879"/>
    <w:rsid w:val="001508D1"/>
    <w:rsid w:val="00150B02"/>
    <w:rsid w:val="00150DBF"/>
    <w:rsid w:val="00150E01"/>
    <w:rsid w:val="00150F75"/>
    <w:rsid w:val="001517E5"/>
    <w:rsid w:val="00151BB3"/>
    <w:rsid w:val="00151C9B"/>
    <w:rsid w:val="00151C9E"/>
    <w:rsid w:val="001522D5"/>
    <w:rsid w:val="00152468"/>
    <w:rsid w:val="001525B3"/>
    <w:rsid w:val="00152AFD"/>
    <w:rsid w:val="00152CA7"/>
    <w:rsid w:val="00152CC1"/>
    <w:rsid w:val="00152E1F"/>
    <w:rsid w:val="001531AC"/>
    <w:rsid w:val="00153203"/>
    <w:rsid w:val="00153298"/>
    <w:rsid w:val="001532EA"/>
    <w:rsid w:val="0015349C"/>
    <w:rsid w:val="00153910"/>
    <w:rsid w:val="00153BCF"/>
    <w:rsid w:val="00153FF1"/>
    <w:rsid w:val="001543F5"/>
    <w:rsid w:val="00154671"/>
    <w:rsid w:val="00154932"/>
    <w:rsid w:val="00154975"/>
    <w:rsid w:val="00154A23"/>
    <w:rsid w:val="00154D6E"/>
    <w:rsid w:val="00155015"/>
    <w:rsid w:val="0015512E"/>
    <w:rsid w:val="00155436"/>
    <w:rsid w:val="001554D4"/>
    <w:rsid w:val="0015566A"/>
    <w:rsid w:val="00155A85"/>
    <w:rsid w:val="00156AB5"/>
    <w:rsid w:val="00156ADE"/>
    <w:rsid w:val="00156E82"/>
    <w:rsid w:val="0015725E"/>
    <w:rsid w:val="00157314"/>
    <w:rsid w:val="001574E5"/>
    <w:rsid w:val="00157C7D"/>
    <w:rsid w:val="00157D29"/>
    <w:rsid w:val="001603F0"/>
    <w:rsid w:val="00160431"/>
    <w:rsid w:val="0016043A"/>
    <w:rsid w:val="001604E6"/>
    <w:rsid w:val="00160956"/>
    <w:rsid w:val="0016098F"/>
    <w:rsid w:val="00160C00"/>
    <w:rsid w:val="00160D0B"/>
    <w:rsid w:val="00160EDD"/>
    <w:rsid w:val="00161149"/>
    <w:rsid w:val="0016121B"/>
    <w:rsid w:val="00161228"/>
    <w:rsid w:val="00161839"/>
    <w:rsid w:val="00161B56"/>
    <w:rsid w:val="00161C4F"/>
    <w:rsid w:val="00162029"/>
    <w:rsid w:val="001625A8"/>
    <w:rsid w:val="001625F4"/>
    <w:rsid w:val="00162AFE"/>
    <w:rsid w:val="00162F4A"/>
    <w:rsid w:val="0016350D"/>
    <w:rsid w:val="001636CB"/>
    <w:rsid w:val="001636DB"/>
    <w:rsid w:val="00163770"/>
    <w:rsid w:val="00163A87"/>
    <w:rsid w:val="00163B0C"/>
    <w:rsid w:val="00163D31"/>
    <w:rsid w:val="00163E60"/>
    <w:rsid w:val="00163EB6"/>
    <w:rsid w:val="00163F19"/>
    <w:rsid w:val="00163F9C"/>
    <w:rsid w:val="00163FEA"/>
    <w:rsid w:val="0016404A"/>
    <w:rsid w:val="001640C5"/>
    <w:rsid w:val="00164348"/>
    <w:rsid w:val="0016449B"/>
    <w:rsid w:val="00164592"/>
    <w:rsid w:val="00164A48"/>
    <w:rsid w:val="00164C90"/>
    <w:rsid w:val="00164CF3"/>
    <w:rsid w:val="00164DDB"/>
    <w:rsid w:val="00164ED6"/>
    <w:rsid w:val="00165066"/>
    <w:rsid w:val="00165253"/>
    <w:rsid w:val="00165279"/>
    <w:rsid w:val="0016529B"/>
    <w:rsid w:val="00165450"/>
    <w:rsid w:val="00165ABB"/>
    <w:rsid w:val="00165E20"/>
    <w:rsid w:val="00165E97"/>
    <w:rsid w:val="00166293"/>
    <w:rsid w:val="001662CD"/>
    <w:rsid w:val="0016637E"/>
    <w:rsid w:val="00166719"/>
    <w:rsid w:val="00166961"/>
    <w:rsid w:val="00166A30"/>
    <w:rsid w:val="00166B37"/>
    <w:rsid w:val="00166C28"/>
    <w:rsid w:val="00166C39"/>
    <w:rsid w:val="0016703D"/>
    <w:rsid w:val="001672E0"/>
    <w:rsid w:val="00167742"/>
    <w:rsid w:val="00167B64"/>
    <w:rsid w:val="00167D9F"/>
    <w:rsid w:val="00170008"/>
    <w:rsid w:val="00170016"/>
    <w:rsid w:val="00170068"/>
    <w:rsid w:val="001700F1"/>
    <w:rsid w:val="00170157"/>
    <w:rsid w:val="001702C8"/>
    <w:rsid w:val="0017062F"/>
    <w:rsid w:val="00170751"/>
    <w:rsid w:val="00170CC4"/>
    <w:rsid w:val="00170DD2"/>
    <w:rsid w:val="00170F32"/>
    <w:rsid w:val="00170F83"/>
    <w:rsid w:val="001714D1"/>
    <w:rsid w:val="00171A39"/>
    <w:rsid w:val="00171A3B"/>
    <w:rsid w:val="00171CBE"/>
    <w:rsid w:val="00172173"/>
    <w:rsid w:val="001721C1"/>
    <w:rsid w:val="00172463"/>
    <w:rsid w:val="00172501"/>
    <w:rsid w:val="00172610"/>
    <w:rsid w:val="00172651"/>
    <w:rsid w:val="0017286B"/>
    <w:rsid w:val="00172AF2"/>
    <w:rsid w:val="00172C90"/>
    <w:rsid w:val="00172E35"/>
    <w:rsid w:val="00172E5F"/>
    <w:rsid w:val="001733AE"/>
    <w:rsid w:val="001733D1"/>
    <w:rsid w:val="0017354C"/>
    <w:rsid w:val="00173DAE"/>
    <w:rsid w:val="00173EDE"/>
    <w:rsid w:val="00173EEE"/>
    <w:rsid w:val="00173F05"/>
    <w:rsid w:val="00173F44"/>
    <w:rsid w:val="00174819"/>
    <w:rsid w:val="0017482F"/>
    <w:rsid w:val="00174AF4"/>
    <w:rsid w:val="00174B6D"/>
    <w:rsid w:val="001756E2"/>
    <w:rsid w:val="0017571B"/>
    <w:rsid w:val="0017572D"/>
    <w:rsid w:val="00175948"/>
    <w:rsid w:val="0017598C"/>
    <w:rsid w:val="00175ABD"/>
    <w:rsid w:val="00175F8A"/>
    <w:rsid w:val="001764B2"/>
    <w:rsid w:val="001765FF"/>
    <w:rsid w:val="00176B53"/>
    <w:rsid w:val="001771CE"/>
    <w:rsid w:val="001772D5"/>
    <w:rsid w:val="00177397"/>
    <w:rsid w:val="001778AD"/>
    <w:rsid w:val="00177B68"/>
    <w:rsid w:val="00177E3C"/>
    <w:rsid w:val="001806D3"/>
    <w:rsid w:val="001808B5"/>
    <w:rsid w:val="00180991"/>
    <w:rsid w:val="001809D3"/>
    <w:rsid w:val="00180A72"/>
    <w:rsid w:val="00180A7F"/>
    <w:rsid w:val="00180B57"/>
    <w:rsid w:val="00180E82"/>
    <w:rsid w:val="00181080"/>
    <w:rsid w:val="00181376"/>
    <w:rsid w:val="001814BF"/>
    <w:rsid w:val="00181D65"/>
    <w:rsid w:val="00181DF7"/>
    <w:rsid w:val="0018206C"/>
    <w:rsid w:val="001821DE"/>
    <w:rsid w:val="001822C5"/>
    <w:rsid w:val="00182384"/>
    <w:rsid w:val="00182BE8"/>
    <w:rsid w:val="00182C7E"/>
    <w:rsid w:val="00182DF8"/>
    <w:rsid w:val="00182E3F"/>
    <w:rsid w:val="00183008"/>
    <w:rsid w:val="0018300E"/>
    <w:rsid w:val="00183063"/>
    <w:rsid w:val="00183254"/>
    <w:rsid w:val="00183411"/>
    <w:rsid w:val="0018347D"/>
    <w:rsid w:val="001836BD"/>
    <w:rsid w:val="00183956"/>
    <w:rsid w:val="00184043"/>
    <w:rsid w:val="00184419"/>
    <w:rsid w:val="001845A6"/>
    <w:rsid w:val="001845F5"/>
    <w:rsid w:val="00184630"/>
    <w:rsid w:val="00184AC8"/>
    <w:rsid w:val="00184B84"/>
    <w:rsid w:val="00184F5B"/>
    <w:rsid w:val="0018502B"/>
    <w:rsid w:val="0018508F"/>
    <w:rsid w:val="00185154"/>
    <w:rsid w:val="0018539D"/>
    <w:rsid w:val="001855ED"/>
    <w:rsid w:val="001858B6"/>
    <w:rsid w:val="00186942"/>
    <w:rsid w:val="00186AA2"/>
    <w:rsid w:val="00186AE3"/>
    <w:rsid w:val="00186C66"/>
    <w:rsid w:val="00186C70"/>
    <w:rsid w:val="00186EB9"/>
    <w:rsid w:val="00187567"/>
    <w:rsid w:val="00187833"/>
    <w:rsid w:val="001906A8"/>
    <w:rsid w:val="0019094F"/>
    <w:rsid w:val="00190ABB"/>
    <w:rsid w:val="00190C71"/>
    <w:rsid w:val="00190CA8"/>
    <w:rsid w:val="00190D30"/>
    <w:rsid w:val="00190F26"/>
    <w:rsid w:val="001915C7"/>
    <w:rsid w:val="0019172E"/>
    <w:rsid w:val="00191919"/>
    <w:rsid w:val="001924C4"/>
    <w:rsid w:val="00192ABF"/>
    <w:rsid w:val="00192BC4"/>
    <w:rsid w:val="00192CE7"/>
    <w:rsid w:val="00192EFF"/>
    <w:rsid w:val="00192FA1"/>
    <w:rsid w:val="001930DE"/>
    <w:rsid w:val="00193296"/>
    <w:rsid w:val="00193833"/>
    <w:rsid w:val="00193DFC"/>
    <w:rsid w:val="00193E32"/>
    <w:rsid w:val="001942F3"/>
    <w:rsid w:val="001946D5"/>
    <w:rsid w:val="00194914"/>
    <w:rsid w:val="00195150"/>
    <w:rsid w:val="00195172"/>
    <w:rsid w:val="00195235"/>
    <w:rsid w:val="001952AE"/>
    <w:rsid w:val="001952E1"/>
    <w:rsid w:val="001957CE"/>
    <w:rsid w:val="00195A30"/>
    <w:rsid w:val="00195B7F"/>
    <w:rsid w:val="00195B81"/>
    <w:rsid w:val="00195E27"/>
    <w:rsid w:val="00195E9B"/>
    <w:rsid w:val="00196120"/>
    <w:rsid w:val="0019663F"/>
    <w:rsid w:val="00196A53"/>
    <w:rsid w:val="00196B6D"/>
    <w:rsid w:val="00196C4A"/>
    <w:rsid w:val="001970AF"/>
    <w:rsid w:val="00197110"/>
    <w:rsid w:val="001971B7"/>
    <w:rsid w:val="00197313"/>
    <w:rsid w:val="00197559"/>
    <w:rsid w:val="0019763C"/>
    <w:rsid w:val="00197684"/>
    <w:rsid w:val="001976E1"/>
    <w:rsid w:val="00197768"/>
    <w:rsid w:val="00197770"/>
    <w:rsid w:val="001977FA"/>
    <w:rsid w:val="00197A59"/>
    <w:rsid w:val="00197D1D"/>
    <w:rsid w:val="001A010B"/>
    <w:rsid w:val="001A01F8"/>
    <w:rsid w:val="001A0286"/>
    <w:rsid w:val="001A068B"/>
    <w:rsid w:val="001A09D7"/>
    <w:rsid w:val="001A0C2A"/>
    <w:rsid w:val="001A0F22"/>
    <w:rsid w:val="001A12BE"/>
    <w:rsid w:val="001A1627"/>
    <w:rsid w:val="001A1D48"/>
    <w:rsid w:val="001A204C"/>
    <w:rsid w:val="001A246D"/>
    <w:rsid w:val="001A27F0"/>
    <w:rsid w:val="001A2A6F"/>
    <w:rsid w:val="001A30EB"/>
    <w:rsid w:val="001A33C2"/>
    <w:rsid w:val="001A343C"/>
    <w:rsid w:val="001A37F5"/>
    <w:rsid w:val="001A3DCE"/>
    <w:rsid w:val="001A464B"/>
    <w:rsid w:val="001A47C8"/>
    <w:rsid w:val="001A4800"/>
    <w:rsid w:val="001A489D"/>
    <w:rsid w:val="001A4961"/>
    <w:rsid w:val="001A4C24"/>
    <w:rsid w:val="001A51FB"/>
    <w:rsid w:val="001A522D"/>
    <w:rsid w:val="001A54BC"/>
    <w:rsid w:val="001A5730"/>
    <w:rsid w:val="001A57ED"/>
    <w:rsid w:val="001A595D"/>
    <w:rsid w:val="001A5A41"/>
    <w:rsid w:val="001A5E45"/>
    <w:rsid w:val="001A5F3B"/>
    <w:rsid w:val="001A6060"/>
    <w:rsid w:val="001A6617"/>
    <w:rsid w:val="001A667F"/>
    <w:rsid w:val="001A681F"/>
    <w:rsid w:val="001A6965"/>
    <w:rsid w:val="001A69A8"/>
    <w:rsid w:val="001A712F"/>
    <w:rsid w:val="001A72B8"/>
    <w:rsid w:val="001A7711"/>
    <w:rsid w:val="001A771E"/>
    <w:rsid w:val="001A78E9"/>
    <w:rsid w:val="001A7A60"/>
    <w:rsid w:val="001A7F93"/>
    <w:rsid w:val="001A7FA3"/>
    <w:rsid w:val="001B0327"/>
    <w:rsid w:val="001B0433"/>
    <w:rsid w:val="001B04A7"/>
    <w:rsid w:val="001B0565"/>
    <w:rsid w:val="001B0611"/>
    <w:rsid w:val="001B06CA"/>
    <w:rsid w:val="001B0947"/>
    <w:rsid w:val="001B098F"/>
    <w:rsid w:val="001B0A84"/>
    <w:rsid w:val="001B1085"/>
    <w:rsid w:val="001B115F"/>
    <w:rsid w:val="001B1164"/>
    <w:rsid w:val="001B1358"/>
    <w:rsid w:val="001B1589"/>
    <w:rsid w:val="001B1AF8"/>
    <w:rsid w:val="001B1D47"/>
    <w:rsid w:val="001B2160"/>
    <w:rsid w:val="001B268B"/>
    <w:rsid w:val="001B279B"/>
    <w:rsid w:val="001B2822"/>
    <w:rsid w:val="001B29CD"/>
    <w:rsid w:val="001B2A15"/>
    <w:rsid w:val="001B31DD"/>
    <w:rsid w:val="001B33DC"/>
    <w:rsid w:val="001B35F4"/>
    <w:rsid w:val="001B3610"/>
    <w:rsid w:val="001B3784"/>
    <w:rsid w:val="001B3F89"/>
    <w:rsid w:val="001B4016"/>
    <w:rsid w:val="001B479D"/>
    <w:rsid w:val="001B47E5"/>
    <w:rsid w:val="001B4F7E"/>
    <w:rsid w:val="001B5072"/>
    <w:rsid w:val="001B51E5"/>
    <w:rsid w:val="001B5375"/>
    <w:rsid w:val="001B56F8"/>
    <w:rsid w:val="001B5C6B"/>
    <w:rsid w:val="001B5CE7"/>
    <w:rsid w:val="001B5D8B"/>
    <w:rsid w:val="001B5E1D"/>
    <w:rsid w:val="001B62B6"/>
    <w:rsid w:val="001B64A9"/>
    <w:rsid w:val="001B65A3"/>
    <w:rsid w:val="001B687D"/>
    <w:rsid w:val="001B6F89"/>
    <w:rsid w:val="001B7601"/>
    <w:rsid w:val="001B77AC"/>
    <w:rsid w:val="001B783A"/>
    <w:rsid w:val="001B7967"/>
    <w:rsid w:val="001B7A83"/>
    <w:rsid w:val="001B7B4C"/>
    <w:rsid w:val="001B7DD1"/>
    <w:rsid w:val="001B7DE4"/>
    <w:rsid w:val="001B7E89"/>
    <w:rsid w:val="001C02CC"/>
    <w:rsid w:val="001C0494"/>
    <w:rsid w:val="001C091B"/>
    <w:rsid w:val="001C0AF3"/>
    <w:rsid w:val="001C0F88"/>
    <w:rsid w:val="001C10A4"/>
    <w:rsid w:val="001C19CC"/>
    <w:rsid w:val="001C1B27"/>
    <w:rsid w:val="001C1C5D"/>
    <w:rsid w:val="001C2505"/>
    <w:rsid w:val="001C2585"/>
    <w:rsid w:val="001C2659"/>
    <w:rsid w:val="001C2767"/>
    <w:rsid w:val="001C289A"/>
    <w:rsid w:val="001C28C2"/>
    <w:rsid w:val="001C2A12"/>
    <w:rsid w:val="001C2BA9"/>
    <w:rsid w:val="001C2C89"/>
    <w:rsid w:val="001C2CEC"/>
    <w:rsid w:val="001C3BCB"/>
    <w:rsid w:val="001C3E94"/>
    <w:rsid w:val="001C46D4"/>
    <w:rsid w:val="001C4730"/>
    <w:rsid w:val="001C490E"/>
    <w:rsid w:val="001C4F23"/>
    <w:rsid w:val="001C4F57"/>
    <w:rsid w:val="001C511A"/>
    <w:rsid w:val="001C58EC"/>
    <w:rsid w:val="001C5DF9"/>
    <w:rsid w:val="001C60CE"/>
    <w:rsid w:val="001C6129"/>
    <w:rsid w:val="001C65E1"/>
    <w:rsid w:val="001C68D1"/>
    <w:rsid w:val="001C6929"/>
    <w:rsid w:val="001C6AEE"/>
    <w:rsid w:val="001C6CAA"/>
    <w:rsid w:val="001C6DED"/>
    <w:rsid w:val="001C7755"/>
    <w:rsid w:val="001C7B99"/>
    <w:rsid w:val="001C7DAF"/>
    <w:rsid w:val="001C7F0C"/>
    <w:rsid w:val="001C7F4D"/>
    <w:rsid w:val="001D0253"/>
    <w:rsid w:val="001D042E"/>
    <w:rsid w:val="001D09CE"/>
    <w:rsid w:val="001D0BB3"/>
    <w:rsid w:val="001D0F84"/>
    <w:rsid w:val="001D1000"/>
    <w:rsid w:val="001D140A"/>
    <w:rsid w:val="001D15AC"/>
    <w:rsid w:val="001D1BE7"/>
    <w:rsid w:val="001D1CA6"/>
    <w:rsid w:val="001D2556"/>
    <w:rsid w:val="001D2635"/>
    <w:rsid w:val="001D267E"/>
    <w:rsid w:val="001D2748"/>
    <w:rsid w:val="001D2844"/>
    <w:rsid w:val="001D2BCE"/>
    <w:rsid w:val="001D2C4A"/>
    <w:rsid w:val="001D2D86"/>
    <w:rsid w:val="001D33B0"/>
    <w:rsid w:val="001D353D"/>
    <w:rsid w:val="001D35C6"/>
    <w:rsid w:val="001D36AC"/>
    <w:rsid w:val="001D3D42"/>
    <w:rsid w:val="001D4309"/>
    <w:rsid w:val="001D43D4"/>
    <w:rsid w:val="001D46C8"/>
    <w:rsid w:val="001D4987"/>
    <w:rsid w:val="001D49A1"/>
    <w:rsid w:val="001D4B13"/>
    <w:rsid w:val="001D4F54"/>
    <w:rsid w:val="001D4FAD"/>
    <w:rsid w:val="001D506C"/>
    <w:rsid w:val="001D5655"/>
    <w:rsid w:val="001D5BF3"/>
    <w:rsid w:val="001D5C80"/>
    <w:rsid w:val="001D5E8F"/>
    <w:rsid w:val="001D5EC8"/>
    <w:rsid w:val="001D61DD"/>
    <w:rsid w:val="001D6D11"/>
    <w:rsid w:val="001D7098"/>
    <w:rsid w:val="001D70AF"/>
    <w:rsid w:val="001D73B0"/>
    <w:rsid w:val="001D74BA"/>
    <w:rsid w:val="001D7513"/>
    <w:rsid w:val="001D785A"/>
    <w:rsid w:val="001D792B"/>
    <w:rsid w:val="001D79BA"/>
    <w:rsid w:val="001D7ACD"/>
    <w:rsid w:val="001D7ECB"/>
    <w:rsid w:val="001E02CD"/>
    <w:rsid w:val="001E0767"/>
    <w:rsid w:val="001E0AAD"/>
    <w:rsid w:val="001E0DB8"/>
    <w:rsid w:val="001E0E84"/>
    <w:rsid w:val="001E189D"/>
    <w:rsid w:val="001E1B7B"/>
    <w:rsid w:val="001E1E3E"/>
    <w:rsid w:val="001E1E42"/>
    <w:rsid w:val="001E1E52"/>
    <w:rsid w:val="001E2161"/>
    <w:rsid w:val="001E2368"/>
    <w:rsid w:val="001E2522"/>
    <w:rsid w:val="001E3B89"/>
    <w:rsid w:val="001E42B6"/>
    <w:rsid w:val="001E48D4"/>
    <w:rsid w:val="001E53F6"/>
    <w:rsid w:val="001E5487"/>
    <w:rsid w:val="001E61DE"/>
    <w:rsid w:val="001E68FF"/>
    <w:rsid w:val="001E697A"/>
    <w:rsid w:val="001E6980"/>
    <w:rsid w:val="001E6CD4"/>
    <w:rsid w:val="001E6F46"/>
    <w:rsid w:val="001E6F48"/>
    <w:rsid w:val="001E71CF"/>
    <w:rsid w:val="001E76A8"/>
    <w:rsid w:val="001E76EE"/>
    <w:rsid w:val="001E77C4"/>
    <w:rsid w:val="001E79C8"/>
    <w:rsid w:val="001E7B02"/>
    <w:rsid w:val="001E7E38"/>
    <w:rsid w:val="001F00F3"/>
    <w:rsid w:val="001F013F"/>
    <w:rsid w:val="001F0479"/>
    <w:rsid w:val="001F07E1"/>
    <w:rsid w:val="001F0A59"/>
    <w:rsid w:val="001F0A8F"/>
    <w:rsid w:val="001F0BA3"/>
    <w:rsid w:val="001F118D"/>
    <w:rsid w:val="001F133A"/>
    <w:rsid w:val="001F14B9"/>
    <w:rsid w:val="001F166D"/>
    <w:rsid w:val="001F1785"/>
    <w:rsid w:val="001F1D73"/>
    <w:rsid w:val="001F1F23"/>
    <w:rsid w:val="001F1F58"/>
    <w:rsid w:val="001F1FA5"/>
    <w:rsid w:val="001F2090"/>
    <w:rsid w:val="001F2532"/>
    <w:rsid w:val="001F28B5"/>
    <w:rsid w:val="001F29A8"/>
    <w:rsid w:val="001F2B39"/>
    <w:rsid w:val="001F2BE2"/>
    <w:rsid w:val="001F2D0F"/>
    <w:rsid w:val="001F2F68"/>
    <w:rsid w:val="001F3044"/>
    <w:rsid w:val="001F32F5"/>
    <w:rsid w:val="001F3493"/>
    <w:rsid w:val="001F36A9"/>
    <w:rsid w:val="001F3701"/>
    <w:rsid w:val="001F3744"/>
    <w:rsid w:val="001F3AEF"/>
    <w:rsid w:val="001F3C19"/>
    <w:rsid w:val="001F4075"/>
    <w:rsid w:val="001F417E"/>
    <w:rsid w:val="001F42B9"/>
    <w:rsid w:val="001F4738"/>
    <w:rsid w:val="001F485D"/>
    <w:rsid w:val="001F48D6"/>
    <w:rsid w:val="001F4BF5"/>
    <w:rsid w:val="001F4C67"/>
    <w:rsid w:val="001F4CC1"/>
    <w:rsid w:val="001F5219"/>
    <w:rsid w:val="001F5507"/>
    <w:rsid w:val="001F5696"/>
    <w:rsid w:val="001F580D"/>
    <w:rsid w:val="001F582B"/>
    <w:rsid w:val="001F58E0"/>
    <w:rsid w:val="001F59AF"/>
    <w:rsid w:val="001F5C5D"/>
    <w:rsid w:val="001F610B"/>
    <w:rsid w:val="001F6119"/>
    <w:rsid w:val="001F67F0"/>
    <w:rsid w:val="001F6909"/>
    <w:rsid w:val="001F6B85"/>
    <w:rsid w:val="001F707E"/>
    <w:rsid w:val="001F71AA"/>
    <w:rsid w:val="001F750B"/>
    <w:rsid w:val="001F796A"/>
    <w:rsid w:val="001F7B9D"/>
    <w:rsid w:val="001F7EA9"/>
    <w:rsid w:val="00200153"/>
    <w:rsid w:val="002003A7"/>
    <w:rsid w:val="00200673"/>
    <w:rsid w:val="00201266"/>
    <w:rsid w:val="002014F1"/>
    <w:rsid w:val="00201791"/>
    <w:rsid w:val="00201A15"/>
    <w:rsid w:val="00201BE0"/>
    <w:rsid w:val="00201D2F"/>
    <w:rsid w:val="00202389"/>
    <w:rsid w:val="00202EA4"/>
    <w:rsid w:val="00202F66"/>
    <w:rsid w:val="002031BE"/>
    <w:rsid w:val="002037EF"/>
    <w:rsid w:val="00203835"/>
    <w:rsid w:val="00203922"/>
    <w:rsid w:val="0020392D"/>
    <w:rsid w:val="00203C0F"/>
    <w:rsid w:val="00203C6E"/>
    <w:rsid w:val="0020482D"/>
    <w:rsid w:val="00204FE0"/>
    <w:rsid w:val="00205062"/>
    <w:rsid w:val="0020536B"/>
    <w:rsid w:val="002057E3"/>
    <w:rsid w:val="00205B17"/>
    <w:rsid w:val="00205BF4"/>
    <w:rsid w:val="0020634D"/>
    <w:rsid w:val="002063A8"/>
    <w:rsid w:val="002064C3"/>
    <w:rsid w:val="00206D45"/>
    <w:rsid w:val="00206F4B"/>
    <w:rsid w:val="00207347"/>
    <w:rsid w:val="00207384"/>
    <w:rsid w:val="002075DD"/>
    <w:rsid w:val="0020780E"/>
    <w:rsid w:val="00207BC8"/>
    <w:rsid w:val="00207CB8"/>
    <w:rsid w:val="00207D6B"/>
    <w:rsid w:val="00207F06"/>
    <w:rsid w:val="002100FE"/>
    <w:rsid w:val="00210328"/>
    <w:rsid w:val="00210631"/>
    <w:rsid w:val="002108E5"/>
    <w:rsid w:val="00210CC9"/>
    <w:rsid w:val="00210D1A"/>
    <w:rsid w:val="0021120A"/>
    <w:rsid w:val="00211667"/>
    <w:rsid w:val="00211761"/>
    <w:rsid w:val="002119F0"/>
    <w:rsid w:val="00211A1B"/>
    <w:rsid w:val="00211B83"/>
    <w:rsid w:val="00211D12"/>
    <w:rsid w:val="0021204C"/>
    <w:rsid w:val="00212296"/>
    <w:rsid w:val="00212328"/>
    <w:rsid w:val="002124A0"/>
    <w:rsid w:val="00212546"/>
    <w:rsid w:val="00212557"/>
    <w:rsid w:val="00212A8E"/>
    <w:rsid w:val="00212FEB"/>
    <w:rsid w:val="002132C9"/>
    <w:rsid w:val="00213345"/>
    <w:rsid w:val="00213408"/>
    <w:rsid w:val="002137C9"/>
    <w:rsid w:val="00213828"/>
    <w:rsid w:val="00213CF9"/>
    <w:rsid w:val="00213D75"/>
    <w:rsid w:val="00214569"/>
    <w:rsid w:val="00214652"/>
    <w:rsid w:val="00214D2F"/>
    <w:rsid w:val="00214F14"/>
    <w:rsid w:val="00214FA6"/>
    <w:rsid w:val="0021519D"/>
    <w:rsid w:val="00215405"/>
    <w:rsid w:val="00215B2F"/>
    <w:rsid w:val="00215B5A"/>
    <w:rsid w:val="00215CF0"/>
    <w:rsid w:val="002161E9"/>
    <w:rsid w:val="002162A2"/>
    <w:rsid w:val="002163F6"/>
    <w:rsid w:val="00216450"/>
    <w:rsid w:val="0021648F"/>
    <w:rsid w:val="00216500"/>
    <w:rsid w:val="00216861"/>
    <w:rsid w:val="00216CAD"/>
    <w:rsid w:val="00216F45"/>
    <w:rsid w:val="002170FF"/>
    <w:rsid w:val="0021732C"/>
    <w:rsid w:val="00217537"/>
    <w:rsid w:val="00217BCA"/>
    <w:rsid w:val="00217CF3"/>
    <w:rsid w:val="00220361"/>
    <w:rsid w:val="00220798"/>
    <w:rsid w:val="002207C1"/>
    <w:rsid w:val="00220AA4"/>
    <w:rsid w:val="00220E9E"/>
    <w:rsid w:val="0022119A"/>
    <w:rsid w:val="002212ED"/>
    <w:rsid w:val="00221ABC"/>
    <w:rsid w:val="00221BA7"/>
    <w:rsid w:val="00221FAB"/>
    <w:rsid w:val="002220E2"/>
    <w:rsid w:val="002220F9"/>
    <w:rsid w:val="00222240"/>
    <w:rsid w:val="00222A9B"/>
    <w:rsid w:val="002237E3"/>
    <w:rsid w:val="00223C6A"/>
    <w:rsid w:val="00224090"/>
    <w:rsid w:val="0022422B"/>
    <w:rsid w:val="00224275"/>
    <w:rsid w:val="0022431F"/>
    <w:rsid w:val="00224D05"/>
    <w:rsid w:val="00225128"/>
    <w:rsid w:val="002261FC"/>
    <w:rsid w:val="002263F1"/>
    <w:rsid w:val="002264A2"/>
    <w:rsid w:val="0022670D"/>
    <w:rsid w:val="0022694A"/>
    <w:rsid w:val="00226B5C"/>
    <w:rsid w:val="00226D65"/>
    <w:rsid w:val="00227025"/>
    <w:rsid w:val="00227071"/>
    <w:rsid w:val="002270AF"/>
    <w:rsid w:val="00227121"/>
    <w:rsid w:val="0022757A"/>
    <w:rsid w:val="00227E7A"/>
    <w:rsid w:val="00227EF7"/>
    <w:rsid w:val="00227FF1"/>
    <w:rsid w:val="00230109"/>
    <w:rsid w:val="00230291"/>
    <w:rsid w:val="0023074A"/>
    <w:rsid w:val="00230969"/>
    <w:rsid w:val="00230973"/>
    <w:rsid w:val="00230AF2"/>
    <w:rsid w:val="00230C50"/>
    <w:rsid w:val="00230FD7"/>
    <w:rsid w:val="00231099"/>
    <w:rsid w:val="00231801"/>
    <w:rsid w:val="00231803"/>
    <w:rsid w:val="002320DB"/>
    <w:rsid w:val="00232294"/>
    <w:rsid w:val="0023299D"/>
    <w:rsid w:val="002329C2"/>
    <w:rsid w:val="00232BC6"/>
    <w:rsid w:val="00233130"/>
    <w:rsid w:val="00233301"/>
    <w:rsid w:val="0023361F"/>
    <w:rsid w:val="002337E7"/>
    <w:rsid w:val="00233AD2"/>
    <w:rsid w:val="00233CFA"/>
    <w:rsid w:val="00233D1C"/>
    <w:rsid w:val="00233E35"/>
    <w:rsid w:val="00233FBF"/>
    <w:rsid w:val="002343BA"/>
    <w:rsid w:val="00234575"/>
    <w:rsid w:val="00234EA9"/>
    <w:rsid w:val="00235091"/>
    <w:rsid w:val="0023536E"/>
    <w:rsid w:val="0023539C"/>
    <w:rsid w:val="002354AB"/>
    <w:rsid w:val="002356E4"/>
    <w:rsid w:val="00235A6C"/>
    <w:rsid w:val="00235AC4"/>
    <w:rsid w:val="00235B2E"/>
    <w:rsid w:val="00235BDA"/>
    <w:rsid w:val="002362E1"/>
    <w:rsid w:val="00236420"/>
    <w:rsid w:val="002364EE"/>
    <w:rsid w:val="00236831"/>
    <w:rsid w:val="0023686E"/>
    <w:rsid w:val="00236D12"/>
    <w:rsid w:val="00236FA3"/>
    <w:rsid w:val="00236FE7"/>
    <w:rsid w:val="00237BC4"/>
    <w:rsid w:val="00237D82"/>
    <w:rsid w:val="00237F01"/>
    <w:rsid w:val="00241338"/>
    <w:rsid w:val="002416A7"/>
    <w:rsid w:val="00241A8C"/>
    <w:rsid w:val="00241EBD"/>
    <w:rsid w:val="0024214C"/>
    <w:rsid w:val="00242407"/>
    <w:rsid w:val="00242471"/>
    <w:rsid w:val="00242643"/>
    <w:rsid w:val="002428AE"/>
    <w:rsid w:val="00242B53"/>
    <w:rsid w:val="00243167"/>
    <w:rsid w:val="002431C0"/>
    <w:rsid w:val="002435EE"/>
    <w:rsid w:val="0024362B"/>
    <w:rsid w:val="00243778"/>
    <w:rsid w:val="00243E0D"/>
    <w:rsid w:val="00243E51"/>
    <w:rsid w:val="00244440"/>
    <w:rsid w:val="002444FC"/>
    <w:rsid w:val="002446C1"/>
    <w:rsid w:val="002448BD"/>
    <w:rsid w:val="00244A38"/>
    <w:rsid w:val="00244C38"/>
    <w:rsid w:val="00244D8C"/>
    <w:rsid w:val="00244DB6"/>
    <w:rsid w:val="00244EAD"/>
    <w:rsid w:val="00244EFA"/>
    <w:rsid w:val="00245760"/>
    <w:rsid w:val="0024589C"/>
    <w:rsid w:val="00245A07"/>
    <w:rsid w:val="00245C98"/>
    <w:rsid w:val="00245DB8"/>
    <w:rsid w:val="00245EE6"/>
    <w:rsid w:val="00245FE3"/>
    <w:rsid w:val="00246632"/>
    <w:rsid w:val="00246889"/>
    <w:rsid w:val="00246A64"/>
    <w:rsid w:val="00246B38"/>
    <w:rsid w:val="00246C47"/>
    <w:rsid w:val="00247000"/>
    <w:rsid w:val="002471AD"/>
    <w:rsid w:val="002477D7"/>
    <w:rsid w:val="002478AD"/>
    <w:rsid w:val="00247965"/>
    <w:rsid w:val="00247B50"/>
    <w:rsid w:val="00250092"/>
    <w:rsid w:val="0025026B"/>
    <w:rsid w:val="002507AC"/>
    <w:rsid w:val="002507B3"/>
    <w:rsid w:val="0025088D"/>
    <w:rsid w:val="00250E97"/>
    <w:rsid w:val="00250FB0"/>
    <w:rsid w:val="002512AD"/>
    <w:rsid w:val="00251452"/>
    <w:rsid w:val="00251B34"/>
    <w:rsid w:val="00251B4D"/>
    <w:rsid w:val="00251E19"/>
    <w:rsid w:val="00251FA9"/>
    <w:rsid w:val="00252227"/>
    <w:rsid w:val="002523B4"/>
    <w:rsid w:val="0025248B"/>
    <w:rsid w:val="00252491"/>
    <w:rsid w:val="002528B1"/>
    <w:rsid w:val="00252D47"/>
    <w:rsid w:val="00252EB0"/>
    <w:rsid w:val="00252F89"/>
    <w:rsid w:val="00253BEB"/>
    <w:rsid w:val="00254079"/>
    <w:rsid w:val="002540B6"/>
    <w:rsid w:val="0025419C"/>
    <w:rsid w:val="002542A6"/>
    <w:rsid w:val="00254461"/>
    <w:rsid w:val="002545CC"/>
    <w:rsid w:val="00254EC5"/>
    <w:rsid w:val="00254FFF"/>
    <w:rsid w:val="00255554"/>
    <w:rsid w:val="00255A4B"/>
    <w:rsid w:val="00256416"/>
    <w:rsid w:val="00256854"/>
    <w:rsid w:val="00256925"/>
    <w:rsid w:val="00256A6C"/>
    <w:rsid w:val="00256B65"/>
    <w:rsid w:val="00256EC0"/>
    <w:rsid w:val="00256FC4"/>
    <w:rsid w:val="002573B1"/>
    <w:rsid w:val="00257591"/>
    <w:rsid w:val="00257D6A"/>
    <w:rsid w:val="00257F58"/>
    <w:rsid w:val="002600E5"/>
    <w:rsid w:val="00260149"/>
    <w:rsid w:val="00260228"/>
    <w:rsid w:val="00260545"/>
    <w:rsid w:val="00260589"/>
    <w:rsid w:val="002606F8"/>
    <w:rsid w:val="00260800"/>
    <w:rsid w:val="00260D26"/>
    <w:rsid w:val="00260F67"/>
    <w:rsid w:val="002610B9"/>
    <w:rsid w:val="002612BD"/>
    <w:rsid w:val="00261B87"/>
    <w:rsid w:val="00261B99"/>
    <w:rsid w:val="00261C1A"/>
    <w:rsid w:val="00261C76"/>
    <w:rsid w:val="00261F76"/>
    <w:rsid w:val="00261FA4"/>
    <w:rsid w:val="0026200B"/>
    <w:rsid w:val="00262062"/>
    <w:rsid w:val="0026228C"/>
    <w:rsid w:val="0026246E"/>
    <w:rsid w:val="00262569"/>
    <w:rsid w:val="002627E6"/>
    <w:rsid w:val="00262841"/>
    <w:rsid w:val="0026289F"/>
    <w:rsid w:val="002629E9"/>
    <w:rsid w:val="00262C0B"/>
    <w:rsid w:val="0026316D"/>
    <w:rsid w:val="002631CA"/>
    <w:rsid w:val="00263282"/>
    <w:rsid w:val="00263417"/>
    <w:rsid w:val="0026353D"/>
    <w:rsid w:val="00263AC1"/>
    <w:rsid w:val="002641A1"/>
    <w:rsid w:val="0026424A"/>
    <w:rsid w:val="002645A0"/>
    <w:rsid w:val="0026468B"/>
    <w:rsid w:val="00264F14"/>
    <w:rsid w:val="00264FB2"/>
    <w:rsid w:val="0026514C"/>
    <w:rsid w:val="002651A7"/>
    <w:rsid w:val="0026533F"/>
    <w:rsid w:val="002655A7"/>
    <w:rsid w:val="0026592A"/>
    <w:rsid w:val="00265969"/>
    <w:rsid w:val="00265D74"/>
    <w:rsid w:val="00265FFA"/>
    <w:rsid w:val="002660AD"/>
    <w:rsid w:val="00266125"/>
    <w:rsid w:val="0026644B"/>
    <w:rsid w:val="002665F9"/>
    <w:rsid w:val="0026674F"/>
    <w:rsid w:val="00266A52"/>
    <w:rsid w:val="00266CE6"/>
    <w:rsid w:val="00266F67"/>
    <w:rsid w:val="002673E9"/>
    <w:rsid w:val="00267629"/>
    <w:rsid w:val="0026773F"/>
    <w:rsid w:val="00267DBA"/>
    <w:rsid w:val="00270219"/>
    <w:rsid w:val="002706D5"/>
    <w:rsid w:val="00270869"/>
    <w:rsid w:val="00270CE1"/>
    <w:rsid w:val="00270ED2"/>
    <w:rsid w:val="00270F71"/>
    <w:rsid w:val="002710B4"/>
    <w:rsid w:val="002712F0"/>
    <w:rsid w:val="002714A7"/>
    <w:rsid w:val="002714C7"/>
    <w:rsid w:val="002714D8"/>
    <w:rsid w:val="00271560"/>
    <w:rsid w:val="00271760"/>
    <w:rsid w:val="00271867"/>
    <w:rsid w:val="00271BFA"/>
    <w:rsid w:val="00271E96"/>
    <w:rsid w:val="00272328"/>
    <w:rsid w:val="00272356"/>
    <w:rsid w:val="002726CC"/>
    <w:rsid w:val="00272905"/>
    <w:rsid w:val="00272AC7"/>
    <w:rsid w:val="00272CBF"/>
    <w:rsid w:val="00272CC0"/>
    <w:rsid w:val="002735A8"/>
    <w:rsid w:val="00273803"/>
    <w:rsid w:val="00273AD0"/>
    <w:rsid w:val="00273BF5"/>
    <w:rsid w:val="00273BFA"/>
    <w:rsid w:val="002740B2"/>
    <w:rsid w:val="002743F8"/>
    <w:rsid w:val="00274BB2"/>
    <w:rsid w:val="00274D2E"/>
    <w:rsid w:val="00274E2F"/>
    <w:rsid w:val="00274EA1"/>
    <w:rsid w:val="0027510D"/>
    <w:rsid w:val="00275370"/>
    <w:rsid w:val="0027548C"/>
    <w:rsid w:val="0027563C"/>
    <w:rsid w:val="0027577F"/>
    <w:rsid w:val="002759C2"/>
    <w:rsid w:val="00275CCE"/>
    <w:rsid w:val="0027632A"/>
    <w:rsid w:val="00276B4B"/>
    <w:rsid w:val="00277357"/>
    <w:rsid w:val="002773A0"/>
    <w:rsid w:val="002773BA"/>
    <w:rsid w:val="00277499"/>
    <w:rsid w:val="00277594"/>
    <w:rsid w:val="00277A86"/>
    <w:rsid w:val="00277AF4"/>
    <w:rsid w:val="00277BF1"/>
    <w:rsid w:val="00277EAF"/>
    <w:rsid w:val="002802B5"/>
    <w:rsid w:val="00280499"/>
    <w:rsid w:val="002806E7"/>
    <w:rsid w:val="00280C5A"/>
    <w:rsid w:val="00280CC8"/>
    <w:rsid w:val="002810C8"/>
    <w:rsid w:val="002813D7"/>
    <w:rsid w:val="002815CD"/>
    <w:rsid w:val="0028165C"/>
    <w:rsid w:val="00281AD0"/>
    <w:rsid w:val="00281D8E"/>
    <w:rsid w:val="00281F89"/>
    <w:rsid w:val="00282075"/>
    <w:rsid w:val="00282239"/>
    <w:rsid w:val="0028244D"/>
    <w:rsid w:val="0028255A"/>
    <w:rsid w:val="0028267F"/>
    <w:rsid w:val="002828FC"/>
    <w:rsid w:val="002834B1"/>
    <w:rsid w:val="002839E4"/>
    <w:rsid w:val="00283ADF"/>
    <w:rsid w:val="00283CC0"/>
    <w:rsid w:val="00283EF0"/>
    <w:rsid w:val="00283EFC"/>
    <w:rsid w:val="002844F1"/>
    <w:rsid w:val="00284577"/>
    <w:rsid w:val="00284CF8"/>
    <w:rsid w:val="00284D57"/>
    <w:rsid w:val="00285459"/>
    <w:rsid w:val="002854AC"/>
    <w:rsid w:val="0028565B"/>
    <w:rsid w:val="0028590A"/>
    <w:rsid w:val="00285941"/>
    <w:rsid w:val="00285B10"/>
    <w:rsid w:val="00286003"/>
    <w:rsid w:val="00286240"/>
    <w:rsid w:val="002862AA"/>
    <w:rsid w:val="00286404"/>
    <w:rsid w:val="00286420"/>
    <w:rsid w:val="00286495"/>
    <w:rsid w:val="0028650E"/>
    <w:rsid w:val="00286738"/>
    <w:rsid w:val="00286742"/>
    <w:rsid w:val="00286AA2"/>
    <w:rsid w:val="00286F61"/>
    <w:rsid w:val="0028729A"/>
    <w:rsid w:val="002874D4"/>
    <w:rsid w:val="0028785F"/>
    <w:rsid w:val="002878BB"/>
    <w:rsid w:val="00287ACA"/>
    <w:rsid w:val="002901D4"/>
    <w:rsid w:val="0029052D"/>
    <w:rsid w:val="0029079A"/>
    <w:rsid w:val="0029096D"/>
    <w:rsid w:val="00290D2B"/>
    <w:rsid w:val="00290D38"/>
    <w:rsid w:val="00290DF7"/>
    <w:rsid w:val="00290EF2"/>
    <w:rsid w:val="00290F85"/>
    <w:rsid w:val="0029140B"/>
    <w:rsid w:val="00291558"/>
    <w:rsid w:val="00291743"/>
    <w:rsid w:val="002919B1"/>
    <w:rsid w:val="00291AC2"/>
    <w:rsid w:val="00291DFA"/>
    <w:rsid w:val="00291F87"/>
    <w:rsid w:val="002920B5"/>
    <w:rsid w:val="002924AF"/>
    <w:rsid w:val="00292687"/>
    <w:rsid w:val="00292762"/>
    <w:rsid w:val="002927C2"/>
    <w:rsid w:val="00292953"/>
    <w:rsid w:val="00292CC2"/>
    <w:rsid w:val="00293003"/>
    <w:rsid w:val="00293178"/>
    <w:rsid w:val="002931EB"/>
    <w:rsid w:val="0029356D"/>
    <w:rsid w:val="00293987"/>
    <w:rsid w:val="0029398B"/>
    <w:rsid w:val="0029419B"/>
    <w:rsid w:val="00294524"/>
    <w:rsid w:val="002948E4"/>
    <w:rsid w:val="00294ABC"/>
    <w:rsid w:val="00294C25"/>
    <w:rsid w:val="00294DBA"/>
    <w:rsid w:val="00294DC9"/>
    <w:rsid w:val="002951B7"/>
    <w:rsid w:val="002955A4"/>
    <w:rsid w:val="002955BA"/>
    <w:rsid w:val="002957D9"/>
    <w:rsid w:val="002957F3"/>
    <w:rsid w:val="00295968"/>
    <w:rsid w:val="00295CF5"/>
    <w:rsid w:val="00295D7E"/>
    <w:rsid w:val="00295DAF"/>
    <w:rsid w:val="00295E0E"/>
    <w:rsid w:val="0029644E"/>
    <w:rsid w:val="00296576"/>
    <w:rsid w:val="00296E2F"/>
    <w:rsid w:val="002970AF"/>
    <w:rsid w:val="00297121"/>
    <w:rsid w:val="00297142"/>
    <w:rsid w:val="00297234"/>
    <w:rsid w:val="0029793D"/>
    <w:rsid w:val="00297BBB"/>
    <w:rsid w:val="00297CD3"/>
    <w:rsid w:val="00297EB5"/>
    <w:rsid w:val="00297F79"/>
    <w:rsid w:val="002A010C"/>
    <w:rsid w:val="002A01B1"/>
    <w:rsid w:val="002A0527"/>
    <w:rsid w:val="002A0569"/>
    <w:rsid w:val="002A0639"/>
    <w:rsid w:val="002A0D37"/>
    <w:rsid w:val="002A0EE8"/>
    <w:rsid w:val="002A0F4E"/>
    <w:rsid w:val="002A11E4"/>
    <w:rsid w:val="002A135C"/>
    <w:rsid w:val="002A1423"/>
    <w:rsid w:val="002A14D6"/>
    <w:rsid w:val="002A1520"/>
    <w:rsid w:val="002A1CB3"/>
    <w:rsid w:val="002A1F3B"/>
    <w:rsid w:val="002A24E9"/>
    <w:rsid w:val="002A28A2"/>
    <w:rsid w:val="002A28B3"/>
    <w:rsid w:val="002A2D10"/>
    <w:rsid w:val="002A2F95"/>
    <w:rsid w:val="002A2FF8"/>
    <w:rsid w:val="002A303B"/>
    <w:rsid w:val="002A308F"/>
    <w:rsid w:val="002A3179"/>
    <w:rsid w:val="002A31A1"/>
    <w:rsid w:val="002A3288"/>
    <w:rsid w:val="002A33D6"/>
    <w:rsid w:val="002A361A"/>
    <w:rsid w:val="002A36CB"/>
    <w:rsid w:val="002A389A"/>
    <w:rsid w:val="002A38B5"/>
    <w:rsid w:val="002A3A41"/>
    <w:rsid w:val="002A3A8D"/>
    <w:rsid w:val="002A3AB0"/>
    <w:rsid w:val="002A3C43"/>
    <w:rsid w:val="002A3E90"/>
    <w:rsid w:val="002A41C2"/>
    <w:rsid w:val="002A4207"/>
    <w:rsid w:val="002A4912"/>
    <w:rsid w:val="002A49CB"/>
    <w:rsid w:val="002A4B7D"/>
    <w:rsid w:val="002A50D7"/>
    <w:rsid w:val="002A529D"/>
    <w:rsid w:val="002A5420"/>
    <w:rsid w:val="002A5517"/>
    <w:rsid w:val="002A554C"/>
    <w:rsid w:val="002A55B2"/>
    <w:rsid w:val="002A5E46"/>
    <w:rsid w:val="002A5EDC"/>
    <w:rsid w:val="002A61F0"/>
    <w:rsid w:val="002A67A7"/>
    <w:rsid w:val="002A6817"/>
    <w:rsid w:val="002A6B17"/>
    <w:rsid w:val="002A6BD5"/>
    <w:rsid w:val="002A6D39"/>
    <w:rsid w:val="002A700B"/>
    <w:rsid w:val="002A7311"/>
    <w:rsid w:val="002A73F3"/>
    <w:rsid w:val="002A7474"/>
    <w:rsid w:val="002A75FD"/>
    <w:rsid w:val="002A7AC1"/>
    <w:rsid w:val="002A7C62"/>
    <w:rsid w:val="002A7FDC"/>
    <w:rsid w:val="002B01CB"/>
    <w:rsid w:val="002B040B"/>
    <w:rsid w:val="002B0507"/>
    <w:rsid w:val="002B0B19"/>
    <w:rsid w:val="002B0BE2"/>
    <w:rsid w:val="002B0E0C"/>
    <w:rsid w:val="002B1062"/>
    <w:rsid w:val="002B1329"/>
    <w:rsid w:val="002B1377"/>
    <w:rsid w:val="002B13D8"/>
    <w:rsid w:val="002B16BA"/>
    <w:rsid w:val="002B1991"/>
    <w:rsid w:val="002B1AD1"/>
    <w:rsid w:val="002B1AFE"/>
    <w:rsid w:val="002B1CEE"/>
    <w:rsid w:val="002B21A1"/>
    <w:rsid w:val="002B2377"/>
    <w:rsid w:val="002B240C"/>
    <w:rsid w:val="002B2468"/>
    <w:rsid w:val="002B2BA6"/>
    <w:rsid w:val="002B2E7E"/>
    <w:rsid w:val="002B3702"/>
    <w:rsid w:val="002B3BF3"/>
    <w:rsid w:val="002B3C22"/>
    <w:rsid w:val="002B3D0D"/>
    <w:rsid w:val="002B3D27"/>
    <w:rsid w:val="002B3D88"/>
    <w:rsid w:val="002B3EA5"/>
    <w:rsid w:val="002B40F8"/>
    <w:rsid w:val="002B4102"/>
    <w:rsid w:val="002B47A0"/>
    <w:rsid w:val="002B50D1"/>
    <w:rsid w:val="002B50E4"/>
    <w:rsid w:val="002B566C"/>
    <w:rsid w:val="002B5779"/>
    <w:rsid w:val="002B5B7B"/>
    <w:rsid w:val="002B5C9D"/>
    <w:rsid w:val="002B6042"/>
    <w:rsid w:val="002B64CB"/>
    <w:rsid w:val="002B6CC3"/>
    <w:rsid w:val="002B6F0A"/>
    <w:rsid w:val="002B6F20"/>
    <w:rsid w:val="002B7526"/>
    <w:rsid w:val="002B75AE"/>
    <w:rsid w:val="002B775C"/>
    <w:rsid w:val="002B79D9"/>
    <w:rsid w:val="002B7B2D"/>
    <w:rsid w:val="002C0094"/>
    <w:rsid w:val="002C03FC"/>
    <w:rsid w:val="002C05BE"/>
    <w:rsid w:val="002C0AA9"/>
    <w:rsid w:val="002C0FF2"/>
    <w:rsid w:val="002C1040"/>
    <w:rsid w:val="002C13D8"/>
    <w:rsid w:val="002C13F4"/>
    <w:rsid w:val="002C1439"/>
    <w:rsid w:val="002C166A"/>
    <w:rsid w:val="002C1ABC"/>
    <w:rsid w:val="002C1B7D"/>
    <w:rsid w:val="002C1D18"/>
    <w:rsid w:val="002C1DF8"/>
    <w:rsid w:val="002C1E5B"/>
    <w:rsid w:val="002C1F0B"/>
    <w:rsid w:val="002C207F"/>
    <w:rsid w:val="002C21B6"/>
    <w:rsid w:val="002C2227"/>
    <w:rsid w:val="002C2473"/>
    <w:rsid w:val="002C269C"/>
    <w:rsid w:val="002C2B4E"/>
    <w:rsid w:val="002C2CA7"/>
    <w:rsid w:val="002C2DDA"/>
    <w:rsid w:val="002C2F50"/>
    <w:rsid w:val="002C31B3"/>
    <w:rsid w:val="002C32CE"/>
    <w:rsid w:val="002C3329"/>
    <w:rsid w:val="002C33E4"/>
    <w:rsid w:val="002C3437"/>
    <w:rsid w:val="002C3940"/>
    <w:rsid w:val="002C3D14"/>
    <w:rsid w:val="002C3F47"/>
    <w:rsid w:val="002C3FB8"/>
    <w:rsid w:val="002C428A"/>
    <w:rsid w:val="002C48CA"/>
    <w:rsid w:val="002C49D9"/>
    <w:rsid w:val="002C49EA"/>
    <w:rsid w:val="002C4C33"/>
    <w:rsid w:val="002C4E53"/>
    <w:rsid w:val="002C50AD"/>
    <w:rsid w:val="002C5303"/>
    <w:rsid w:val="002C5374"/>
    <w:rsid w:val="002C573F"/>
    <w:rsid w:val="002C5740"/>
    <w:rsid w:val="002C57B2"/>
    <w:rsid w:val="002C60BC"/>
    <w:rsid w:val="002C6279"/>
    <w:rsid w:val="002C629A"/>
    <w:rsid w:val="002C6580"/>
    <w:rsid w:val="002C65ED"/>
    <w:rsid w:val="002C66AD"/>
    <w:rsid w:val="002C6B97"/>
    <w:rsid w:val="002C6CC5"/>
    <w:rsid w:val="002C6CD5"/>
    <w:rsid w:val="002C6CEF"/>
    <w:rsid w:val="002C6F12"/>
    <w:rsid w:val="002C7195"/>
    <w:rsid w:val="002C71F3"/>
    <w:rsid w:val="002C731F"/>
    <w:rsid w:val="002C743D"/>
    <w:rsid w:val="002C769A"/>
    <w:rsid w:val="002C7A87"/>
    <w:rsid w:val="002C7D1E"/>
    <w:rsid w:val="002C7D8C"/>
    <w:rsid w:val="002D01AE"/>
    <w:rsid w:val="002D020A"/>
    <w:rsid w:val="002D0325"/>
    <w:rsid w:val="002D0792"/>
    <w:rsid w:val="002D15C5"/>
    <w:rsid w:val="002D1DE4"/>
    <w:rsid w:val="002D1EF9"/>
    <w:rsid w:val="002D20FB"/>
    <w:rsid w:val="002D2259"/>
    <w:rsid w:val="002D2404"/>
    <w:rsid w:val="002D2442"/>
    <w:rsid w:val="002D2782"/>
    <w:rsid w:val="002D2B4A"/>
    <w:rsid w:val="002D2C6D"/>
    <w:rsid w:val="002D2E46"/>
    <w:rsid w:val="002D2E5E"/>
    <w:rsid w:val="002D3021"/>
    <w:rsid w:val="002D30AA"/>
    <w:rsid w:val="002D338C"/>
    <w:rsid w:val="002D3461"/>
    <w:rsid w:val="002D3FF8"/>
    <w:rsid w:val="002D41DF"/>
    <w:rsid w:val="002D441E"/>
    <w:rsid w:val="002D479A"/>
    <w:rsid w:val="002D496F"/>
    <w:rsid w:val="002D4DD9"/>
    <w:rsid w:val="002D5337"/>
    <w:rsid w:val="002D5431"/>
    <w:rsid w:val="002D5536"/>
    <w:rsid w:val="002D5DBE"/>
    <w:rsid w:val="002D6069"/>
    <w:rsid w:val="002D6331"/>
    <w:rsid w:val="002D64F6"/>
    <w:rsid w:val="002D6B10"/>
    <w:rsid w:val="002D70F5"/>
    <w:rsid w:val="002D73F8"/>
    <w:rsid w:val="002D7926"/>
    <w:rsid w:val="002D7AA0"/>
    <w:rsid w:val="002D7AEA"/>
    <w:rsid w:val="002E057A"/>
    <w:rsid w:val="002E09DC"/>
    <w:rsid w:val="002E1417"/>
    <w:rsid w:val="002E1CD6"/>
    <w:rsid w:val="002E1E69"/>
    <w:rsid w:val="002E232A"/>
    <w:rsid w:val="002E2550"/>
    <w:rsid w:val="002E29F1"/>
    <w:rsid w:val="002E2BE0"/>
    <w:rsid w:val="002E2DD1"/>
    <w:rsid w:val="002E3B56"/>
    <w:rsid w:val="002E4032"/>
    <w:rsid w:val="002E40EC"/>
    <w:rsid w:val="002E40F1"/>
    <w:rsid w:val="002E46EC"/>
    <w:rsid w:val="002E4AD7"/>
    <w:rsid w:val="002E4FA8"/>
    <w:rsid w:val="002E5534"/>
    <w:rsid w:val="002E55C8"/>
    <w:rsid w:val="002E55F3"/>
    <w:rsid w:val="002E5CFD"/>
    <w:rsid w:val="002E5E15"/>
    <w:rsid w:val="002E5F9F"/>
    <w:rsid w:val="002E6029"/>
    <w:rsid w:val="002E61CA"/>
    <w:rsid w:val="002E645E"/>
    <w:rsid w:val="002E6690"/>
    <w:rsid w:val="002E682D"/>
    <w:rsid w:val="002E6F16"/>
    <w:rsid w:val="002E7329"/>
    <w:rsid w:val="002E77CB"/>
    <w:rsid w:val="002E7ADB"/>
    <w:rsid w:val="002E7B77"/>
    <w:rsid w:val="002E7D04"/>
    <w:rsid w:val="002E7DB0"/>
    <w:rsid w:val="002E7EB7"/>
    <w:rsid w:val="002F03DE"/>
    <w:rsid w:val="002F0693"/>
    <w:rsid w:val="002F0930"/>
    <w:rsid w:val="002F1250"/>
    <w:rsid w:val="002F1759"/>
    <w:rsid w:val="002F18AD"/>
    <w:rsid w:val="002F1A13"/>
    <w:rsid w:val="002F1C78"/>
    <w:rsid w:val="002F1D18"/>
    <w:rsid w:val="002F2871"/>
    <w:rsid w:val="002F2E80"/>
    <w:rsid w:val="002F2FD7"/>
    <w:rsid w:val="002F3000"/>
    <w:rsid w:val="002F324E"/>
    <w:rsid w:val="002F330F"/>
    <w:rsid w:val="002F3311"/>
    <w:rsid w:val="002F3372"/>
    <w:rsid w:val="002F337A"/>
    <w:rsid w:val="002F3561"/>
    <w:rsid w:val="002F364B"/>
    <w:rsid w:val="002F37EB"/>
    <w:rsid w:val="002F383F"/>
    <w:rsid w:val="002F3B50"/>
    <w:rsid w:val="002F3B71"/>
    <w:rsid w:val="002F3CF3"/>
    <w:rsid w:val="002F3D53"/>
    <w:rsid w:val="002F405A"/>
    <w:rsid w:val="002F453E"/>
    <w:rsid w:val="002F4886"/>
    <w:rsid w:val="002F4E40"/>
    <w:rsid w:val="002F4FCF"/>
    <w:rsid w:val="002F5694"/>
    <w:rsid w:val="002F5721"/>
    <w:rsid w:val="002F59E9"/>
    <w:rsid w:val="002F5A4B"/>
    <w:rsid w:val="002F5EDF"/>
    <w:rsid w:val="002F5F00"/>
    <w:rsid w:val="002F6003"/>
    <w:rsid w:val="002F612D"/>
    <w:rsid w:val="002F678A"/>
    <w:rsid w:val="002F680D"/>
    <w:rsid w:val="002F6853"/>
    <w:rsid w:val="002F698C"/>
    <w:rsid w:val="002F6D0A"/>
    <w:rsid w:val="002F6F2B"/>
    <w:rsid w:val="002F7129"/>
    <w:rsid w:val="002F712E"/>
    <w:rsid w:val="002F7346"/>
    <w:rsid w:val="002F74EB"/>
    <w:rsid w:val="002F7517"/>
    <w:rsid w:val="002F75CC"/>
    <w:rsid w:val="002F7681"/>
    <w:rsid w:val="002F7899"/>
    <w:rsid w:val="002F7C57"/>
    <w:rsid w:val="0030006C"/>
    <w:rsid w:val="0030042A"/>
    <w:rsid w:val="00300517"/>
    <w:rsid w:val="00300689"/>
    <w:rsid w:val="00300826"/>
    <w:rsid w:val="0030086D"/>
    <w:rsid w:val="00300B24"/>
    <w:rsid w:val="00300B42"/>
    <w:rsid w:val="00300C49"/>
    <w:rsid w:val="00300F50"/>
    <w:rsid w:val="003010F3"/>
    <w:rsid w:val="0030112C"/>
    <w:rsid w:val="00301212"/>
    <w:rsid w:val="00301278"/>
    <w:rsid w:val="0030152C"/>
    <w:rsid w:val="0030176E"/>
    <w:rsid w:val="00301ECE"/>
    <w:rsid w:val="00301F9E"/>
    <w:rsid w:val="003030EE"/>
    <w:rsid w:val="0030312E"/>
    <w:rsid w:val="00303451"/>
    <w:rsid w:val="00303B34"/>
    <w:rsid w:val="00303E0E"/>
    <w:rsid w:val="00304084"/>
    <w:rsid w:val="00304202"/>
    <w:rsid w:val="00304429"/>
    <w:rsid w:val="00304440"/>
    <w:rsid w:val="00304545"/>
    <w:rsid w:val="0030455C"/>
    <w:rsid w:val="00304723"/>
    <w:rsid w:val="003047D8"/>
    <w:rsid w:val="00304C18"/>
    <w:rsid w:val="00304DAC"/>
    <w:rsid w:val="00304E27"/>
    <w:rsid w:val="00304FFF"/>
    <w:rsid w:val="00305005"/>
    <w:rsid w:val="003050B1"/>
    <w:rsid w:val="0030525C"/>
    <w:rsid w:val="0030528B"/>
    <w:rsid w:val="0030553D"/>
    <w:rsid w:val="003055DF"/>
    <w:rsid w:val="003056A2"/>
    <w:rsid w:val="00305729"/>
    <w:rsid w:val="00305B1B"/>
    <w:rsid w:val="00305C81"/>
    <w:rsid w:val="003060D3"/>
    <w:rsid w:val="003061FB"/>
    <w:rsid w:val="0030634B"/>
    <w:rsid w:val="0030636C"/>
    <w:rsid w:val="00306514"/>
    <w:rsid w:val="00306822"/>
    <w:rsid w:val="00306916"/>
    <w:rsid w:val="00306965"/>
    <w:rsid w:val="00306A88"/>
    <w:rsid w:val="00306E87"/>
    <w:rsid w:val="003071D7"/>
    <w:rsid w:val="00307AFF"/>
    <w:rsid w:val="00307E3B"/>
    <w:rsid w:val="00307ED1"/>
    <w:rsid w:val="00307FB3"/>
    <w:rsid w:val="00310067"/>
    <w:rsid w:val="0031068C"/>
    <w:rsid w:val="00310846"/>
    <w:rsid w:val="00310971"/>
    <w:rsid w:val="003109CE"/>
    <w:rsid w:val="00310F52"/>
    <w:rsid w:val="00311459"/>
    <w:rsid w:val="003116A1"/>
    <w:rsid w:val="00312034"/>
    <w:rsid w:val="003121D6"/>
    <w:rsid w:val="00312246"/>
    <w:rsid w:val="00312432"/>
    <w:rsid w:val="0031285A"/>
    <w:rsid w:val="00312DDE"/>
    <w:rsid w:val="00312EC3"/>
    <w:rsid w:val="00312FC7"/>
    <w:rsid w:val="00312FE0"/>
    <w:rsid w:val="0031316D"/>
    <w:rsid w:val="00313514"/>
    <w:rsid w:val="00313519"/>
    <w:rsid w:val="0031375E"/>
    <w:rsid w:val="003138A7"/>
    <w:rsid w:val="003139B4"/>
    <w:rsid w:val="00313B13"/>
    <w:rsid w:val="00313B3B"/>
    <w:rsid w:val="00313C4B"/>
    <w:rsid w:val="00313CC7"/>
    <w:rsid w:val="00313DA2"/>
    <w:rsid w:val="00313F3B"/>
    <w:rsid w:val="003141A9"/>
    <w:rsid w:val="00314268"/>
    <w:rsid w:val="0031426C"/>
    <w:rsid w:val="00314487"/>
    <w:rsid w:val="0031450A"/>
    <w:rsid w:val="0031458D"/>
    <w:rsid w:val="0031543F"/>
    <w:rsid w:val="00315522"/>
    <w:rsid w:val="00315898"/>
    <w:rsid w:val="00315F8F"/>
    <w:rsid w:val="003160E0"/>
    <w:rsid w:val="003163AA"/>
    <w:rsid w:val="003163B3"/>
    <w:rsid w:val="0031641D"/>
    <w:rsid w:val="00316B40"/>
    <w:rsid w:val="00316C54"/>
    <w:rsid w:val="00316C6A"/>
    <w:rsid w:val="00317248"/>
    <w:rsid w:val="00317370"/>
    <w:rsid w:val="003175F6"/>
    <w:rsid w:val="003175FB"/>
    <w:rsid w:val="003177D5"/>
    <w:rsid w:val="0031783C"/>
    <w:rsid w:val="00320142"/>
    <w:rsid w:val="0032032B"/>
    <w:rsid w:val="003204C8"/>
    <w:rsid w:val="0032072C"/>
    <w:rsid w:val="00320C4B"/>
    <w:rsid w:val="00320CE7"/>
    <w:rsid w:val="00320F42"/>
    <w:rsid w:val="003213E8"/>
    <w:rsid w:val="003214E6"/>
    <w:rsid w:val="00321B69"/>
    <w:rsid w:val="00321EB2"/>
    <w:rsid w:val="0032227D"/>
    <w:rsid w:val="00322427"/>
    <w:rsid w:val="0032247C"/>
    <w:rsid w:val="00322720"/>
    <w:rsid w:val="00322DA8"/>
    <w:rsid w:val="00322FE9"/>
    <w:rsid w:val="00323289"/>
    <w:rsid w:val="003234BF"/>
    <w:rsid w:val="0032387C"/>
    <w:rsid w:val="00323911"/>
    <w:rsid w:val="00323D30"/>
    <w:rsid w:val="00323EBB"/>
    <w:rsid w:val="00324249"/>
    <w:rsid w:val="0032437D"/>
    <w:rsid w:val="00324779"/>
    <w:rsid w:val="0032493A"/>
    <w:rsid w:val="00324A9E"/>
    <w:rsid w:val="00324C96"/>
    <w:rsid w:val="00324E7E"/>
    <w:rsid w:val="00325211"/>
    <w:rsid w:val="00325BE8"/>
    <w:rsid w:val="00325BF4"/>
    <w:rsid w:val="00325D5D"/>
    <w:rsid w:val="0032605C"/>
    <w:rsid w:val="003261C0"/>
    <w:rsid w:val="00327C91"/>
    <w:rsid w:val="003300D3"/>
    <w:rsid w:val="00330200"/>
    <w:rsid w:val="003302F0"/>
    <w:rsid w:val="00330575"/>
    <w:rsid w:val="0033068D"/>
    <w:rsid w:val="00330886"/>
    <w:rsid w:val="003311CC"/>
    <w:rsid w:val="00331520"/>
    <w:rsid w:val="00331763"/>
    <w:rsid w:val="0033184C"/>
    <w:rsid w:val="00331869"/>
    <w:rsid w:val="00331BAF"/>
    <w:rsid w:val="00331F56"/>
    <w:rsid w:val="00331F8D"/>
    <w:rsid w:val="003320DD"/>
    <w:rsid w:val="00332420"/>
    <w:rsid w:val="00332590"/>
    <w:rsid w:val="0033266D"/>
    <w:rsid w:val="00332836"/>
    <w:rsid w:val="003329F7"/>
    <w:rsid w:val="00332A54"/>
    <w:rsid w:val="00332AB6"/>
    <w:rsid w:val="00332B83"/>
    <w:rsid w:val="00332C40"/>
    <w:rsid w:val="00332CF8"/>
    <w:rsid w:val="0033309C"/>
    <w:rsid w:val="003334CE"/>
    <w:rsid w:val="0033384C"/>
    <w:rsid w:val="00333860"/>
    <w:rsid w:val="003338E4"/>
    <w:rsid w:val="00333B17"/>
    <w:rsid w:val="00333BF0"/>
    <w:rsid w:val="003340E1"/>
    <w:rsid w:val="003347E5"/>
    <w:rsid w:val="003349A4"/>
    <w:rsid w:val="003349E0"/>
    <w:rsid w:val="00334CA9"/>
    <w:rsid w:val="00334E25"/>
    <w:rsid w:val="00335061"/>
    <w:rsid w:val="0033558C"/>
    <w:rsid w:val="00335605"/>
    <w:rsid w:val="0033560C"/>
    <w:rsid w:val="00335874"/>
    <w:rsid w:val="00335964"/>
    <w:rsid w:val="003359DD"/>
    <w:rsid w:val="00335A58"/>
    <w:rsid w:val="00335E10"/>
    <w:rsid w:val="00335EF4"/>
    <w:rsid w:val="00336218"/>
    <w:rsid w:val="003366E2"/>
    <w:rsid w:val="00336937"/>
    <w:rsid w:val="003369A8"/>
    <w:rsid w:val="00336FF5"/>
    <w:rsid w:val="00336FFF"/>
    <w:rsid w:val="003375E1"/>
    <w:rsid w:val="00337C38"/>
    <w:rsid w:val="00337EF4"/>
    <w:rsid w:val="00340331"/>
    <w:rsid w:val="003403A2"/>
    <w:rsid w:val="003403C2"/>
    <w:rsid w:val="003403E9"/>
    <w:rsid w:val="00340745"/>
    <w:rsid w:val="003407D6"/>
    <w:rsid w:val="003407E1"/>
    <w:rsid w:val="003409BD"/>
    <w:rsid w:val="003412C9"/>
    <w:rsid w:val="00341796"/>
    <w:rsid w:val="0034183C"/>
    <w:rsid w:val="00341ADA"/>
    <w:rsid w:val="00341BE0"/>
    <w:rsid w:val="00341CB2"/>
    <w:rsid w:val="00341FAB"/>
    <w:rsid w:val="00342039"/>
    <w:rsid w:val="0034213D"/>
    <w:rsid w:val="00342372"/>
    <w:rsid w:val="00342473"/>
    <w:rsid w:val="00342C08"/>
    <w:rsid w:val="00342E3F"/>
    <w:rsid w:val="00342E40"/>
    <w:rsid w:val="003430BB"/>
    <w:rsid w:val="00343955"/>
    <w:rsid w:val="00343C1D"/>
    <w:rsid w:val="00343D72"/>
    <w:rsid w:val="00343F52"/>
    <w:rsid w:val="00343FB6"/>
    <w:rsid w:val="003442E0"/>
    <w:rsid w:val="003446CA"/>
    <w:rsid w:val="00344800"/>
    <w:rsid w:val="00344834"/>
    <w:rsid w:val="003449D1"/>
    <w:rsid w:val="00344A7E"/>
    <w:rsid w:val="00344B2B"/>
    <w:rsid w:val="00344B74"/>
    <w:rsid w:val="00344CEE"/>
    <w:rsid w:val="003452B6"/>
    <w:rsid w:val="003456B2"/>
    <w:rsid w:val="0034571A"/>
    <w:rsid w:val="00345ABB"/>
    <w:rsid w:val="00345B78"/>
    <w:rsid w:val="00345EDD"/>
    <w:rsid w:val="00345EE0"/>
    <w:rsid w:val="0034660C"/>
    <w:rsid w:val="0034663C"/>
    <w:rsid w:val="003466F4"/>
    <w:rsid w:val="00346931"/>
    <w:rsid w:val="00346B37"/>
    <w:rsid w:val="00346C99"/>
    <w:rsid w:val="00346D0E"/>
    <w:rsid w:val="00346D26"/>
    <w:rsid w:val="00347083"/>
    <w:rsid w:val="00347164"/>
    <w:rsid w:val="003473D4"/>
    <w:rsid w:val="00347781"/>
    <w:rsid w:val="0034784A"/>
    <w:rsid w:val="003478F1"/>
    <w:rsid w:val="003479DF"/>
    <w:rsid w:val="00347A77"/>
    <w:rsid w:val="00347DE3"/>
    <w:rsid w:val="00347E96"/>
    <w:rsid w:val="0035049E"/>
    <w:rsid w:val="00350537"/>
    <w:rsid w:val="00350748"/>
    <w:rsid w:val="00350805"/>
    <w:rsid w:val="003508B5"/>
    <w:rsid w:val="003508E2"/>
    <w:rsid w:val="003513A7"/>
    <w:rsid w:val="003514CF"/>
    <w:rsid w:val="00351995"/>
    <w:rsid w:val="00351B87"/>
    <w:rsid w:val="00351CE0"/>
    <w:rsid w:val="003520DB"/>
    <w:rsid w:val="003523C2"/>
    <w:rsid w:val="00352495"/>
    <w:rsid w:val="00352590"/>
    <w:rsid w:val="00352ADA"/>
    <w:rsid w:val="00352B9D"/>
    <w:rsid w:val="00352C33"/>
    <w:rsid w:val="00352E61"/>
    <w:rsid w:val="003530A0"/>
    <w:rsid w:val="00353328"/>
    <w:rsid w:val="003535D0"/>
    <w:rsid w:val="0035388D"/>
    <w:rsid w:val="00353B3A"/>
    <w:rsid w:val="00353B5E"/>
    <w:rsid w:val="00353CF9"/>
    <w:rsid w:val="00353FC5"/>
    <w:rsid w:val="00354077"/>
    <w:rsid w:val="0035431A"/>
    <w:rsid w:val="0035436C"/>
    <w:rsid w:val="00354626"/>
    <w:rsid w:val="0035466F"/>
    <w:rsid w:val="003547E7"/>
    <w:rsid w:val="003548DF"/>
    <w:rsid w:val="0035525E"/>
    <w:rsid w:val="0035594C"/>
    <w:rsid w:val="00355A00"/>
    <w:rsid w:val="00355C12"/>
    <w:rsid w:val="00355C45"/>
    <w:rsid w:val="00356001"/>
    <w:rsid w:val="003563A8"/>
    <w:rsid w:val="003565C4"/>
    <w:rsid w:val="00356630"/>
    <w:rsid w:val="003568D6"/>
    <w:rsid w:val="003569EB"/>
    <w:rsid w:val="00356A55"/>
    <w:rsid w:val="00356EAC"/>
    <w:rsid w:val="00356FBE"/>
    <w:rsid w:val="0035702F"/>
    <w:rsid w:val="00357815"/>
    <w:rsid w:val="00357AD5"/>
    <w:rsid w:val="00357B16"/>
    <w:rsid w:val="00357B5F"/>
    <w:rsid w:val="00357B7F"/>
    <w:rsid w:val="00357E9C"/>
    <w:rsid w:val="0036000B"/>
    <w:rsid w:val="003601D9"/>
    <w:rsid w:val="003605D3"/>
    <w:rsid w:val="00360731"/>
    <w:rsid w:val="003607F0"/>
    <w:rsid w:val="00360E4C"/>
    <w:rsid w:val="00361160"/>
    <w:rsid w:val="00361435"/>
    <w:rsid w:val="00361563"/>
    <w:rsid w:val="00361717"/>
    <w:rsid w:val="003617A7"/>
    <w:rsid w:val="003619FD"/>
    <w:rsid w:val="00361A06"/>
    <w:rsid w:val="00361A0B"/>
    <w:rsid w:val="00361A83"/>
    <w:rsid w:val="00361D4E"/>
    <w:rsid w:val="00361E2D"/>
    <w:rsid w:val="00361EBF"/>
    <w:rsid w:val="00362026"/>
    <w:rsid w:val="003621C2"/>
    <w:rsid w:val="0036227A"/>
    <w:rsid w:val="00362394"/>
    <w:rsid w:val="00362856"/>
    <w:rsid w:val="003628ED"/>
    <w:rsid w:val="00362BA6"/>
    <w:rsid w:val="00362FF4"/>
    <w:rsid w:val="003634DD"/>
    <w:rsid w:val="0036359F"/>
    <w:rsid w:val="003637A1"/>
    <w:rsid w:val="0036384A"/>
    <w:rsid w:val="00363932"/>
    <w:rsid w:val="003639D7"/>
    <w:rsid w:val="00363AFF"/>
    <w:rsid w:val="00363B60"/>
    <w:rsid w:val="00363CAC"/>
    <w:rsid w:val="003645AC"/>
    <w:rsid w:val="0036474D"/>
    <w:rsid w:val="003647D1"/>
    <w:rsid w:val="003648F2"/>
    <w:rsid w:val="00364C93"/>
    <w:rsid w:val="00364EEF"/>
    <w:rsid w:val="00365505"/>
    <w:rsid w:val="00365566"/>
    <w:rsid w:val="003655B2"/>
    <w:rsid w:val="0036560F"/>
    <w:rsid w:val="0036581E"/>
    <w:rsid w:val="00365867"/>
    <w:rsid w:val="00365933"/>
    <w:rsid w:val="0036599C"/>
    <w:rsid w:val="00365D9C"/>
    <w:rsid w:val="00365EA2"/>
    <w:rsid w:val="00365FC1"/>
    <w:rsid w:val="0036603A"/>
    <w:rsid w:val="00366101"/>
    <w:rsid w:val="0036644B"/>
    <w:rsid w:val="003664C4"/>
    <w:rsid w:val="00366942"/>
    <w:rsid w:val="00366F81"/>
    <w:rsid w:val="0036725A"/>
    <w:rsid w:val="0036730E"/>
    <w:rsid w:val="003676C1"/>
    <w:rsid w:val="003677E7"/>
    <w:rsid w:val="00367B48"/>
    <w:rsid w:val="00367C89"/>
    <w:rsid w:val="00367F0B"/>
    <w:rsid w:val="00370406"/>
    <w:rsid w:val="003706DF"/>
    <w:rsid w:val="00370718"/>
    <w:rsid w:val="0037075D"/>
    <w:rsid w:val="00370DF1"/>
    <w:rsid w:val="0037116E"/>
    <w:rsid w:val="0037125F"/>
    <w:rsid w:val="00371542"/>
    <w:rsid w:val="0037169F"/>
    <w:rsid w:val="00371AF4"/>
    <w:rsid w:val="00372070"/>
    <w:rsid w:val="003720DA"/>
    <w:rsid w:val="003728C6"/>
    <w:rsid w:val="00372962"/>
    <w:rsid w:val="00372D9A"/>
    <w:rsid w:val="00372F00"/>
    <w:rsid w:val="0037326C"/>
    <w:rsid w:val="003732E9"/>
    <w:rsid w:val="003733BF"/>
    <w:rsid w:val="00373405"/>
    <w:rsid w:val="003738CA"/>
    <w:rsid w:val="00373A23"/>
    <w:rsid w:val="003742E5"/>
    <w:rsid w:val="0037459D"/>
    <w:rsid w:val="003745E2"/>
    <w:rsid w:val="00374918"/>
    <w:rsid w:val="00374D93"/>
    <w:rsid w:val="003751F5"/>
    <w:rsid w:val="003752C0"/>
    <w:rsid w:val="00375303"/>
    <w:rsid w:val="0037535F"/>
    <w:rsid w:val="00375582"/>
    <w:rsid w:val="003758FC"/>
    <w:rsid w:val="00375ACE"/>
    <w:rsid w:val="00375DF5"/>
    <w:rsid w:val="00375E52"/>
    <w:rsid w:val="00376011"/>
    <w:rsid w:val="00376075"/>
    <w:rsid w:val="00376106"/>
    <w:rsid w:val="00376113"/>
    <w:rsid w:val="0037638A"/>
    <w:rsid w:val="0037639F"/>
    <w:rsid w:val="0037656D"/>
    <w:rsid w:val="003765BB"/>
    <w:rsid w:val="00376BAF"/>
    <w:rsid w:val="00376D3F"/>
    <w:rsid w:val="003773E1"/>
    <w:rsid w:val="0037777D"/>
    <w:rsid w:val="003777BC"/>
    <w:rsid w:val="00377E47"/>
    <w:rsid w:val="00377E56"/>
    <w:rsid w:val="003801EC"/>
    <w:rsid w:val="00380DE2"/>
    <w:rsid w:val="00381008"/>
    <w:rsid w:val="0038135F"/>
    <w:rsid w:val="003816AC"/>
    <w:rsid w:val="003817E1"/>
    <w:rsid w:val="00381907"/>
    <w:rsid w:val="00381FD6"/>
    <w:rsid w:val="003821C0"/>
    <w:rsid w:val="00382581"/>
    <w:rsid w:val="0038290E"/>
    <w:rsid w:val="003829AF"/>
    <w:rsid w:val="00382C57"/>
    <w:rsid w:val="00382D42"/>
    <w:rsid w:val="00382DB6"/>
    <w:rsid w:val="00382E92"/>
    <w:rsid w:val="00383A4B"/>
    <w:rsid w:val="003840ED"/>
    <w:rsid w:val="003842E7"/>
    <w:rsid w:val="003844E8"/>
    <w:rsid w:val="00384555"/>
    <w:rsid w:val="003845AC"/>
    <w:rsid w:val="00384910"/>
    <w:rsid w:val="00384A51"/>
    <w:rsid w:val="003856CC"/>
    <w:rsid w:val="00385A60"/>
    <w:rsid w:val="00385EB6"/>
    <w:rsid w:val="00385F7C"/>
    <w:rsid w:val="003860E4"/>
    <w:rsid w:val="00386808"/>
    <w:rsid w:val="0038680F"/>
    <w:rsid w:val="003868E9"/>
    <w:rsid w:val="00386A46"/>
    <w:rsid w:val="00386AEA"/>
    <w:rsid w:val="00386B4C"/>
    <w:rsid w:val="00387444"/>
    <w:rsid w:val="003878DC"/>
    <w:rsid w:val="0038796D"/>
    <w:rsid w:val="00387AD8"/>
    <w:rsid w:val="00387EBA"/>
    <w:rsid w:val="00387F07"/>
    <w:rsid w:val="00387FE6"/>
    <w:rsid w:val="00390184"/>
    <w:rsid w:val="003902F2"/>
    <w:rsid w:val="00390391"/>
    <w:rsid w:val="00390439"/>
    <w:rsid w:val="00390747"/>
    <w:rsid w:val="00390A8F"/>
    <w:rsid w:val="00390DD6"/>
    <w:rsid w:val="00390DE3"/>
    <w:rsid w:val="00390ED1"/>
    <w:rsid w:val="003911BD"/>
    <w:rsid w:val="003913ED"/>
    <w:rsid w:val="0039142C"/>
    <w:rsid w:val="003915BB"/>
    <w:rsid w:val="003919DE"/>
    <w:rsid w:val="00391C5D"/>
    <w:rsid w:val="00391D2E"/>
    <w:rsid w:val="00391D77"/>
    <w:rsid w:val="0039245C"/>
    <w:rsid w:val="003927F2"/>
    <w:rsid w:val="00392929"/>
    <w:rsid w:val="0039298B"/>
    <w:rsid w:val="00392BD1"/>
    <w:rsid w:val="00392D9E"/>
    <w:rsid w:val="00392E34"/>
    <w:rsid w:val="00393017"/>
    <w:rsid w:val="0039311C"/>
    <w:rsid w:val="00393417"/>
    <w:rsid w:val="00393760"/>
    <w:rsid w:val="00393F2F"/>
    <w:rsid w:val="00393F36"/>
    <w:rsid w:val="00394053"/>
    <w:rsid w:val="003940CE"/>
    <w:rsid w:val="0039427E"/>
    <w:rsid w:val="00394422"/>
    <w:rsid w:val="0039457D"/>
    <w:rsid w:val="003945FA"/>
    <w:rsid w:val="003953EB"/>
    <w:rsid w:val="00395429"/>
    <w:rsid w:val="00395585"/>
    <w:rsid w:val="003956C4"/>
    <w:rsid w:val="00395987"/>
    <w:rsid w:val="00395ABE"/>
    <w:rsid w:val="00395B92"/>
    <w:rsid w:val="00395C8E"/>
    <w:rsid w:val="00396303"/>
    <w:rsid w:val="00396468"/>
    <w:rsid w:val="00396627"/>
    <w:rsid w:val="0039662E"/>
    <w:rsid w:val="0039671D"/>
    <w:rsid w:val="00396822"/>
    <w:rsid w:val="00396F8D"/>
    <w:rsid w:val="0039705A"/>
    <w:rsid w:val="003976D7"/>
    <w:rsid w:val="003A0003"/>
    <w:rsid w:val="003A004F"/>
    <w:rsid w:val="003A03A2"/>
    <w:rsid w:val="003A03E4"/>
    <w:rsid w:val="003A0671"/>
    <w:rsid w:val="003A0943"/>
    <w:rsid w:val="003A0AC5"/>
    <w:rsid w:val="003A0CF5"/>
    <w:rsid w:val="003A0D32"/>
    <w:rsid w:val="003A0D39"/>
    <w:rsid w:val="003A0EC1"/>
    <w:rsid w:val="003A10F7"/>
    <w:rsid w:val="003A12CA"/>
    <w:rsid w:val="003A16AA"/>
    <w:rsid w:val="003A1777"/>
    <w:rsid w:val="003A18E2"/>
    <w:rsid w:val="003A19A2"/>
    <w:rsid w:val="003A1E47"/>
    <w:rsid w:val="003A20F0"/>
    <w:rsid w:val="003A229F"/>
    <w:rsid w:val="003A2651"/>
    <w:rsid w:val="003A2C9E"/>
    <w:rsid w:val="003A2CB5"/>
    <w:rsid w:val="003A2DFD"/>
    <w:rsid w:val="003A3370"/>
    <w:rsid w:val="003A33B2"/>
    <w:rsid w:val="003A3632"/>
    <w:rsid w:val="003A3699"/>
    <w:rsid w:val="003A3A9F"/>
    <w:rsid w:val="003A3CAC"/>
    <w:rsid w:val="003A3F43"/>
    <w:rsid w:val="003A4147"/>
    <w:rsid w:val="003A44AC"/>
    <w:rsid w:val="003A475E"/>
    <w:rsid w:val="003A4AD9"/>
    <w:rsid w:val="003A4B9A"/>
    <w:rsid w:val="003A4D5A"/>
    <w:rsid w:val="003A4F3F"/>
    <w:rsid w:val="003A50B8"/>
    <w:rsid w:val="003A51CA"/>
    <w:rsid w:val="003A53FE"/>
    <w:rsid w:val="003A5561"/>
    <w:rsid w:val="003A562F"/>
    <w:rsid w:val="003A5A19"/>
    <w:rsid w:val="003A5DDE"/>
    <w:rsid w:val="003A60B1"/>
    <w:rsid w:val="003A6422"/>
    <w:rsid w:val="003A6459"/>
    <w:rsid w:val="003A6543"/>
    <w:rsid w:val="003A660F"/>
    <w:rsid w:val="003A6698"/>
    <w:rsid w:val="003A6939"/>
    <w:rsid w:val="003A6A64"/>
    <w:rsid w:val="003A7163"/>
    <w:rsid w:val="003A71E2"/>
    <w:rsid w:val="003A71FD"/>
    <w:rsid w:val="003A7317"/>
    <w:rsid w:val="003A76DA"/>
    <w:rsid w:val="003A770D"/>
    <w:rsid w:val="003A7C73"/>
    <w:rsid w:val="003B0118"/>
    <w:rsid w:val="003B033F"/>
    <w:rsid w:val="003B0C68"/>
    <w:rsid w:val="003B123B"/>
    <w:rsid w:val="003B161E"/>
    <w:rsid w:val="003B1658"/>
    <w:rsid w:val="003B1D06"/>
    <w:rsid w:val="003B22A2"/>
    <w:rsid w:val="003B246F"/>
    <w:rsid w:val="003B2618"/>
    <w:rsid w:val="003B2894"/>
    <w:rsid w:val="003B28C4"/>
    <w:rsid w:val="003B2AAC"/>
    <w:rsid w:val="003B2CA3"/>
    <w:rsid w:val="003B2D7F"/>
    <w:rsid w:val="003B2E30"/>
    <w:rsid w:val="003B2E82"/>
    <w:rsid w:val="003B3080"/>
    <w:rsid w:val="003B3462"/>
    <w:rsid w:val="003B34FD"/>
    <w:rsid w:val="003B3537"/>
    <w:rsid w:val="003B393D"/>
    <w:rsid w:val="003B39E3"/>
    <w:rsid w:val="003B3CA9"/>
    <w:rsid w:val="003B3ED2"/>
    <w:rsid w:val="003B3FCF"/>
    <w:rsid w:val="003B4647"/>
    <w:rsid w:val="003B4709"/>
    <w:rsid w:val="003B4A64"/>
    <w:rsid w:val="003B4EE1"/>
    <w:rsid w:val="003B4F02"/>
    <w:rsid w:val="003B51E0"/>
    <w:rsid w:val="003B51FB"/>
    <w:rsid w:val="003B526F"/>
    <w:rsid w:val="003B59E8"/>
    <w:rsid w:val="003B59F1"/>
    <w:rsid w:val="003B5B88"/>
    <w:rsid w:val="003B5C71"/>
    <w:rsid w:val="003B5E84"/>
    <w:rsid w:val="003B5F6B"/>
    <w:rsid w:val="003B5F7A"/>
    <w:rsid w:val="003B6082"/>
    <w:rsid w:val="003B64D1"/>
    <w:rsid w:val="003B675D"/>
    <w:rsid w:val="003B67F5"/>
    <w:rsid w:val="003B68B7"/>
    <w:rsid w:val="003B69F1"/>
    <w:rsid w:val="003B6A0C"/>
    <w:rsid w:val="003B6B01"/>
    <w:rsid w:val="003B6B14"/>
    <w:rsid w:val="003B6B74"/>
    <w:rsid w:val="003B6C9E"/>
    <w:rsid w:val="003B6CA0"/>
    <w:rsid w:val="003B6CE2"/>
    <w:rsid w:val="003B733C"/>
    <w:rsid w:val="003B73AD"/>
    <w:rsid w:val="003B77B0"/>
    <w:rsid w:val="003B7898"/>
    <w:rsid w:val="003B7A57"/>
    <w:rsid w:val="003B7B48"/>
    <w:rsid w:val="003B7C9E"/>
    <w:rsid w:val="003C07BA"/>
    <w:rsid w:val="003C09CC"/>
    <w:rsid w:val="003C0A95"/>
    <w:rsid w:val="003C0B49"/>
    <w:rsid w:val="003C0C8D"/>
    <w:rsid w:val="003C1502"/>
    <w:rsid w:val="003C154B"/>
    <w:rsid w:val="003C1559"/>
    <w:rsid w:val="003C1A14"/>
    <w:rsid w:val="003C1C28"/>
    <w:rsid w:val="003C1D16"/>
    <w:rsid w:val="003C1DE1"/>
    <w:rsid w:val="003C2529"/>
    <w:rsid w:val="003C2574"/>
    <w:rsid w:val="003C264A"/>
    <w:rsid w:val="003C2C12"/>
    <w:rsid w:val="003C2C23"/>
    <w:rsid w:val="003C2C3C"/>
    <w:rsid w:val="003C2F75"/>
    <w:rsid w:val="003C301D"/>
    <w:rsid w:val="003C328D"/>
    <w:rsid w:val="003C34B5"/>
    <w:rsid w:val="003C36E8"/>
    <w:rsid w:val="003C3C2D"/>
    <w:rsid w:val="003C3E7B"/>
    <w:rsid w:val="003C3FC2"/>
    <w:rsid w:val="003C41AA"/>
    <w:rsid w:val="003C4945"/>
    <w:rsid w:val="003C4BBA"/>
    <w:rsid w:val="003C4C21"/>
    <w:rsid w:val="003C4E0B"/>
    <w:rsid w:val="003C5299"/>
    <w:rsid w:val="003C556E"/>
    <w:rsid w:val="003C5677"/>
    <w:rsid w:val="003C5A05"/>
    <w:rsid w:val="003C5AEF"/>
    <w:rsid w:val="003C5B7A"/>
    <w:rsid w:val="003C5C2A"/>
    <w:rsid w:val="003C5F62"/>
    <w:rsid w:val="003C614A"/>
    <w:rsid w:val="003C61D7"/>
    <w:rsid w:val="003C6239"/>
    <w:rsid w:val="003C63FC"/>
    <w:rsid w:val="003C69E2"/>
    <w:rsid w:val="003C6F6E"/>
    <w:rsid w:val="003C7391"/>
    <w:rsid w:val="003C749E"/>
    <w:rsid w:val="003C7633"/>
    <w:rsid w:val="003C7901"/>
    <w:rsid w:val="003C7A6F"/>
    <w:rsid w:val="003C7AD7"/>
    <w:rsid w:val="003D04B2"/>
    <w:rsid w:val="003D072F"/>
    <w:rsid w:val="003D07BD"/>
    <w:rsid w:val="003D082F"/>
    <w:rsid w:val="003D0B1F"/>
    <w:rsid w:val="003D0B60"/>
    <w:rsid w:val="003D0CF2"/>
    <w:rsid w:val="003D0D4D"/>
    <w:rsid w:val="003D13FD"/>
    <w:rsid w:val="003D1677"/>
    <w:rsid w:val="003D16FD"/>
    <w:rsid w:val="003D1900"/>
    <w:rsid w:val="003D1ACD"/>
    <w:rsid w:val="003D1CDC"/>
    <w:rsid w:val="003D1E0A"/>
    <w:rsid w:val="003D1F8D"/>
    <w:rsid w:val="003D2139"/>
    <w:rsid w:val="003D29CC"/>
    <w:rsid w:val="003D2B02"/>
    <w:rsid w:val="003D2B49"/>
    <w:rsid w:val="003D2C40"/>
    <w:rsid w:val="003D30C8"/>
    <w:rsid w:val="003D32CA"/>
    <w:rsid w:val="003D3390"/>
    <w:rsid w:val="003D37C9"/>
    <w:rsid w:val="003D3F5B"/>
    <w:rsid w:val="003D4843"/>
    <w:rsid w:val="003D4A77"/>
    <w:rsid w:val="003D4C04"/>
    <w:rsid w:val="003D4CE4"/>
    <w:rsid w:val="003D500A"/>
    <w:rsid w:val="003D505D"/>
    <w:rsid w:val="003D5075"/>
    <w:rsid w:val="003D50B5"/>
    <w:rsid w:val="003D523D"/>
    <w:rsid w:val="003D5289"/>
    <w:rsid w:val="003D53E0"/>
    <w:rsid w:val="003D553B"/>
    <w:rsid w:val="003D5642"/>
    <w:rsid w:val="003D5805"/>
    <w:rsid w:val="003D59B3"/>
    <w:rsid w:val="003D5C06"/>
    <w:rsid w:val="003D6359"/>
    <w:rsid w:val="003D68EE"/>
    <w:rsid w:val="003D6A07"/>
    <w:rsid w:val="003D6A2C"/>
    <w:rsid w:val="003D6A87"/>
    <w:rsid w:val="003D6DCA"/>
    <w:rsid w:val="003D70A2"/>
    <w:rsid w:val="003E0759"/>
    <w:rsid w:val="003E0A89"/>
    <w:rsid w:val="003E0C1C"/>
    <w:rsid w:val="003E0D56"/>
    <w:rsid w:val="003E0E62"/>
    <w:rsid w:val="003E1261"/>
    <w:rsid w:val="003E1692"/>
    <w:rsid w:val="003E1F06"/>
    <w:rsid w:val="003E1F30"/>
    <w:rsid w:val="003E20CB"/>
    <w:rsid w:val="003E2130"/>
    <w:rsid w:val="003E23DD"/>
    <w:rsid w:val="003E2431"/>
    <w:rsid w:val="003E248A"/>
    <w:rsid w:val="003E24DB"/>
    <w:rsid w:val="003E2809"/>
    <w:rsid w:val="003E2873"/>
    <w:rsid w:val="003E2A19"/>
    <w:rsid w:val="003E2B6E"/>
    <w:rsid w:val="003E2E0F"/>
    <w:rsid w:val="003E2F30"/>
    <w:rsid w:val="003E30F9"/>
    <w:rsid w:val="003E3318"/>
    <w:rsid w:val="003E350F"/>
    <w:rsid w:val="003E360D"/>
    <w:rsid w:val="003E3A78"/>
    <w:rsid w:val="003E3A84"/>
    <w:rsid w:val="003E3B4E"/>
    <w:rsid w:val="003E3F94"/>
    <w:rsid w:val="003E40EF"/>
    <w:rsid w:val="003E414D"/>
    <w:rsid w:val="003E427F"/>
    <w:rsid w:val="003E441E"/>
    <w:rsid w:val="003E471E"/>
    <w:rsid w:val="003E4C10"/>
    <w:rsid w:val="003E4E78"/>
    <w:rsid w:val="003E4EE8"/>
    <w:rsid w:val="003E4F5F"/>
    <w:rsid w:val="003E5122"/>
    <w:rsid w:val="003E5254"/>
    <w:rsid w:val="003E5515"/>
    <w:rsid w:val="003E5637"/>
    <w:rsid w:val="003E5768"/>
    <w:rsid w:val="003E58B9"/>
    <w:rsid w:val="003E595C"/>
    <w:rsid w:val="003E5A35"/>
    <w:rsid w:val="003E5D10"/>
    <w:rsid w:val="003E5E43"/>
    <w:rsid w:val="003E5F06"/>
    <w:rsid w:val="003E6524"/>
    <w:rsid w:val="003E68A4"/>
    <w:rsid w:val="003E6CD3"/>
    <w:rsid w:val="003E714D"/>
    <w:rsid w:val="003E7426"/>
    <w:rsid w:val="003E755C"/>
    <w:rsid w:val="003E7734"/>
    <w:rsid w:val="003E7B75"/>
    <w:rsid w:val="003F0623"/>
    <w:rsid w:val="003F062D"/>
    <w:rsid w:val="003F09E9"/>
    <w:rsid w:val="003F0B8F"/>
    <w:rsid w:val="003F0E61"/>
    <w:rsid w:val="003F0E8B"/>
    <w:rsid w:val="003F1301"/>
    <w:rsid w:val="003F13A6"/>
    <w:rsid w:val="003F150A"/>
    <w:rsid w:val="003F15C5"/>
    <w:rsid w:val="003F16B4"/>
    <w:rsid w:val="003F1707"/>
    <w:rsid w:val="003F1882"/>
    <w:rsid w:val="003F1C17"/>
    <w:rsid w:val="003F1E0A"/>
    <w:rsid w:val="003F1E50"/>
    <w:rsid w:val="003F1EEF"/>
    <w:rsid w:val="003F21BE"/>
    <w:rsid w:val="003F22E7"/>
    <w:rsid w:val="003F2773"/>
    <w:rsid w:val="003F2AB6"/>
    <w:rsid w:val="003F2BD1"/>
    <w:rsid w:val="003F32D6"/>
    <w:rsid w:val="003F335D"/>
    <w:rsid w:val="003F3752"/>
    <w:rsid w:val="003F3B39"/>
    <w:rsid w:val="003F43CD"/>
    <w:rsid w:val="003F44F5"/>
    <w:rsid w:val="003F4614"/>
    <w:rsid w:val="003F49B4"/>
    <w:rsid w:val="003F4B59"/>
    <w:rsid w:val="003F4BB6"/>
    <w:rsid w:val="003F4D00"/>
    <w:rsid w:val="003F4F43"/>
    <w:rsid w:val="003F4FF9"/>
    <w:rsid w:val="003F5631"/>
    <w:rsid w:val="003F568D"/>
    <w:rsid w:val="003F5F5C"/>
    <w:rsid w:val="003F6280"/>
    <w:rsid w:val="003F6737"/>
    <w:rsid w:val="003F681D"/>
    <w:rsid w:val="003F6883"/>
    <w:rsid w:val="003F6AFA"/>
    <w:rsid w:val="003F6BFE"/>
    <w:rsid w:val="003F6C1B"/>
    <w:rsid w:val="003F6CD3"/>
    <w:rsid w:val="003F6E13"/>
    <w:rsid w:val="003F6E42"/>
    <w:rsid w:val="003F752F"/>
    <w:rsid w:val="003F765E"/>
    <w:rsid w:val="003F7891"/>
    <w:rsid w:val="003F78A2"/>
    <w:rsid w:val="003F79D5"/>
    <w:rsid w:val="003F7A02"/>
    <w:rsid w:val="00400340"/>
    <w:rsid w:val="00400346"/>
    <w:rsid w:val="004003FB"/>
    <w:rsid w:val="0040043A"/>
    <w:rsid w:val="00400F41"/>
    <w:rsid w:val="004010AA"/>
    <w:rsid w:val="00401103"/>
    <w:rsid w:val="00401444"/>
    <w:rsid w:val="00401CF2"/>
    <w:rsid w:val="00401D4F"/>
    <w:rsid w:val="00401DC3"/>
    <w:rsid w:val="00402503"/>
    <w:rsid w:val="00402619"/>
    <w:rsid w:val="004027B8"/>
    <w:rsid w:val="004028A4"/>
    <w:rsid w:val="00402AFA"/>
    <w:rsid w:val="00402B23"/>
    <w:rsid w:val="00402CA8"/>
    <w:rsid w:val="00402FC1"/>
    <w:rsid w:val="0040305C"/>
    <w:rsid w:val="0040321E"/>
    <w:rsid w:val="00403332"/>
    <w:rsid w:val="0040345D"/>
    <w:rsid w:val="0040353F"/>
    <w:rsid w:val="0040368B"/>
    <w:rsid w:val="00403754"/>
    <w:rsid w:val="00403A99"/>
    <w:rsid w:val="00403B5B"/>
    <w:rsid w:val="00403B8D"/>
    <w:rsid w:val="0040405D"/>
    <w:rsid w:val="004040AE"/>
    <w:rsid w:val="00404446"/>
    <w:rsid w:val="0040462F"/>
    <w:rsid w:val="00404A5E"/>
    <w:rsid w:val="00404AB3"/>
    <w:rsid w:val="00404FA9"/>
    <w:rsid w:val="00405268"/>
    <w:rsid w:val="00405699"/>
    <w:rsid w:val="004056D7"/>
    <w:rsid w:val="00405755"/>
    <w:rsid w:val="004058D9"/>
    <w:rsid w:val="00405E05"/>
    <w:rsid w:val="004060AA"/>
    <w:rsid w:val="00406336"/>
    <w:rsid w:val="004063BA"/>
    <w:rsid w:val="00406488"/>
    <w:rsid w:val="00406A37"/>
    <w:rsid w:val="00407137"/>
    <w:rsid w:val="0040727F"/>
    <w:rsid w:val="00407282"/>
    <w:rsid w:val="00407574"/>
    <w:rsid w:val="0040760D"/>
    <w:rsid w:val="00407696"/>
    <w:rsid w:val="0040771F"/>
    <w:rsid w:val="00407911"/>
    <w:rsid w:val="0040792D"/>
    <w:rsid w:val="00407C57"/>
    <w:rsid w:val="00410078"/>
    <w:rsid w:val="004104D0"/>
    <w:rsid w:val="00410746"/>
    <w:rsid w:val="004108BA"/>
    <w:rsid w:val="00410916"/>
    <w:rsid w:val="00410B3B"/>
    <w:rsid w:val="00410D2D"/>
    <w:rsid w:val="00410ED5"/>
    <w:rsid w:val="00410F58"/>
    <w:rsid w:val="00411241"/>
    <w:rsid w:val="0041152E"/>
    <w:rsid w:val="00411588"/>
    <w:rsid w:val="004115EF"/>
    <w:rsid w:val="004116E9"/>
    <w:rsid w:val="004117BA"/>
    <w:rsid w:val="004117E0"/>
    <w:rsid w:val="00411AB9"/>
    <w:rsid w:val="00411C75"/>
    <w:rsid w:val="00411DE8"/>
    <w:rsid w:val="004120A5"/>
    <w:rsid w:val="00412238"/>
    <w:rsid w:val="0041246D"/>
    <w:rsid w:val="004126D6"/>
    <w:rsid w:val="00412A3C"/>
    <w:rsid w:val="00412BA5"/>
    <w:rsid w:val="00412C27"/>
    <w:rsid w:val="00412E8D"/>
    <w:rsid w:val="00413EE8"/>
    <w:rsid w:val="00413F08"/>
    <w:rsid w:val="00414605"/>
    <w:rsid w:val="0041479C"/>
    <w:rsid w:val="00414964"/>
    <w:rsid w:val="00414D46"/>
    <w:rsid w:val="004153AF"/>
    <w:rsid w:val="0041545C"/>
    <w:rsid w:val="0041586A"/>
    <w:rsid w:val="00415941"/>
    <w:rsid w:val="004159D0"/>
    <w:rsid w:val="00415A0A"/>
    <w:rsid w:val="00415AB7"/>
    <w:rsid w:val="00415C53"/>
    <w:rsid w:val="00415ECC"/>
    <w:rsid w:val="004161A7"/>
    <w:rsid w:val="004166A1"/>
    <w:rsid w:val="00416A4E"/>
    <w:rsid w:val="00416CD5"/>
    <w:rsid w:val="00416CFB"/>
    <w:rsid w:val="00416D31"/>
    <w:rsid w:val="00416E92"/>
    <w:rsid w:val="00417167"/>
    <w:rsid w:val="00417AFB"/>
    <w:rsid w:val="00417C46"/>
    <w:rsid w:val="00417C59"/>
    <w:rsid w:val="00417CDC"/>
    <w:rsid w:val="00417DF5"/>
    <w:rsid w:val="00417E6F"/>
    <w:rsid w:val="00417EF6"/>
    <w:rsid w:val="0042007C"/>
    <w:rsid w:val="00420370"/>
    <w:rsid w:val="004205C6"/>
    <w:rsid w:val="00420721"/>
    <w:rsid w:val="00420C4C"/>
    <w:rsid w:val="00420E99"/>
    <w:rsid w:val="00420F38"/>
    <w:rsid w:val="00420F8E"/>
    <w:rsid w:val="004211B4"/>
    <w:rsid w:val="00421AA3"/>
    <w:rsid w:val="004220ED"/>
    <w:rsid w:val="0042225D"/>
    <w:rsid w:val="0042298A"/>
    <w:rsid w:val="00422A85"/>
    <w:rsid w:val="00422D15"/>
    <w:rsid w:val="00422E64"/>
    <w:rsid w:val="00423A96"/>
    <w:rsid w:val="00423F1A"/>
    <w:rsid w:val="004241CC"/>
    <w:rsid w:val="00424214"/>
    <w:rsid w:val="00424263"/>
    <w:rsid w:val="0042458B"/>
    <w:rsid w:val="00424736"/>
    <w:rsid w:val="00424ADD"/>
    <w:rsid w:val="00424C51"/>
    <w:rsid w:val="00424F47"/>
    <w:rsid w:val="0042534A"/>
    <w:rsid w:val="004257AA"/>
    <w:rsid w:val="004259A6"/>
    <w:rsid w:val="004262BC"/>
    <w:rsid w:val="004263B9"/>
    <w:rsid w:val="004263CC"/>
    <w:rsid w:val="00426710"/>
    <w:rsid w:val="0042676C"/>
    <w:rsid w:val="00426AD6"/>
    <w:rsid w:val="00426F5C"/>
    <w:rsid w:val="00426F6A"/>
    <w:rsid w:val="0042700A"/>
    <w:rsid w:val="0042734A"/>
    <w:rsid w:val="004275EA"/>
    <w:rsid w:val="00427899"/>
    <w:rsid w:val="004278DA"/>
    <w:rsid w:val="004278DD"/>
    <w:rsid w:val="00427943"/>
    <w:rsid w:val="00427E62"/>
    <w:rsid w:val="00427EE5"/>
    <w:rsid w:val="00427F00"/>
    <w:rsid w:val="00427F1A"/>
    <w:rsid w:val="00427F30"/>
    <w:rsid w:val="00430514"/>
    <w:rsid w:val="0043110E"/>
    <w:rsid w:val="004312EE"/>
    <w:rsid w:val="00431865"/>
    <w:rsid w:val="00431B7F"/>
    <w:rsid w:val="00431D0B"/>
    <w:rsid w:val="00431DE2"/>
    <w:rsid w:val="00431EE4"/>
    <w:rsid w:val="00431F5E"/>
    <w:rsid w:val="004320ED"/>
    <w:rsid w:val="00432584"/>
    <w:rsid w:val="004327D2"/>
    <w:rsid w:val="00432B33"/>
    <w:rsid w:val="00432C45"/>
    <w:rsid w:val="00432C99"/>
    <w:rsid w:val="004332F1"/>
    <w:rsid w:val="00433517"/>
    <w:rsid w:val="0043392E"/>
    <w:rsid w:val="004339D9"/>
    <w:rsid w:val="00433C00"/>
    <w:rsid w:val="00433D05"/>
    <w:rsid w:val="00433DB9"/>
    <w:rsid w:val="00433E02"/>
    <w:rsid w:val="00434027"/>
    <w:rsid w:val="00434153"/>
    <w:rsid w:val="0043441D"/>
    <w:rsid w:val="004349A9"/>
    <w:rsid w:val="00434D39"/>
    <w:rsid w:val="00434D64"/>
    <w:rsid w:val="00434F95"/>
    <w:rsid w:val="0043516F"/>
    <w:rsid w:val="0043588C"/>
    <w:rsid w:val="00435963"/>
    <w:rsid w:val="0043598C"/>
    <w:rsid w:val="00435A39"/>
    <w:rsid w:val="00435AEF"/>
    <w:rsid w:val="00435D81"/>
    <w:rsid w:val="00435DCA"/>
    <w:rsid w:val="00436127"/>
    <w:rsid w:val="004362E2"/>
    <w:rsid w:val="00436B1F"/>
    <w:rsid w:val="00437303"/>
    <w:rsid w:val="004374B7"/>
    <w:rsid w:val="00437A1F"/>
    <w:rsid w:val="00437DDB"/>
    <w:rsid w:val="00437E05"/>
    <w:rsid w:val="0044005D"/>
    <w:rsid w:val="0044032F"/>
    <w:rsid w:val="00440431"/>
    <w:rsid w:val="004406AA"/>
    <w:rsid w:val="004412E7"/>
    <w:rsid w:val="00441542"/>
    <w:rsid w:val="00441D94"/>
    <w:rsid w:val="00441F56"/>
    <w:rsid w:val="004420B3"/>
    <w:rsid w:val="0044236D"/>
    <w:rsid w:val="00442A19"/>
    <w:rsid w:val="00442C59"/>
    <w:rsid w:val="00442D93"/>
    <w:rsid w:val="00442FF3"/>
    <w:rsid w:val="00443029"/>
    <w:rsid w:val="004431D4"/>
    <w:rsid w:val="004435DD"/>
    <w:rsid w:val="00443753"/>
    <w:rsid w:val="004438AC"/>
    <w:rsid w:val="004441E2"/>
    <w:rsid w:val="004442ED"/>
    <w:rsid w:val="00444765"/>
    <w:rsid w:val="00444806"/>
    <w:rsid w:val="00444940"/>
    <w:rsid w:val="00444ECD"/>
    <w:rsid w:val="00444FE8"/>
    <w:rsid w:val="00445363"/>
    <w:rsid w:val="004454F9"/>
    <w:rsid w:val="00445518"/>
    <w:rsid w:val="00445582"/>
    <w:rsid w:val="0044575A"/>
    <w:rsid w:val="0044595D"/>
    <w:rsid w:val="00445EF9"/>
    <w:rsid w:val="004464BE"/>
    <w:rsid w:val="004467FB"/>
    <w:rsid w:val="00446962"/>
    <w:rsid w:val="00446DF0"/>
    <w:rsid w:val="004470B8"/>
    <w:rsid w:val="00447442"/>
    <w:rsid w:val="0044798D"/>
    <w:rsid w:val="00447F0E"/>
    <w:rsid w:val="00447F61"/>
    <w:rsid w:val="00447FC5"/>
    <w:rsid w:val="00450005"/>
    <w:rsid w:val="0045038D"/>
    <w:rsid w:val="00450591"/>
    <w:rsid w:val="00450902"/>
    <w:rsid w:val="00450C76"/>
    <w:rsid w:val="00451017"/>
    <w:rsid w:val="00451386"/>
    <w:rsid w:val="00451450"/>
    <w:rsid w:val="0045192C"/>
    <w:rsid w:val="00451C52"/>
    <w:rsid w:val="00452048"/>
    <w:rsid w:val="00452141"/>
    <w:rsid w:val="00452886"/>
    <w:rsid w:val="0045315E"/>
    <w:rsid w:val="00453196"/>
    <w:rsid w:val="00453228"/>
    <w:rsid w:val="0045330B"/>
    <w:rsid w:val="004535EF"/>
    <w:rsid w:val="0045372C"/>
    <w:rsid w:val="00453A30"/>
    <w:rsid w:val="00453AB1"/>
    <w:rsid w:val="00453CE0"/>
    <w:rsid w:val="00453F6C"/>
    <w:rsid w:val="00453FC9"/>
    <w:rsid w:val="0045451B"/>
    <w:rsid w:val="004545E1"/>
    <w:rsid w:val="004551CA"/>
    <w:rsid w:val="004556C4"/>
    <w:rsid w:val="00455A66"/>
    <w:rsid w:val="00456094"/>
    <w:rsid w:val="0045631A"/>
    <w:rsid w:val="00456786"/>
    <w:rsid w:val="004567AA"/>
    <w:rsid w:val="00456A8E"/>
    <w:rsid w:val="004570A8"/>
    <w:rsid w:val="00457400"/>
    <w:rsid w:val="004577A6"/>
    <w:rsid w:val="00457A70"/>
    <w:rsid w:val="00457D8F"/>
    <w:rsid w:val="004600B9"/>
    <w:rsid w:val="00460176"/>
    <w:rsid w:val="0046060A"/>
    <w:rsid w:val="00460F09"/>
    <w:rsid w:val="00461196"/>
    <w:rsid w:val="004614DF"/>
    <w:rsid w:val="004617D7"/>
    <w:rsid w:val="00462676"/>
    <w:rsid w:val="004626D7"/>
    <w:rsid w:val="00462867"/>
    <w:rsid w:val="00462B7F"/>
    <w:rsid w:val="00462C50"/>
    <w:rsid w:val="00463162"/>
    <w:rsid w:val="004631D6"/>
    <w:rsid w:val="004632A5"/>
    <w:rsid w:val="00463609"/>
    <w:rsid w:val="00463855"/>
    <w:rsid w:val="00463B91"/>
    <w:rsid w:val="00463DAF"/>
    <w:rsid w:val="00464341"/>
    <w:rsid w:val="004648FC"/>
    <w:rsid w:val="004649A2"/>
    <w:rsid w:val="00464E3C"/>
    <w:rsid w:val="00464F8D"/>
    <w:rsid w:val="004653B0"/>
    <w:rsid w:val="0046595F"/>
    <w:rsid w:val="00465BA6"/>
    <w:rsid w:val="00465C87"/>
    <w:rsid w:val="00465EF6"/>
    <w:rsid w:val="00465FC1"/>
    <w:rsid w:val="00466022"/>
    <w:rsid w:val="0046640D"/>
    <w:rsid w:val="00466885"/>
    <w:rsid w:val="004669BF"/>
    <w:rsid w:val="00466A7D"/>
    <w:rsid w:val="00466A93"/>
    <w:rsid w:val="00466ED0"/>
    <w:rsid w:val="00466F98"/>
    <w:rsid w:val="00466FEB"/>
    <w:rsid w:val="004670A3"/>
    <w:rsid w:val="00467438"/>
    <w:rsid w:val="0046753B"/>
    <w:rsid w:val="00467751"/>
    <w:rsid w:val="004678D7"/>
    <w:rsid w:val="004678D9"/>
    <w:rsid w:val="00467C08"/>
    <w:rsid w:val="00470275"/>
    <w:rsid w:val="00470397"/>
    <w:rsid w:val="004704C5"/>
    <w:rsid w:val="00470BFD"/>
    <w:rsid w:val="00470C1B"/>
    <w:rsid w:val="00470C55"/>
    <w:rsid w:val="00470F8E"/>
    <w:rsid w:val="00471234"/>
    <w:rsid w:val="00471309"/>
    <w:rsid w:val="00471D23"/>
    <w:rsid w:val="00471F9D"/>
    <w:rsid w:val="0047209C"/>
    <w:rsid w:val="004722DC"/>
    <w:rsid w:val="0047244D"/>
    <w:rsid w:val="0047269F"/>
    <w:rsid w:val="00472912"/>
    <w:rsid w:val="00472AAF"/>
    <w:rsid w:val="00472BDD"/>
    <w:rsid w:val="00472D06"/>
    <w:rsid w:val="00472D76"/>
    <w:rsid w:val="00473579"/>
    <w:rsid w:val="004738D2"/>
    <w:rsid w:val="0047395F"/>
    <w:rsid w:val="00473B14"/>
    <w:rsid w:val="00473C8C"/>
    <w:rsid w:val="00473D51"/>
    <w:rsid w:val="004741F5"/>
    <w:rsid w:val="0047468E"/>
    <w:rsid w:val="00474B15"/>
    <w:rsid w:val="00474BAF"/>
    <w:rsid w:val="00474C75"/>
    <w:rsid w:val="00474E96"/>
    <w:rsid w:val="00475078"/>
    <w:rsid w:val="004750E6"/>
    <w:rsid w:val="0047515B"/>
    <w:rsid w:val="0047532A"/>
    <w:rsid w:val="004754FB"/>
    <w:rsid w:val="004755D1"/>
    <w:rsid w:val="004755E6"/>
    <w:rsid w:val="00475648"/>
    <w:rsid w:val="0047565B"/>
    <w:rsid w:val="00475C88"/>
    <w:rsid w:val="00475E92"/>
    <w:rsid w:val="00476579"/>
    <w:rsid w:val="00476715"/>
    <w:rsid w:val="004768FF"/>
    <w:rsid w:val="004769C7"/>
    <w:rsid w:val="00476F7A"/>
    <w:rsid w:val="004777A3"/>
    <w:rsid w:val="004778C3"/>
    <w:rsid w:val="00477909"/>
    <w:rsid w:val="00477945"/>
    <w:rsid w:val="00477B3D"/>
    <w:rsid w:val="00477D98"/>
    <w:rsid w:val="00477E3D"/>
    <w:rsid w:val="00477E52"/>
    <w:rsid w:val="004803E2"/>
    <w:rsid w:val="00480527"/>
    <w:rsid w:val="0048057B"/>
    <w:rsid w:val="00480AC3"/>
    <w:rsid w:val="00480AE7"/>
    <w:rsid w:val="0048174F"/>
    <w:rsid w:val="00481791"/>
    <w:rsid w:val="00481A69"/>
    <w:rsid w:val="0048208F"/>
    <w:rsid w:val="004824AC"/>
    <w:rsid w:val="0048251A"/>
    <w:rsid w:val="00482734"/>
    <w:rsid w:val="00482963"/>
    <w:rsid w:val="00482B9E"/>
    <w:rsid w:val="00482BEA"/>
    <w:rsid w:val="00482FC6"/>
    <w:rsid w:val="004830CD"/>
    <w:rsid w:val="00483747"/>
    <w:rsid w:val="004838A5"/>
    <w:rsid w:val="004838D0"/>
    <w:rsid w:val="00483AA1"/>
    <w:rsid w:val="00483FC7"/>
    <w:rsid w:val="00484132"/>
    <w:rsid w:val="00484215"/>
    <w:rsid w:val="004843C5"/>
    <w:rsid w:val="00484566"/>
    <w:rsid w:val="00484845"/>
    <w:rsid w:val="00484D17"/>
    <w:rsid w:val="00484D20"/>
    <w:rsid w:val="00484FA1"/>
    <w:rsid w:val="00485248"/>
    <w:rsid w:val="004855EE"/>
    <w:rsid w:val="00485B96"/>
    <w:rsid w:val="00485F47"/>
    <w:rsid w:val="004861F2"/>
    <w:rsid w:val="0048650B"/>
    <w:rsid w:val="004868A8"/>
    <w:rsid w:val="004868F6"/>
    <w:rsid w:val="0048690F"/>
    <w:rsid w:val="00486A7A"/>
    <w:rsid w:val="00486D0B"/>
    <w:rsid w:val="00487193"/>
    <w:rsid w:val="00487274"/>
    <w:rsid w:val="00487303"/>
    <w:rsid w:val="0048789D"/>
    <w:rsid w:val="004878D3"/>
    <w:rsid w:val="004879EE"/>
    <w:rsid w:val="00490002"/>
    <w:rsid w:val="00490022"/>
    <w:rsid w:val="00490246"/>
    <w:rsid w:val="00490864"/>
    <w:rsid w:val="00490ADA"/>
    <w:rsid w:val="00490B77"/>
    <w:rsid w:val="00490CB7"/>
    <w:rsid w:val="00490CFB"/>
    <w:rsid w:val="00490FA3"/>
    <w:rsid w:val="00491046"/>
    <w:rsid w:val="004912F1"/>
    <w:rsid w:val="004915F2"/>
    <w:rsid w:val="00491667"/>
    <w:rsid w:val="00491A75"/>
    <w:rsid w:val="004921F1"/>
    <w:rsid w:val="00492C35"/>
    <w:rsid w:val="00493184"/>
    <w:rsid w:val="00493493"/>
    <w:rsid w:val="00493597"/>
    <w:rsid w:val="004938AE"/>
    <w:rsid w:val="00493C08"/>
    <w:rsid w:val="00493D82"/>
    <w:rsid w:val="00493E8C"/>
    <w:rsid w:val="0049409F"/>
    <w:rsid w:val="004944FF"/>
    <w:rsid w:val="00494711"/>
    <w:rsid w:val="004947FC"/>
    <w:rsid w:val="004948BA"/>
    <w:rsid w:val="00494AEF"/>
    <w:rsid w:val="00494D75"/>
    <w:rsid w:val="00495065"/>
    <w:rsid w:val="00495123"/>
    <w:rsid w:val="00495843"/>
    <w:rsid w:val="00495B6F"/>
    <w:rsid w:val="00495C20"/>
    <w:rsid w:val="00495EE8"/>
    <w:rsid w:val="00496362"/>
    <w:rsid w:val="004965C6"/>
    <w:rsid w:val="004965EE"/>
    <w:rsid w:val="00496629"/>
    <w:rsid w:val="0049671D"/>
    <w:rsid w:val="0049682F"/>
    <w:rsid w:val="00496C9C"/>
    <w:rsid w:val="00497175"/>
    <w:rsid w:val="00497551"/>
    <w:rsid w:val="004975BA"/>
    <w:rsid w:val="0049768E"/>
    <w:rsid w:val="00497737"/>
    <w:rsid w:val="00497B6F"/>
    <w:rsid w:val="004A0288"/>
    <w:rsid w:val="004A05DA"/>
    <w:rsid w:val="004A064F"/>
    <w:rsid w:val="004A09AE"/>
    <w:rsid w:val="004A0B48"/>
    <w:rsid w:val="004A0B89"/>
    <w:rsid w:val="004A0E04"/>
    <w:rsid w:val="004A0F2E"/>
    <w:rsid w:val="004A1270"/>
    <w:rsid w:val="004A14CA"/>
    <w:rsid w:val="004A1675"/>
    <w:rsid w:val="004A16F5"/>
    <w:rsid w:val="004A19BC"/>
    <w:rsid w:val="004A1CB3"/>
    <w:rsid w:val="004A1CCC"/>
    <w:rsid w:val="004A1D68"/>
    <w:rsid w:val="004A2297"/>
    <w:rsid w:val="004A2442"/>
    <w:rsid w:val="004A269B"/>
    <w:rsid w:val="004A27A7"/>
    <w:rsid w:val="004A2EC5"/>
    <w:rsid w:val="004A2FC8"/>
    <w:rsid w:val="004A3178"/>
    <w:rsid w:val="004A32B6"/>
    <w:rsid w:val="004A3366"/>
    <w:rsid w:val="004A34C6"/>
    <w:rsid w:val="004A393B"/>
    <w:rsid w:val="004A3CE7"/>
    <w:rsid w:val="004A41DF"/>
    <w:rsid w:val="004A424A"/>
    <w:rsid w:val="004A43CB"/>
    <w:rsid w:val="004A43E9"/>
    <w:rsid w:val="004A482F"/>
    <w:rsid w:val="004A5758"/>
    <w:rsid w:val="004A5809"/>
    <w:rsid w:val="004A5D40"/>
    <w:rsid w:val="004A5E95"/>
    <w:rsid w:val="004A6004"/>
    <w:rsid w:val="004A6315"/>
    <w:rsid w:val="004A6429"/>
    <w:rsid w:val="004A68FC"/>
    <w:rsid w:val="004A6B2B"/>
    <w:rsid w:val="004A6F18"/>
    <w:rsid w:val="004A6F9E"/>
    <w:rsid w:val="004A76AC"/>
    <w:rsid w:val="004A7985"/>
    <w:rsid w:val="004A7AC9"/>
    <w:rsid w:val="004A7D25"/>
    <w:rsid w:val="004A7D32"/>
    <w:rsid w:val="004B022D"/>
    <w:rsid w:val="004B0477"/>
    <w:rsid w:val="004B0482"/>
    <w:rsid w:val="004B055A"/>
    <w:rsid w:val="004B060A"/>
    <w:rsid w:val="004B0804"/>
    <w:rsid w:val="004B099A"/>
    <w:rsid w:val="004B13BA"/>
    <w:rsid w:val="004B142B"/>
    <w:rsid w:val="004B15CA"/>
    <w:rsid w:val="004B166D"/>
    <w:rsid w:val="004B17C0"/>
    <w:rsid w:val="004B19F9"/>
    <w:rsid w:val="004B1D87"/>
    <w:rsid w:val="004B1E31"/>
    <w:rsid w:val="004B1F51"/>
    <w:rsid w:val="004B22D6"/>
    <w:rsid w:val="004B23E2"/>
    <w:rsid w:val="004B2AE3"/>
    <w:rsid w:val="004B2BDD"/>
    <w:rsid w:val="004B2F20"/>
    <w:rsid w:val="004B3810"/>
    <w:rsid w:val="004B3A49"/>
    <w:rsid w:val="004B3AF6"/>
    <w:rsid w:val="004B3C7E"/>
    <w:rsid w:val="004B42C8"/>
    <w:rsid w:val="004B441A"/>
    <w:rsid w:val="004B44CF"/>
    <w:rsid w:val="004B46D9"/>
    <w:rsid w:val="004B49B1"/>
    <w:rsid w:val="004B4C8C"/>
    <w:rsid w:val="004B4D31"/>
    <w:rsid w:val="004B5172"/>
    <w:rsid w:val="004B51D2"/>
    <w:rsid w:val="004B5484"/>
    <w:rsid w:val="004B5683"/>
    <w:rsid w:val="004B5753"/>
    <w:rsid w:val="004B57B6"/>
    <w:rsid w:val="004B5BE2"/>
    <w:rsid w:val="004B61DF"/>
    <w:rsid w:val="004B6519"/>
    <w:rsid w:val="004B6549"/>
    <w:rsid w:val="004B660F"/>
    <w:rsid w:val="004B66AE"/>
    <w:rsid w:val="004B6C24"/>
    <w:rsid w:val="004B6DEC"/>
    <w:rsid w:val="004B7087"/>
    <w:rsid w:val="004B7116"/>
    <w:rsid w:val="004B73E6"/>
    <w:rsid w:val="004B74EC"/>
    <w:rsid w:val="004B774A"/>
    <w:rsid w:val="004B7837"/>
    <w:rsid w:val="004B7898"/>
    <w:rsid w:val="004B7A21"/>
    <w:rsid w:val="004B7B6A"/>
    <w:rsid w:val="004C000E"/>
    <w:rsid w:val="004C0301"/>
    <w:rsid w:val="004C0359"/>
    <w:rsid w:val="004C03A0"/>
    <w:rsid w:val="004C0549"/>
    <w:rsid w:val="004C0793"/>
    <w:rsid w:val="004C096D"/>
    <w:rsid w:val="004C0B34"/>
    <w:rsid w:val="004C0CAA"/>
    <w:rsid w:val="004C0D83"/>
    <w:rsid w:val="004C0DDB"/>
    <w:rsid w:val="004C1109"/>
    <w:rsid w:val="004C12C9"/>
    <w:rsid w:val="004C152A"/>
    <w:rsid w:val="004C160E"/>
    <w:rsid w:val="004C16E2"/>
    <w:rsid w:val="004C1AFB"/>
    <w:rsid w:val="004C201B"/>
    <w:rsid w:val="004C2060"/>
    <w:rsid w:val="004C20C3"/>
    <w:rsid w:val="004C2117"/>
    <w:rsid w:val="004C2122"/>
    <w:rsid w:val="004C219C"/>
    <w:rsid w:val="004C23E4"/>
    <w:rsid w:val="004C2871"/>
    <w:rsid w:val="004C2ADE"/>
    <w:rsid w:val="004C2D0C"/>
    <w:rsid w:val="004C2D4D"/>
    <w:rsid w:val="004C2E0F"/>
    <w:rsid w:val="004C33F2"/>
    <w:rsid w:val="004C3672"/>
    <w:rsid w:val="004C39AF"/>
    <w:rsid w:val="004C4390"/>
    <w:rsid w:val="004C43CE"/>
    <w:rsid w:val="004C45EB"/>
    <w:rsid w:val="004C4A20"/>
    <w:rsid w:val="004C4B8F"/>
    <w:rsid w:val="004C4C1A"/>
    <w:rsid w:val="004C4E1B"/>
    <w:rsid w:val="004C522A"/>
    <w:rsid w:val="004C526B"/>
    <w:rsid w:val="004C551D"/>
    <w:rsid w:val="004C5928"/>
    <w:rsid w:val="004C5DF7"/>
    <w:rsid w:val="004C5F30"/>
    <w:rsid w:val="004C603A"/>
    <w:rsid w:val="004C61B8"/>
    <w:rsid w:val="004C690F"/>
    <w:rsid w:val="004C6E0D"/>
    <w:rsid w:val="004C6FF9"/>
    <w:rsid w:val="004C710E"/>
    <w:rsid w:val="004C71A5"/>
    <w:rsid w:val="004C7591"/>
    <w:rsid w:val="004C7650"/>
    <w:rsid w:val="004C7726"/>
    <w:rsid w:val="004C7731"/>
    <w:rsid w:val="004C794E"/>
    <w:rsid w:val="004C7BD4"/>
    <w:rsid w:val="004D00CC"/>
    <w:rsid w:val="004D0251"/>
    <w:rsid w:val="004D06B2"/>
    <w:rsid w:val="004D06C7"/>
    <w:rsid w:val="004D12AF"/>
    <w:rsid w:val="004D12DF"/>
    <w:rsid w:val="004D141C"/>
    <w:rsid w:val="004D142E"/>
    <w:rsid w:val="004D1C60"/>
    <w:rsid w:val="004D1C81"/>
    <w:rsid w:val="004D1D56"/>
    <w:rsid w:val="004D1F9A"/>
    <w:rsid w:val="004D204A"/>
    <w:rsid w:val="004D21D7"/>
    <w:rsid w:val="004D2A89"/>
    <w:rsid w:val="004D2B27"/>
    <w:rsid w:val="004D2DB0"/>
    <w:rsid w:val="004D3370"/>
    <w:rsid w:val="004D38CC"/>
    <w:rsid w:val="004D3D39"/>
    <w:rsid w:val="004D3FCD"/>
    <w:rsid w:val="004D4367"/>
    <w:rsid w:val="004D4390"/>
    <w:rsid w:val="004D463D"/>
    <w:rsid w:val="004D4716"/>
    <w:rsid w:val="004D4747"/>
    <w:rsid w:val="004D4890"/>
    <w:rsid w:val="004D4C4B"/>
    <w:rsid w:val="004D4DB8"/>
    <w:rsid w:val="004D4F48"/>
    <w:rsid w:val="004D4F78"/>
    <w:rsid w:val="004D50C1"/>
    <w:rsid w:val="004D532D"/>
    <w:rsid w:val="004D54DC"/>
    <w:rsid w:val="004D57AE"/>
    <w:rsid w:val="004D5803"/>
    <w:rsid w:val="004D58B6"/>
    <w:rsid w:val="004D5AAB"/>
    <w:rsid w:val="004D5B72"/>
    <w:rsid w:val="004D5F77"/>
    <w:rsid w:val="004D6092"/>
    <w:rsid w:val="004D6189"/>
    <w:rsid w:val="004D6264"/>
    <w:rsid w:val="004D6839"/>
    <w:rsid w:val="004D6942"/>
    <w:rsid w:val="004D6DC3"/>
    <w:rsid w:val="004D734F"/>
    <w:rsid w:val="004D7480"/>
    <w:rsid w:val="004D7597"/>
    <w:rsid w:val="004D75AC"/>
    <w:rsid w:val="004D79B4"/>
    <w:rsid w:val="004D7E46"/>
    <w:rsid w:val="004E00AB"/>
    <w:rsid w:val="004E06CC"/>
    <w:rsid w:val="004E06E2"/>
    <w:rsid w:val="004E07AE"/>
    <w:rsid w:val="004E0835"/>
    <w:rsid w:val="004E09D8"/>
    <w:rsid w:val="004E0B80"/>
    <w:rsid w:val="004E0DA3"/>
    <w:rsid w:val="004E106F"/>
    <w:rsid w:val="004E128C"/>
    <w:rsid w:val="004E1440"/>
    <w:rsid w:val="004E1976"/>
    <w:rsid w:val="004E1AFA"/>
    <w:rsid w:val="004E23A8"/>
    <w:rsid w:val="004E2673"/>
    <w:rsid w:val="004E2750"/>
    <w:rsid w:val="004E282A"/>
    <w:rsid w:val="004E2900"/>
    <w:rsid w:val="004E2B3C"/>
    <w:rsid w:val="004E3059"/>
    <w:rsid w:val="004E32F2"/>
    <w:rsid w:val="004E38BC"/>
    <w:rsid w:val="004E38F1"/>
    <w:rsid w:val="004E3AA7"/>
    <w:rsid w:val="004E3E0D"/>
    <w:rsid w:val="004E3E75"/>
    <w:rsid w:val="004E3F0D"/>
    <w:rsid w:val="004E420E"/>
    <w:rsid w:val="004E4519"/>
    <w:rsid w:val="004E463F"/>
    <w:rsid w:val="004E468D"/>
    <w:rsid w:val="004E46DD"/>
    <w:rsid w:val="004E4B92"/>
    <w:rsid w:val="004E4D00"/>
    <w:rsid w:val="004E4FE0"/>
    <w:rsid w:val="004E538F"/>
    <w:rsid w:val="004E5619"/>
    <w:rsid w:val="004E596A"/>
    <w:rsid w:val="004E5AEB"/>
    <w:rsid w:val="004E5F96"/>
    <w:rsid w:val="004E6111"/>
    <w:rsid w:val="004E6197"/>
    <w:rsid w:val="004E62D9"/>
    <w:rsid w:val="004E6496"/>
    <w:rsid w:val="004E65B8"/>
    <w:rsid w:val="004E6E7F"/>
    <w:rsid w:val="004E6F91"/>
    <w:rsid w:val="004E70B3"/>
    <w:rsid w:val="004E71EB"/>
    <w:rsid w:val="004E742F"/>
    <w:rsid w:val="004E76D8"/>
    <w:rsid w:val="004E793D"/>
    <w:rsid w:val="004E7D5B"/>
    <w:rsid w:val="004E7D98"/>
    <w:rsid w:val="004E7E8A"/>
    <w:rsid w:val="004E7F3B"/>
    <w:rsid w:val="004E7FF1"/>
    <w:rsid w:val="004F01AA"/>
    <w:rsid w:val="004F01F5"/>
    <w:rsid w:val="004F0283"/>
    <w:rsid w:val="004F0307"/>
    <w:rsid w:val="004F0868"/>
    <w:rsid w:val="004F091F"/>
    <w:rsid w:val="004F09C7"/>
    <w:rsid w:val="004F0A84"/>
    <w:rsid w:val="004F0B5A"/>
    <w:rsid w:val="004F0B5D"/>
    <w:rsid w:val="004F0B6A"/>
    <w:rsid w:val="004F0D5C"/>
    <w:rsid w:val="004F0ED3"/>
    <w:rsid w:val="004F12BA"/>
    <w:rsid w:val="004F138F"/>
    <w:rsid w:val="004F1463"/>
    <w:rsid w:val="004F146D"/>
    <w:rsid w:val="004F14CF"/>
    <w:rsid w:val="004F16B5"/>
    <w:rsid w:val="004F1992"/>
    <w:rsid w:val="004F1D6A"/>
    <w:rsid w:val="004F1FA9"/>
    <w:rsid w:val="004F24A7"/>
    <w:rsid w:val="004F25C2"/>
    <w:rsid w:val="004F28E7"/>
    <w:rsid w:val="004F28F1"/>
    <w:rsid w:val="004F2A84"/>
    <w:rsid w:val="004F2C3D"/>
    <w:rsid w:val="004F2EC7"/>
    <w:rsid w:val="004F32F8"/>
    <w:rsid w:val="004F3541"/>
    <w:rsid w:val="004F363C"/>
    <w:rsid w:val="004F37B8"/>
    <w:rsid w:val="004F3ECD"/>
    <w:rsid w:val="004F3EFB"/>
    <w:rsid w:val="004F3FC4"/>
    <w:rsid w:val="004F404D"/>
    <w:rsid w:val="004F409F"/>
    <w:rsid w:val="004F44EA"/>
    <w:rsid w:val="004F4856"/>
    <w:rsid w:val="004F4ADB"/>
    <w:rsid w:val="004F4B3B"/>
    <w:rsid w:val="004F4BEC"/>
    <w:rsid w:val="004F4D1F"/>
    <w:rsid w:val="004F529E"/>
    <w:rsid w:val="004F540E"/>
    <w:rsid w:val="004F550C"/>
    <w:rsid w:val="004F5762"/>
    <w:rsid w:val="004F5A82"/>
    <w:rsid w:val="004F5AB0"/>
    <w:rsid w:val="004F5C3B"/>
    <w:rsid w:val="004F5D2C"/>
    <w:rsid w:val="004F5D3E"/>
    <w:rsid w:val="004F5EB5"/>
    <w:rsid w:val="004F5EE1"/>
    <w:rsid w:val="004F6048"/>
    <w:rsid w:val="004F670B"/>
    <w:rsid w:val="004F6A58"/>
    <w:rsid w:val="004F7313"/>
    <w:rsid w:val="004F745D"/>
    <w:rsid w:val="004F7782"/>
    <w:rsid w:val="004F789A"/>
    <w:rsid w:val="004F7B00"/>
    <w:rsid w:val="004F7E52"/>
    <w:rsid w:val="005002AC"/>
    <w:rsid w:val="005008F9"/>
    <w:rsid w:val="00500E37"/>
    <w:rsid w:val="00501105"/>
    <w:rsid w:val="00501D2A"/>
    <w:rsid w:val="00501D4E"/>
    <w:rsid w:val="00501D7F"/>
    <w:rsid w:val="00501F64"/>
    <w:rsid w:val="00502139"/>
    <w:rsid w:val="00502327"/>
    <w:rsid w:val="00502429"/>
    <w:rsid w:val="0050259C"/>
    <w:rsid w:val="00502768"/>
    <w:rsid w:val="005027F0"/>
    <w:rsid w:val="00502B90"/>
    <w:rsid w:val="00503023"/>
    <w:rsid w:val="00503033"/>
    <w:rsid w:val="00503659"/>
    <w:rsid w:val="00503884"/>
    <w:rsid w:val="00503A44"/>
    <w:rsid w:val="00503B19"/>
    <w:rsid w:val="00503C9F"/>
    <w:rsid w:val="00503D77"/>
    <w:rsid w:val="00503E22"/>
    <w:rsid w:val="00503E23"/>
    <w:rsid w:val="00503F7C"/>
    <w:rsid w:val="00504030"/>
    <w:rsid w:val="0050438D"/>
    <w:rsid w:val="0050451F"/>
    <w:rsid w:val="00504947"/>
    <w:rsid w:val="00504C69"/>
    <w:rsid w:val="00504EA1"/>
    <w:rsid w:val="00504EF8"/>
    <w:rsid w:val="0050555C"/>
    <w:rsid w:val="005058B4"/>
    <w:rsid w:val="00505A4E"/>
    <w:rsid w:val="005069B7"/>
    <w:rsid w:val="00506DA9"/>
    <w:rsid w:val="0050760B"/>
    <w:rsid w:val="00507695"/>
    <w:rsid w:val="005076C5"/>
    <w:rsid w:val="00507896"/>
    <w:rsid w:val="00507F55"/>
    <w:rsid w:val="0051075F"/>
    <w:rsid w:val="00510EEB"/>
    <w:rsid w:val="005110B7"/>
    <w:rsid w:val="005110EF"/>
    <w:rsid w:val="00511117"/>
    <w:rsid w:val="00511384"/>
    <w:rsid w:val="00511449"/>
    <w:rsid w:val="005117EA"/>
    <w:rsid w:val="00511CA0"/>
    <w:rsid w:val="00511D5F"/>
    <w:rsid w:val="00511F3B"/>
    <w:rsid w:val="005120BD"/>
    <w:rsid w:val="00512674"/>
    <w:rsid w:val="005126D4"/>
    <w:rsid w:val="00512880"/>
    <w:rsid w:val="00512A82"/>
    <w:rsid w:val="00512B7C"/>
    <w:rsid w:val="00512CBA"/>
    <w:rsid w:val="00512CD4"/>
    <w:rsid w:val="00512EAD"/>
    <w:rsid w:val="005130BB"/>
    <w:rsid w:val="00513190"/>
    <w:rsid w:val="005131A6"/>
    <w:rsid w:val="00513424"/>
    <w:rsid w:val="005135CA"/>
    <w:rsid w:val="005139AD"/>
    <w:rsid w:val="00513BFD"/>
    <w:rsid w:val="00513D21"/>
    <w:rsid w:val="00513F89"/>
    <w:rsid w:val="0051412C"/>
    <w:rsid w:val="00514737"/>
    <w:rsid w:val="005147C7"/>
    <w:rsid w:val="00514823"/>
    <w:rsid w:val="005149C0"/>
    <w:rsid w:val="00514E94"/>
    <w:rsid w:val="00515242"/>
    <w:rsid w:val="005153D5"/>
    <w:rsid w:val="00515946"/>
    <w:rsid w:val="00515D09"/>
    <w:rsid w:val="00515E2E"/>
    <w:rsid w:val="00515E41"/>
    <w:rsid w:val="005162DD"/>
    <w:rsid w:val="00516405"/>
    <w:rsid w:val="0051679F"/>
    <w:rsid w:val="00516AC3"/>
    <w:rsid w:val="005173D1"/>
    <w:rsid w:val="005174C9"/>
    <w:rsid w:val="005174F5"/>
    <w:rsid w:val="00517A5F"/>
    <w:rsid w:val="00517BE6"/>
    <w:rsid w:val="00517E88"/>
    <w:rsid w:val="00517F41"/>
    <w:rsid w:val="005207A2"/>
    <w:rsid w:val="0052089D"/>
    <w:rsid w:val="00520BA4"/>
    <w:rsid w:val="00520C65"/>
    <w:rsid w:val="005210D0"/>
    <w:rsid w:val="00521200"/>
    <w:rsid w:val="0052127C"/>
    <w:rsid w:val="0052147E"/>
    <w:rsid w:val="00521559"/>
    <w:rsid w:val="00521B5E"/>
    <w:rsid w:val="00521BB1"/>
    <w:rsid w:val="00521C91"/>
    <w:rsid w:val="00521CA5"/>
    <w:rsid w:val="00521ED6"/>
    <w:rsid w:val="005222A2"/>
    <w:rsid w:val="00522828"/>
    <w:rsid w:val="00522A07"/>
    <w:rsid w:val="00522B92"/>
    <w:rsid w:val="00522D4A"/>
    <w:rsid w:val="00523038"/>
    <w:rsid w:val="0052308A"/>
    <w:rsid w:val="005231E7"/>
    <w:rsid w:val="00523562"/>
    <w:rsid w:val="00523851"/>
    <w:rsid w:val="00523998"/>
    <w:rsid w:val="005239BD"/>
    <w:rsid w:val="00523DF5"/>
    <w:rsid w:val="00523EA5"/>
    <w:rsid w:val="0052469E"/>
    <w:rsid w:val="0052494F"/>
    <w:rsid w:val="00524A22"/>
    <w:rsid w:val="00525040"/>
    <w:rsid w:val="0052526D"/>
    <w:rsid w:val="00525332"/>
    <w:rsid w:val="0052539A"/>
    <w:rsid w:val="0052546B"/>
    <w:rsid w:val="005254C0"/>
    <w:rsid w:val="00525635"/>
    <w:rsid w:val="0052566B"/>
    <w:rsid w:val="00525955"/>
    <w:rsid w:val="00525EB5"/>
    <w:rsid w:val="00526100"/>
    <w:rsid w:val="0052648D"/>
    <w:rsid w:val="00526D58"/>
    <w:rsid w:val="0052713D"/>
    <w:rsid w:val="0052719D"/>
    <w:rsid w:val="0052780B"/>
    <w:rsid w:val="00527934"/>
    <w:rsid w:val="00527BAE"/>
    <w:rsid w:val="00527D4D"/>
    <w:rsid w:val="00527FCC"/>
    <w:rsid w:val="005300EB"/>
    <w:rsid w:val="005303A9"/>
    <w:rsid w:val="005306D8"/>
    <w:rsid w:val="0053072D"/>
    <w:rsid w:val="00530A96"/>
    <w:rsid w:val="00530A97"/>
    <w:rsid w:val="00530E2E"/>
    <w:rsid w:val="00530EAB"/>
    <w:rsid w:val="005310C1"/>
    <w:rsid w:val="005311F3"/>
    <w:rsid w:val="005314FA"/>
    <w:rsid w:val="005317A3"/>
    <w:rsid w:val="00531A26"/>
    <w:rsid w:val="00531BE7"/>
    <w:rsid w:val="00531C36"/>
    <w:rsid w:val="00531F52"/>
    <w:rsid w:val="005320A1"/>
    <w:rsid w:val="00532595"/>
    <w:rsid w:val="005326C0"/>
    <w:rsid w:val="0053284B"/>
    <w:rsid w:val="00532BFF"/>
    <w:rsid w:val="00532DAE"/>
    <w:rsid w:val="0053317A"/>
    <w:rsid w:val="00533181"/>
    <w:rsid w:val="005332A2"/>
    <w:rsid w:val="0053396A"/>
    <w:rsid w:val="00533C3C"/>
    <w:rsid w:val="00534560"/>
    <w:rsid w:val="005345BD"/>
    <w:rsid w:val="005346AC"/>
    <w:rsid w:val="0053470C"/>
    <w:rsid w:val="00534863"/>
    <w:rsid w:val="00534A7C"/>
    <w:rsid w:val="00535022"/>
    <w:rsid w:val="005350AD"/>
    <w:rsid w:val="00535300"/>
    <w:rsid w:val="0053536C"/>
    <w:rsid w:val="0053539E"/>
    <w:rsid w:val="005353D5"/>
    <w:rsid w:val="00535517"/>
    <w:rsid w:val="00535974"/>
    <w:rsid w:val="0053597F"/>
    <w:rsid w:val="00535990"/>
    <w:rsid w:val="00535ADE"/>
    <w:rsid w:val="00535BFA"/>
    <w:rsid w:val="005362E6"/>
    <w:rsid w:val="00536306"/>
    <w:rsid w:val="0053638D"/>
    <w:rsid w:val="005363DA"/>
    <w:rsid w:val="005369F2"/>
    <w:rsid w:val="00536F86"/>
    <w:rsid w:val="00537152"/>
    <w:rsid w:val="0053787F"/>
    <w:rsid w:val="005378A0"/>
    <w:rsid w:val="005379CE"/>
    <w:rsid w:val="00537A62"/>
    <w:rsid w:val="00537CFB"/>
    <w:rsid w:val="00537E44"/>
    <w:rsid w:val="00540080"/>
    <w:rsid w:val="0054038A"/>
    <w:rsid w:val="005404B3"/>
    <w:rsid w:val="00540724"/>
    <w:rsid w:val="00540B8D"/>
    <w:rsid w:val="00541286"/>
    <w:rsid w:val="00541557"/>
    <w:rsid w:val="00541790"/>
    <w:rsid w:val="00541EB0"/>
    <w:rsid w:val="005425E5"/>
    <w:rsid w:val="00542B5E"/>
    <w:rsid w:val="00542D69"/>
    <w:rsid w:val="005434DC"/>
    <w:rsid w:val="0054400A"/>
    <w:rsid w:val="005446D1"/>
    <w:rsid w:val="00544869"/>
    <w:rsid w:val="00544BDA"/>
    <w:rsid w:val="00545252"/>
    <w:rsid w:val="005455E0"/>
    <w:rsid w:val="0054565E"/>
    <w:rsid w:val="00545722"/>
    <w:rsid w:val="00545FE9"/>
    <w:rsid w:val="00546180"/>
    <w:rsid w:val="00546BF9"/>
    <w:rsid w:val="00546FA1"/>
    <w:rsid w:val="00546FB8"/>
    <w:rsid w:val="00547120"/>
    <w:rsid w:val="00547695"/>
    <w:rsid w:val="005478B5"/>
    <w:rsid w:val="00547CE3"/>
    <w:rsid w:val="00547D96"/>
    <w:rsid w:val="00547E7C"/>
    <w:rsid w:val="00550299"/>
    <w:rsid w:val="005505B0"/>
    <w:rsid w:val="00550881"/>
    <w:rsid w:val="00550ABF"/>
    <w:rsid w:val="00550BC1"/>
    <w:rsid w:val="00550DAC"/>
    <w:rsid w:val="00551147"/>
    <w:rsid w:val="00551B3D"/>
    <w:rsid w:val="00551B75"/>
    <w:rsid w:val="00551E7F"/>
    <w:rsid w:val="005524A3"/>
    <w:rsid w:val="0055272B"/>
    <w:rsid w:val="00553413"/>
    <w:rsid w:val="0055373C"/>
    <w:rsid w:val="00553936"/>
    <w:rsid w:val="00553B74"/>
    <w:rsid w:val="00554053"/>
    <w:rsid w:val="00554069"/>
    <w:rsid w:val="005543AC"/>
    <w:rsid w:val="00554660"/>
    <w:rsid w:val="005548ED"/>
    <w:rsid w:val="00554973"/>
    <w:rsid w:val="00554A38"/>
    <w:rsid w:val="00554ADF"/>
    <w:rsid w:val="00554BF8"/>
    <w:rsid w:val="005551CF"/>
    <w:rsid w:val="005556BC"/>
    <w:rsid w:val="005559C3"/>
    <w:rsid w:val="0055607F"/>
    <w:rsid w:val="00556571"/>
    <w:rsid w:val="00556B4E"/>
    <w:rsid w:val="00556C99"/>
    <w:rsid w:val="005573AC"/>
    <w:rsid w:val="00557584"/>
    <w:rsid w:val="0055763B"/>
    <w:rsid w:val="00557F0D"/>
    <w:rsid w:val="0056005E"/>
    <w:rsid w:val="0056037D"/>
    <w:rsid w:val="0056041C"/>
    <w:rsid w:val="005605A0"/>
    <w:rsid w:val="00560724"/>
    <w:rsid w:val="00560ACD"/>
    <w:rsid w:val="00560F62"/>
    <w:rsid w:val="00561172"/>
    <w:rsid w:val="005619AF"/>
    <w:rsid w:val="00561F55"/>
    <w:rsid w:val="00562047"/>
    <w:rsid w:val="00562441"/>
    <w:rsid w:val="005627AF"/>
    <w:rsid w:val="0056280A"/>
    <w:rsid w:val="005632D2"/>
    <w:rsid w:val="005633E2"/>
    <w:rsid w:val="005636C1"/>
    <w:rsid w:val="00563711"/>
    <w:rsid w:val="005637FC"/>
    <w:rsid w:val="0056383A"/>
    <w:rsid w:val="005640EB"/>
    <w:rsid w:val="00564616"/>
    <w:rsid w:val="005648D2"/>
    <w:rsid w:val="00564B38"/>
    <w:rsid w:val="00564BD6"/>
    <w:rsid w:val="00564C2A"/>
    <w:rsid w:val="00564CC0"/>
    <w:rsid w:val="00564D11"/>
    <w:rsid w:val="00564F99"/>
    <w:rsid w:val="00565018"/>
    <w:rsid w:val="00565302"/>
    <w:rsid w:val="00565488"/>
    <w:rsid w:val="00565DDF"/>
    <w:rsid w:val="00565EDE"/>
    <w:rsid w:val="00566586"/>
    <w:rsid w:val="00566688"/>
    <w:rsid w:val="00566991"/>
    <w:rsid w:val="00566B6B"/>
    <w:rsid w:val="00566D6C"/>
    <w:rsid w:val="00566E0C"/>
    <w:rsid w:val="00566E35"/>
    <w:rsid w:val="005671AB"/>
    <w:rsid w:val="00567684"/>
    <w:rsid w:val="005676E2"/>
    <w:rsid w:val="00567745"/>
    <w:rsid w:val="005678BC"/>
    <w:rsid w:val="00567B67"/>
    <w:rsid w:val="005700C2"/>
    <w:rsid w:val="005705C2"/>
    <w:rsid w:val="005708E8"/>
    <w:rsid w:val="005709F7"/>
    <w:rsid w:val="00570A14"/>
    <w:rsid w:val="00570C2B"/>
    <w:rsid w:val="00570D56"/>
    <w:rsid w:val="00570DEB"/>
    <w:rsid w:val="00570E4B"/>
    <w:rsid w:val="00570F82"/>
    <w:rsid w:val="00571086"/>
    <w:rsid w:val="005712E5"/>
    <w:rsid w:val="00571785"/>
    <w:rsid w:val="00571865"/>
    <w:rsid w:val="0057193F"/>
    <w:rsid w:val="00571A52"/>
    <w:rsid w:val="00571BB3"/>
    <w:rsid w:val="00571C6D"/>
    <w:rsid w:val="00571DA7"/>
    <w:rsid w:val="00571DCE"/>
    <w:rsid w:val="00572127"/>
    <w:rsid w:val="0057226B"/>
    <w:rsid w:val="00572461"/>
    <w:rsid w:val="0057274C"/>
    <w:rsid w:val="00572A73"/>
    <w:rsid w:val="0057303C"/>
    <w:rsid w:val="0057321B"/>
    <w:rsid w:val="005735D8"/>
    <w:rsid w:val="00573679"/>
    <w:rsid w:val="00573B91"/>
    <w:rsid w:val="00573B92"/>
    <w:rsid w:val="00574135"/>
    <w:rsid w:val="00574437"/>
    <w:rsid w:val="005748B5"/>
    <w:rsid w:val="00574BB5"/>
    <w:rsid w:val="00574CDE"/>
    <w:rsid w:val="005750DF"/>
    <w:rsid w:val="005751F1"/>
    <w:rsid w:val="00575345"/>
    <w:rsid w:val="005756A8"/>
    <w:rsid w:val="0057581D"/>
    <w:rsid w:val="00575DBA"/>
    <w:rsid w:val="00575F3A"/>
    <w:rsid w:val="00576078"/>
    <w:rsid w:val="0057627E"/>
    <w:rsid w:val="005763B3"/>
    <w:rsid w:val="00576437"/>
    <w:rsid w:val="00576561"/>
    <w:rsid w:val="00576585"/>
    <w:rsid w:val="00576652"/>
    <w:rsid w:val="00576663"/>
    <w:rsid w:val="005767D8"/>
    <w:rsid w:val="00576878"/>
    <w:rsid w:val="00576A0D"/>
    <w:rsid w:val="00576B8D"/>
    <w:rsid w:val="005770A6"/>
    <w:rsid w:val="005778C3"/>
    <w:rsid w:val="005800D3"/>
    <w:rsid w:val="0058059C"/>
    <w:rsid w:val="005805BC"/>
    <w:rsid w:val="005805C0"/>
    <w:rsid w:val="005807D3"/>
    <w:rsid w:val="00580AF7"/>
    <w:rsid w:val="00580F18"/>
    <w:rsid w:val="00580F7B"/>
    <w:rsid w:val="0058157A"/>
    <w:rsid w:val="005815A6"/>
    <w:rsid w:val="005815F0"/>
    <w:rsid w:val="0058177F"/>
    <w:rsid w:val="00581930"/>
    <w:rsid w:val="00581C20"/>
    <w:rsid w:val="00581CE0"/>
    <w:rsid w:val="0058207F"/>
    <w:rsid w:val="0058284B"/>
    <w:rsid w:val="0058285B"/>
    <w:rsid w:val="00582C76"/>
    <w:rsid w:val="00582CA4"/>
    <w:rsid w:val="00582CC7"/>
    <w:rsid w:val="00582EF8"/>
    <w:rsid w:val="005831AB"/>
    <w:rsid w:val="00583251"/>
    <w:rsid w:val="005834AB"/>
    <w:rsid w:val="0058366C"/>
    <w:rsid w:val="00583A18"/>
    <w:rsid w:val="005840D1"/>
    <w:rsid w:val="0058446F"/>
    <w:rsid w:val="00584A30"/>
    <w:rsid w:val="00584CC5"/>
    <w:rsid w:val="00584EF7"/>
    <w:rsid w:val="00585398"/>
    <w:rsid w:val="0058575C"/>
    <w:rsid w:val="005858EF"/>
    <w:rsid w:val="00585C7D"/>
    <w:rsid w:val="00585D7E"/>
    <w:rsid w:val="00585E31"/>
    <w:rsid w:val="00585E4F"/>
    <w:rsid w:val="00586C41"/>
    <w:rsid w:val="00587656"/>
    <w:rsid w:val="005877E8"/>
    <w:rsid w:val="00587CE2"/>
    <w:rsid w:val="0059015F"/>
    <w:rsid w:val="00590285"/>
    <w:rsid w:val="005903B4"/>
    <w:rsid w:val="005904A2"/>
    <w:rsid w:val="0059050A"/>
    <w:rsid w:val="00590A03"/>
    <w:rsid w:val="00590A5A"/>
    <w:rsid w:val="00590ABC"/>
    <w:rsid w:val="00590E89"/>
    <w:rsid w:val="00590EBB"/>
    <w:rsid w:val="005912CE"/>
    <w:rsid w:val="005914B7"/>
    <w:rsid w:val="00592177"/>
    <w:rsid w:val="0059249F"/>
    <w:rsid w:val="0059255A"/>
    <w:rsid w:val="005925F6"/>
    <w:rsid w:val="0059270A"/>
    <w:rsid w:val="00592781"/>
    <w:rsid w:val="005927F0"/>
    <w:rsid w:val="00592D76"/>
    <w:rsid w:val="0059321A"/>
    <w:rsid w:val="00593636"/>
    <w:rsid w:val="00593D0F"/>
    <w:rsid w:val="0059456B"/>
    <w:rsid w:val="005945B0"/>
    <w:rsid w:val="0059487A"/>
    <w:rsid w:val="00594A4B"/>
    <w:rsid w:val="00594EBF"/>
    <w:rsid w:val="005951BF"/>
    <w:rsid w:val="005955F0"/>
    <w:rsid w:val="0059578A"/>
    <w:rsid w:val="005958CD"/>
    <w:rsid w:val="00595951"/>
    <w:rsid w:val="00595C91"/>
    <w:rsid w:val="00595DC3"/>
    <w:rsid w:val="00595E1A"/>
    <w:rsid w:val="00596135"/>
    <w:rsid w:val="00596487"/>
    <w:rsid w:val="005964D2"/>
    <w:rsid w:val="0059673A"/>
    <w:rsid w:val="0059679E"/>
    <w:rsid w:val="005968DB"/>
    <w:rsid w:val="00596C15"/>
    <w:rsid w:val="00596C91"/>
    <w:rsid w:val="00596DDF"/>
    <w:rsid w:val="005971CD"/>
    <w:rsid w:val="005976D5"/>
    <w:rsid w:val="00597B9A"/>
    <w:rsid w:val="00597E36"/>
    <w:rsid w:val="005A0656"/>
    <w:rsid w:val="005A0A04"/>
    <w:rsid w:val="005A0B80"/>
    <w:rsid w:val="005A0BDF"/>
    <w:rsid w:val="005A1272"/>
    <w:rsid w:val="005A1939"/>
    <w:rsid w:val="005A1C49"/>
    <w:rsid w:val="005A1CF9"/>
    <w:rsid w:val="005A2723"/>
    <w:rsid w:val="005A2A4D"/>
    <w:rsid w:val="005A2CCE"/>
    <w:rsid w:val="005A3195"/>
    <w:rsid w:val="005A3267"/>
    <w:rsid w:val="005A369D"/>
    <w:rsid w:val="005A3851"/>
    <w:rsid w:val="005A38A8"/>
    <w:rsid w:val="005A38C4"/>
    <w:rsid w:val="005A38CF"/>
    <w:rsid w:val="005A3A5E"/>
    <w:rsid w:val="005A3C98"/>
    <w:rsid w:val="005A3E04"/>
    <w:rsid w:val="005A3FC8"/>
    <w:rsid w:val="005A40D0"/>
    <w:rsid w:val="005A4185"/>
    <w:rsid w:val="005A4342"/>
    <w:rsid w:val="005A4555"/>
    <w:rsid w:val="005A4666"/>
    <w:rsid w:val="005A47CE"/>
    <w:rsid w:val="005A4B6C"/>
    <w:rsid w:val="005A4DA0"/>
    <w:rsid w:val="005A567F"/>
    <w:rsid w:val="005A570F"/>
    <w:rsid w:val="005A57E4"/>
    <w:rsid w:val="005A5914"/>
    <w:rsid w:val="005A5E9C"/>
    <w:rsid w:val="005A5FA6"/>
    <w:rsid w:val="005A6221"/>
    <w:rsid w:val="005A63ED"/>
    <w:rsid w:val="005A691B"/>
    <w:rsid w:val="005A6B1F"/>
    <w:rsid w:val="005A6D76"/>
    <w:rsid w:val="005A7367"/>
    <w:rsid w:val="005A73C0"/>
    <w:rsid w:val="005A7490"/>
    <w:rsid w:val="005A786B"/>
    <w:rsid w:val="005B01DA"/>
    <w:rsid w:val="005B0470"/>
    <w:rsid w:val="005B0748"/>
    <w:rsid w:val="005B07A3"/>
    <w:rsid w:val="005B1275"/>
    <w:rsid w:val="005B135A"/>
    <w:rsid w:val="005B170C"/>
    <w:rsid w:val="005B1A22"/>
    <w:rsid w:val="005B1DBC"/>
    <w:rsid w:val="005B1E55"/>
    <w:rsid w:val="005B2219"/>
    <w:rsid w:val="005B2C5A"/>
    <w:rsid w:val="005B2DDA"/>
    <w:rsid w:val="005B32A9"/>
    <w:rsid w:val="005B32D0"/>
    <w:rsid w:val="005B3541"/>
    <w:rsid w:val="005B36AC"/>
    <w:rsid w:val="005B3ECC"/>
    <w:rsid w:val="005B43F2"/>
    <w:rsid w:val="005B4874"/>
    <w:rsid w:val="005B4E0C"/>
    <w:rsid w:val="005B59FF"/>
    <w:rsid w:val="005B5BD2"/>
    <w:rsid w:val="005B5EF9"/>
    <w:rsid w:val="005B608B"/>
    <w:rsid w:val="005B64B6"/>
    <w:rsid w:val="005B670D"/>
    <w:rsid w:val="005B6A5A"/>
    <w:rsid w:val="005B6C4F"/>
    <w:rsid w:val="005B6F24"/>
    <w:rsid w:val="005B7883"/>
    <w:rsid w:val="005B791F"/>
    <w:rsid w:val="005B798B"/>
    <w:rsid w:val="005B7A35"/>
    <w:rsid w:val="005B7B7C"/>
    <w:rsid w:val="005B7F38"/>
    <w:rsid w:val="005C013F"/>
    <w:rsid w:val="005C061A"/>
    <w:rsid w:val="005C0899"/>
    <w:rsid w:val="005C0913"/>
    <w:rsid w:val="005C0D13"/>
    <w:rsid w:val="005C1024"/>
    <w:rsid w:val="005C104F"/>
    <w:rsid w:val="005C110F"/>
    <w:rsid w:val="005C1133"/>
    <w:rsid w:val="005C1147"/>
    <w:rsid w:val="005C13D3"/>
    <w:rsid w:val="005C15F8"/>
    <w:rsid w:val="005C1646"/>
    <w:rsid w:val="005C164D"/>
    <w:rsid w:val="005C16F5"/>
    <w:rsid w:val="005C1A05"/>
    <w:rsid w:val="005C1A3D"/>
    <w:rsid w:val="005C1FE3"/>
    <w:rsid w:val="005C2075"/>
    <w:rsid w:val="005C2170"/>
    <w:rsid w:val="005C22A7"/>
    <w:rsid w:val="005C22F0"/>
    <w:rsid w:val="005C2679"/>
    <w:rsid w:val="005C275A"/>
    <w:rsid w:val="005C29C7"/>
    <w:rsid w:val="005C2B55"/>
    <w:rsid w:val="005C2CA3"/>
    <w:rsid w:val="005C2F13"/>
    <w:rsid w:val="005C3055"/>
    <w:rsid w:val="005C326E"/>
    <w:rsid w:val="005C331A"/>
    <w:rsid w:val="005C351F"/>
    <w:rsid w:val="005C3657"/>
    <w:rsid w:val="005C3905"/>
    <w:rsid w:val="005C3A85"/>
    <w:rsid w:val="005C3FA3"/>
    <w:rsid w:val="005C40AE"/>
    <w:rsid w:val="005C40C7"/>
    <w:rsid w:val="005C42E8"/>
    <w:rsid w:val="005C4360"/>
    <w:rsid w:val="005C44B9"/>
    <w:rsid w:val="005C4624"/>
    <w:rsid w:val="005C4A7F"/>
    <w:rsid w:val="005C4AC0"/>
    <w:rsid w:val="005C4C5B"/>
    <w:rsid w:val="005C4F0D"/>
    <w:rsid w:val="005C4F1A"/>
    <w:rsid w:val="005C51B3"/>
    <w:rsid w:val="005C5A71"/>
    <w:rsid w:val="005C5A99"/>
    <w:rsid w:val="005C5AFB"/>
    <w:rsid w:val="005C5BF4"/>
    <w:rsid w:val="005C5C29"/>
    <w:rsid w:val="005C5CF6"/>
    <w:rsid w:val="005C5D3D"/>
    <w:rsid w:val="005C5DF9"/>
    <w:rsid w:val="005C63E9"/>
    <w:rsid w:val="005C6850"/>
    <w:rsid w:val="005C6B5B"/>
    <w:rsid w:val="005C6C93"/>
    <w:rsid w:val="005C6D43"/>
    <w:rsid w:val="005C701B"/>
    <w:rsid w:val="005C7062"/>
    <w:rsid w:val="005C71C3"/>
    <w:rsid w:val="005C71D2"/>
    <w:rsid w:val="005C744E"/>
    <w:rsid w:val="005C7649"/>
    <w:rsid w:val="005C79FE"/>
    <w:rsid w:val="005C7B29"/>
    <w:rsid w:val="005C7DA5"/>
    <w:rsid w:val="005C7F57"/>
    <w:rsid w:val="005D0018"/>
    <w:rsid w:val="005D08C6"/>
    <w:rsid w:val="005D08D4"/>
    <w:rsid w:val="005D0984"/>
    <w:rsid w:val="005D0BD7"/>
    <w:rsid w:val="005D0DA5"/>
    <w:rsid w:val="005D152C"/>
    <w:rsid w:val="005D18E4"/>
    <w:rsid w:val="005D1A83"/>
    <w:rsid w:val="005D1B5C"/>
    <w:rsid w:val="005D1BCB"/>
    <w:rsid w:val="005D1F53"/>
    <w:rsid w:val="005D217E"/>
    <w:rsid w:val="005D2683"/>
    <w:rsid w:val="005D2C07"/>
    <w:rsid w:val="005D2C64"/>
    <w:rsid w:val="005D2D8D"/>
    <w:rsid w:val="005D2F24"/>
    <w:rsid w:val="005D37AC"/>
    <w:rsid w:val="005D39E5"/>
    <w:rsid w:val="005D43D6"/>
    <w:rsid w:val="005D4431"/>
    <w:rsid w:val="005D475B"/>
    <w:rsid w:val="005D4BD6"/>
    <w:rsid w:val="005D4C2D"/>
    <w:rsid w:val="005D4D98"/>
    <w:rsid w:val="005D518D"/>
    <w:rsid w:val="005D5291"/>
    <w:rsid w:val="005D52E3"/>
    <w:rsid w:val="005D54FE"/>
    <w:rsid w:val="005D5980"/>
    <w:rsid w:val="005D59C9"/>
    <w:rsid w:val="005D5A1C"/>
    <w:rsid w:val="005D5A77"/>
    <w:rsid w:val="005D5D18"/>
    <w:rsid w:val="005D60AC"/>
    <w:rsid w:val="005D626A"/>
    <w:rsid w:val="005D6334"/>
    <w:rsid w:val="005D64EF"/>
    <w:rsid w:val="005D68A8"/>
    <w:rsid w:val="005D6C74"/>
    <w:rsid w:val="005D6D9F"/>
    <w:rsid w:val="005D6FF1"/>
    <w:rsid w:val="005D7481"/>
    <w:rsid w:val="005D75BB"/>
    <w:rsid w:val="005D793A"/>
    <w:rsid w:val="005D79F8"/>
    <w:rsid w:val="005D7D76"/>
    <w:rsid w:val="005D7D8F"/>
    <w:rsid w:val="005D7E13"/>
    <w:rsid w:val="005D7E14"/>
    <w:rsid w:val="005D7FB4"/>
    <w:rsid w:val="005E0135"/>
    <w:rsid w:val="005E0922"/>
    <w:rsid w:val="005E09E6"/>
    <w:rsid w:val="005E0EF1"/>
    <w:rsid w:val="005E103C"/>
    <w:rsid w:val="005E1210"/>
    <w:rsid w:val="005E13A3"/>
    <w:rsid w:val="005E1543"/>
    <w:rsid w:val="005E1697"/>
    <w:rsid w:val="005E179F"/>
    <w:rsid w:val="005E1AE1"/>
    <w:rsid w:val="005E1CA0"/>
    <w:rsid w:val="005E1D08"/>
    <w:rsid w:val="005E1E62"/>
    <w:rsid w:val="005E2024"/>
    <w:rsid w:val="005E254C"/>
    <w:rsid w:val="005E26CA"/>
    <w:rsid w:val="005E27CE"/>
    <w:rsid w:val="005E2982"/>
    <w:rsid w:val="005E2A0E"/>
    <w:rsid w:val="005E2C53"/>
    <w:rsid w:val="005E327F"/>
    <w:rsid w:val="005E328D"/>
    <w:rsid w:val="005E32C4"/>
    <w:rsid w:val="005E34A6"/>
    <w:rsid w:val="005E36C7"/>
    <w:rsid w:val="005E36E2"/>
    <w:rsid w:val="005E3935"/>
    <w:rsid w:val="005E3B8E"/>
    <w:rsid w:val="005E3C06"/>
    <w:rsid w:val="005E40CC"/>
    <w:rsid w:val="005E4101"/>
    <w:rsid w:val="005E4722"/>
    <w:rsid w:val="005E47D1"/>
    <w:rsid w:val="005E47FE"/>
    <w:rsid w:val="005E4A5E"/>
    <w:rsid w:val="005E4FE0"/>
    <w:rsid w:val="005E5889"/>
    <w:rsid w:val="005E5A15"/>
    <w:rsid w:val="005E5AEA"/>
    <w:rsid w:val="005E5AF8"/>
    <w:rsid w:val="005E5BE8"/>
    <w:rsid w:val="005E5C78"/>
    <w:rsid w:val="005E5E33"/>
    <w:rsid w:val="005E5F00"/>
    <w:rsid w:val="005E5F90"/>
    <w:rsid w:val="005E61FF"/>
    <w:rsid w:val="005E6268"/>
    <w:rsid w:val="005E62AA"/>
    <w:rsid w:val="005E6593"/>
    <w:rsid w:val="005E6A32"/>
    <w:rsid w:val="005E6BE1"/>
    <w:rsid w:val="005E6E9F"/>
    <w:rsid w:val="005E7034"/>
    <w:rsid w:val="005E71F8"/>
    <w:rsid w:val="005E731B"/>
    <w:rsid w:val="005E73BA"/>
    <w:rsid w:val="005E75B9"/>
    <w:rsid w:val="005E7702"/>
    <w:rsid w:val="005E781C"/>
    <w:rsid w:val="005E7A83"/>
    <w:rsid w:val="005E7A8E"/>
    <w:rsid w:val="005E7E56"/>
    <w:rsid w:val="005E7F19"/>
    <w:rsid w:val="005F0125"/>
    <w:rsid w:val="005F0175"/>
    <w:rsid w:val="005F0347"/>
    <w:rsid w:val="005F0C72"/>
    <w:rsid w:val="005F0CF7"/>
    <w:rsid w:val="005F0D42"/>
    <w:rsid w:val="005F0E73"/>
    <w:rsid w:val="005F0FDB"/>
    <w:rsid w:val="005F10EA"/>
    <w:rsid w:val="005F1206"/>
    <w:rsid w:val="005F149A"/>
    <w:rsid w:val="005F1532"/>
    <w:rsid w:val="005F1701"/>
    <w:rsid w:val="005F1BA6"/>
    <w:rsid w:val="005F1BB4"/>
    <w:rsid w:val="005F1CCB"/>
    <w:rsid w:val="005F1EF9"/>
    <w:rsid w:val="005F2392"/>
    <w:rsid w:val="005F2B80"/>
    <w:rsid w:val="005F33A0"/>
    <w:rsid w:val="005F3838"/>
    <w:rsid w:val="005F3993"/>
    <w:rsid w:val="005F3B39"/>
    <w:rsid w:val="005F3BB5"/>
    <w:rsid w:val="005F3DF4"/>
    <w:rsid w:val="005F3EB2"/>
    <w:rsid w:val="005F3ED9"/>
    <w:rsid w:val="005F415A"/>
    <w:rsid w:val="005F4478"/>
    <w:rsid w:val="005F4568"/>
    <w:rsid w:val="005F4662"/>
    <w:rsid w:val="005F4871"/>
    <w:rsid w:val="005F48A7"/>
    <w:rsid w:val="005F4964"/>
    <w:rsid w:val="005F4FEA"/>
    <w:rsid w:val="005F505C"/>
    <w:rsid w:val="005F5414"/>
    <w:rsid w:val="005F59AE"/>
    <w:rsid w:val="005F5A1C"/>
    <w:rsid w:val="005F5B9D"/>
    <w:rsid w:val="005F5CCF"/>
    <w:rsid w:val="005F5CF2"/>
    <w:rsid w:val="005F5D6B"/>
    <w:rsid w:val="005F5D90"/>
    <w:rsid w:val="005F5E19"/>
    <w:rsid w:val="005F6216"/>
    <w:rsid w:val="005F632D"/>
    <w:rsid w:val="005F635B"/>
    <w:rsid w:val="005F63ED"/>
    <w:rsid w:val="005F63FF"/>
    <w:rsid w:val="005F6DB1"/>
    <w:rsid w:val="005F701C"/>
    <w:rsid w:val="005F7162"/>
    <w:rsid w:val="005F71ED"/>
    <w:rsid w:val="005F76FC"/>
    <w:rsid w:val="005F79FF"/>
    <w:rsid w:val="005F7C3B"/>
    <w:rsid w:val="005F7DFB"/>
    <w:rsid w:val="005F7F89"/>
    <w:rsid w:val="006001DA"/>
    <w:rsid w:val="006005E2"/>
    <w:rsid w:val="006006E0"/>
    <w:rsid w:val="00600920"/>
    <w:rsid w:val="00600A7B"/>
    <w:rsid w:val="00600AAF"/>
    <w:rsid w:val="00600B07"/>
    <w:rsid w:val="00600CC1"/>
    <w:rsid w:val="00600E44"/>
    <w:rsid w:val="00600E6E"/>
    <w:rsid w:val="00601285"/>
    <w:rsid w:val="006014DD"/>
    <w:rsid w:val="00601798"/>
    <w:rsid w:val="006017A5"/>
    <w:rsid w:val="00601877"/>
    <w:rsid w:val="00601E5A"/>
    <w:rsid w:val="00601F9E"/>
    <w:rsid w:val="00601FAA"/>
    <w:rsid w:val="00602536"/>
    <w:rsid w:val="00602590"/>
    <w:rsid w:val="00602959"/>
    <w:rsid w:val="00602B76"/>
    <w:rsid w:val="00602C23"/>
    <w:rsid w:val="0060316E"/>
    <w:rsid w:val="0060333D"/>
    <w:rsid w:val="00603509"/>
    <w:rsid w:val="00603943"/>
    <w:rsid w:val="0060396E"/>
    <w:rsid w:val="00603ECD"/>
    <w:rsid w:val="00603ED7"/>
    <w:rsid w:val="00603F50"/>
    <w:rsid w:val="00603FEB"/>
    <w:rsid w:val="00604000"/>
    <w:rsid w:val="006040F6"/>
    <w:rsid w:val="00604143"/>
    <w:rsid w:val="00604218"/>
    <w:rsid w:val="00605621"/>
    <w:rsid w:val="00605AAF"/>
    <w:rsid w:val="006062A2"/>
    <w:rsid w:val="00606A0A"/>
    <w:rsid w:val="00606BB6"/>
    <w:rsid w:val="00606D1E"/>
    <w:rsid w:val="0060735A"/>
    <w:rsid w:val="006075CD"/>
    <w:rsid w:val="00607698"/>
    <w:rsid w:val="00607796"/>
    <w:rsid w:val="00607B24"/>
    <w:rsid w:val="00607BAE"/>
    <w:rsid w:val="00607F9F"/>
    <w:rsid w:val="00607FE6"/>
    <w:rsid w:val="0061052C"/>
    <w:rsid w:val="00610777"/>
    <w:rsid w:val="00610DA2"/>
    <w:rsid w:val="00610E4E"/>
    <w:rsid w:val="00610ED9"/>
    <w:rsid w:val="006111D7"/>
    <w:rsid w:val="00611CFA"/>
    <w:rsid w:val="00611EC7"/>
    <w:rsid w:val="00612116"/>
    <w:rsid w:val="00612894"/>
    <w:rsid w:val="006128E1"/>
    <w:rsid w:val="00612A7D"/>
    <w:rsid w:val="00613276"/>
    <w:rsid w:val="006132D7"/>
    <w:rsid w:val="006133B8"/>
    <w:rsid w:val="00613582"/>
    <w:rsid w:val="0061361E"/>
    <w:rsid w:val="0061386A"/>
    <w:rsid w:val="00613C51"/>
    <w:rsid w:val="00613DC9"/>
    <w:rsid w:val="006140EA"/>
    <w:rsid w:val="006142CF"/>
    <w:rsid w:val="00614444"/>
    <w:rsid w:val="006145CD"/>
    <w:rsid w:val="006148F7"/>
    <w:rsid w:val="006149C0"/>
    <w:rsid w:val="00614AD0"/>
    <w:rsid w:val="00614C50"/>
    <w:rsid w:val="00614D61"/>
    <w:rsid w:val="00615003"/>
    <w:rsid w:val="0061510E"/>
    <w:rsid w:val="00615160"/>
    <w:rsid w:val="00615314"/>
    <w:rsid w:val="00615465"/>
    <w:rsid w:val="00615B7E"/>
    <w:rsid w:val="00616640"/>
    <w:rsid w:val="006167F4"/>
    <w:rsid w:val="006168F9"/>
    <w:rsid w:val="00616C2F"/>
    <w:rsid w:val="00616FFC"/>
    <w:rsid w:val="0061701A"/>
    <w:rsid w:val="00617862"/>
    <w:rsid w:val="00617AE8"/>
    <w:rsid w:val="00617F53"/>
    <w:rsid w:val="00620200"/>
    <w:rsid w:val="00620AAB"/>
    <w:rsid w:val="00620C6C"/>
    <w:rsid w:val="00621021"/>
    <w:rsid w:val="0062105F"/>
    <w:rsid w:val="006212A7"/>
    <w:rsid w:val="00621320"/>
    <w:rsid w:val="0062157D"/>
    <w:rsid w:val="00621582"/>
    <w:rsid w:val="006216D6"/>
    <w:rsid w:val="0062182D"/>
    <w:rsid w:val="00621CBB"/>
    <w:rsid w:val="00622184"/>
    <w:rsid w:val="006229B4"/>
    <w:rsid w:val="00622B35"/>
    <w:rsid w:val="00622D56"/>
    <w:rsid w:val="00622F07"/>
    <w:rsid w:val="00623006"/>
    <w:rsid w:val="00623186"/>
    <w:rsid w:val="006231D1"/>
    <w:rsid w:val="0062332B"/>
    <w:rsid w:val="006235FE"/>
    <w:rsid w:val="0062368B"/>
    <w:rsid w:val="00623DBB"/>
    <w:rsid w:val="00623EDE"/>
    <w:rsid w:val="0062435B"/>
    <w:rsid w:val="00624818"/>
    <w:rsid w:val="00624E69"/>
    <w:rsid w:val="0062519F"/>
    <w:rsid w:val="0062578B"/>
    <w:rsid w:val="00625DA7"/>
    <w:rsid w:val="00625E1F"/>
    <w:rsid w:val="00626152"/>
    <w:rsid w:val="00626CD8"/>
    <w:rsid w:val="00626EC6"/>
    <w:rsid w:val="00626F62"/>
    <w:rsid w:val="00627364"/>
    <w:rsid w:val="006274EE"/>
    <w:rsid w:val="00627BF5"/>
    <w:rsid w:val="00627C10"/>
    <w:rsid w:val="006300FF"/>
    <w:rsid w:val="0063065E"/>
    <w:rsid w:val="006313C1"/>
    <w:rsid w:val="00631445"/>
    <w:rsid w:val="006314F0"/>
    <w:rsid w:val="00631BF1"/>
    <w:rsid w:val="00631E9B"/>
    <w:rsid w:val="00631F30"/>
    <w:rsid w:val="00631FF2"/>
    <w:rsid w:val="0063208E"/>
    <w:rsid w:val="0063236C"/>
    <w:rsid w:val="006325A0"/>
    <w:rsid w:val="006325B9"/>
    <w:rsid w:val="00633710"/>
    <w:rsid w:val="00633A40"/>
    <w:rsid w:val="00634885"/>
    <w:rsid w:val="006349A7"/>
    <w:rsid w:val="00634BE5"/>
    <w:rsid w:val="00634DF6"/>
    <w:rsid w:val="006352A4"/>
    <w:rsid w:val="00635333"/>
    <w:rsid w:val="00635658"/>
    <w:rsid w:val="00635698"/>
    <w:rsid w:val="0063582E"/>
    <w:rsid w:val="006359C0"/>
    <w:rsid w:val="00635F8E"/>
    <w:rsid w:val="00636303"/>
    <w:rsid w:val="006366B8"/>
    <w:rsid w:val="006369CE"/>
    <w:rsid w:val="00636EFE"/>
    <w:rsid w:val="0063700A"/>
    <w:rsid w:val="00637032"/>
    <w:rsid w:val="006370B2"/>
    <w:rsid w:val="006374FA"/>
    <w:rsid w:val="0063769D"/>
    <w:rsid w:val="006378EA"/>
    <w:rsid w:val="00637F4B"/>
    <w:rsid w:val="00640039"/>
    <w:rsid w:val="00640261"/>
    <w:rsid w:val="006402EA"/>
    <w:rsid w:val="0064062D"/>
    <w:rsid w:val="00640745"/>
    <w:rsid w:val="006407D9"/>
    <w:rsid w:val="00640946"/>
    <w:rsid w:val="00640AE5"/>
    <w:rsid w:val="00640C8D"/>
    <w:rsid w:val="00640F68"/>
    <w:rsid w:val="00640FAC"/>
    <w:rsid w:val="00640FE0"/>
    <w:rsid w:val="00641000"/>
    <w:rsid w:val="00641526"/>
    <w:rsid w:val="0064161A"/>
    <w:rsid w:val="0064193B"/>
    <w:rsid w:val="00641B1E"/>
    <w:rsid w:val="00641C63"/>
    <w:rsid w:val="00641C6A"/>
    <w:rsid w:val="00641CD3"/>
    <w:rsid w:val="006420C1"/>
    <w:rsid w:val="006425CC"/>
    <w:rsid w:val="00642661"/>
    <w:rsid w:val="00642C39"/>
    <w:rsid w:val="00642D5F"/>
    <w:rsid w:val="00642EB0"/>
    <w:rsid w:val="0064312D"/>
    <w:rsid w:val="00643218"/>
    <w:rsid w:val="0064375D"/>
    <w:rsid w:val="00643A80"/>
    <w:rsid w:val="00643BFE"/>
    <w:rsid w:val="00643E74"/>
    <w:rsid w:val="006447E6"/>
    <w:rsid w:val="00644E67"/>
    <w:rsid w:val="00644ECC"/>
    <w:rsid w:val="00645481"/>
    <w:rsid w:val="006455F3"/>
    <w:rsid w:val="00645867"/>
    <w:rsid w:val="00645AAA"/>
    <w:rsid w:val="00645CE5"/>
    <w:rsid w:val="00645E60"/>
    <w:rsid w:val="0064667F"/>
    <w:rsid w:val="00646878"/>
    <w:rsid w:val="006469E9"/>
    <w:rsid w:val="00646B67"/>
    <w:rsid w:val="00646DFD"/>
    <w:rsid w:val="006471BC"/>
    <w:rsid w:val="006471F0"/>
    <w:rsid w:val="0064753F"/>
    <w:rsid w:val="00647867"/>
    <w:rsid w:val="00647A82"/>
    <w:rsid w:val="00647DDA"/>
    <w:rsid w:val="00647EDB"/>
    <w:rsid w:val="0065091A"/>
    <w:rsid w:val="0065109F"/>
    <w:rsid w:val="006513B9"/>
    <w:rsid w:val="00651685"/>
    <w:rsid w:val="00651706"/>
    <w:rsid w:val="00651D75"/>
    <w:rsid w:val="0065216D"/>
    <w:rsid w:val="006522DA"/>
    <w:rsid w:val="006524F1"/>
    <w:rsid w:val="006526B8"/>
    <w:rsid w:val="00652ABF"/>
    <w:rsid w:val="00652CC0"/>
    <w:rsid w:val="00652F2B"/>
    <w:rsid w:val="00653236"/>
    <w:rsid w:val="006534A1"/>
    <w:rsid w:val="00653862"/>
    <w:rsid w:val="00653893"/>
    <w:rsid w:val="006538CD"/>
    <w:rsid w:val="00653A3C"/>
    <w:rsid w:val="00653AF7"/>
    <w:rsid w:val="00653CCE"/>
    <w:rsid w:val="00653D84"/>
    <w:rsid w:val="00653D8A"/>
    <w:rsid w:val="00653F84"/>
    <w:rsid w:val="00653FF3"/>
    <w:rsid w:val="006541CA"/>
    <w:rsid w:val="006544BB"/>
    <w:rsid w:val="00654580"/>
    <w:rsid w:val="00654A44"/>
    <w:rsid w:val="00655173"/>
    <w:rsid w:val="0065518D"/>
    <w:rsid w:val="00655329"/>
    <w:rsid w:val="006557C5"/>
    <w:rsid w:val="006558B4"/>
    <w:rsid w:val="006558CC"/>
    <w:rsid w:val="00655A62"/>
    <w:rsid w:val="00655D27"/>
    <w:rsid w:val="00655FD1"/>
    <w:rsid w:val="0065616A"/>
    <w:rsid w:val="006562CE"/>
    <w:rsid w:val="006565FD"/>
    <w:rsid w:val="006566A4"/>
    <w:rsid w:val="006569D3"/>
    <w:rsid w:val="00656DFD"/>
    <w:rsid w:val="00656F53"/>
    <w:rsid w:val="00657049"/>
    <w:rsid w:val="00657092"/>
    <w:rsid w:val="00657593"/>
    <w:rsid w:val="0065792E"/>
    <w:rsid w:val="00657A8F"/>
    <w:rsid w:val="00657D57"/>
    <w:rsid w:val="0066079C"/>
    <w:rsid w:val="0066099A"/>
    <w:rsid w:val="00660A27"/>
    <w:rsid w:val="00660CA2"/>
    <w:rsid w:val="00660CD2"/>
    <w:rsid w:val="00660CE2"/>
    <w:rsid w:val="006612AE"/>
    <w:rsid w:val="00661424"/>
    <w:rsid w:val="00661692"/>
    <w:rsid w:val="006616B7"/>
    <w:rsid w:val="00661C5E"/>
    <w:rsid w:val="00661C7E"/>
    <w:rsid w:val="00661D49"/>
    <w:rsid w:val="00661F2E"/>
    <w:rsid w:val="00661F5A"/>
    <w:rsid w:val="00662116"/>
    <w:rsid w:val="0066223B"/>
    <w:rsid w:val="006624C1"/>
    <w:rsid w:val="0066254A"/>
    <w:rsid w:val="006625DD"/>
    <w:rsid w:val="00662899"/>
    <w:rsid w:val="00662AE8"/>
    <w:rsid w:val="00662AF9"/>
    <w:rsid w:val="00662D1E"/>
    <w:rsid w:val="00662DB2"/>
    <w:rsid w:val="00662FE4"/>
    <w:rsid w:val="00663076"/>
    <w:rsid w:val="006631CB"/>
    <w:rsid w:val="0066365D"/>
    <w:rsid w:val="00663EF9"/>
    <w:rsid w:val="00664293"/>
    <w:rsid w:val="006642AD"/>
    <w:rsid w:val="00664358"/>
    <w:rsid w:val="0066435F"/>
    <w:rsid w:val="006643AD"/>
    <w:rsid w:val="006644E2"/>
    <w:rsid w:val="00664665"/>
    <w:rsid w:val="006646FE"/>
    <w:rsid w:val="006647D2"/>
    <w:rsid w:val="00664987"/>
    <w:rsid w:val="00664A15"/>
    <w:rsid w:val="00664DE6"/>
    <w:rsid w:val="00665875"/>
    <w:rsid w:val="006658D8"/>
    <w:rsid w:val="00665993"/>
    <w:rsid w:val="00665FEF"/>
    <w:rsid w:val="006663D7"/>
    <w:rsid w:val="00666827"/>
    <w:rsid w:val="006668C5"/>
    <w:rsid w:val="00666B47"/>
    <w:rsid w:val="00666C61"/>
    <w:rsid w:val="00666C62"/>
    <w:rsid w:val="00666E43"/>
    <w:rsid w:val="00666F20"/>
    <w:rsid w:val="0066716C"/>
    <w:rsid w:val="00667176"/>
    <w:rsid w:val="006671DE"/>
    <w:rsid w:val="00667203"/>
    <w:rsid w:val="0066725C"/>
    <w:rsid w:val="006673A9"/>
    <w:rsid w:val="00667991"/>
    <w:rsid w:val="00667A30"/>
    <w:rsid w:val="00667A73"/>
    <w:rsid w:val="00667ACF"/>
    <w:rsid w:val="00670034"/>
    <w:rsid w:val="006700A7"/>
    <w:rsid w:val="00670525"/>
    <w:rsid w:val="0067053A"/>
    <w:rsid w:val="0067061C"/>
    <w:rsid w:val="0067066F"/>
    <w:rsid w:val="0067073B"/>
    <w:rsid w:val="006710BF"/>
    <w:rsid w:val="00671118"/>
    <w:rsid w:val="00671B8B"/>
    <w:rsid w:val="00671F8D"/>
    <w:rsid w:val="0067256E"/>
    <w:rsid w:val="006725CE"/>
    <w:rsid w:val="006728B5"/>
    <w:rsid w:val="00672965"/>
    <w:rsid w:val="00672F7F"/>
    <w:rsid w:val="0067302C"/>
    <w:rsid w:val="0067364E"/>
    <w:rsid w:val="006736DA"/>
    <w:rsid w:val="00673C38"/>
    <w:rsid w:val="00673F25"/>
    <w:rsid w:val="006744EA"/>
    <w:rsid w:val="0067456A"/>
    <w:rsid w:val="00674570"/>
    <w:rsid w:val="00674783"/>
    <w:rsid w:val="006749B7"/>
    <w:rsid w:val="00674EF9"/>
    <w:rsid w:val="00675208"/>
    <w:rsid w:val="006755A3"/>
    <w:rsid w:val="006755AE"/>
    <w:rsid w:val="006756AA"/>
    <w:rsid w:val="0067590A"/>
    <w:rsid w:val="00675B5A"/>
    <w:rsid w:val="00676168"/>
    <w:rsid w:val="00676431"/>
    <w:rsid w:val="0067643A"/>
    <w:rsid w:val="00676797"/>
    <w:rsid w:val="00676BAF"/>
    <w:rsid w:val="00676F8B"/>
    <w:rsid w:val="006771B5"/>
    <w:rsid w:val="0067720F"/>
    <w:rsid w:val="006774DA"/>
    <w:rsid w:val="00677A82"/>
    <w:rsid w:val="00677FC4"/>
    <w:rsid w:val="00680083"/>
    <w:rsid w:val="00680316"/>
    <w:rsid w:val="00680979"/>
    <w:rsid w:val="00680D3D"/>
    <w:rsid w:val="00680DEF"/>
    <w:rsid w:val="00680FBC"/>
    <w:rsid w:val="00681000"/>
    <w:rsid w:val="00681450"/>
    <w:rsid w:val="006816AC"/>
    <w:rsid w:val="00681839"/>
    <w:rsid w:val="006818A5"/>
    <w:rsid w:val="00681C21"/>
    <w:rsid w:val="00681E36"/>
    <w:rsid w:val="00681EE8"/>
    <w:rsid w:val="0068207D"/>
    <w:rsid w:val="006821A2"/>
    <w:rsid w:val="006822DE"/>
    <w:rsid w:val="00682337"/>
    <w:rsid w:val="00682434"/>
    <w:rsid w:val="006825A0"/>
    <w:rsid w:val="00682992"/>
    <w:rsid w:val="00682A96"/>
    <w:rsid w:val="00682E54"/>
    <w:rsid w:val="00682F33"/>
    <w:rsid w:val="00682F50"/>
    <w:rsid w:val="00683198"/>
    <w:rsid w:val="006831D3"/>
    <w:rsid w:val="006832D7"/>
    <w:rsid w:val="00683375"/>
    <w:rsid w:val="00683391"/>
    <w:rsid w:val="006834AB"/>
    <w:rsid w:val="0068357F"/>
    <w:rsid w:val="006835D7"/>
    <w:rsid w:val="006836CE"/>
    <w:rsid w:val="00683AEA"/>
    <w:rsid w:val="00683C6B"/>
    <w:rsid w:val="00683ECF"/>
    <w:rsid w:val="00683F65"/>
    <w:rsid w:val="00683F71"/>
    <w:rsid w:val="00683F7C"/>
    <w:rsid w:val="00684524"/>
    <w:rsid w:val="006847F5"/>
    <w:rsid w:val="00684966"/>
    <w:rsid w:val="006849EC"/>
    <w:rsid w:val="00684AEB"/>
    <w:rsid w:val="00684AFD"/>
    <w:rsid w:val="00684BE7"/>
    <w:rsid w:val="00684D0C"/>
    <w:rsid w:val="00685183"/>
    <w:rsid w:val="00685353"/>
    <w:rsid w:val="006856ED"/>
    <w:rsid w:val="0068577F"/>
    <w:rsid w:val="0068586C"/>
    <w:rsid w:val="00685AE2"/>
    <w:rsid w:val="00685BFB"/>
    <w:rsid w:val="00685C68"/>
    <w:rsid w:val="00685F87"/>
    <w:rsid w:val="00685FE5"/>
    <w:rsid w:val="00686025"/>
    <w:rsid w:val="006865BA"/>
    <w:rsid w:val="006866DC"/>
    <w:rsid w:val="00686A4D"/>
    <w:rsid w:val="00686BC9"/>
    <w:rsid w:val="00686FB2"/>
    <w:rsid w:val="006878ED"/>
    <w:rsid w:val="00687A0C"/>
    <w:rsid w:val="00687A84"/>
    <w:rsid w:val="00687F59"/>
    <w:rsid w:val="00687F82"/>
    <w:rsid w:val="00690142"/>
    <w:rsid w:val="0069086C"/>
    <w:rsid w:val="006909A4"/>
    <w:rsid w:val="006909AA"/>
    <w:rsid w:val="00690BF2"/>
    <w:rsid w:val="00690E1B"/>
    <w:rsid w:val="00690E85"/>
    <w:rsid w:val="00690F45"/>
    <w:rsid w:val="00691257"/>
    <w:rsid w:val="00691357"/>
    <w:rsid w:val="006914C5"/>
    <w:rsid w:val="006916B0"/>
    <w:rsid w:val="00691864"/>
    <w:rsid w:val="00691BB3"/>
    <w:rsid w:val="00691DB4"/>
    <w:rsid w:val="00691E30"/>
    <w:rsid w:val="00691E33"/>
    <w:rsid w:val="00692522"/>
    <w:rsid w:val="0069256C"/>
    <w:rsid w:val="006926A0"/>
    <w:rsid w:val="00692B87"/>
    <w:rsid w:val="00692D23"/>
    <w:rsid w:val="00692ECA"/>
    <w:rsid w:val="00692F78"/>
    <w:rsid w:val="00692F91"/>
    <w:rsid w:val="0069328F"/>
    <w:rsid w:val="006933A8"/>
    <w:rsid w:val="006938C6"/>
    <w:rsid w:val="00693A65"/>
    <w:rsid w:val="00693DB5"/>
    <w:rsid w:val="00693F21"/>
    <w:rsid w:val="0069437F"/>
    <w:rsid w:val="006944C7"/>
    <w:rsid w:val="0069454E"/>
    <w:rsid w:val="00694AA4"/>
    <w:rsid w:val="00694EDB"/>
    <w:rsid w:val="00695064"/>
    <w:rsid w:val="006950C9"/>
    <w:rsid w:val="00695364"/>
    <w:rsid w:val="0069558F"/>
    <w:rsid w:val="006956AD"/>
    <w:rsid w:val="00695A09"/>
    <w:rsid w:val="00695C8A"/>
    <w:rsid w:val="00696096"/>
    <w:rsid w:val="006961D1"/>
    <w:rsid w:val="0069629B"/>
    <w:rsid w:val="0069647C"/>
    <w:rsid w:val="0069658A"/>
    <w:rsid w:val="00696A7B"/>
    <w:rsid w:val="00696E3D"/>
    <w:rsid w:val="00697171"/>
    <w:rsid w:val="00697233"/>
    <w:rsid w:val="00697239"/>
    <w:rsid w:val="00697679"/>
    <w:rsid w:val="00697696"/>
    <w:rsid w:val="0069773B"/>
    <w:rsid w:val="0069798D"/>
    <w:rsid w:val="00697C24"/>
    <w:rsid w:val="00697CC5"/>
    <w:rsid w:val="00697DE7"/>
    <w:rsid w:val="006A06AF"/>
    <w:rsid w:val="006A06FF"/>
    <w:rsid w:val="006A071B"/>
    <w:rsid w:val="006A083B"/>
    <w:rsid w:val="006A0937"/>
    <w:rsid w:val="006A09BC"/>
    <w:rsid w:val="006A0BFF"/>
    <w:rsid w:val="006A0D5F"/>
    <w:rsid w:val="006A0FC5"/>
    <w:rsid w:val="006A11DB"/>
    <w:rsid w:val="006A12D9"/>
    <w:rsid w:val="006A12FD"/>
    <w:rsid w:val="006A132B"/>
    <w:rsid w:val="006A14AE"/>
    <w:rsid w:val="006A17BC"/>
    <w:rsid w:val="006A18DB"/>
    <w:rsid w:val="006A1A8B"/>
    <w:rsid w:val="006A1BCC"/>
    <w:rsid w:val="006A1D8C"/>
    <w:rsid w:val="006A1FB3"/>
    <w:rsid w:val="006A1FED"/>
    <w:rsid w:val="006A20E9"/>
    <w:rsid w:val="006A2154"/>
    <w:rsid w:val="006A2294"/>
    <w:rsid w:val="006A22AB"/>
    <w:rsid w:val="006A27C7"/>
    <w:rsid w:val="006A281E"/>
    <w:rsid w:val="006A2948"/>
    <w:rsid w:val="006A2FA8"/>
    <w:rsid w:val="006A3B50"/>
    <w:rsid w:val="006A3CC1"/>
    <w:rsid w:val="006A3F0C"/>
    <w:rsid w:val="006A4311"/>
    <w:rsid w:val="006A4B0F"/>
    <w:rsid w:val="006A4B75"/>
    <w:rsid w:val="006A50EE"/>
    <w:rsid w:val="006A52A0"/>
    <w:rsid w:val="006A5312"/>
    <w:rsid w:val="006A5537"/>
    <w:rsid w:val="006A55C2"/>
    <w:rsid w:val="006A5612"/>
    <w:rsid w:val="006A5757"/>
    <w:rsid w:val="006A5799"/>
    <w:rsid w:val="006A5967"/>
    <w:rsid w:val="006A5EC0"/>
    <w:rsid w:val="006A6172"/>
    <w:rsid w:val="006A6475"/>
    <w:rsid w:val="006A68EA"/>
    <w:rsid w:val="006A69F0"/>
    <w:rsid w:val="006A6BE5"/>
    <w:rsid w:val="006A6C03"/>
    <w:rsid w:val="006A6D6F"/>
    <w:rsid w:val="006A6EE7"/>
    <w:rsid w:val="006A79D2"/>
    <w:rsid w:val="006A7A43"/>
    <w:rsid w:val="006A7EDA"/>
    <w:rsid w:val="006B0052"/>
    <w:rsid w:val="006B027C"/>
    <w:rsid w:val="006B047B"/>
    <w:rsid w:val="006B0A2C"/>
    <w:rsid w:val="006B0B76"/>
    <w:rsid w:val="006B0C1F"/>
    <w:rsid w:val="006B0E3E"/>
    <w:rsid w:val="006B1088"/>
    <w:rsid w:val="006B12DC"/>
    <w:rsid w:val="006B1671"/>
    <w:rsid w:val="006B16B2"/>
    <w:rsid w:val="006B17B7"/>
    <w:rsid w:val="006B1A5F"/>
    <w:rsid w:val="006B1CB5"/>
    <w:rsid w:val="006B1E2A"/>
    <w:rsid w:val="006B1E6C"/>
    <w:rsid w:val="006B215E"/>
    <w:rsid w:val="006B22AA"/>
    <w:rsid w:val="006B24DE"/>
    <w:rsid w:val="006B257D"/>
    <w:rsid w:val="006B2596"/>
    <w:rsid w:val="006B26F1"/>
    <w:rsid w:val="006B28B1"/>
    <w:rsid w:val="006B2B94"/>
    <w:rsid w:val="006B2C49"/>
    <w:rsid w:val="006B34B7"/>
    <w:rsid w:val="006B3564"/>
    <w:rsid w:val="006B3E63"/>
    <w:rsid w:val="006B43F1"/>
    <w:rsid w:val="006B45F3"/>
    <w:rsid w:val="006B4609"/>
    <w:rsid w:val="006B4962"/>
    <w:rsid w:val="006B4A65"/>
    <w:rsid w:val="006B4A98"/>
    <w:rsid w:val="006B4BB7"/>
    <w:rsid w:val="006B522C"/>
    <w:rsid w:val="006B55B3"/>
    <w:rsid w:val="006B5A4A"/>
    <w:rsid w:val="006B5C2E"/>
    <w:rsid w:val="006B5E4A"/>
    <w:rsid w:val="006B5F8D"/>
    <w:rsid w:val="006B6025"/>
    <w:rsid w:val="006B60EC"/>
    <w:rsid w:val="006B6428"/>
    <w:rsid w:val="006B6915"/>
    <w:rsid w:val="006B69F3"/>
    <w:rsid w:val="006B6A88"/>
    <w:rsid w:val="006B6F5E"/>
    <w:rsid w:val="006B6FED"/>
    <w:rsid w:val="006B7318"/>
    <w:rsid w:val="006B7332"/>
    <w:rsid w:val="006B743D"/>
    <w:rsid w:val="006B7587"/>
    <w:rsid w:val="006B7683"/>
    <w:rsid w:val="006B7A8C"/>
    <w:rsid w:val="006B7DA5"/>
    <w:rsid w:val="006B7E5B"/>
    <w:rsid w:val="006C01F1"/>
    <w:rsid w:val="006C045D"/>
    <w:rsid w:val="006C06AE"/>
    <w:rsid w:val="006C07A5"/>
    <w:rsid w:val="006C0D93"/>
    <w:rsid w:val="006C0FA1"/>
    <w:rsid w:val="006C1019"/>
    <w:rsid w:val="006C13A7"/>
    <w:rsid w:val="006C164D"/>
    <w:rsid w:val="006C1952"/>
    <w:rsid w:val="006C1C11"/>
    <w:rsid w:val="006C1C1A"/>
    <w:rsid w:val="006C1E26"/>
    <w:rsid w:val="006C1E6A"/>
    <w:rsid w:val="006C20D9"/>
    <w:rsid w:val="006C2129"/>
    <w:rsid w:val="006C2173"/>
    <w:rsid w:val="006C236F"/>
    <w:rsid w:val="006C243C"/>
    <w:rsid w:val="006C294A"/>
    <w:rsid w:val="006C29DB"/>
    <w:rsid w:val="006C2E27"/>
    <w:rsid w:val="006C2FF9"/>
    <w:rsid w:val="006C3069"/>
    <w:rsid w:val="006C3110"/>
    <w:rsid w:val="006C38DC"/>
    <w:rsid w:val="006C3A24"/>
    <w:rsid w:val="006C3B52"/>
    <w:rsid w:val="006C3B94"/>
    <w:rsid w:val="006C3D4C"/>
    <w:rsid w:val="006C3DDA"/>
    <w:rsid w:val="006C4287"/>
    <w:rsid w:val="006C46A2"/>
    <w:rsid w:val="006C46E0"/>
    <w:rsid w:val="006C4708"/>
    <w:rsid w:val="006C4AAC"/>
    <w:rsid w:val="006C4CD0"/>
    <w:rsid w:val="006C4F7C"/>
    <w:rsid w:val="006C5095"/>
    <w:rsid w:val="006C51FB"/>
    <w:rsid w:val="006C54ED"/>
    <w:rsid w:val="006C550A"/>
    <w:rsid w:val="006C55BC"/>
    <w:rsid w:val="006C55FB"/>
    <w:rsid w:val="006C59F1"/>
    <w:rsid w:val="006C5A01"/>
    <w:rsid w:val="006C6147"/>
    <w:rsid w:val="006C63D1"/>
    <w:rsid w:val="006C66F6"/>
    <w:rsid w:val="006C678C"/>
    <w:rsid w:val="006C6B56"/>
    <w:rsid w:val="006C6D57"/>
    <w:rsid w:val="006C6F5F"/>
    <w:rsid w:val="006C72AA"/>
    <w:rsid w:val="006C74C9"/>
    <w:rsid w:val="006C764E"/>
    <w:rsid w:val="006C7837"/>
    <w:rsid w:val="006C7947"/>
    <w:rsid w:val="006C7A69"/>
    <w:rsid w:val="006C7A9C"/>
    <w:rsid w:val="006D00B5"/>
    <w:rsid w:val="006D02AF"/>
    <w:rsid w:val="006D0498"/>
    <w:rsid w:val="006D057F"/>
    <w:rsid w:val="006D0F6C"/>
    <w:rsid w:val="006D1196"/>
    <w:rsid w:val="006D1475"/>
    <w:rsid w:val="006D1600"/>
    <w:rsid w:val="006D1C1F"/>
    <w:rsid w:val="006D1EC4"/>
    <w:rsid w:val="006D23FC"/>
    <w:rsid w:val="006D2498"/>
    <w:rsid w:val="006D256B"/>
    <w:rsid w:val="006D2A6D"/>
    <w:rsid w:val="006D2DCE"/>
    <w:rsid w:val="006D3063"/>
    <w:rsid w:val="006D31D5"/>
    <w:rsid w:val="006D33F6"/>
    <w:rsid w:val="006D3563"/>
    <w:rsid w:val="006D35FD"/>
    <w:rsid w:val="006D36BE"/>
    <w:rsid w:val="006D3BAD"/>
    <w:rsid w:val="006D3EE4"/>
    <w:rsid w:val="006D40BC"/>
    <w:rsid w:val="006D4126"/>
    <w:rsid w:val="006D4336"/>
    <w:rsid w:val="006D48A0"/>
    <w:rsid w:val="006D491C"/>
    <w:rsid w:val="006D49B3"/>
    <w:rsid w:val="006D4A0B"/>
    <w:rsid w:val="006D4A2E"/>
    <w:rsid w:val="006D4A5E"/>
    <w:rsid w:val="006D4ACB"/>
    <w:rsid w:val="006D5D55"/>
    <w:rsid w:val="006D6106"/>
    <w:rsid w:val="006D6183"/>
    <w:rsid w:val="006D6278"/>
    <w:rsid w:val="006D6346"/>
    <w:rsid w:val="006D66E2"/>
    <w:rsid w:val="006D6892"/>
    <w:rsid w:val="006D68E3"/>
    <w:rsid w:val="006D6985"/>
    <w:rsid w:val="006D6C8A"/>
    <w:rsid w:val="006D6E2B"/>
    <w:rsid w:val="006D6F3C"/>
    <w:rsid w:val="006D723F"/>
    <w:rsid w:val="006D73CB"/>
    <w:rsid w:val="006D76AB"/>
    <w:rsid w:val="006D7D9B"/>
    <w:rsid w:val="006E0243"/>
    <w:rsid w:val="006E03AB"/>
    <w:rsid w:val="006E03B2"/>
    <w:rsid w:val="006E0946"/>
    <w:rsid w:val="006E0ADF"/>
    <w:rsid w:val="006E0F07"/>
    <w:rsid w:val="006E1676"/>
    <w:rsid w:val="006E1A45"/>
    <w:rsid w:val="006E1A90"/>
    <w:rsid w:val="006E1C11"/>
    <w:rsid w:val="006E1EEB"/>
    <w:rsid w:val="006E2510"/>
    <w:rsid w:val="006E2B93"/>
    <w:rsid w:val="006E2C49"/>
    <w:rsid w:val="006E399F"/>
    <w:rsid w:val="006E39D9"/>
    <w:rsid w:val="006E3D46"/>
    <w:rsid w:val="006E3F6E"/>
    <w:rsid w:val="006E40CD"/>
    <w:rsid w:val="006E41B6"/>
    <w:rsid w:val="006E451D"/>
    <w:rsid w:val="006E45AF"/>
    <w:rsid w:val="006E46E4"/>
    <w:rsid w:val="006E4830"/>
    <w:rsid w:val="006E4927"/>
    <w:rsid w:val="006E4931"/>
    <w:rsid w:val="006E4A4E"/>
    <w:rsid w:val="006E4EF0"/>
    <w:rsid w:val="006E502A"/>
    <w:rsid w:val="006E51C0"/>
    <w:rsid w:val="006E52FF"/>
    <w:rsid w:val="006E53EA"/>
    <w:rsid w:val="006E5859"/>
    <w:rsid w:val="006E59FB"/>
    <w:rsid w:val="006E5C93"/>
    <w:rsid w:val="006E5CBA"/>
    <w:rsid w:val="006E5E45"/>
    <w:rsid w:val="006E6353"/>
    <w:rsid w:val="006E64E2"/>
    <w:rsid w:val="006E65FC"/>
    <w:rsid w:val="006E6703"/>
    <w:rsid w:val="006E6A0C"/>
    <w:rsid w:val="006E6C2B"/>
    <w:rsid w:val="006E6DA7"/>
    <w:rsid w:val="006E6E52"/>
    <w:rsid w:val="006E7014"/>
    <w:rsid w:val="006E70D2"/>
    <w:rsid w:val="006E7AEE"/>
    <w:rsid w:val="006E7CBA"/>
    <w:rsid w:val="006F062E"/>
    <w:rsid w:val="006F0799"/>
    <w:rsid w:val="006F09CB"/>
    <w:rsid w:val="006F09E3"/>
    <w:rsid w:val="006F0FB1"/>
    <w:rsid w:val="006F1250"/>
    <w:rsid w:val="006F14A0"/>
    <w:rsid w:val="006F14CD"/>
    <w:rsid w:val="006F1C9C"/>
    <w:rsid w:val="006F1CD1"/>
    <w:rsid w:val="006F1E57"/>
    <w:rsid w:val="006F2063"/>
    <w:rsid w:val="006F2352"/>
    <w:rsid w:val="006F23B2"/>
    <w:rsid w:val="006F23CF"/>
    <w:rsid w:val="006F2454"/>
    <w:rsid w:val="006F2772"/>
    <w:rsid w:val="006F2A90"/>
    <w:rsid w:val="006F2AA5"/>
    <w:rsid w:val="006F2CC8"/>
    <w:rsid w:val="006F2E5E"/>
    <w:rsid w:val="006F2F86"/>
    <w:rsid w:val="006F2FA9"/>
    <w:rsid w:val="006F34C6"/>
    <w:rsid w:val="006F3A88"/>
    <w:rsid w:val="006F3EF9"/>
    <w:rsid w:val="006F3F66"/>
    <w:rsid w:val="006F4458"/>
    <w:rsid w:val="006F4581"/>
    <w:rsid w:val="006F469F"/>
    <w:rsid w:val="006F493A"/>
    <w:rsid w:val="006F4AF6"/>
    <w:rsid w:val="006F4C79"/>
    <w:rsid w:val="006F4DAC"/>
    <w:rsid w:val="006F4F8C"/>
    <w:rsid w:val="006F4FF7"/>
    <w:rsid w:val="006F547B"/>
    <w:rsid w:val="006F54B7"/>
    <w:rsid w:val="006F555E"/>
    <w:rsid w:val="006F56EE"/>
    <w:rsid w:val="006F5733"/>
    <w:rsid w:val="006F587E"/>
    <w:rsid w:val="006F5A52"/>
    <w:rsid w:val="006F5CA0"/>
    <w:rsid w:val="006F5DE2"/>
    <w:rsid w:val="006F5DF1"/>
    <w:rsid w:val="006F5E58"/>
    <w:rsid w:val="006F5F51"/>
    <w:rsid w:val="006F609C"/>
    <w:rsid w:val="006F6156"/>
    <w:rsid w:val="006F6314"/>
    <w:rsid w:val="006F637C"/>
    <w:rsid w:val="006F63C8"/>
    <w:rsid w:val="006F6CF2"/>
    <w:rsid w:val="006F6D5C"/>
    <w:rsid w:val="006F6E2F"/>
    <w:rsid w:val="006F790E"/>
    <w:rsid w:val="006F7C66"/>
    <w:rsid w:val="006F7F62"/>
    <w:rsid w:val="00700300"/>
    <w:rsid w:val="0070030B"/>
    <w:rsid w:val="00700521"/>
    <w:rsid w:val="00700529"/>
    <w:rsid w:val="00700671"/>
    <w:rsid w:val="00700DCA"/>
    <w:rsid w:val="0070120E"/>
    <w:rsid w:val="00701578"/>
    <w:rsid w:val="007015F7"/>
    <w:rsid w:val="00701698"/>
    <w:rsid w:val="00701E2F"/>
    <w:rsid w:val="00701FA8"/>
    <w:rsid w:val="00702033"/>
    <w:rsid w:val="007021B1"/>
    <w:rsid w:val="007021FE"/>
    <w:rsid w:val="0070242B"/>
    <w:rsid w:val="00702611"/>
    <w:rsid w:val="007029BA"/>
    <w:rsid w:val="00702BC7"/>
    <w:rsid w:val="00702EC0"/>
    <w:rsid w:val="00703016"/>
    <w:rsid w:val="00703153"/>
    <w:rsid w:val="0070323E"/>
    <w:rsid w:val="007034B9"/>
    <w:rsid w:val="0070369A"/>
    <w:rsid w:val="00703917"/>
    <w:rsid w:val="00703D62"/>
    <w:rsid w:val="0070431F"/>
    <w:rsid w:val="007044BC"/>
    <w:rsid w:val="007045BF"/>
    <w:rsid w:val="0070464D"/>
    <w:rsid w:val="00704759"/>
    <w:rsid w:val="00704843"/>
    <w:rsid w:val="007048F0"/>
    <w:rsid w:val="00704DEA"/>
    <w:rsid w:val="00705206"/>
    <w:rsid w:val="007052F4"/>
    <w:rsid w:val="0070545D"/>
    <w:rsid w:val="00705803"/>
    <w:rsid w:val="007059C4"/>
    <w:rsid w:val="00705A8E"/>
    <w:rsid w:val="00705EF8"/>
    <w:rsid w:val="0070622F"/>
    <w:rsid w:val="00706539"/>
    <w:rsid w:val="007065DC"/>
    <w:rsid w:val="007068F5"/>
    <w:rsid w:val="00706BE3"/>
    <w:rsid w:val="00706EFA"/>
    <w:rsid w:val="007073DD"/>
    <w:rsid w:val="007076A7"/>
    <w:rsid w:val="007078B7"/>
    <w:rsid w:val="00707954"/>
    <w:rsid w:val="0071034C"/>
    <w:rsid w:val="00710379"/>
    <w:rsid w:val="00710469"/>
    <w:rsid w:val="0071065F"/>
    <w:rsid w:val="00710897"/>
    <w:rsid w:val="00710934"/>
    <w:rsid w:val="007109A2"/>
    <w:rsid w:val="00710DF0"/>
    <w:rsid w:val="00710F47"/>
    <w:rsid w:val="00711315"/>
    <w:rsid w:val="0071195E"/>
    <w:rsid w:val="00711C1D"/>
    <w:rsid w:val="00711E26"/>
    <w:rsid w:val="00711F4D"/>
    <w:rsid w:val="007126F4"/>
    <w:rsid w:val="007129F2"/>
    <w:rsid w:val="00712BA7"/>
    <w:rsid w:val="00712D30"/>
    <w:rsid w:val="00712ED4"/>
    <w:rsid w:val="00712FE3"/>
    <w:rsid w:val="0071339C"/>
    <w:rsid w:val="007135E6"/>
    <w:rsid w:val="0071361D"/>
    <w:rsid w:val="0071392F"/>
    <w:rsid w:val="00713F1B"/>
    <w:rsid w:val="0071415D"/>
    <w:rsid w:val="00714378"/>
    <w:rsid w:val="0071493B"/>
    <w:rsid w:val="007149D7"/>
    <w:rsid w:val="00714A09"/>
    <w:rsid w:val="00714B1A"/>
    <w:rsid w:val="00714C98"/>
    <w:rsid w:val="0071508C"/>
    <w:rsid w:val="007154BF"/>
    <w:rsid w:val="0071564A"/>
    <w:rsid w:val="00715699"/>
    <w:rsid w:val="007157D5"/>
    <w:rsid w:val="00715F84"/>
    <w:rsid w:val="007162CB"/>
    <w:rsid w:val="0071645D"/>
    <w:rsid w:val="00716579"/>
    <w:rsid w:val="00716637"/>
    <w:rsid w:val="0071699D"/>
    <w:rsid w:val="00716C3E"/>
    <w:rsid w:val="00716D1A"/>
    <w:rsid w:val="00717473"/>
    <w:rsid w:val="00717A70"/>
    <w:rsid w:val="00717C8B"/>
    <w:rsid w:val="00720057"/>
    <w:rsid w:val="0072017C"/>
    <w:rsid w:val="007202B8"/>
    <w:rsid w:val="007202C4"/>
    <w:rsid w:val="0072032A"/>
    <w:rsid w:val="0072045D"/>
    <w:rsid w:val="007204FE"/>
    <w:rsid w:val="0072063A"/>
    <w:rsid w:val="0072072D"/>
    <w:rsid w:val="0072073A"/>
    <w:rsid w:val="00720877"/>
    <w:rsid w:val="0072087D"/>
    <w:rsid w:val="0072128A"/>
    <w:rsid w:val="00721409"/>
    <w:rsid w:val="00721A58"/>
    <w:rsid w:val="00721CDE"/>
    <w:rsid w:val="00721DEE"/>
    <w:rsid w:val="00721FD7"/>
    <w:rsid w:val="0072223F"/>
    <w:rsid w:val="007223A9"/>
    <w:rsid w:val="0072246D"/>
    <w:rsid w:val="00722554"/>
    <w:rsid w:val="0072275C"/>
    <w:rsid w:val="007228DA"/>
    <w:rsid w:val="00722A75"/>
    <w:rsid w:val="00722AAA"/>
    <w:rsid w:val="00722E74"/>
    <w:rsid w:val="00723271"/>
    <w:rsid w:val="00723565"/>
    <w:rsid w:val="007236C2"/>
    <w:rsid w:val="007236D5"/>
    <w:rsid w:val="007237D3"/>
    <w:rsid w:val="00723F25"/>
    <w:rsid w:val="00724057"/>
    <w:rsid w:val="00724DB7"/>
    <w:rsid w:val="00724E17"/>
    <w:rsid w:val="00724EE5"/>
    <w:rsid w:val="00724EFA"/>
    <w:rsid w:val="00724F75"/>
    <w:rsid w:val="00725079"/>
    <w:rsid w:val="00725696"/>
    <w:rsid w:val="007257B0"/>
    <w:rsid w:val="007257F5"/>
    <w:rsid w:val="007258AD"/>
    <w:rsid w:val="00725A90"/>
    <w:rsid w:val="00725D3C"/>
    <w:rsid w:val="00725E55"/>
    <w:rsid w:val="007261EC"/>
    <w:rsid w:val="007264F4"/>
    <w:rsid w:val="007267E1"/>
    <w:rsid w:val="0072688E"/>
    <w:rsid w:val="007268DB"/>
    <w:rsid w:val="007269E5"/>
    <w:rsid w:val="00726AB8"/>
    <w:rsid w:val="00726C31"/>
    <w:rsid w:val="00726C32"/>
    <w:rsid w:val="00726F58"/>
    <w:rsid w:val="0072704D"/>
    <w:rsid w:val="007272A5"/>
    <w:rsid w:val="00727762"/>
    <w:rsid w:val="00727788"/>
    <w:rsid w:val="00727A3D"/>
    <w:rsid w:val="00727AE7"/>
    <w:rsid w:val="00727B47"/>
    <w:rsid w:val="00727FB1"/>
    <w:rsid w:val="00730056"/>
    <w:rsid w:val="007302B6"/>
    <w:rsid w:val="00730414"/>
    <w:rsid w:val="00730F7F"/>
    <w:rsid w:val="007311A0"/>
    <w:rsid w:val="00731285"/>
    <w:rsid w:val="0073132D"/>
    <w:rsid w:val="00731828"/>
    <w:rsid w:val="007318A6"/>
    <w:rsid w:val="007319BE"/>
    <w:rsid w:val="00731A05"/>
    <w:rsid w:val="00731E82"/>
    <w:rsid w:val="0073209B"/>
    <w:rsid w:val="00732450"/>
    <w:rsid w:val="007325FE"/>
    <w:rsid w:val="00732766"/>
    <w:rsid w:val="00732987"/>
    <w:rsid w:val="00732D91"/>
    <w:rsid w:val="00732DEB"/>
    <w:rsid w:val="00733062"/>
    <w:rsid w:val="007330EF"/>
    <w:rsid w:val="007338D2"/>
    <w:rsid w:val="00733A2B"/>
    <w:rsid w:val="00733F94"/>
    <w:rsid w:val="00733FC4"/>
    <w:rsid w:val="007341C1"/>
    <w:rsid w:val="00734263"/>
    <w:rsid w:val="00734296"/>
    <w:rsid w:val="00734331"/>
    <w:rsid w:val="0073435B"/>
    <w:rsid w:val="00734404"/>
    <w:rsid w:val="0073461F"/>
    <w:rsid w:val="007346E7"/>
    <w:rsid w:val="00734AB2"/>
    <w:rsid w:val="00734C8E"/>
    <w:rsid w:val="00734D06"/>
    <w:rsid w:val="00734E64"/>
    <w:rsid w:val="00735432"/>
    <w:rsid w:val="0073543D"/>
    <w:rsid w:val="007355E3"/>
    <w:rsid w:val="00735742"/>
    <w:rsid w:val="00735788"/>
    <w:rsid w:val="00735C41"/>
    <w:rsid w:val="00735D07"/>
    <w:rsid w:val="00736041"/>
    <w:rsid w:val="00736654"/>
    <w:rsid w:val="00736759"/>
    <w:rsid w:val="007368DE"/>
    <w:rsid w:val="00736944"/>
    <w:rsid w:val="00736B9E"/>
    <w:rsid w:val="0073707E"/>
    <w:rsid w:val="00737272"/>
    <w:rsid w:val="00737427"/>
    <w:rsid w:val="0073746F"/>
    <w:rsid w:val="007374D1"/>
    <w:rsid w:val="00737572"/>
    <w:rsid w:val="00737659"/>
    <w:rsid w:val="0073774D"/>
    <w:rsid w:val="0073786D"/>
    <w:rsid w:val="007378BC"/>
    <w:rsid w:val="00737B12"/>
    <w:rsid w:val="00737B70"/>
    <w:rsid w:val="00737BB4"/>
    <w:rsid w:val="00737CCE"/>
    <w:rsid w:val="00737D43"/>
    <w:rsid w:val="00737D67"/>
    <w:rsid w:val="00737E50"/>
    <w:rsid w:val="0074011A"/>
    <w:rsid w:val="00740148"/>
    <w:rsid w:val="0074016D"/>
    <w:rsid w:val="007401DB"/>
    <w:rsid w:val="0074044D"/>
    <w:rsid w:val="007408A2"/>
    <w:rsid w:val="00740B6D"/>
    <w:rsid w:val="00740E6A"/>
    <w:rsid w:val="0074120E"/>
    <w:rsid w:val="0074135E"/>
    <w:rsid w:val="00741587"/>
    <w:rsid w:val="007419AF"/>
    <w:rsid w:val="00741B06"/>
    <w:rsid w:val="00741BE1"/>
    <w:rsid w:val="00741C36"/>
    <w:rsid w:val="00742011"/>
    <w:rsid w:val="00742893"/>
    <w:rsid w:val="00742A7E"/>
    <w:rsid w:val="0074347E"/>
    <w:rsid w:val="00743676"/>
    <w:rsid w:val="00743967"/>
    <w:rsid w:val="00743EFB"/>
    <w:rsid w:val="00743F34"/>
    <w:rsid w:val="00743FD8"/>
    <w:rsid w:val="00743FE6"/>
    <w:rsid w:val="007440AF"/>
    <w:rsid w:val="0074413F"/>
    <w:rsid w:val="0074417A"/>
    <w:rsid w:val="007445A1"/>
    <w:rsid w:val="0074497E"/>
    <w:rsid w:val="00744AEA"/>
    <w:rsid w:val="00744CFA"/>
    <w:rsid w:val="00744E99"/>
    <w:rsid w:val="00744EA7"/>
    <w:rsid w:val="00745673"/>
    <w:rsid w:val="0074579A"/>
    <w:rsid w:val="007458EB"/>
    <w:rsid w:val="00745D71"/>
    <w:rsid w:val="00745D92"/>
    <w:rsid w:val="00745E5A"/>
    <w:rsid w:val="00746132"/>
    <w:rsid w:val="007462A3"/>
    <w:rsid w:val="00746396"/>
    <w:rsid w:val="00746974"/>
    <w:rsid w:val="00746A95"/>
    <w:rsid w:val="00746B43"/>
    <w:rsid w:val="00746C72"/>
    <w:rsid w:val="00746CA2"/>
    <w:rsid w:val="00746D30"/>
    <w:rsid w:val="00747119"/>
    <w:rsid w:val="007472E0"/>
    <w:rsid w:val="007473C3"/>
    <w:rsid w:val="00747472"/>
    <w:rsid w:val="0074750A"/>
    <w:rsid w:val="00747663"/>
    <w:rsid w:val="00747A0F"/>
    <w:rsid w:val="00747C9A"/>
    <w:rsid w:val="00747ED4"/>
    <w:rsid w:val="00747F62"/>
    <w:rsid w:val="007501B1"/>
    <w:rsid w:val="0075044E"/>
    <w:rsid w:val="0075062D"/>
    <w:rsid w:val="00750A86"/>
    <w:rsid w:val="00750B6D"/>
    <w:rsid w:val="00750DC8"/>
    <w:rsid w:val="0075112E"/>
    <w:rsid w:val="00751142"/>
    <w:rsid w:val="00751175"/>
    <w:rsid w:val="007511A8"/>
    <w:rsid w:val="00751312"/>
    <w:rsid w:val="0075139F"/>
    <w:rsid w:val="00751525"/>
    <w:rsid w:val="00751754"/>
    <w:rsid w:val="007517F4"/>
    <w:rsid w:val="00751DBA"/>
    <w:rsid w:val="00751FA2"/>
    <w:rsid w:val="00752340"/>
    <w:rsid w:val="007528F6"/>
    <w:rsid w:val="00752AF5"/>
    <w:rsid w:val="00752BEF"/>
    <w:rsid w:val="00752C76"/>
    <w:rsid w:val="00752D8B"/>
    <w:rsid w:val="00752F28"/>
    <w:rsid w:val="0075345B"/>
    <w:rsid w:val="00753817"/>
    <w:rsid w:val="0075396D"/>
    <w:rsid w:val="00753DBE"/>
    <w:rsid w:val="00753E86"/>
    <w:rsid w:val="00753F44"/>
    <w:rsid w:val="00753F5C"/>
    <w:rsid w:val="00754533"/>
    <w:rsid w:val="0075465B"/>
    <w:rsid w:val="00754C44"/>
    <w:rsid w:val="00754C85"/>
    <w:rsid w:val="00754E2B"/>
    <w:rsid w:val="00754E99"/>
    <w:rsid w:val="00755106"/>
    <w:rsid w:val="00755220"/>
    <w:rsid w:val="00755410"/>
    <w:rsid w:val="007554A8"/>
    <w:rsid w:val="00755694"/>
    <w:rsid w:val="007556A1"/>
    <w:rsid w:val="00755873"/>
    <w:rsid w:val="007558C8"/>
    <w:rsid w:val="00755972"/>
    <w:rsid w:val="00755D49"/>
    <w:rsid w:val="0075608B"/>
    <w:rsid w:val="00756176"/>
    <w:rsid w:val="00756253"/>
    <w:rsid w:val="00756412"/>
    <w:rsid w:val="007567B4"/>
    <w:rsid w:val="00756812"/>
    <w:rsid w:val="007568FB"/>
    <w:rsid w:val="007569A7"/>
    <w:rsid w:val="007573D9"/>
    <w:rsid w:val="00757723"/>
    <w:rsid w:val="00757DC0"/>
    <w:rsid w:val="00757E65"/>
    <w:rsid w:val="00757F1A"/>
    <w:rsid w:val="007601E0"/>
    <w:rsid w:val="00760554"/>
    <w:rsid w:val="00760B13"/>
    <w:rsid w:val="00760D60"/>
    <w:rsid w:val="00761273"/>
    <w:rsid w:val="00761404"/>
    <w:rsid w:val="007615BD"/>
    <w:rsid w:val="007618CE"/>
    <w:rsid w:val="00761A9E"/>
    <w:rsid w:val="00761AE2"/>
    <w:rsid w:val="00761D7E"/>
    <w:rsid w:val="0076203C"/>
    <w:rsid w:val="007621F9"/>
    <w:rsid w:val="007622B3"/>
    <w:rsid w:val="00762346"/>
    <w:rsid w:val="007624C6"/>
    <w:rsid w:val="0076255F"/>
    <w:rsid w:val="00762DA9"/>
    <w:rsid w:val="00763146"/>
    <w:rsid w:val="007634AE"/>
    <w:rsid w:val="00763A0F"/>
    <w:rsid w:val="00763A33"/>
    <w:rsid w:val="00763AA7"/>
    <w:rsid w:val="00763F01"/>
    <w:rsid w:val="007642E0"/>
    <w:rsid w:val="007643AD"/>
    <w:rsid w:val="00764580"/>
    <w:rsid w:val="00764649"/>
    <w:rsid w:val="007646B7"/>
    <w:rsid w:val="00764911"/>
    <w:rsid w:val="00764D5A"/>
    <w:rsid w:val="00764DAF"/>
    <w:rsid w:val="00764F55"/>
    <w:rsid w:val="00765129"/>
    <w:rsid w:val="0076556E"/>
    <w:rsid w:val="007657CA"/>
    <w:rsid w:val="00765AEE"/>
    <w:rsid w:val="00765FBC"/>
    <w:rsid w:val="007660A8"/>
    <w:rsid w:val="007661AE"/>
    <w:rsid w:val="00766464"/>
    <w:rsid w:val="0076677F"/>
    <w:rsid w:val="00766983"/>
    <w:rsid w:val="00766C8B"/>
    <w:rsid w:val="00766D7B"/>
    <w:rsid w:val="00766E47"/>
    <w:rsid w:val="00767261"/>
    <w:rsid w:val="00767ADA"/>
    <w:rsid w:val="00767E49"/>
    <w:rsid w:val="007700AA"/>
    <w:rsid w:val="00770102"/>
    <w:rsid w:val="00770427"/>
    <w:rsid w:val="007707D5"/>
    <w:rsid w:val="007708C8"/>
    <w:rsid w:val="00770D80"/>
    <w:rsid w:val="00770FD5"/>
    <w:rsid w:val="00771242"/>
    <w:rsid w:val="00771399"/>
    <w:rsid w:val="007717CD"/>
    <w:rsid w:val="007718F4"/>
    <w:rsid w:val="00771B3E"/>
    <w:rsid w:val="00771B7E"/>
    <w:rsid w:val="00771CC7"/>
    <w:rsid w:val="00771E9F"/>
    <w:rsid w:val="00771F1D"/>
    <w:rsid w:val="0077229B"/>
    <w:rsid w:val="007722EA"/>
    <w:rsid w:val="00772401"/>
    <w:rsid w:val="0077243B"/>
    <w:rsid w:val="00772B84"/>
    <w:rsid w:val="00772B8C"/>
    <w:rsid w:val="00772F6A"/>
    <w:rsid w:val="007737BA"/>
    <w:rsid w:val="00773870"/>
    <w:rsid w:val="007738F5"/>
    <w:rsid w:val="00773C40"/>
    <w:rsid w:val="0077415F"/>
    <w:rsid w:val="007744CD"/>
    <w:rsid w:val="00774525"/>
    <w:rsid w:val="00774946"/>
    <w:rsid w:val="00774DE8"/>
    <w:rsid w:val="00774ED5"/>
    <w:rsid w:val="00774F82"/>
    <w:rsid w:val="00775172"/>
    <w:rsid w:val="007755D2"/>
    <w:rsid w:val="00775679"/>
    <w:rsid w:val="007756A3"/>
    <w:rsid w:val="0077592F"/>
    <w:rsid w:val="00775B02"/>
    <w:rsid w:val="00775EF9"/>
    <w:rsid w:val="00776595"/>
    <w:rsid w:val="007766E5"/>
    <w:rsid w:val="00776723"/>
    <w:rsid w:val="0077674E"/>
    <w:rsid w:val="0077683D"/>
    <w:rsid w:val="007768EF"/>
    <w:rsid w:val="00776D0F"/>
    <w:rsid w:val="00776DC4"/>
    <w:rsid w:val="00776DFB"/>
    <w:rsid w:val="00776F09"/>
    <w:rsid w:val="0077722B"/>
    <w:rsid w:val="00777434"/>
    <w:rsid w:val="0077747B"/>
    <w:rsid w:val="007775D4"/>
    <w:rsid w:val="00777904"/>
    <w:rsid w:val="00777B17"/>
    <w:rsid w:val="00780526"/>
    <w:rsid w:val="0078056B"/>
    <w:rsid w:val="0078056F"/>
    <w:rsid w:val="007807EE"/>
    <w:rsid w:val="00780CAF"/>
    <w:rsid w:val="00780DA6"/>
    <w:rsid w:val="0078130C"/>
    <w:rsid w:val="007814D5"/>
    <w:rsid w:val="007816BC"/>
    <w:rsid w:val="00781938"/>
    <w:rsid w:val="00781A5A"/>
    <w:rsid w:val="00781C9A"/>
    <w:rsid w:val="00781CB3"/>
    <w:rsid w:val="00781E19"/>
    <w:rsid w:val="00781E43"/>
    <w:rsid w:val="00781F80"/>
    <w:rsid w:val="00782036"/>
    <w:rsid w:val="0078214D"/>
    <w:rsid w:val="00782202"/>
    <w:rsid w:val="00782258"/>
    <w:rsid w:val="00782456"/>
    <w:rsid w:val="007825AC"/>
    <w:rsid w:val="007827AA"/>
    <w:rsid w:val="007827D4"/>
    <w:rsid w:val="00782864"/>
    <w:rsid w:val="007828F6"/>
    <w:rsid w:val="00782A35"/>
    <w:rsid w:val="00782AA5"/>
    <w:rsid w:val="00782AF6"/>
    <w:rsid w:val="00782B82"/>
    <w:rsid w:val="00782C5C"/>
    <w:rsid w:val="00782DD1"/>
    <w:rsid w:val="00783515"/>
    <w:rsid w:val="00783BC6"/>
    <w:rsid w:val="00783D0A"/>
    <w:rsid w:val="00783EFA"/>
    <w:rsid w:val="00783FE8"/>
    <w:rsid w:val="00784160"/>
    <w:rsid w:val="007842BF"/>
    <w:rsid w:val="00784337"/>
    <w:rsid w:val="0078435B"/>
    <w:rsid w:val="00784668"/>
    <w:rsid w:val="007847F7"/>
    <w:rsid w:val="00784998"/>
    <w:rsid w:val="00784A9A"/>
    <w:rsid w:val="00784BE5"/>
    <w:rsid w:val="00784CCF"/>
    <w:rsid w:val="00784EE5"/>
    <w:rsid w:val="0078512A"/>
    <w:rsid w:val="0078537B"/>
    <w:rsid w:val="00785451"/>
    <w:rsid w:val="007855C8"/>
    <w:rsid w:val="00785AB1"/>
    <w:rsid w:val="00785BA0"/>
    <w:rsid w:val="0078640B"/>
    <w:rsid w:val="00786676"/>
    <w:rsid w:val="00786707"/>
    <w:rsid w:val="00786861"/>
    <w:rsid w:val="0078689C"/>
    <w:rsid w:val="0078708A"/>
    <w:rsid w:val="007875FB"/>
    <w:rsid w:val="007900B3"/>
    <w:rsid w:val="007902CC"/>
    <w:rsid w:val="0079052E"/>
    <w:rsid w:val="0079096A"/>
    <w:rsid w:val="007909E2"/>
    <w:rsid w:val="00790E9C"/>
    <w:rsid w:val="00791531"/>
    <w:rsid w:val="00791628"/>
    <w:rsid w:val="0079178B"/>
    <w:rsid w:val="007918A9"/>
    <w:rsid w:val="00791940"/>
    <w:rsid w:val="007919C3"/>
    <w:rsid w:val="00791E2D"/>
    <w:rsid w:val="00791F4B"/>
    <w:rsid w:val="00792296"/>
    <w:rsid w:val="00792761"/>
    <w:rsid w:val="00792904"/>
    <w:rsid w:val="007929E2"/>
    <w:rsid w:val="00792AE9"/>
    <w:rsid w:val="00792CFF"/>
    <w:rsid w:val="00792D11"/>
    <w:rsid w:val="007930AC"/>
    <w:rsid w:val="007938B5"/>
    <w:rsid w:val="007938C8"/>
    <w:rsid w:val="00793A20"/>
    <w:rsid w:val="00793A3E"/>
    <w:rsid w:val="00793B11"/>
    <w:rsid w:val="00793F85"/>
    <w:rsid w:val="00794441"/>
    <w:rsid w:val="007944BE"/>
    <w:rsid w:val="00794BC2"/>
    <w:rsid w:val="00794D51"/>
    <w:rsid w:val="00794E91"/>
    <w:rsid w:val="00794F26"/>
    <w:rsid w:val="00795127"/>
    <w:rsid w:val="00795441"/>
    <w:rsid w:val="00795685"/>
    <w:rsid w:val="007958DA"/>
    <w:rsid w:val="00795968"/>
    <w:rsid w:val="00795BD7"/>
    <w:rsid w:val="00795E3F"/>
    <w:rsid w:val="00795F6F"/>
    <w:rsid w:val="00796066"/>
    <w:rsid w:val="00796213"/>
    <w:rsid w:val="00796267"/>
    <w:rsid w:val="007963C9"/>
    <w:rsid w:val="0079652A"/>
    <w:rsid w:val="0079675B"/>
    <w:rsid w:val="007967F5"/>
    <w:rsid w:val="00796EC1"/>
    <w:rsid w:val="00796F03"/>
    <w:rsid w:val="00797019"/>
    <w:rsid w:val="007971E0"/>
    <w:rsid w:val="00797665"/>
    <w:rsid w:val="00797766"/>
    <w:rsid w:val="007977FE"/>
    <w:rsid w:val="00797816"/>
    <w:rsid w:val="00797BC7"/>
    <w:rsid w:val="007A01DC"/>
    <w:rsid w:val="007A04B9"/>
    <w:rsid w:val="007A061E"/>
    <w:rsid w:val="007A0CDE"/>
    <w:rsid w:val="007A1132"/>
    <w:rsid w:val="007A1349"/>
    <w:rsid w:val="007A17E5"/>
    <w:rsid w:val="007A1D32"/>
    <w:rsid w:val="007A22CB"/>
    <w:rsid w:val="007A290D"/>
    <w:rsid w:val="007A29D9"/>
    <w:rsid w:val="007A2CD5"/>
    <w:rsid w:val="007A2D11"/>
    <w:rsid w:val="007A2D52"/>
    <w:rsid w:val="007A2E95"/>
    <w:rsid w:val="007A3096"/>
    <w:rsid w:val="007A3265"/>
    <w:rsid w:val="007A3405"/>
    <w:rsid w:val="007A3524"/>
    <w:rsid w:val="007A3794"/>
    <w:rsid w:val="007A3AEE"/>
    <w:rsid w:val="007A3D9A"/>
    <w:rsid w:val="007A3F70"/>
    <w:rsid w:val="007A4017"/>
    <w:rsid w:val="007A40F6"/>
    <w:rsid w:val="007A41C8"/>
    <w:rsid w:val="007A4482"/>
    <w:rsid w:val="007A44B0"/>
    <w:rsid w:val="007A470E"/>
    <w:rsid w:val="007A47BD"/>
    <w:rsid w:val="007A47F6"/>
    <w:rsid w:val="007A4842"/>
    <w:rsid w:val="007A4A81"/>
    <w:rsid w:val="007A5268"/>
    <w:rsid w:val="007A54A1"/>
    <w:rsid w:val="007A54B2"/>
    <w:rsid w:val="007A5838"/>
    <w:rsid w:val="007A5861"/>
    <w:rsid w:val="007A58A2"/>
    <w:rsid w:val="007A592F"/>
    <w:rsid w:val="007A5B9C"/>
    <w:rsid w:val="007A5BF0"/>
    <w:rsid w:val="007A5E1C"/>
    <w:rsid w:val="007A5FDC"/>
    <w:rsid w:val="007A632F"/>
    <w:rsid w:val="007A6382"/>
    <w:rsid w:val="007A63C6"/>
    <w:rsid w:val="007A6B8B"/>
    <w:rsid w:val="007A6BB8"/>
    <w:rsid w:val="007A708E"/>
    <w:rsid w:val="007A70D9"/>
    <w:rsid w:val="007A7112"/>
    <w:rsid w:val="007A72F6"/>
    <w:rsid w:val="007A740A"/>
    <w:rsid w:val="007A7525"/>
    <w:rsid w:val="007A753A"/>
    <w:rsid w:val="007A76EF"/>
    <w:rsid w:val="007A78CD"/>
    <w:rsid w:val="007A7AFF"/>
    <w:rsid w:val="007A7FB8"/>
    <w:rsid w:val="007A7FE8"/>
    <w:rsid w:val="007B00DF"/>
    <w:rsid w:val="007B015C"/>
    <w:rsid w:val="007B033C"/>
    <w:rsid w:val="007B039C"/>
    <w:rsid w:val="007B04F9"/>
    <w:rsid w:val="007B0C1C"/>
    <w:rsid w:val="007B0F14"/>
    <w:rsid w:val="007B10DD"/>
    <w:rsid w:val="007B1320"/>
    <w:rsid w:val="007B13E9"/>
    <w:rsid w:val="007B1675"/>
    <w:rsid w:val="007B1AB6"/>
    <w:rsid w:val="007B1E68"/>
    <w:rsid w:val="007B2155"/>
    <w:rsid w:val="007B263F"/>
    <w:rsid w:val="007B2691"/>
    <w:rsid w:val="007B2842"/>
    <w:rsid w:val="007B28E5"/>
    <w:rsid w:val="007B298A"/>
    <w:rsid w:val="007B2B6D"/>
    <w:rsid w:val="007B2DE2"/>
    <w:rsid w:val="007B2F3C"/>
    <w:rsid w:val="007B305A"/>
    <w:rsid w:val="007B3235"/>
    <w:rsid w:val="007B3240"/>
    <w:rsid w:val="007B36A6"/>
    <w:rsid w:val="007B374F"/>
    <w:rsid w:val="007B3C6F"/>
    <w:rsid w:val="007B3DA3"/>
    <w:rsid w:val="007B3F2E"/>
    <w:rsid w:val="007B416A"/>
    <w:rsid w:val="007B4489"/>
    <w:rsid w:val="007B4562"/>
    <w:rsid w:val="007B4942"/>
    <w:rsid w:val="007B4DB7"/>
    <w:rsid w:val="007B4F58"/>
    <w:rsid w:val="007B5136"/>
    <w:rsid w:val="007B5551"/>
    <w:rsid w:val="007B5CB6"/>
    <w:rsid w:val="007B607D"/>
    <w:rsid w:val="007B6142"/>
    <w:rsid w:val="007B6534"/>
    <w:rsid w:val="007B6843"/>
    <w:rsid w:val="007B6A5A"/>
    <w:rsid w:val="007B6AA6"/>
    <w:rsid w:val="007B6C6F"/>
    <w:rsid w:val="007B6D89"/>
    <w:rsid w:val="007B6E58"/>
    <w:rsid w:val="007B7013"/>
    <w:rsid w:val="007B73E3"/>
    <w:rsid w:val="007B7459"/>
    <w:rsid w:val="007C00DB"/>
    <w:rsid w:val="007C0122"/>
    <w:rsid w:val="007C02D8"/>
    <w:rsid w:val="007C038F"/>
    <w:rsid w:val="007C03EB"/>
    <w:rsid w:val="007C05EC"/>
    <w:rsid w:val="007C0C59"/>
    <w:rsid w:val="007C0D96"/>
    <w:rsid w:val="007C0E9F"/>
    <w:rsid w:val="007C1101"/>
    <w:rsid w:val="007C12D6"/>
    <w:rsid w:val="007C1414"/>
    <w:rsid w:val="007C1587"/>
    <w:rsid w:val="007C1618"/>
    <w:rsid w:val="007C1D90"/>
    <w:rsid w:val="007C1F72"/>
    <w:rsid w:val="007C21F5"/>
    <w:rsid w:val="007C22AD"/>
    <w:rsid w:val="007C2585"/>
    <w:rsid w:val="007C2586"/>
    <w:rsid w:val="007C25A4"/>
    <w:rsid w:val="007C25A6"/>
    <w:rsid w:val="007C27FF"/>
    <w:rsid w:val="007C29FA"/>
    <w:rsid w:val="007C2B5C"/>
    <w:rsid w:val="007C2D41"/>
    <w:rsid w:val="007C2F10"/>
    <w:rsid w:val="007C2F4B"/>
    <w:rsid w:val="007C2FAB"/>
    <w:rsid w:val="007C3144"/>
    <w:rsid w:val="007C3427"/>
    <w:rsid w:val="007C35C5"/>
    <w:rsid w:val="007C3A39"/>
    <w:rsid w:val="007C3B1F"/>
    <w:rsid w:val="007C3B31"/>
    <w:rsid w:val="007C3CD5"/>
    <w:rsid w:val="007C3DA4"/>
    <w:rsid w:val="007C3F37"/>
    <w:rsid w:val="007C4265"/>
    <w:rsid w:val="007C4641"/>
    <w:rsid w:val="007C467C"/>
    <w:rsid w:val="007C4682"/>
    <w:rsid w:val="007C48A6"/>
    <w:rsid w:val="007C4997"/>
    <w:rsid w:val="007C4D09"/>
    <w:rsid w:val="007C4ED4"/>
    <w:rsid w:val="007C5004"/>
    <w:rsid w:val="007C5309"/>
    <w:rsid w:val="007C54BE"/>
    <w:rsid w:val="007C5573"/>
    <w:rsid w:val="007C5610"/>
    <w:rsid w:val="007C5779"/>
    <w:rsid w:val="007C5851"/>
    <w:rsid w:val="007C5E79"/>
    <w:rsid w:val="007C6077"/>
    <w:rsid w:val="007C6154"/>
    <w:rsid w:val="007C6263"/>
    <w:rsid w:val="007C631C"/>
    <w:rsid w:val="007C6813"/>
    <w:rsid w:val="007C6888"/>
    <w:rsid w:val="007C6928"/>
    <w:rsid w:val="007C6933"/>
    <w:rsid w:val="007C6A43"/>
    <w:rsid w:val="007C6BCA"/>
    <w:rsid w:val="007C6CA6"/>
    <w:rsid w:val="007C715F"/>
    <w:rsid w:val="007C71D3"/>
    <w:rsid w:val="007C72BC"/>
    <w:rsid w:val="007C74C5"/>
    <w:rsid w:val="007C7B3F"/>
    <w:rsid w:val="007D0597"/>
    <w:rsid w:val="007D08A2"/>
    <w:rsid w:val="007D0AD4"/>
    <w:rsid w:val="007D0F78"/>
    <w:rsid w:val="007D0FD1"/>
    <w:rsid w:val="007D16A0"/>
    <w:rsid w:val="007D175A"/>
    <w:rsid w:val="007D1908"/>
    <w:rsid w:val="007D224C"/>
    <w:rsid w:val="007D233F"/>
    <w:rsid w:val="007D235E"/>
    <w:rsid w:val="007D238E"/>
    <w:rsid w:val="007D2398"/>
    <w:rsid w:val="007D28A0"/>
    <w:rsid w:val="007D28E8"/>
    <w:rsid w:val="007D2A9C"/>
    <w:rsid w:val="007D2CB3"/>
    <w:rsid w:val="007D2D62"/>
    <w:rsid w:val="007D3088"/>
    <w:rsid w:val="007D3E61"/>
    <w:rsid w:val="007D41A1"/>
    <w:rsid w:val="007D4CC3"/>
    <w:rsid w:val="007D4CE8"/>
    <w:rsid w:val="007D4EF8"/>
    <w:rsid w:val="007D4F8E"/>
    <w:rsid w:val="007D553C"/>
    <w:rsid w:val="007D55D7"/>
    <w:rsid w:val="007D5828"/>
    <w:rsid w:val="007D5BA9"/>
    <w:rsid w:val="007D5BE5"/>
    <w:rsid w:val="007D5C73"/>
    <w:rsid w:val="007D5CB3"/>
    <w:rsid w:val="007D616A"/>
    <w:rsid w:val="007D61C8"/>
    <w:rsid w:val="007D62A5"/>
    <w:rsid w:val="007D656E"/>
    <w:rsid w:val="007D66E0"/>
    <w:rsid w:val="007D67C8"/>
    <w:rsid w:val="007D6808"/>
    <w:rsid w:val="007D6887"/>
    <w:rsid w:val="007D6A7E"/>
    <w:rsid w:val="007D6F96"/>
    <w:rsid w:val="007D756D"/>
    <w:rsid w:val="007D7BAB"/>
    <w:rsid w:val="007D7BEE"/>
    <w:rsid w:val="007D7FF4"/>
    <w:rsid w:val="007E0064"/>
    <w:rsid w:val="007E03E5"/>
    <w:rsid w:val="007E0403"/>
    <w:rsid w:val="007E0565"/>
    <w:rsid w:val="007E05DF"/>
    <w:rsid w:val="007E081F"/>
    <w:rsid w:val="007E0C87"/>
    <w:rsid w:val="007E1242"/>
    <w:rsid w:val="007E1312"/>
    <w:rsid w:val="007E143E"/>
    <w:rsid w:val="007E17AD"/>
    <w:rsid w:val="007E1836"/>
    <w:rsid w:val="007E18BF"/>
    <w:rsid w:val="007E1B69"/>
    <w:rsid w:val="007E205C"/>
    <w:rsid w:val="007E255A"/>
    <w:rsid w:val="007E2660"/>
    <w:rsid w:val="007E285B"/>
    <w:rsid w:val="007E2B8B"/>
    <w:rsid w:val="007E32CB"/>
    <w:rsid w:val="007E3308"/>
    <w:rsid w:val="007E34A6"/>
    <w:rsid w:val="007E363F"/>
    <w:rsid w:val="007E366F"/>
    <w:rsid w:val="007E38A8"/>
    <w:rsid w:val="007E39DB"/>
    <w:rsid w:val="007E3DB6"/>
    <w:rsid w:val="007E3FBF"/>
    <w:rsid w:val="007E4494"/>
    <w:rsid w:val="007E46ED"/>
    <w:rsid w:val="007E5100"/>
    <w:rsid w:val="007E5767"/>
    <w:rsid w:val="007E5A48"/>
    <w:rsid w:val="007E5B45"/>
    <w:rsid w:val="007E612E"/>
    <w:rsid w:val="007E621B"/>
    <w:rsid w:val="007E6340"/>
    <w:rsid w:val="007E68D0"/>
    <w:rsid w:val="007E7271"/>
    <w:rsid w:val="007E74C3"/>
    <w:rsid w:val="007E76CB"/>
    <w:rsid w:val="007E7AE1"/>
    <w:rsid w:val="007E7AF0"/>
    <w:rsid w:val="007E7B08"/>
    <w:rsid w:val="007E7D47"/>
    <w:rsid w:val="007F017E"/>
    <w:rsid w:val="007F0531"/>
    <w:rsid w:val="007F084F"/>
    <w:rsid w:val="007F092D"/>
    <w:rsid w:val="007F0F86"/>
    <w:rsid w:val="007F12CA"/>
    <w:rsid w:val="007F14BC"/>
    <w:rsid w:val="007F169C"/>
    <w:rsid w:val="007F176E"/>
    <w:rsid w:val="007F17A1"/>
    <w:rsid w:val="007F17F9"/>
    <w:rsid w:val="007F1A6A"/>
    <w:rsid w:val="007F1DA9"/>
    <w:rsid w:val="007F1E17"/>
    <w:rsid w:val="007F1E51"/>
    <w:rsid w:val="007F220E"/>
    <w:rsid w:val="007F23CD"/>
    <w:rsid w:val="007F290C"/>
    <w:rsid w:val="007F29E4"/>
    <w:rsid w:val="007F2BCF"/>
    <w:rsid w:val="007F31A8"/>
    <w:rsid w:val="007F34A4"/>
    <w:rsid w:val="007F35CB"/>
    <w:rsid w:val="007F36E0"/>
    <w:rsid w:val="007F38CA"/>
    <w:rsid w:val="007F41F7"/>
    <w:rsid w:val="007F4518"/>
    <w:rsid w:val="007F4597"/>
    <w:rsid w:val="007F4602"/>
    <w:rsid w:val="007F4702"/>
    <w:rsid w:val="007F4788"/>
    <w:rsid w:val="007F48E9"/>
    <w:rsid w:val="007F4A74"/>
    <w:rsid w:val="007F4B37"/>
    <w:rsid w:val="007F4B8A"/>
    <w:rsid w:val="007F4BE3"/>
    <w:rsid w:val="007F4FA1"/>
    <w:rsid w:val="007F5216"/>
    <w:rsid w:val="007F5A02"/>
    <w:rsid w:val="007F5BED"/>
    <w:rsid w:val="007F5D7F"/>
    <w:rsid w:val="007F6169"/>
    <w:rsid w:val="007F69DE"/>
    <w:rsid w:val="007F6C9C"/>
    <w:rsid w:val="007F6CCD"/>
    <w:rsid w:val="007F6D61"/>
    <w:rsid w:val="007F6E54"/>
    <w:rsid w:val="007F7475"/>
    <w:rsid w:val="007F78C0"/>
    <w:rsid w:val="007F78DB"/>
    <w:rsid w:val="007F79D5"/>
    <w:rsid w:val="007F7F86"/>
    <w:rsid w:val="008002FC"/>
    <w:rsid w:val="00800B3F"/>
    <w:rsid w:val="00801457"/>
    <w:rsid w:val="00801679"/>
    <w:rsid w:val="00801778"/>
    <w:rsid w:val="00801B56"/>
    <w:rsid w:val="00801C7E"/>
    <w:rsid w:val="00801D7B"/>
    <w:rsid w:val="00801E35"/>
    <w:rsid w:val="00801EB1"/>
    <w:rsid w:val="00801EF0"/>
    <w:rsid w:val="0080211A"/>
    <w:rsid w:val="008024BF"/>
    <w:rsid w:val="00802623"/>
    <w:rsid w:val="0080272A"/>
    <w:rsid w:val="00802FB8"/>
    <w:rsid w:val="008030BD"/>
    <w:rsid w:val="008034A6"/>
    <w:rsid w:val="00803563"/>
    <w:rsid w:val="00803671"/>
    <w:rsid w:val="008037D8"/>
    <w:rsid w:val="00803CDA"/>
    <w:rsid w:val="00803EA0"/>
    <w:rsid w:val="008040F1"/>
    <w:rsid w:val="008041B2"/>
    <w:rsid w:val="008042B9"/>
    <w:rsid w:val="008042DA"/>
    <w:rsid w:val="00804B77"/>
    <w:rsid w:val="00804C3B"/>
    <w:rsid w:val="00804C70"/>
    <w:rsid w:val="00804F15"/>
    <w:rsid w:val="008051E8"/>
    <w:rsid w:val="008053DA"/>
    <w:rsid w:val="008053FB"/>
    <w:rsid w:val="00805761"/>
    <w:rsid w:val="00805B7C"/>
    <w:rsid w:val="00805C29"/>
    <w:rsid w:val="00805DF8"/>
    <w:rsid w:val="008060C1"/>
    <w:rsid w:val="00806117"/>
    <w:rsid w:val="008061BD"/>
    <w:rsid w:val="00806B3A"/>
    <w:rsid w:val="00806C9F"/>
    <w:rsid w:val="00806D67"/>
    <w:rsid w:val="0080745E"/>
    <w:rsid w:val="008077B4"/>
    <w:rsid w:val="008079C9"/>
    <w:rsid w:val="00807E94"/>
    <w:rsid w:val="0081007A"/>
    <w:rsid w:val="008100E6"/>
    <w:rsid w:val="00810297"/>
    <w:rsid w:val="008102B0"/>
    <w:rsid w:val="00810B33"/>
    <w:rsid w:val="00810B7E"/>
    <w:rsid w:val="00810FCD"/>
    <w:rsid w:val="008111F7"/>
    <w:rsid w:val="008115B1"/>
    <w:rsid w:val="00811695"/>
    <w:rsid w:val="008117DC"/>
    <w:rsid w:val="008118E9"/>
    <w:rsid w:val="00811DAD"/>
    <w:rsid w:val="00811E4E"/>
    <w:rsid w:val="00811F5B"/>
    <w:rsid w:val="00811F90"/>
    <w:rsid w:val="00811FA5"/>
    <w:rsid w:val="00812045"/>
    <w:rsid w:val="00812592"/>
    <w:rsid w:val="008125D4"/>
    <w:rsid w:val="00812683"/>
    <w:rsid w:val="008129D9"/>
    <w:rsid w:val="008129DA"/>
    <w:rsid w:val="008133BB"/>
    <w:rsid w:val="00813413"/>
    <w:rsid w:val="00813E3C"/>
    <w:rsid w:val="00813EAA"/>
    <w:rsid w:val="00813F32"/>
    <w:rsid w:val="00813F4B"/>
    <w:rsid w:val="008140C2"/>
    <w:rsid w:val="008140DC"/>
    <w:rsid w:val="00814247"/>
    <w:rsid w:val="008143DA"/>
    <w:rsid w:val="00814407"/>
    <w:rsid w:val="008148F9"/>
    <w:rsid w:val="00814A22"/>
    <w:rsid w:val="00814AF2"/>
    <w:rsid w:val="00814B32"/>
    <w:rsid w:val="00814C39"/>
    <w:rsid w:val="00814C75"/>
    <w:rsid w:val="00814F23"/>
    <w:rsid w:val="00814F32"/>
    <w:rsid w:val="00814FC3"/>
    <w:rsid w:val="00814FF9"/>
    <w:rsid w:val="00815417"/>
    <w:rsid w:val="0081586F"/>
    <w:rsid w:val="00815A51"/>
    <w:rsid w:val="00815AAF"/>
    <w:rsid w:val="00815C1A"/>
    <w:rsid w:val="00815D68"/>
    <w:rsid w:val="00816093"/>
    <w:rsid w:val="008160A8"/>
    <w:rsid w:val="008162F4"/>
    <w:rsid w:val="00816967"/>
    <w:rsid w:val="00816A34"/>
    <w:rsid w:val="00816A46"/>
    <w:rsid w:val="00816C66"/>
    <w:rsid w:val="00817523"/>
    <w:rsid w:val="00817660"/>
    <w:rsid w:val="00817D8D"/>
    <w:rsid w:val="00817EBA"/>
    <w:rsid w:val="00817F37"/>
    <w:rsid w:val="00820229"/>
    <w:rsid w:val="008204F5"/>
    <w:rsid w:val="00820873"/>
    <w:rsid w:val="00820CEE"/>
    <w:rsid w:val="00820DA1"/>
    <w:rsid w:val="00820E66"/>
    <w:rsid w:val="00820E6B"/>
    <w:rsid w:val="00820EFF"/>
    <w:rsid w:val="00820F65"/>
    <w:rsid w:val="00821ABA"/>
    <w:rsid w:val="00822315"/>
    <w:rsid w:val="0082234C"/>
    <w:rsid w:val="0082273A"/>
    <w:rsid w:val="00822EBB"/>
    <w:rsid w:val="00823267"/>
    <w:rsid w:val="0082328D"/>
    <w:rsid w:val="008232A3"/>
    <w:rsid w:val="00823365"/>
    <w:rsid w:val="008233BC"/>
    <w:rsid w:val="00823A26"/>
    <w:rsid w:val="00823E64"/>
    <w:rsid w:val="00823E7A"/>
    <w:rsid w:val="00824042"/>
    <w:rsid w:val="00824170"/>
    <w:rsid w:val="0082476A"/>
    <w:rsid w:val="008249E7"/>
    <w:rsid w:val="00824CBD"/>
    <w:rsid w:val="00824D1D"/>
    <w:rsid w:val="00824E8A"/>
    <w:rsid w:val="00824F50"/>
    <w:rsid w:val="00824F68"/>
    <w:rsid w:val="00825016"/>
    <w:rsid w:val="00825236"/>
    <w:rsid w:val="00825318"/>
    <w:rsid w:val="008253ED"/>
    <w:rsid w:val="008254E8"/>
    <w:rsid w:val="0082559A"/>
    <w:rsid w:val="00825AE7"/>
    <w:rsid w:val="00825B53"/>
    <w:rsid w:val="00825FC0"/>
    <w:rsid w:val="0082611C"/>
    <w:rsid w:val="008261A2"/>
    <w:rsid w:val="008261DC"/>
    <w:rsid w:val="008262B8"/>
    <w:rsid w:val="0082642F"/>
    <w:rsid w:val="008264DE"/>
    <w:rsid w:val="00826523"/>
    <w:rsid w:val="00826644"/>
    <w:rsid w:val="00827115"/>
    <w:rsid w:val="00827474"/>
    <w:rsid w:val="008278C7"/>
    <w:rsid w:val="00827CD8"/>
    <w:rsid w:val="00827CEC"/>
    <w:rsid w:val="00827D6C"/>
    <w:rsid w:val="00827DC0"/>
    <w:rsid w:val="00827EEC"/>
    <w:rsid w:val="00830448"/>
    <w:rsid w:val="00830525"/>
    <w:rsid w:val="008306A6"/>
    <w:rsid w:val="00830737"/>
    <w:rsid w:val="008307B5"/>
    <w:rsid w:val="00830DE3"/>
    <w:rsid w:val="00831140"/>
    <w:rsid w:val="0083133D"/>
    <w:rsid w:val="00831802"/>
    <w:rsid w:val="00831863"/>
    <w:rsid w:val="00831B1C"/>
    <w:rsid w:val="00831C02"/>
    <w:rsid w:val="00831C08"/>
    <w:rsid w:val="00831CED"/>
    <w:rsid w:val="00831D27"/>
    <w:rsid w:val="00832045"/>
    <w:rsid w:val="00832498"/>
    <w:rsid w:val="00832524"/>
    <w:rsid w:val="00832749"/>
    <w:rsid w:val="0083278D"/>
    <w:rsid w:val="00832CEF"/>
    <w:rsid w:val="00832E07"/>
    <w:rsid w:val="00832ED4"/>
    <w:rsid w:val="00832EE0"/>
    <w:rsid w:val="008339AB"/>
    <w:rsid w:val="00833B03"/>
    <w:rsid w:val="00833D5B"/>
    <w:rsid w:val="0083421E"/>
    <w:rsid w:val="008342DB"/>
    <w:rsid w:val="0083471B"/>
    <w:rsid w:val="008347A6"/>
    <w:rsid w:val="00834858"/>
    <w:rsid w:val="00834B2A"/>
    <w:rsid w:val="00834E84"/>
    <w:rsid w:val="00835005"/>
    <w:rsid w:val="008351AE"/>
    <w:rsid w:val="00835761"/>
    <w:rsid w:val="00836135"/>
    <w:rsid w:val="008368D5"/>
    <w:rsid w:val="0083694B"/>
    <w:rsid w:val="00836A8A"/>
    <w:rsid w:val="00836C94"/>
    <w:rsid w:val="00836E51"/>
    <w:rsid w:val="008372FD"/>
    <w:rsid w:val="0083741B"/>
    <w:rsid w:val="00837992"/>
    <w:rsid w:val="00837A61"/>
    <w:rsid w:val="00837F97"/>
    <w:rsid w:val="00840400"/>
    <w:rsid w:val="0084048C"/>
    <w:rsid w:val="00840D8E"/>
    <w:rsid w:val="00840E01"/>
    <w:rsid w:val="00840E7E"/>
    <w:rsid w:val="00840F2D"/>
    <w:rsid w:val="00840F31"/>
    <w:rsid w:val="008411CB"/>
    <w:rsid w:val="0084138F"/>
    <w:rsid w:val="0084148E"/>
    <w:rsid w:val="008414F3"/>
    <w:rsid w:val="00841501"/>
    <w:rsid w:val="008418A7"/>
    <w:rsid w:val="0084208B"/>
    <w:rsid w:val="0084222D"/>
    <w:rsid w:val="00842418"/>
    <w:rsid w:val="008425D5"/>
    <w:rsid w:val="008428E2"/>
    <w:rsid w:val="00842AF1"/>
    <w:rsid w:val="00842DD1"/>
    <w:rsid w:val="00842FA6"/>
    <w:rsid w:val="008437A9"/>
    <w:rsid w:val="00843F11"/>
    <w:rsid w:val="008442F9"/>
    <w:rsid w:val="008443D4"/>
    <w:rsid w:val="008444ED"/>
    <w:rsid w:val="00844763"/>
    <w:rsid w:val="0084490A"/>
    <w:rsid w:val="00844B6E"/>
    <w:rsid w:val="00844C14"/>
    <w:rsid w:val="00844D17"/>
    <w:rsid w:val="00844DF7"/>
    <w:rsid w:val="00844E82"/>
    <w:rsid w:val="00844EB9"/>
    <w:rsid w:val="00845111"/>
    <w:rsid w:val="0084581B"/>
    <w:rsid w:val="0084619F"/>
    <w:rsid w:val="008468EC"/>
    <w:rsid w:val="008468F1"/>
    <w:rsid w:val="00846A8C"/>
    <w:rsid w:val="00846BAA"/>
    <w:rsid w:val="00846C7F"/>
    <w:rsid w:val="00846D72"/>
    <w:rsid w:val="00846DAF"/>
    <w:rsid w:val="00846E9E"/>
    <w:rsid w:val="00847085"/>
    <w:rsid w:val="008471A1"/>
    <w:rsid w:val="0084739B"/>
    <w:rsid w:val="008474C7"/>
    <w:rsid w:val="008475AB"/>
    <w:rsid w:val="008475F8"/>
    <w:rsid w:val="008476BA"/>
    <w:rsid w:val="008476BC"/>
    <w:rsid w:val="00847944"/>
    <w:rsid w:val="00850211"/>
    <w:rsid w:val="008504FD"/>
    <w:rsid w:val="0085069D"/>
    <w:rsid w:val="00850960"/>
    <w:rsid w:val="008517BD"/>
    <w:rsid w:val="008519FB"/>
    <w:rsid w:val="00851AA7"/>
    <w:rsid w:val="0085224C"/>
    <w:rsid w:val="0085245F"/>
    <w:rsid w:val="008525F4"/>
    <w:rsid w:val="008526F3"/>
    <w:rsid w:val="008527D8"/>
    <w:rsid w:val="0085295D"/>
    <w:rsid w:val="0085296A"/>
    <w:rsid w:val="00852E5E"/>
    <w:rsid w:val="0085317E"/>
    <w:rsid w:val="0085330A"/>
    <w:rsid w:val="008533DC"/>
    <w:rsid w:val="008534C6"/>
    <w:rsid w:val="008537D3"/>
    <w:rsid w:val="00853ADD"/>
    <w:rsid w:val="00853C72"/>
    <w:rsid w:val="0085438B"/>
    <w:rsid w:val="0085469E"/>
    <w:rsid w:val="00854CC3"/>
    <w:rsid w:val="00854DE0"/>
    <w:rsid w:val="00854F51"/>
    <w:rsid w:val="00855015"/>
    <w:rsid w:val="0085541E"/>
    <w:rsid w:val="0085554B"/>
    <w:rsid w:val="008556B4"/>
    <w:rsid w:val="00855B70"/>
    <w:rsid w:val="00855FD2"/>
    <w:rsid w:val="00856003"/>
    <w:rsid w:val="00856072"/>
    <w:rsid w:val="00856169"/>
    <w:rsid w:val="0085617C"/>
    <w:rsid w:val="00856340"/>
    <w:rsid w:val="008567BF"/>
    <w:rsid w:val="00856CDC"/>
    <w:rsid w:val="00856F11"/>
    <w:rsid w:val="008570A1"/>
    <w:rsid w:val="00857189"/>
    <w:rsid w:val="0085728D"/>
    <w:rsid w:val="008572B6"/>
    <w:rsid w:val="00857345"/>
    <w:rsid w:val="008575B1"/>
    <w:rsid w:val="0085772F"/>
    <w:rsid w:val="00857BC7"/>
    <w:rsid w:val="00857E1F"/>
    <w:rsid w:val="00860184"/>
    <w:rsid w:val="0086046A"/>
    <w:rsid w:val="008604F2"/>
    <w:rsid w:val="00860910"/>
    <w:rsid w:val="00860A94"/>
    <w:rsid w:val="00860CB6"/>
    <w:rsid w:val="00860D6D"/>
    <w:rsid w:val="00860D72"/>
    <w:rsid w:val="008612E2"/>
    <w:rsid w:val="00861613"/>
    <w:rsid w:val="0086161F"/>
    <w:rsid w:val="008617D1"/>
    <w:rsid w:val="00861C06"/>
    <w:rsid w:val="00861C2E"/>
    <w:rsid w:val="00861D4B"/>
    <w:rsid w:val="00861F12"/>
    <w:rsid w:val="008621C6"/>
    <w:rsid w:val="008627FE"/>
    <w:rsid w:val="008634EF"/>
    <w:rsid w:val="008639C3"/>
    <w:rsid w:val="00863A90"/>
    <w:rsid w:val="00863B1B"/>
    <w:rsid w:val="00863B2A"/>
    <w:rsid w:val="00863C17"/>
    <w:rsid w:val="00863FAC"/>
    <w:rsid w:val="008642AC"/>
    <w:rsid w:val="0086464A"/>
    <w:rsid w:val="0086505C"/>
    <w:rsid w:val="0086515D"/>
    <w:rsid w:val="00865467"/>
    <w:rsid w:val="00865486"/>
    <w:rsid w:val="00865590"/>
    <w:rsid w:val="008655FC"/>
    <w:rsid w:val="008657FE"/>
    <w:rsid w:val="0086580A"/>
    <w:rsid w:val="00865D65"/>
    <w:rsid w:val="008667A0"/>
    <w:rsid w:val="008667F8"/>
    <w:rsid w:val="00866901"/>
    <w:rsid w:val="00866E23"/>
    <w:rsid w:val="00866E6F"/>
    <w:rsid w:val="00867041"/>
    <w:rsid w:val="00867362"/>
    <w:rsid w:val="008673CA"/>
    <w:rsid w:val="0086747C"/>
    <w:rsid w:val="00867501"/>
    <w:rsid w:val="00867E5F"/>
    <w:rsid w:val="00867E9A"/>
    <w:rsid w:val="00867EAD"/>
    <w:rsid w:val="00870309"/>
    <w:rsid w:val="00870686"/>
    <w:rsid w:val="008708C2"/>
    <w:rsid w:val="00870A83"/>
    <w:rsid w:val="00870C71"/>
    <w:rsid w:val="00870C93"/>
    <w:rsid w:val="00870E9D"/>
    <w:rsid w:val="00870EF8"/>
    <w:rsid w:val="00870F4C"/>
    <w:rsid w:val="00871174"/>
    <w:rsid w:val="008711B8"/>
    <w:rsid w:val="008712DF"/>
    <w:rsid w:val="0087130A"/>
    <w:rsid w:val="00871347"/>
    <w:rsid w:val="008718B4"/>
    <w:rsid w:val="00871917"/>
    <w:rsid w:val="00871C8E"/>
    <w:rsid w:val="00872126"/>
    <w:rsid w:val="0087218E"/>
    <w:rsid w:val="0087243D"/>
    <w:rsid w:val="0087268C"/>
    <w:rsid w:val="00872DD1"/>
    <w:rsid w:val="0087323C"/>
    <w:rsid w:val="00873475"/>
    <w:rsid w:val="00873493"/>
    <w:rsid w:val="008734F8"/>
    <w:rsid w:val="008739B0"/>
    <w:rsid w:val="00873A68"/>
    <w:rsid w:val="00873C4D"/>
    <w:rsid w:val="00873CB4"/>
    <w:rsid w:val="00873CE5"/>
    <w:rsid w:val="00873F18"/>
    <w:rsid w:val="008740DA"/>
    <w:rsid w:val="00874187"/>
    <w:rsid w:val="00874198"/>
    <w:rsid w:val="00874550"/>
    <w:rsid w:val="008745C5"/>
    <w:rsid w:val="00874696"/>
    <w:rsid w:val="008747DB"/>
    <w:rsid w:val="0087520D"/>
    <w:rsid w:val="008752BB"/>
    <w:rsid w:val="00875674"/>
    <w:rsid w:val="00875765"/>
    <w:rsid w:val="00875817"/>
    <w:rsid w:val="00875ABE"/>
    <w:rsid w:val="008763EA"/>
    <w:rsid w:val="0087649F"/>
    <w:rsid w:val="00876705"/>
    <w:rsid w:val="00876945"/>
    <w:rsid w:val="00876C77"/>
    <w:rsid w:val="00876CF3"/>
    <w:rsid w:val="00876DDB"/>
    <w:rsid w:val="00876F26"/>
    <w:rsid w:val="0087785E"/>
    <w:rsid w:val="00877A75"/>
    <w:rsid w:val="00877CF7"/>
    <w:rsid w:val="00880054"/>
    <w:rsid w:val="00880144"/>
    <w:rsid w:val="00880377"/>
    <w:rsid w:val="008803F3"/>
    <w:rsid w:val="008805EA"/>
    <w:rsid w:val="008809DC"/>
    <w:rsid w:val="00880A75"/>
    <w:rsid w:val="00880BBA"/>
    <w:rsid w:val="00880BDE"/>
    <w:rsid w:val="00881127"/>
    <w:rsid w:val="00881856"/>
    <w:rsid w:val="00881BC0"/>
    <w:rsid w:val="00881EDD"/>
    <w:rsid w:val="008820C4"/>
    <w:rsid w:val="0088222F"/>
    <w:rsid w:val="008825CB"/>
    <w:rsid w:val="0088260E"/>
    <w:rsid w:val="008827B5"/>
    <w:rsid w:val="00882AF9"/>
    <w:rsid w:val="00882CFC"/>
    <w:rsid w:val="00882D54"/>
    <w:rsid w:val="008838B7"/>
    <w:rsid w:val="00883946"/>
    <w:rsid w:val="0088399C"/>
    <w:rsid w:val="00883A3A"/>
    <w:rsid w:val="00883FF1"/>
    <w:rsid w:val="00884024"/>
    <w:rsid w:val="008843E5"/>
    <w:rsid w:val="00884566"/>
    <w:rsid w:val="0088479D"/>
    <w:rsid w:val="008847AA"/>
    <w:rsid w:val="008848F5"/>
    <w:rsid w:val="008849BF"/>
    <w:rsid w:val="00884A3E"/>
    <w:rsid w:val="00884AB1"/>
    <w:rsid w:val="00884B9A"/>
    <w:rsid w:val="00884DF1"/>
    <w:rsid w:val="00884E32"/>
    <w:rsid w:val="00884E46"/>
    <w:rsid w:val="00885149"/>
    <w:rsid w:val="0088550C"/>
    <w:rsid w:val="008855B5"/>
    <w:rsid w:val="008856A3"/>
    <w:rsid w:val="00885725"/>
    <w:rsid w:val="00885C1A"/>
    <w:rsid w:val="008861BB"/>
    <w:rsid w:val="008865FA"/>
    <w:rsid w:val="0088667B"/>
    <w:rsid w:val="0088697C"/>
    <w:rsid w:val="00886A8F"/>
    <w:rsid w:val="00886F9E"/>
    <w:rsid w:val="0088711D"/>
    <w:rsid w:val="008874A2"/>
    <w:rsid w:val="008876D4"/>
    <w:rsid w:val="008878DE"/>
    <w:rsid w:val="0088791B"/>
    <w:rsid w:val="00887DBA"/>
    <w:rsid w:val="00887FB2"/>
    <w:rsid w:val="0089003D"/>
    <w:rsid w:val="00890476"/>
    <w:rsid w:val="00890581"/>
    <w:rsid w:val="008909EC"/>
    <w:rsid w:val="008909F6"/>
    <w:rsid w:val="00890CE5"/>
    <w:rsid w:val="00891507"/>
    <w:rsid w:val="0089159E"/>
    <w:rsid w:val="0089168C"/>
    <w:rsid w:val="00891AEB"/>
    <w:rsid w:val="00891E84"/>
    <w:rsid w:val="00891E91"/>
    <w:rsid w:val="00891FA2"/>
    <w:rsid w:val="0089259F"/>
    <w:rsid w:val="00892B1B"/>
    <w:rsid w:val="00892CE0"/>
    <w:rsid w:val="00892D24"/>
    <w:rsid w:val="00892E20"/>
    <w:rsid w:val="00892EAA"/>
    <w:rsid w:val="00892EEC"/>
    <w:rsid w:val="00892EF8"/>
    <w:rsid w:val="008936B9"/>
    <w:rsid w:val="00893B63"/>
    <w:rsid w:val="00893E07"/>
    <w:rsid w:val="008941C5"/>
    <w:rsid w:val="008943E1"/>
    <w:rsid w:val="00894748"/>
    <w:rsid w:val="00894B5F"/>
    <w:rsid w:val="00895128"/>
    <w:rsid w:val="0089533C"/>
    <w:rsid w:val="00895481"/>
    <w:rsid w:val="00895558"/>
    <w:rsid w:val="008955D4"/>
    <w:rsid w:val="008958CA"/>
    <w:rsid w:val="008958F8"/>
    <w:rsid w:val="00895905"/>
    <w:rsid w:val="008959AD"/>
    <w:rsid w:val="008959C1"/>
    <w:rsid w:val="00895A89"/>
    <w:rsid w:val="00895CFB"/>
    <w:rsid w:val="00895D71"/>
    <w:rsid w:val="00895F41"/>
    <w:rsid w:val="00895FAE"/>
    <w:rsid w:val="00895FFA"/>
    <w:rsid w:val="008961B8"/>
    <w:rsid w:val="008961E5"/>
    <w:rsid w:val="00896A70"/>
    <w:rsid w:val="00896AAE"/>
    <w:rsid w:val="00896CFC"/>
    <w:rsid w:val="008972E6"/>
    <w:rsid w:val="0089752A"/>
    <w:rsid w:val="00897591"/>
    <w:rsid w:val="0089765E"/>
    <w:rsid w:val="0089797B"/>
    <w:rsid w:val="008979B5"/>
    <w:rsid w:val="008979E1"/>
    <w:rsid w:val="008A0179"/>
    <w:rsid w:val="008A0186"/>
    <w:rsid w:val="008A0240"/>
    <w:rsid w:val="008A07D3"/>
    <w:rsid w:val="008A07F8"/>
    <w:rsid w:val="008A0CC1"/>
    <w:rsid w:val="008A0E71"/>
    <w:rsid w:val="008A10F5"/>
    <w:rsid w:val="008A11FD"/>
    <w:rsid w:val="008A123B"/>
    <w:rsid w:val="008A1474"/>
    <w:rsid w:val="008A1750"/>
    <w:rsid w:val="008A17B0"/>
    <w:rsid w:val="008A17EF"/>
    <w:rsid w:val="008A183B"/>
    <w:rsid w:val="008A1A46"/>
    <w:rsid w:val="008A1D46"/>
    <w:rsid w:val="008A1D70"/>
    <w:rsid w:val="008A1DC7"/>
    <w:rsid w:val="008A1F6A"/>
    <w:rsid w:val="008A203C"/>
    <w:rsid w:val="008A22B8"/>
    <w:rsid w:val="008A25F0"/>
    <w:rsid w:val="008A275A"/>
    <w:rsid w:val="008A276C"/>
    <w:rsid w:val="008A2A74"/>
    <w:rsid w:val="008A2BFC"/>
    <w:rsid w:val="008A3009"/>
    <w:rsid w:val="008A31A8"/>
    <w:rsid w:val="008A332D"/>
    <w:rsid w:val="008A35D9"/>
    <w:rsid w:val="008A37F0"/>
    <w:rsid w:val="008A3824"/>
    <w:rsid w:val="008A3927"/>
    <w:rsid w:val="008A3D43"/>
    <w:rsid w:val="008A41B4"/>
    <w:rsid w:val="008A4497"/>
    <w:rsid w:val="008A4684"/>
    <w:rsid w:val="008A48C4"/>
    <w:rsid w:val="008A49AE"/>
    <w:rsid w:val="008A4A77"/>
    <w:rsid w:val="008A4B5B"/>
    <w:rsid w:val="008A4C3C"/>
    <w:rsid w:val="008A50DF"/>
    <w:rsid w:val="008A5138"/>
    <w:rsid w:val="008A6237"/>
    <w:rsid w:val="008A665D"/>
    <w:rsid w:val="008A6684"/>
    <w:rsid w:val="008A6DBA"/>
    <w:rsid w:val="008A7451"/>
    <w:rsid w:val="008A7825"/>
    <w:rsid w:val="008A7AF5"/>
    <w:rsid w:val="008A7D76"/>
    <w:rsid w:val="008B023E"/>
    <w:rsid w:val="008B03A3"/>
    <w:rsid w:val="008B05E0"/>
    <w:rsid w:val="008B090B"/>
    <w:rsid w:val="008B0A46"/>
    <w:rsid w:val="008B0BB2"/>
    <w:rsid w:val="008B0E7F"/>
    <w:rsid w:val="008B15C5"/>
    <w:rsid w:val="008B17C2"/>
    <w:rsid w:val="008B1E17"/>
    <w:rsid w:val="008B1E4F"/>
    <w:rsid w:val="008B1FA1"/>
    <w:rsid w:val="008B207B"/>
    <w:rsid w:val="008B20CF"/>
    <w:rsid w:val="008B233A"/>
    <w:rsid w:val="008B234A"/>
    <w:rsid w:val="008B23FF"/>
    <w:rsid w:val="008B2649"/>
    <w:rsid w:val="008B2919"/>
    <w:rsid w:val="008B2A29"/>
    <w:rsid w:val="008B2C73"/>
    <w:rsid w:val="008B2EF7"/>
    <w:rsid w:val="008B2F9B"/>
    <w:rsid w:val="008B314A"/>
    <w:rsid w:val="008B33F1"/>
    <w:rsid w:val="008B37A0"/>
    <w:rsid w:val="008B3D29"/>
    <w:rsid w:val="008B3F1A"/>
    <w:rsid w:val="008B4330"/>
    <w:rsid w:val="008B44DD"/>
    <w:rsid w:val="008B45CB"/>
    <w:rsid w:val="008B46DD"/>
    <w:rsid w:val="008B49FD"/>
    <w:rsid w:val="008B4B5A"/>
    <w:rsid w:val="008B4BB3"/>
    <w:rsid w:val="008B4D0B"/>
    <w:rsid w:val="008B556D"/>
    <w:rsid w:val="008B5889"/>
    <w:rsid w:val="008B58C0"/>
    <w:rsid w:val="008B59D3"/>
    <w:rsid w:val="008B5A58"/>
    <w:rsid w:val="008B621B"/>
    <w:rsid w:val="008B6292"/>
    <w:rsid w:val="008B63AE"/>
    <w:rsid w:val="008B6763"/>
    <w:rsid w:val="008B6B19"/>
    <w:rsid w:val="008B6DB2"/>
    <w:rsid w:val="008B6E9D"/>
    <w:rsid w:val="008B7155"/>
    <w:rsid w:val="008B753B"/>
    <w:rsid w:val="008B75F9"/>
    <w:rsid w:val="008B76D1"/>
    <w:rsid w:val="008B7843"/>
    <w:rsid w:val="008B78AA"/>
    <w:rsid w:val="008B79C5"/>
    <w:rsid w:val="008B7ACB"/>
    <w:rsid w:val="008B7C53"/>
    <w:rsid w:val="008B7F87"/>
    <w:rsid w:val="008C049B"/>
    <w:rsid w:val="008C0743"/>
    <w:rsid w:val="008C08E7"/>
    <w:rsid w:val="008C0B30"/>
    <w:rsid w:val="008C0BC7"/>
    <w:rsid w:val="008C0F6C"/>
    <w:rsid w:val="008C0F96"/>
    <w:rsid w:val="008C1259"/>
    <w:rsid w:val="008C13CA"/>
    <w:rsid w:val="008C1418"/>
    <w:rsid w:val="008C1ED7"/>
    <w:rsid w:val="008C252D"/>
    <w:rsid w:val="008C286E"/>
    <w:rsid w:val="008C2A26"/>
    <w:rsid w:val="008C2F15"/>
    <w:rsid w:val="008C320F"/>
    <w:rsid w:val="008C33F2"/>
    <w:rsid w:val="008C3750"/>
    <w:rsid w:val="008C382F"/>
    <w:rsid w:val="008C399A"/>
    <w:rsid w:val="008C3A7F"/>
    <w:rsid w:val="008C3B03"/>
    <w:rsid w:val="008C411D"/>
    <w:rsid w:val="008C4247"/>
    <w:rsid w:val="008C4358"/>
    <w:rsid w:val="008C44E5"/>
    <w:rsid w:val="008C46E6"/>
    <w:rsid w:val="008C4768"/>
    <w:rsid w:val="008C47FC"/>
    <w:rsid w:val="008C49AC"/>
    <w:rsid w:val="008C4DC8"/>
    <w:rsid w:val="008C4F23"/>
    <w:rsid w:val="008C4F25"/>
    <w:rsid w:val="008C517D"/>
    <w:rsid w:val="008C53D2"/>
    <w:rsid w:val="008C53F5"/>
    <w:rsid w:val="008C540B"/>
    <w:rsid w:val="008C546B"/>
    <w:rsid w:val="008C5598"/>
    <w:rsid w:val="008C5828"/>
    <w:rsid w:val="008C58E6"/>
    <w:rsid w:val="008C5B8C"/>
    <w:rsid w:val="008C5F10"/>
    <w:rsid w:val="008C613F"/>
    <w:rsid w:val="008C62D0"/>
    <w:rsid w:val="008C687E"/>
    <w:rsid w:val="008C6890"/>
    <w:rsid w:val="008C6FB9"/>
    <w:rsid w:val="008C7062"/>
    <w:rsid w:val="008C76FC"/>
    <w:rsid w:val="008C7D64"/>
    <w:rsid w:val="008D03B6"/>
    <w:rsid w:val="008D06BB"/>
    <w:rsid w:val="008D085D"/>
    <w:rsid w:val="008D0A23"/>
    <w:rsid w:val="008D0E2A"/>
    <w:rsid w:val="008D1156"/>
    <w:rsid w:val="008D1266"/>
    <w:rsid w:val="008D1865"/>
    <w:rsid w:val="008D1D49"/>
    <w:rsid w:val="008D1E9B"/>
    <w:rsid w:val="008D21D9"/>
    <w:rsid w:val="008D2325"/>
    <w:rsid w:val="008D2496"/>
    <w:rsid w:val="008D2916"/>
    <w:rsid w:val="008D29AC"/>
    <w:rsid w:val="008D29D4"/>
    <w:rsid w:val="008D2EA1"/>
    <w:rsid w:val="008D309D"/>
    <w:rsid w:val="008D30F9"/>
    <w:rsid w:val="008D34B3"/>
    <w:rsid w:val="008D34C6"/>
    <w:rsid w:val="008D36D1"/>
    <w:rsid w:val="008D3882"/>
    <w:rsid w:val="008D3A91"/>
    <w:rsid w:val="008D3CE3"/>
    <w:rsid w:val="008D3F57"/>
    <w:rsid w:val="008D43DD"/>
    <w:rsid w:val="008D457C"/>
    <w:rsid w:val="008D4994"/>
    <w:rsid w:val="008D5177"/>
    <w:rsid w:val="008D55FA"/>
    <w:rsid w:val="008D562D"/>
    <w:rsid w:val="008D5C94"/>
    <w:rsid w:val="008D5F2C"/>
    <w:rsid w:val="008D614B"/>
    <w:rsid w:val="008D66A3"/>
    <w:rsid w:val="008D6889"/>
    <w:rsid w:val="008D6CE5"/>
    <w:rsid w:val="008D700A"/>
    <w:rsid w:val="008D705D"/>
    <w:rsid w:val="008D70C3"/>
    <w:rsid w:val="008D74B3"/>
    <w:rsid w:val="008D7643"/>
    <w:rsid w:val="008D77B9"/>
    <w:rsid w:val="008D7AF1"/>
    <w:rsid w:val="008D7E8B"/>
    <w:rsid w:val="008D7FC2"/>
    <w:rsid w:val="008E0781"/>
    <w:rsid w:val="008E0C39"/>
    <w:rsid w:val="008E0FF6"/>
    <w:rsid w:val="008E1092"/>
    <w:rsid w:val="008E11A9"/>
    <w:rsid w:val="008E14A1"/>
    <w:rsid w:val="008E16A6"/>
    <w:rsid w:val="008E1881"/>
    <w:rsid w:val="008E1BE0"/>
    <w:rsid w:val="008E1C9C"/>
    <w:rsid w:val="008E2067"/>
    <w:rsid w:val="008E22E6"/>
    <w:rsid w:val="008E277B"/>
    <w:rsid w:val="008E2917"/>
    <w:rsid w:val="008E2C70"/>
    <w:rsid w:val="008E3191"/>
    <w:rsid w:val="008E3467"/>
    <w:rsid w:val="008E38D4"/>
    <w:rsid w:val="008E3A20"/>
    <w:rsid w:val="008E3CAD"/>
    <w:rsid w:val="008E44E6"/>
    <w:rsid w:val="008E4952"/>
    <w:rsid w:val="008E498F"/>
    <w:rsid w:val="008E4B5B"/>
    <w:rsid w:val="008E4CE9"/>
    <w:rsid w:val="008E4DED"/>
    <w:rsid w:val="008E506C"/>
    <w:rsid w:val="008E5178"/>
    <w:rsid w:val="008E53E0"/>
    <w:rsid w:val="008E59BB"/>
    <w:rsid w:val="008E59D5"/>
    <w:rsid w:val="008E5BC0"/>
    <w:rsid w:val="008E5C75"/>
    <w:rsid w:val="008E5D75"/>
    <w:rsid w:val="008E60BC"/>
    <w:rsid w:val="008E64E3"/>
    <w:rsid w:val="008E658F"/>
    <w:rsid w:val="008E6887"/>
    <w:rsid w:val="008E6AB2"/>
    <w:rsid w:val="008E6AD9"/>
    <w:rsid w:val="008E6EA4"/>
    <w:rsid w:val="008E71C6"/>
    <w:rsid w:val="008E7557"/>
    <w:rsid w:val="008E7567"/>
    <w:rsid w:val="008E7576"/>
    <w:rsid w:val="008E7768"/>
    <w:rsid w:val="008E78D7"/>
    <w:rsid w:val="008E7A3E"/>
    <w:rsid w:val="008E7B33"/>
    <w:rsid w:val="008E7E20"/>
    <w:rsid w:val="008F0316"/>
    <w:rsid w:val="008F0366"/>
    <w:rsid w:val="008F1523"/>
    <w:rsid w:val="008F1AB3"/>
    <w:rsid w:val="008F1BC9"/>
    <w:rsid w:val="008F237F"/>
    <w:rsid w:val="008F28FB"/>
    <w:rsid w:val="008F2E2F"/>
    <w:rsid w:val="008F2F86"/>
    <w:rsid w:val="008F2FEA"/>
    <w:rsid w:val="008F3164"/>
    <w:rsid w:val="008F32BA"/>
    <w:rsid w:val="008F33D7"/>
    <w:rsid w:val="008F33E9"/>
    <w:rsid w:val="008F39B7"/>
    <w:rsid w:val="008F438C"/>
    <w:rsid w:val="008F46D1"/>
    <w:rsid w:val="008F4804"/>
    <w:rsid w:val="008F4955"/>
    <w:rsid w:val="008F4A5B"/>
    <w:rsid w:val="008F4B22"/>
    <w:rsid w:val="008F4BEE"/>
    <w:rsid w:val="008F4E10"/>
    <w:rsid w:val="008F5031"/>
    <w:rsid w:val="008F50FF"/>
    <w:rsid w:val="008F543F"/>
    <w:rsid w:val="008F5484"/>
    <w:rsid w:val="008F57BD"/>
    <w:rsid w:val="008F59A2"/>
    <w:rsid w:val="008F5E11"/>
    <w:rsid w:val="008F5E93"/>
    <w:rsid w:val="008F5EAE"/>
    <w:rsid w:val="008F5EE4"/>
    <w:rsid w:val="008F629A"/>
    <w:rsid w:val="008F6677"/>
    <w:rsid w:val="008F6876"/>
    <w:rsid w:val="008F69FC"/>
    <w:rsid w:val="008F6A55"/>
    <w:rsid w:val="008F6AF6"/>
    <w:rsid w:val="008F6E1E"/>
    <w:rsid w:val="008F7359"/>
    <w:rsid w:val="008F7441"/>
    <w:rsid w:val="008F754B"/>
    <w:rsid w:val="008F7B23"/>
    <w:rsid w:val="008F7BBE"/>
    <w:rsid w:val="00900431"/>
    <w:rsid w:val="009007BD"/>
    <w:rsid w:val="00900829"/>
    <w:rsid w:val="00900E06"/>
    <w:rsid w:val="00900F64"/>
    <w:rsid w:val="009010F4"/>
    <w:rsid w:val="009011A7"/>
    <w:rsid w:val="0090150E"/>
    <w:rsid w:val="00901636"/>
    <w:rsid w:val="00901C99"/>
    <w:rsid w:val="00901CAD"/>
    <w:rsid w:val="00901D13"/>
    <w:rsid w:val="00901DBE"/>
    <w:rsid w:val="00901F77"/>
    <w:rsid w:val="009021E9"/>
    <w:rsid w:val="0090225E"/>
    <w:rsid w:val="00902362"/>
    <w:rsid w:val="00902893"/>
    <w:rsid w:val="00902B3E"/>
    <w:rsid w:val="00902CB4"/>
    <w:rsid w:val="00902E1C"/>
    <w:rsid w:val="00903126"/>
    <w:rsid w:val="009033A1"/>
    <w:rsid w:val="00903979"/>
    <w:rsid w:val="00903A81"/>
    <w:rsid w:val="00903BD4"/>
    <w:rsid w:val="00903BD9"/>
    <w:rsid w:val="00903CCA"/>
    <w:rsid w:val="00904097"/>
    <w:rsid w:val="009041C5"/>
    <w:rsid w:val="009042F8"/>
    <w:rsid w:val="0090460C"/>
    <w:rsid w:val="00904630"/>
    <w:rsid w:val="0090465E"/>
    <w:rsid w:val="00904AEF"/>
    <w:rsid w:val="00905436"/>
    <w:rsid w:val="00905937"/>
    <w:rsid w:val="00905BA7"/>
    <w:rsid w:val="009067C3"/>
    <w:rsid w:val="00906823"/>
    <w:rsid w:val="00906A95"/>
    <w:rsid w:val="00906C6E"/>
    <w:rsid w:val="00907002"/>
    <w:rsid w:val="00907185"/>
    <w:rsid w:val="00910536"/>
    <w:rsid w:val="009108DF"/>
    <w:rsid w:val="00910988"/>
    <w:rsid w:val="00910AAB"/>
    <w:rsid w:val="00910E00"/>
    <w:rsid w:val="00910EFC"/>
    <w:rsid w:val="00910FC7"/>
    <w:rsid w:val="00911543"/>
    <w:rsid w:val="00911679"/>
    <w:rsid w:val="00911D00"/>
    <w:rsid w:val="00911ED9"/>
    <w:rsid w:val="0091200B"/>
    <w:rsid w:val="0091216B"/>
    <w:rsid w:val="0091226D"/>
    <w:rsid w:val="009122C7"/>
    <w:rsid w:val="00912556"/>
    <w:rsid w:val="009125E9"/>
    <w:rsid w:val="00912A2C"/>
    <w:rsid w:val="00912D97"/>
    <w:rsid w:val="00912EE5"/>
    <w:rsid w:val="00913474"/>
    <w:rsid w:val="00913564"/>
    <w:rsid w:val="009136B9"/>
    <w:rsid w:val="00913AA8"/>
    <w:rsid w:val="00914076"/>
    <w:rsid w:val="00914531"/>
    <w:rsid w:val="00914805"/>
    <w:rsid w:val="009149A5"/>
    <w:rsid w:val="009149D9"/>
    <w:rsid w:val="00914DBC"/>
    <w:rsid w:val="00914E7C"/>
    <w:rsid w:val="00914EE7"/>
    <w:rsid w:val="00915357"/>
    <w:rsid w:val="00915694"/>
    <w:rsid w:val="00915762"/>
    <w:rsid w:val="00915772"/>
    <w:rsid w:val="0091584E"/>
    <w:rsid w:val="00915C04"/>
    <w:rsid w:val="00915F2A"/>
    <w:rsid w:val="00915FFD"/>
    <w:rsid w:val="00916360"/>
    <w:rsid w:val="00916671"/>
    <w:rsid w:val="009169A8"/>
    <w:rsid w:val="009169F9"/>
    <w:rsid w:val="00916A21"/>
    <w:rsid w:val="00917116"/>
    <w:rsid w:val="00917241"/>
    <w:rsid w:val="00917493"/>
    <w:rsid w:val="0091779D"/>
    <w:rsid w:val="0091783B"/>
    <w:rsid w:val="00917AB3"/>
    <w:rsid w:val="009201B7"/>
    <w:rsid w:val="00920222"/>
    <w:rsid w:val="009202C6"/>
    <w:rsid w:val="009202F6"/>
    <w:rsid w:val="00920492"/>
    <w:rsid w:val="00920FFA"/>
    <w:rsid w:val="00921282"/>
    <w:rsid w:val="00921511"/>
    <w:rsid w:val="00921775"/>
    <w:rsid w:val="009218D7"/>
    <w:rsid w:val="00921B23"/>
    <w:rsid w:val="00921CB3"/>
    <w:rsid w:val="00921F79"/>
    <w:rsid w:val="00921FC5"/>
    <w:rsid w:val="00922037"/>
    <w:rsid w:val="009223E8"/>
    <w:rsid w:val="009227E6"/>
    <w:rsid w:val="009228EE"/>
    <w:rsid w:val="00922FAA"/>
    <w:rsid w:val="0092332C"/>
    <w:rsid w:val="009235DB"/>
    <w:rsid w:val="009239CF"/>
    <w:rsid w:val="00923F2B"/>
    <w:rsid w:val="009240E1"/>
    <w:rsid w:val="009243DB"/>
    <w:rsid w:val="009244AB"/>
    <w:rsid w:val="009244C3"/>
    <w:rsid w:val="00924601"/>
    <w:rsid w:val="0092467F"/>
    <w:rsid w:val="00924C25"/>
    <w:rsid w:val="00924F9A"/>
    <w:rsid w:val="00925281"/>
    <w:rsid w:val="009253A0"/>
    <w:rsid w:val="00925408"/>
    <w:rsid w:val="009257EA"/>
    <w:rsid w:val="009258AD"/>
    <w:rsid w:val="00925B60"/>
    <w:rsid w:val="00925D54"/>
    <w:rsid w:val="00925F63"/>
    <w:rsid w:val="0092669A"/>
    <w:rsid w:val="0092672B"/>
    <w:rsid w:val="0092689A"/>
    <w:rsid w:val="009268D0"/>
    <w:rsid w:val="00926AE6"/>
    <w:rsid w:val="00926AEF"/>
    <w:rsid w:val="00926B9F"/>
    <w:rsid w:val="00926EE3"/>
    <w:rsid w:val="00926EF5"/>
    <w:rsid w:val="00926F2F"/>
    <w:rsid w:val="00926F42"/>
    <w:rsid w:val="009272C4"/>
    <w:rsid w:val="009272DE"/>
    <w:rsid w:val="009272FA"/>
    <w:rsid w:val="00927465"/>
    <w:rsid w:val="009277ED"/>
    <w:rsid w:val="00927976"/>
    <w:rsid w:val="00927B54"/>
    <w:rsid w:val="00927E21"/>
    <w:rsid w:val="00927FED"/>
    <w:rsid w:val="009302EF"/>
    <w:rsid w:val="009307F7"/>
    <w:rsid w:val="0093080F"/>
    <w:rsid w:val="00930A40"/>
    <w:rsid w:val="00930EFF"/>
    <w:rsid w:val="0093126A"/>
    <w:rsid w:val="009312F1"/>
    <w:rsid w:val="009315F8"/>
    <w:rsid w:val="00931C01"/>
    <w:rsid w:val="009320D6"/>
    <w:rsid w:val="009321BF"/>
    <w:rsid w:val="009324F3"/>
    <w:rsid w:val="0093257D"/>
    <w:rsid w:val="00932A8C"/>
    <w:rsid w:val="00932AA1"/>
    <w:rsid w:val="00932E84"/>
    <w:rsid w:val="00933203"/>
    <w:rsid w:val="009332EE"/>
    <w:rsid w:val="0093337A"/>
    <w:rsid w:val="00933382"/>
    <w:rsid w:val="00933509"/>
    <w:rsid w:val="00933BDE"/>
    <w:rsid w:val="00933E66"/>
    <w:rsid w:val="00933EE7"/>
    <w:rsid w:val="00934383"/>
    <w:rsid w:val="009343B8"/>
    <w:rsid w:val="00934469"/>
    <w:rsid w:val="009347B8"/>
    <w:rsid w:val="00934AC1"/>
    <w:rsid w:val="00934B6D"/>
    <w:rsid w:val="00935098"/>
    <w:rsid w:val="009355A6"/>
    <w:rsid w:val="00935735"/>
    <w:rsid w:val="0093577E"/>
    <w:rsid w:val="00935980"/>
    <w:rsid w:val="00935A05"/>
    <w:rsid w:val="00935D97"/>
    <w:rsid w:val="00935DB8"/>
    <w:rsid w:val="009364A3"/>
    <w:rsid w:val="00936595"/>
    <w:rsid w:val="00936C62"/>
    <w:rsid w:val="00936D36"/>
    <w:rsid w:val="00937090"/>
    <w:rsid w:val="00937193"/>
    <w:rsid w:val="00937810"/>
    <w:rsid w:val="00937816"/>
    <w:rsid w:val="0093783F"/>
    <w:rsid w:val="00937B05"/>
    <w:rsid w:val="00937BA9"/>
    <w:rsid w:val="00937BE5"/>
    <w:rsid w:val="00937D4D"/>
    <w:rsid w:val="00937ECE"/>
    <w:rsid w:val="00940002"/>
    <w:rsid w:val="009405E7"/>
    <w:rsid w:val="009407EE"/>
    <w:rsid w:val="00940D1E"/>
    <w:rsid w:val="00940EEA"/>
    <w:rsid w:val="00940F0A"/>
    <w:rsid w:val="009414E0"/>
    <w:rsid w:val="00941569"/>
    <w:rsid w:val="009419FD"/>
    <w:rsid w:val="00941B4C"/>
    <w:rsid w:val="0094221C"/>
    <w:rsid w:val="0094262C"/>
    <w:rsid w:val="00942E75"/>
    <w:rsid w:val="00943723"/>
    <w:rsid w:val="009437E2"/>
    <w:rsid w:val="009438E6"/>
    <w:rsid w:val="009439F7"/>
    <w:rsid w:val="00943A41"/>
    <w:rsid w:val="00943B47"/>
    <w:rsid w:val="0094403F"/>
    <w:rsid w:val="009442DD"/>
    <w:rsid w:val="00944486"/>
    <w:rsid w:val="00944683"/>
    <w:rsid w:val="0094473D"/>
    <w:rsid w:val="009447C7"/>
    <w:rsid w:val="00944858"/>
    <w:rsid w:val="009448CD"/>
    <w:rsid w:val="009449C9"/>
    <w:rsid w:val="00944AB9"/>
    <w:rsid w:val="00944D0B"/>
    <w:rsid w:val="00944EAA"/>
    <w:rsid w:val="00945459"/>
    <w:rsid w:val="009456CB"/>
    <w:rsid w:val="00945B27"/>
    <w:rsid w:val="00945E2F"/>
    <w:rsid w:val="00945E67"/>
    <w:rsid w:val="009461DC"/>
    <w:rsid w:val="0094629F"/>
    <w:rsid w:val="009464A0"/>
    <w:rsid w:val="00946D94"/>
    <w:rsid w:val="00946E69"/>
    <w:rsid w:val="00947007"/>
    <w:rsid w:val="009473BD"/>
    <w:rsid w:val="009475F8"/>
    <w:rsid w:val="00947752"/>
    <w:rsid w:val="009479C3"/>
    <w:rsid w:val="00947AC5"/>
    <w:rsid w:val="00947AD2"/>
    <w:rsid w:val="0095013E"/>
    <w:rsid w:val="009501EE"/>
    <w:rsid w:val="00950201"/>
    <w:rsid w:val="00950247"/>
    <w:rsid w:val="00950611"/>
    <w:rsid w:val="00950877"/>
    <w:rsid w:val="00950A4C"/>
    <w:rsid w:val="00950D2B"/>
    <w:rsid w:val="00950ED0"/>
    <w:rsid w:val="00951063"/>
    <w:rsid w:val="00951135"/>
    <w:rsid w:val="0095115B"/>
    <w:rsid w:val="00951299"/>
    <w:rsid w:val="009513E0"/>
    <w:rsid w:val="0095156C"/>
    <w:rsid w:val="00951BCF"/>
    <w:rsid w:val="0095201B"/>
    <w:rsid w:val="00952191"/>
    <w:rsid w:val="009522B7"/>
    <w:rsid w:val="0095262C"/>
    <w:rsid w:val="0095273F"/>
    <w:rsid w:val="009528B2"/>
    <w:rsid w:val="00952D31"/>
    <w:rsid w:val="00952ECD"/>
    <w:rsid w:val="009530D1"/>
    <w:rsid w:val="00953384"/>
    <w:rsid w:val="00953882"/>
    <w:rsid w:val="00953A78"/>
    <w:rsid w:val="00953C8F"/>
    <w:rsid w:val="00953CEF"/>
    <w:rsid w:val="00953F28"/>
    <w:rsid w:val="009542C1"/>
    <w:rsid w:val="00954363"/>
    <w:rsid w:val="009543FC"/>
    <w:rsid w:val="00954442"/>
    <w:rsid w:val="00954587"/>
    <w:rsid w:val="009545FE"/>
    <w:rsid w:val="00954708"/>
    <w:rsid w:val="0095497D"/>
    <w:rsid w:val="00954BC3"/>
    <w:rsid w:val="0095560E"/>
    <w:rsid w:val="00955858"/>
    <w:rsid w:val="00955D81"/>
    <w:rsid w:val="009560DB"/>
    <w:rsid w:val="00956168"/>
    <w:rsid w:val="009562C0"/>
    <w:rsid w:val="009563CA"/>
    <w:rsid w:val="00956513"/>
    <w:rsid w:val="0095679B"/>
    <w:rsid w:val="00956AC5"/>
    <w:rsid w:val="00956C33"/>
    <w:rsid w:val="00957125"/>
    <w:rsid w:val="009571D2"/>
    <w:rsid w:val="0095722F"/>
    <w:rsid w:val="00957927"/>
    <w:rsid w:val="00957A32"/>
    <w:rsid w:val="00957D10"/>
    <w:rsid w:val="009605AF"/>
    <w:rsid w:val="009605D3"/>
    <w:rsid w:val="00960DBF"/>
    <w:rsid w:val="00960DE7"/>
    <w:rsid w:val="009610EC"/>
    <w:rsid w:val="009615F1"/>
    <w:rsid w:val="00961C6E"/>
    <w:rsid w:val="00961EC9"/>
    <w:rsid w:val="00961F6E"/>
    <w:rsid w:val="00962547"/>
    <w:rsid w:val="009625AA"/>
    <w:rsid w:val="00962AE9"/>
    <w:rsid w:val="009632EC"/>
    <w:rsid w:val="009633AB"/>
    <w:rsid w:val="00963444"/>
    <w:rsid w:val="00963669"/>
    <w:rsid w:val="0096391A"/>
    <w:rsid w:val="009639F3"/>
    <w:rsid w:val="00963CA3"/>
    <w:rsid w:val="0096413B"/>
    <w:rsid w:val="009645BB"/>
    <w:rsid w:val="009647A5"/>
    <w:rsid w:val="00964DCC"/>
    <w:rsid w:val="0096523A"/>
    <w:rsid w:val="0096531E"/>
    <w:rsid w:val="00965843"/>
    <w:rsid w:val="0096586E"/>
    <w:rsid w:val="00966354"/>
    <w:rsid w:val="00966587"/>
    <w:rsid w:val="00966783"/>
    <w:rsid w:val="00966BBC"/>
    <w:rsid w:val="00966C55"/>
    <w:rsid w:val="00966F32"/>
    <w:rsid w:val="0096703B"/>
    <w:rsid w:val="00967057"/>
    <w:rsid w:val="00967194"/>
    <w:rsid w:val="0096790D"/>
    <w:rsid w:val="00967AD3"/>
    <w:rsid w:val="00967CA1"/>
    <w:rsid w:val="00967E04"/>
    <w:rsid w:val="00967FE6"/>
    <w:rsid w:val="0097007B"/>
    <w:rsid w:val="0097011F"/>
    <w:rsid w:val="0097013A"/>
    <w:rsid w:val="00970371"/>
    <w:rsid w:val="00970446"/>
    <w:rsid w:val="009704B6"/>
    <w:rsid w:val="009706C0"/>
    <w:rsid w:val="00970787"/>
    <w:rsid w:val="00970A04"/>
    <w:rsid w:val="00970B6B"/>
    <w:rsid w:val="00970C4D"/>
    <w:rsid w:val="009711B5"/>
    <w:rsid w:val="009713B1"/>
    <w:rsid w:val="009714F9"/>
    <w:rsid w:val="009716BE"/>
    <w:rsid w:val="009717F8"/>
    <w:rsid w:val="009718E2"/>
    <w:rsid w:val="00971934"/>
    <w:rsid w:val="00971AF3"/>
    <w:rsid w:val="00971AFA"/>
    <w:rsid w:val="00971B24"/>
    <w:rsid w:val="00971EF2"/>
    <w:rsid w:val="00972243"/>
    <w:rsid w:val="00972451"/>
    <w:rsid w:val="0097287D"/>
    <w:rsid w:val="0097288F"/>
    <w:rsid w:val="00972D67"/>
    <w:rsid w:val="00972E87"/>
    <w:rsid w:val="00972F2E"/>
    <w:rsid w:val="00973542"/>
    <w:rsid w:val="00973A53"/>
    <w:rsid w:val="00973E05"/>
    <w:rsid w:val="00973E60"/>
    <w:rsid w:val="00973F1B"/>
    <w:rsid w:val="00973F5A"/>
    <w:rsid w:val="00974138"/>
    <w:rsid w:val="0097474A"/>
    <w:rsid w:val="009747EF"/>
    <w:rsid w:val="00974C6E"/>
    <w:rsid w:val="00974FF1"/>
    <w:rsid w:val="0097514E"/>
    <w:rsid w:val="0097529E"/>
    <w:rsid w:val="0097531C"/>
    <w:rsid w:val="00975541"/>
    <w:rsid w:val="0097572D"/>
    <w:rsid w:val="00976005"/>
    <w:rsid w:val="0097631C"/>
    <w:rsid w:val="0097636C"/>
    <w:rsid w:val="009765A6"/>
    <w:rsid w:val="009765D3"/>
    <w:rsid w:val="009768B4"/>
    <w:rsid w:val="00976A6C"/>
    <w:rsid w:val="00976C9A"/>
    <w:rsid w:val="00976D41"/>
    <w:rsid w:val="009771D5"/>
    <w:rsid w:val="00977201"/>
    <w:rsid w:val="009774BA"/>
    <w:rsid w:val="00977610"/>
    <w:rsid w:val="009777CC"/>
    <w:rsid w:val="0097798D"/>
    <w:rsid w:val="00977A9A"/>
    <w:rsid w:val="00977CD5"/>
    <w:rsid w:val="00980221"/>
    <w:rsid w:val="00980581"/>
    <w:rsid w:val="00980B7B"/>
    <w:rsid w:val="00980C59"/>
    <w:rsid w:val="009813EC"/>
    <w:rsid w:val="009815D6"/>
    <w:rsid w:val="00981748"/>
    <w:rsid w:val="009818C5"/>
    <w:rsid w:val="00981C07"/>
    <w:rsid w:val="00981C3C"/>
    <w:rsid w:val="00982244"/>
    <w:rsid w:val="00982450"/>
    <w:rsid w:val="0098246F"/>
    <w:rsid w:val="00982F5D"/>
    <w:rsid w:val="00983582"/>
    <w:rsid w:val="0098383E"/>
    <w:rsid w:val="00983AF9"/>
    <w:rsid w:val="00983B81"/>
    <w:rsid w:val="00983D0B"/>
    <w:rsid w:val="00983DF2"/>
    <w:rsid w:val="00983F43"/>
    <w:rsid w:val="00984028"/>
    <w:rsid w:val="009843DD"/>
    <w:rsid w:val="00984644"/>
    <w:rsid w:val="00984BDA"/>
    <w:rsid w:val="009853CA"/>
    <w:rsid w:val="009853FF"/>
    <w:rsid w:val="009854A5"/>
    <w:rsid w:val="00985592"/>
    <w:rsid w:val="00985765"/>
    <w:rsid w:val="0098596B"/>
    <w:rsid w:val="009859DC"/>
    <w:rsid w:val="00985DB4"/>
    <w:rsid w:val="00985F9D"/>
    <w:rsid w:val="00986267"/>
    <w:rsid w:val="00986295"/>
    <w:rsid w:val="00986630"/>
    <w:rsid w:val="00986641"/>
    <w:rsid w:val="009866EC"/>
    <w:rsid w:val="00986DDB"/>
    <w:rsid w:val="00986EB6"/>
    <w:rsid w:val="009870EE"/>
    <w:rsid w:val="00987188"/>
    <w:rsid w:val="00987374"/>
    <w:rsid w:val="009873F7"/>
    <w:rsid w:val="00987474"/>
    <w:rsid w:val="009874B0"/>
    <w:rsid w:val="00987AA2"/>
    <w:rsid w:val="00987BF7"/>
    <w:rsid w:val="00987E68"/>
    <w:rsid w:val="009906DA"/>
    <w:rsid w:val="00990808"/>
    <w:rsid w:val="0099081D"/>
    <w:rsid w:val="00990BB2"/>
    <w:rsid w:val="00990C28"/>
    <w:rsid w:val="00990CF6"/>
    <w:rsid w:val="00990DED"/>
    <w:rsid w:val="00990E84"/>
    <w:rsid w:val="00990FD6"/>
    <w:rsid w:val="0099127D"/>
    <w:rsid w:val="00991489"/>
    <w:rsid w:val="009914CE"/>
    <w:rsid w:val="00991859"/>
    <w:rsid w:val="009918F6"/>
    <w:rsid w:val="00991CA0"/>
    <w:rsid w:val="00991F6D"/>
    <w:rsid w:val="009923D8"/>
    <w:rsid w:val="009923F7"/>
    <w:rsid w:val="00992706"/>
    <w:rsid w:val="0099271B"/>
    <w:rsid w:val="00992977"/>
    <w:rsid w:val="0099303D"/>
    <w:rsid w:val="009930EF"/>
    <w:rsid w:val="00993134"/>
    <w:rsid w:val="00993136"/>
    <w:rsid w:val="009931C9"/>
    <w:rsid w:val="00993B7D"/>
    <w:rsid w:val="00993BD4"/>
    <w:rsid w:val="00993D8D"/>
    <w:rsid w:val="00993DDF"/>
    <w:rsid w:val="00993ECF"/>
    <w:rsid w:val="009941E1"/>
    <w:rsid w:val="009943C8"/>
    <w:rsid w:val="009945EA"/>
    <w:rsid w:val="00994CCD"/>
    <w:rsid w:val="00994E94"/>
    <w:rsid w:val="009952B0"/>
    <w:rsid w:val="00995340"/>
    <w:rsid w:val="009957EA"/>
    <w:rsid w:val="00995868"/>
    <w:rsid w:val="00995905"/>
    <w:rsid w:val="00995CFF"/>
    <w:rsid w:val="00995DD8"/>
    <w:rsid w:val="009965DC"/>
    <w:rsid w:val="00996644"/>
    <w:rsid w:val="00996946"/>
    <w:rsid w:val="00996BB4"/>
    <w:rsid w:val="00996EF2"/>
    <w:rsid w:val="00997125"/>
    <w:rsid w:val="00997202"/>
    <w:rsid w:val="009973DD"/>
    <w:rsid w:val="009977DC"/>
    <w:rsid w:val="00997954"/>
    <w:rsid w:val="00997B2E"/>
    <w:rsid w:val="00997C22"/>
    <w:rsid w:val="009A0039"/>
    <w:rsid w:val="009A01A7"/>
    <w:rsid w:val="009A01FF"/>
    <w:rsid w:val="009A0382"/>
    <w:rsid w:val="009A06AE"/>
    <w:rsid w:val="009A08AC"/>
    <w:rsid w:val="009A1135"/>
    <w:rsid w:val="009A150A"/>
    <w:rsid w:val="009A155D"/>
    <w:rsid w:val="009A1577"/>
    <w:rsid w:val="009A171F"/>
    <w:rsid w:val="009A1AAB"/>
    <w:rsid w:val="009A1BED"/>
    <w:rsid w:val="009A1C07"/>
    <w:rsid w:val="009A1C9D"/>
    <w:rsid w:val="009A1EEE"/>
    <w:rsid w:val="009A1EF6"/>
    <w:rsid w:val="009A1F52"/>
    <w:rsid w:val="009A1F72"/>
    <w:rsid w:val="009A1F8E"/>
    <w:rsid w:val="009A2060"/>
    <w:rsid w:val="009A258B"/>
    <w:rsid w:val="009A2C09"/>
    <w:rsid w:val="009A2DE7"/>
    <w:rsid w:val="009A2F4B"/>
    <w:rsid w:val="009A3FC9"/>
    <w:rsid w:val="009A402C"/>
    <w:rsid w:val="009A4160"/>
    <w:rsid w:val="009A41FE"/>
    <w:rsid w:val="009A4242"/>
    <w:rsid w:val="009A42B3"/>
    <w:rsid w:val="009A482E"/>
    <w:rsid w:val="009A4AEB"/>
    <w:rsid w:val="009A568F"/>
    <w:rsid w:val="009A577E"/>
    <w:rsid w:val="009A58A9"/>
    <w:rsid w:val="009A5B8A"/>
    <w:rsid w:val="009A6177"/>
    <w:rsid w:val="009A6595"/>
    <w:rsid w:val="009A669C"/>
    <w:rsid w:val="009A66AF"/>
    <w:rsid w:val="009A66E1"/>
    <w:rsid w:val="009A6961"/>
    <w:rsid w:val="009A69ED"/>
    <w:rsid w:val="009A6C9A"/>
    <w:rsid w:val="009A6F97"/>
    <w:rsid w:val="009A71CA"/>
    <w:rsid w:val="009A7722"/>
    <w:rsid w:val="009A7A40"/>
    <w:rsid w:val="009A7C41"/>
    <w:rsid w:val="009A7D79"/>
    <w:rsid w:val="009A7EF1"/>
    <w:rsid w:val="009A7F88"/>
    <w:rsid w:val="009B03E5"/>
    <w:rsid w:val="009B0460"/>
    <w:rsid w:val="009B04E3"/>
    <w:rsid w:val="009B057C"/>
    <w:rsid w:val="009B0EE7"/>
    <w:rsid w:val="009B1446"/>
    <w:rsid w:val="009B1566"/>
    <w:rsid w:val="009B1733"/>
    <w:rsid w:val="009B1B97"/>
    <w:rsid w:val="009B1C1C"/>
    <w:rsid w:val="009B1CA5"/>
    <w:rsid w:val="009B1F00"/>
    <w:rsid w:val="009B2384"/>
    <w:rsid w:val="009B250F"/>
    <w:rsid w:val="009B261D"/>
    <w:rsid w:val="009B265C"/>
    <w:rsid w:val="009B278C"/>
    <w:rsid w:val="009B2CD0"/>
    <w:rsid w:val="009B3094"/>
    <w:rsid w:val="009B3294"/>
    <w:rsid w:val="009B3579"/>
    <w:rsid w:val="009B3663"/>
    <w:rsid w:val="009B36E7"/>
    <w:rsid w:val="009B3903"/>
    <w:rsid w:val="009B3ADF"/>
    <w:rsid w:val="009B3BAA"/>
    <w:rsid w:val="009B3CBD"/>
    <w:rsid w:val="009B4299"/>
    <w:rsid w:val="009B42C8"/>
    <w:rsid w:val="009B4315"/>
    <w:rsid w:val="009B4869"/>
    <w:rsid w:val="009B4B03"/>
    <w:rsid w:val="009B5110"/>
    <w:rsid w:val="009B5215"/>
    <w:rsid w:val="009B52C7"/>
    <w:rsid w:val="009B52E1"/>
    <w:rsid w:val="009B538C"/>
    <w:rsid w:val="009B5472"/>
    <w:rsid w:val="009B5477"/>
    <w:rsid w:val="009B579C"/>
    <w:rsid w:val="009B5808"/>
    <w:rsid w:val="009B5CDD"/>
    <w:rsid w:val="009B5CE6"/>
    <w:rsid w:val="009B5E36"/>
    <w:rsid w:val="009B61BB"/>
    <w:rsid w:val="009B62C2"/>
    <w:rsid w:val="009B6741"/>
    <w:rsid w:val="009B6D82"/>
    <w:rsid w:val="009B6FCE"/>
    <w:rsid w:val="009B7449"/>
    <w:rsid w:val="009B7647"/>
    <w:rsid w:val="009B7842"/>
    <w:rsid w:val="009B7B90"/>
    <w:rsid w:val="009B7BF1"/>
    <w:rsid w:val="009B7D88"/>
    <w:rsid w:val="009B7E0E"/>
    <w:rsid w:val="009C0143"/>
    <w:rsid w:val="009C04C5"/>
    <w:rsid w:val="009C0681"/>
    <w:rsid w:val="009C08C8"/>
    <w:rsid w:val="009C1264"/>
    <w:rsid w:val="009C1344"/>
    <w:rsid w:val="009C13F6"/>
    <w:rsid w:val="009C14EA"/>
    <w:rsid w:val="009C18BB"/>
    <w:rsid w:val="009C1F4C"/>
    <w:rsid w:val="009C2273"/>
    <w:rsid w:val="009C22D0"/>
    <w:rsid w:val="009C25EE"/>
    <w:rsid w:val="009C297A"/>
    <w:rsid w:val="009C2E3E"/>
    <w:rsid w:val="009C326C"/>
    <w:rsid w:val="009C386C"/>
    <w:rsid w:val="009C3D26"/>
    <w:rsid w:val="009C3D6E"/>
    <w:rsid w:val="009C3EF7"/>
    <w:rsid w:val="009C4734"/>
    <w:rsid w:val="009C478E"/>
    <w:rsid w:val="009C481C"/>
    <w:rsid w:val="009C4D02"/>
    <w:rsid w:val="009C4DDD"/>
    <w:rsid w:val="009C5520"/>
    <w:rsid w:val="009C584B"/>
    <w:rsid w:val="009C5B32"/>
    <w:rsid w:val="009C5FD2"/>
    <w:rsid w:val="009C6026"/>
    <w:rsid w:val="009C646F"/>
    <w:rsid w:val="009C6666"/>
    <w:rsid w:val="009C672F"/>
    <w:rsid w:val="009C6789"/>
    <w:rsid w:val="009C7608"/>
    <w:rsid w:val="009C7B0F"/>
    <w:rsid w:val="009C7FE1"/>
    <w:rsid w:val="009D01BF"/>
    <w:rsid w:val="009D03A4"/>
    <w:rsid w:val="009D0B06"/>
    <w:rsid w:val="009D0D31"/>
    <w:rsid w:val="009D0D90"/>
    <w:rsid w:val="009D11C0"/>
    <w:rsid w:val="009D182C"/>
    <w:rsid w:val="009D1934"/>
    <w:rsid w:val="009D1C3C"/>
    <w:rsid w:val="009D1D1E"/>
    <w:rsid w:val="009D1D4D"/>
    <w:rsid w:val="009D1D79"/>
    <w:rsid w:val="009D1E04"/>
    <w:rsid w:val="009D1E0C"/>
    <w:rsid w:val="009D23F8"/>
    <w:rsid w:val="009D2770"/>
    <w:rsid w:val="009D27C2"/>
    <w:rsid w:val="009D2EF8"/>
    <w:rsid w:val="009D2FEC"/>
    <w:rsid w:val="009D33AE"/>
    <w:rsid w:val="009D3568"/>
    <w:rsid w:val="009D3981"/>
    <w:rsid w:val="009D3E96"/>
    <w:rsid w:val="009D41A9"/>
    <w:rsid w:val="009D42D7"/>
    <w:rsid w:val="009D4478"/>
    <w:rsid w:val="009D4D2A"/>
    <w:rsid w:val="009D4DCF"/>
    <w:rsid w:val="009D500B"/>
    <w:rsid w:val="009D58F4"/>
    <w:rsid w:val="009D594B"/>
    <w:rsid w:val="009D5DE9"/>
    <w:rsid w:val="009D635D"/>
    <w:rsid w:val="009D656A"/>
    <w:rsid w:val="009D6580"/>
    <w:rsid w:val="009D6BFB"/>
    <w:rsid w:val="009D6C0F"/>
    <w:rsid w:val="009D6E3F"/>
    <w:rsid w:val="009D6E7B"/>
    <w:rsid w:val="009D7274"/>
    <w:rsid w:val="009D7594"/>
    <w:rsid w:val="009D78B1"/>
    <w:rsid w:val="009D7979"/>
    <w:rsid w:val="009D7DAD"/>
    <w:rsid w:val="009E01DD"/>
    <w:rsid w:val="009E036D"/>
    <w:rsid w:val="009E0D11"/>
    <w:rsid w:val="009E0E21"/>
    <w:rsid w:val="009E0E6A"/>
    <w:rsid w:val="009E116F"/>
    <w:rsid w:val="009E12D3"/>
    <w:rsid w:val="009E135D"/>
    <w:rsid w:val="009E1390"/>
    <w:rsid w:val="009E1686"/>
    <w:rsid w:val="009E177E"/>
    <w:rsid w:val="009E1787"/>
    <w:rsid w:val="009E1B1D"/>
    <w:rsid w:val="009E1C89"/>
    <w:rsid w:val="009E21DB"/>
    <w:rsid w:val="009E2302"/>
    <w:rsid w:val="009E2817"/>
    <w:rsid w:val="009E2E97"/>
    <w:rsid w:val="009E2F51"/>
    <w:rsid w:val="009E3156"/>
    <w:rsid w:val="009E3265"/>
    <w:rsid w:val="009E3515"/>
    <w:rsid w:val="009E3D2F"/>
    <w:rsid w:val="009E3E2F"/>
    <w:rsid w:val="009E4545"/>
    <w:rsid w:val="009E4818"/>
    <w:rsid w:val="009E4A6C"/>
    <w:rsid w:val="009E4AA3"/>
    <w:rsid w:val="009E4F63"/>
    <w:rsid w:val="009E505B"/>
    <w:rsid w:val="009E5106"/>
    <w:rsid w:val="009E532E"/>
    <w:rsid w:val="009E57E3"/>
    <w:rsid w:val="009E5815"/>
    <w:rsid w:val="009E63EF"/>
    <w:rsid w:val="009E677F"/>
    <w:rsid w:val="009E68DE"/>
    <w:rsid w:val="009E690F"/>
    <w:rsid w:val="009E6B40"/>
    <w:rsid w:val="009E6C73"/>
    <w:rsid w:val="009E6FC6"/>
    <w:rsid w:val="009E70A2"/>
    <w:rsid w:val="009E71A6"/>
    <w:rsid w:val="009E77B7"/>
    <w:rsid w:val="009F0121"/>
    <w:rsid w:val="009F0141"/>
    <w:rsid w:val="009F0301"/>
    <w:rsid w:val="009F067A"/>
    <w:rsid w:val="009F070B"/>
    <w:rsid w:val="009F08A5"/>
    <w:rsid w:val="009F08AB"/>
    <w:rsid w:val="009F0AC8"/>
    <w:rsid w:val="009F0BC1"/>
    <w:rsid w:val="009F0EE4"/>
    <w:rsid w:val="009F144D"/>
    <w:rsid w:val="009F1864"/>
    <w:rsid w:val="009F1B4B"/>
    <w:rsid w:val="009F1F8A"/>
    <w:rsid w:val="009F20C0"/>
    <w:rsid w:val="009F2115"/>
    <w:rsid w:val="009F2645"/>
    <w:rsid w:val="009F2830"/>
    <w:rsid w:val="009F2899"/>
    <w:rsid w:val="009F2BBB"/>
    <w:rsid w:val="009F2BE8"/>
    <w:rsid w:val="009F2D6A"/>
    <w:rsid w:val="009F2D9B"/>
    <w:rsid w:val="009F3242"/>
    <w:rsid w:val="009F34F0"/>
    <w:rsid w:val="009F3912"/>
    <w:rsid w:val="009F3BAE"/>
    <w:rsid w:val="009F3C18"/>
    <w:rsid w:val="009F3E09"/>
    <w:rsid w:val="009F3E74"/>
    <w:rsid w:val="009F4671"/>
    <w:rsid w:val="009F4721"/>
    <w:rsid w:val="009F4881"/>
    <w:rsid w:val="009F4F7E"/>
    <w:rsid w:val="009F5129"/>
    <w:rsid w:val="009F5187"/>
    <w:rsid w:val="009F529F"/>
    <w:rsid w:val="009F55B2"/>
    <w:rsid w:val="009F5A1D"/>
    <w:rsid w:val="009F5A59"/>
    <w:rsid w:val="009F5AEF"/>
    <w:rsid w:val="009F5B9E"/>
    <w:rsid w:val="009F5C53"/>
    <w:rsid w:val="009F5E75"/>
    <w:rsid w:val="009F5F0D"/>
    <w:rsid w:val="009F6042"/>
    <w:rsid w:val="009F60CB"/>
    <w:rsid w:val="009F6221"/>
    <w:rsid w:val="009F6855"/>
    <w:rsid w:val="009F6B03"/>
    <w:rsid w:val="009F6F32"/>
    <w:rsid w:val="009F7454"/>
    <w:rsid w:val="009F75CF"/>
    <w:rsid w:val="009F774C"/>
    <w:rsid w:val="009F7C34"/>
    <w:rsid w:val="009F7FCF"/>
    <w:rsid w:val="00A000FF"/>
    <w:rsid w:val="00A00164"/>
    <w:rsid w:val="00A0036C"/>
    <w:rsid w:val="00A004EB"/>
    <w:rsid w:val="00A0055D"/>
    <w:rsid w:val="00A0069B"/>
    <w:rsid w:val="00A007B5"/>
    <w:rsid w:val="00A0092B"/>
    <w:rsid w:val="00A013EE"/>
    <w:rsid w:val="00A019D2"/>
    <w:rsid w:val="00A019F8"/>
    <w:rsid w:val="00A01B53"/>
    <w:rsid w:val="00A01DFD"/>
    <w:rsid w:val="00A0270C"/>
    <w:rsid w:val="00A027C3"/>
    <w:rsid w:val="00A02E8A"/>
    <w:rsid w:val="00A0314A"/>
    <w:rsid w:val="00A033BD"/>
    <w:rsid w:val="00A03426"/>
    <w:rsid w:val="00A03864"/>
    <w:rsid w:val="00A04168"/>
    <w:rsid w:val="00A042B9"/>
    <w:rsid w:val="00A04379"/>
    <w:rsid w:val="00A043B8"/>
    <w:rsid w:val="00A04464"/>
    <w:rsid w:val="00A047B0"/>
    <w:rsid w:val="00A0489F"/>
    <w:rsid w:val="00A0517B"/>
    <w:rsid w:val="00A05355"/>
    <w:rsid w:val="00A056A2"/>
    <w:rsid w:val="00A059D6"/>
    <w:rsid w:val="00A05A05"/>
    <w:rsid w:val="00A06448"/>
    <w:rsid w:val="00A065D5"/>
    <w:rsid w:val="00A06B1B"/>
    <w:rsid w:val="00A06CDF"/>
    <w:rsid w:val="00A076EC"/>
    <w:rsid w:val="00A07A00"/>
    <w:rsid w:val="00A07AE9"/>
    <w:rsid w:val="00A104BF"/>
    <w:rsid w:val="00A1058A"/>
    <w:rsid w:val="00A10808"/>
    <w:rsid w:val="00A10817"/>
    <w:rsid w:val="00A10BBC"/>
    <w:rsid w:val="00A110E8"/>
    <w:rsid w:val="00A11344"/>
    <w:rsid w:val="00A116F0"/>
    <w:rsid w:val="00A1177A"/>
    <w:rsid w:val="00A119AD"/>
    <w:rsid w:val="00A11BAA"/>
    <w:rsid w:val="00A12244"/>
    <w:rsid w:val="00A12342"/>
    <w:rsid w:val="00A12409"/>
    <w:rsid w:val="00A1243F"/>
    <w:rsid w:val="00A127E2"/>
    <w:rsid w:val="00A12885"/>
    <w:rsid w:val="00A128E6"/>
    <w:rsid w:val="00A12AB9"/>
    <w:rsid w:val="00A12AC1"/>
    <w:rsid w:val="00A12B71"/>
    <w:rsid w:val="00A12B92"/>
    <w:rsid w:val="00A135BA"/>
    <w:rsid w:val="00A13640"/>
    <w:rsid w:val="00A136A4"/>
    <w:rsid w:val="00A13887"/>
    <w:rsid w:val="00A13C3D"/>
    <w:rsid w:val="00A13C8D"/>
    <w:rsid w:val="00A13F79"/>
    <w:rsid w:val="00A13F7A"/>
    <w:rsid w:val="00A141E5"/>
    <w:rsid w:val="00A1444C"/>
    <w:rsid w:val="00A14506"/>
    <w:rsid w:val="00A145FD"/>
    <w:rsid w:val="00A147EF"/>
    <w:rsid w:val="00A14EC0"/>
    <w:rsid w:val="00A15586"/>
    <w:rsid w:val="00A15BCB"/>
    <w:rsid w:val="00A15F57"/>
    <w:rsid w:val="00A16490"/>
    <w:rsid w:val="00A16583"/>
    <w:rsid w:val="00A16707"/>
    <w:rsid w:val="00A16799"/>
    <w:rsid w:val="00A168CD"/>
    <w:rsid w:val="00A168D3"/>
    <w:rsid w:val="00A16901"/>
    <w:rsid w:val="00A16A06"/>
    <w:rsid w:val="00A170A3"/>
    <w:rsid w:val="00A174BC"/>
    <w:rsid w:val="00A17A4F"/>
    <w:rsid w:val="00A17DB9"/>
    <w:rsid w:val="00A17FD3"/>
    <w:rsid w:val="00A2005A"/>
    <w:rsid w:val="00A201EE"/>
    <w:rsid w:val="00A2027A"/>
    <w:rsid w:val="00A203FA"/>
    <w:rsid w:val="00A207C3"/>
    <w:rsid w:val="00A20E13"/>
    <w:rsid w:val="00A20EEF"/>
    <w:rsid w:val="00A2116C"/>
    <w:rsid w:val="00A211D7"/>
    <w:rsid w:val="00A2131A"/>
    <w:rsid w:val="00A213A8"/>
    <w:rsid w:val="00A215DB"/>
    <w:rsid w:val="00A21943"/>
    <w:rsid w:val="00A21A27"/>
    <w:rsid w:val="00A21B71"/>
    <w:rsid w:val="00A22088"/>
    <w:rsid w:val="00A22594"/>
    <w:rsid w:val="00A2273A"/>
    <w:rsid w:val="00A22CFF"/>
    <w:rsid w:val="00A231BA"/>
    <w:rsid w:val="00A23303"/>
    <w:rsid w:val="00A23391"/>
    <w:rsid w:val="00A23484"/>
    <w:rsid w:val="00A23535"/>
    <w:rsid w:val="00A239EE"/>
    <w:rsid w:val="00A23B73"/>
    <w:rsid w:val="00A23BB7"/>
    <w:rsid w:val="00A23C14"/>
    <w:rsid w:val="00A23D31"/>
    <w:rsid w:val="00A240C3"/>
    <w:rsid w:val="00A240E8"/>
    <w:rsid w:val="00A24106"/>
    <w:rsid w:val="00A24296"/>
    <w:rsid w:val="00A244D6"/>
    <w:rsid w:val="00A24556"/>
    <w:rsid w:val="00A24B10"/>
    <w:rsid w:val="00A24CB4"/>
    <w:rsid w:val="00A24D5F"/>
    <w:rsid w:val="00A24DFE"/>
    <w:rsid w:val="00A24F38"/>
    <w:rsid w:val="00A250D1"/>
    <w:rsid w:val="00A25596"/>
    <w:rsid w:val="00A255A6"/>
    <w:rsid w:val="00A25607"/>
    <w:rsid w:val="00A25AFE"/>
    <w:rsid w:val="00A25C10"/>
    <w:rsid w:val="00A25D40"/>
    <w:rsid w:val="00A25DF4"/>
    <w:rsid w:val="00A26089"/>
    <w:rsid w:val="00A263B1"/>
    <w:rsid w:val="00A2653C"/>
    <w:rsid w:val="00A266A0"/>
    <w:rsid w:val="00A266F5"/>
    <w:rsid w:val="00A26CFF"/>
    <w:rsid w:val="00A26D53"/>
    <w:rsid w:val="00A26F38"/>
    <w:rsid w:val="00A26FBE"/>
    <w:rsid w:val="00A27102"/>
    <w:rsid w:val="00A271F1"/>
    <w:rsid w:val="00A2731B"/>
    <w:rsid w:val="00A27409"/>
    <w:rsid w:val="00A276DE"/>
    <w:rsid w:val="00A303F2"/>
    <w:rsid w:val="00A30547"/>
    <w:rsid w:val="00A30BF9"/>
    <w:rsid w:val="00A313B1"/>
    <w:rsid w:val="00A3191F"/>
    <w:rsid w:val="00A31AA0"/>
    <w:rsid w:val="00A31ABE"/>
    <w:rsid w:val="00A31AE1"/>
    <w:rsid w:val="00A31C0A"/>
    <w:rsid w:val="00A31E30"/>
    <w:rsid w:val="00A31EAF"/>
    <w:rsid w:val="00A32256"/>
    <w:rsid w:val="00A323DD"/>
    <w:rsid w:val="00A3244F"/>
    <w:rsid w:val="00A32525"/>
    <w:rsid w:val="00A3305F"/>
    <w:rsid w:val="00A334A2"/>
    <w:rsid w:val="00A3371F"/>
    <w:rsid w:val="00A33936"/>
    <w:rsid w:val="00A33CB4"/>
    <w:rsid w:val="00A33EEE"/>
    <w:rsid w:val="00A33FC5"/>
    <w:rsid w:val="00A34296"/>
    <w:rsid w:val="00A343FF"/>
    <w:rsid w:val="00A34457"/>
    <w:rsid w:val="00A346C6"/>
    <w:rsid w:val="00A349E0"/>
    <w:rsid w:val="00A34A18"/>
    <w:rsid w:val="00A34A98"/>
    <w:rsid w:val="00A34FEF"/>
    <w:rsid w:val="00A354FD"/>
    <w:rsid w:val="00A35752"/>
    <w:rsid w:val="00A35792"/>
    <w:rsid w:val="00A3598C"/>
    <w:rsid w:val="00A35EF9"/>
    <w:rsid w:val="00A3609B"/>
    <w:rsid w:val="00A3615B"/>
    <w:rsid w:val="00A36191"/>
    <w:rsid w:val="00A36213"/>
    <w:rsid w:val="00A36225"/>
    <w:rsid w:val="00A36256"/>
    <w:rsid w:val="00A362BF"/>
    <w:rsid w:val="00A3672A"/>
    <w:rsid w:val="00A3679A"/>
    <w:rsid w:val="00A36922"/>
    <w:rsid w:val="00A36952"/>
    <w:rsid w:val="00A36AD5"/>
    <w:rsid w:val="00A36D39"/>
    <w:rsid w:val="00A36D5F"/>
    <w:rsid w:val="00A36D90"/>
    <w:rsid w:val="00A36EEF"/>
    <w:rsid w:val="00A3739D"/>
    <w:rsid w:val="00A37446"/>
    <w:rsid w:val="00A376A6"/>
    <w:rsid w:val="00A37A75"/>
    <w:rsid w:val="00A37AC9"/>
    <w:rsid w:val="00A37AFC"/>
    <w:rsid w:val="00A37C06"/>
    <w:rsid w:val="00A37D28"/>
    <w:rsid w:val="00A37EE2"/>
    <w:rsid w:val="00A37FC0"/>
    <w:rsid w:val="00A4032A"/>
    <w:rsid w:val="00A4082D"/>
    <w:rsid w:val="00A40970"/>
    <w:rsid w:val="00A40A69"/>
    <w:rsid w:val="00A40AEA"/>
    <w:rsid w:val="00A40D0C"/>
    <w:rsid w:val="00A40D17"/>
    <w:rsid w:val="00A414C2"/>
    <w:rsid w:val="00A415D8"/>
    <w:rsid w:val="00A41705"/>
    <w:rsid w:val="00A4174E"/>
    <w:rsid w:val="00A41855"/>
    <w:rsid w:val="00A4188D"/>
    <w:rsid w:val="00A41B46"/>
    <w:rsid w:val="00A41CAE"/>
    <w:rsid w:val="00A42259"/>
    <w:rsid w:val="00A424F4"/>
    <w:rsid w:val="00A42556"/>
    <w:rsid w:val="00A425EA"/>
    <w:rsid w:val="00A427A8"/>
    <w:rsid w:val="00A4304E"/>
    <w:rsid w:val="00A43342"/>
    <w:rsid w:val="00A4340D"/>
    <w:rsid w:val="00A43490"/>
    <w:rsid w:val="00A438CF"/>
    <w:rsid w:val="00A43A3C"/>
    <w:rsid w:val="00A43D0C"/>
    <w:rsid w:val="00A43F46"/>
    <w:rsid w:val="00A440B7"/>
    <w:rsid w:val="00A4433E"/>
    <w:rsid w:val="00A44791"/>
    <w:rsid w:val="00A44D73"/>
    <w:rsid w:val="00A44EDE"/>
    <w:rsid w:val="00A44F6B"/>
    <w:rsid w:val="00A45185"/>
    <w:rsid w:val="00A452BC"/>
    <w:rsid w:val="00A4538A"/>
    <w:rsid w:val="00A45855"/>
    <w:rsid w:val="00A45DEE"/>
    <w:rsid w:val="00A45F6D"/>
    <w:rsid w:val="00A45F96"/>
    <w:rsid w:val="00A46063"/>
    <w:rsid w:val="00A466E3"/>
    <w:rsid w:val="00A468A6"/>
    <w:rsid w:val="00A46EC7"/>
    <w:rsid w:val="00A472D5"/>
    <w:rsid w:val="00A472D7"/>
    <w:rsid w:val="00A472E2"/>
    <w:rsid w:val="00A47301"/>
    <w:rsid w:val="00A473B1"/>
    <w:rsid w:val="00A478D1"/>
    <w:rsid w:val="00A47ED3"/>
    <w:rsid w:val="00A500F0"/>
    <w:rsid w:val="00A50138"/>
    <w:rsid w:val="00A50198"/>
    <w:rsid w:val="00A50414"/>
    <w:rsid w:val="00A507E2"/>
    <w:rsid w:val="00A507E9"/>
    <w:rsid w:val="00A5086B"/>
    <w:rsid w:val="00A50A99"/>
    <w:rsid w:val="00A50D44"/>
    <w:rsid w:val="00A50F13"/>
    <w:rsid w:val="00A512CD"/>
    <w:rsid w:val="00A51521"/>
    <w:rsid w:val="00A518B4"/>
    <w:rsid w:val="00A5196D"/>
    <w:rsid w:val="00A51DFD"/>
    <w:rsid w:val="00A5241E"/>
    <w:rsid w:val="00A524D9"/>
    <w:rsid w:val="00A52876"/>
    <w:rsid w:val="00A52987"/>
    <w:rsid w:val="00A52A6E"/>
    <w:rsid w:val="00A52ADE"/>
    <w:rsid w:val="00A53113"/>
    <w:rsid w:val="00A531D8"/>
    <w:rsid w:val="00A53445"/>
    <w:rsid w:val="00A537C9"/>
    <w:rsid w:val="00A537D7"/>
    <w:rsid w:val="00A53B36"/>
    <w:rsid w:val="00A53BAA"/>
    <w:rsid w:val="00A53CBB"/>
    <w:rsid w:val="00A54043"/>
    <w:rsid w:val="00A54817"/>
    <w:rsid w:val="00A54D74"/>
    <w:rsid w:val="00A54D95"/>
    <w:rsid w:val="00A54E24"/>
    <w:rsid w:val="00A55015"/>
    <w:rsid w:val="00A552F2"/>
    <w:rsid w:val="00A55678"/>
    <w:rsid w:val="00A557B3"/>
    <w:rsid w:val="00A55904"/>
    <w:rsid w:val="00A55B13"/>
    <w:rsid w:val="00A55B2B"/>
    <w:rsid w:val="00A55BE5"/>
    <w:rsid w:val="00A55F18"/>
    <w:rsid w:val="00A56A1C"/>
    <w:rsid w:val="00A56BBC"/>
    <w:rsid w:val="00A5700F"/>
    <w:rsid w:val="00A571F1"/>
    <w:rsid w:val="00A57237"/>
    <w:rsid w:val="00A57A6B"/>
    <w:rsid w:val="00A57C98"/>
    <w:rsid w:val="00A57CAD"/>
    <w:rsid w:val="00A60160"/>
    <w:rsid w:val="00A603B1"/>
    <w:rsid w:val="00A604E0"/>
    <w:rsid w:val="00A604E7"/>
    <w:rsid w:val="00A608D3"/>
    <w:rsid w:val="00A60ADC"/>
    <w:rsid w:val="00A61170"/>
    <w:rsid w:val="00A614B0"/>
    <w:rsid w:val="00A614BB"/>
    <w:rsid w:val="00A61509"/>
    <w:rsid w:val="00A61DF2"/>
    <w:rsid w:val="00A621D4"/>
    <w:rsid w:val="00A62204"/>
    <w:rsid w:val="00A6239A"/>
    <w:rsid w:val="00A62C6D"/>
    <w:rsid w:val="00A62EF0"/>
    <w:rsid w:val="00A62F27"/>
    <w:rsid w:val="00A6307D"/>
    <w:rsid w:val="00A63094"/>
    <w:rsid w:val="00A631F1"/>
    <w:rsid w:val="00A63566"/>
    <w:rsid w:val="00A63735"/>
    <w:rsid w:val="00A63E86"/>
    <w:rsid w:val="00A6446C"/>
    <w:rsid w:val="00A64479"/>
    <w:rsid w:val="00A645C3"/>
    <w:rsid w:val="00A64616"/>
    <w:rsid w:val="00A64738"/>
    <w:rsid w:val="00A64837"/>
    <w:rsid w:val="00A648CE"/>
    <w:rsid w:val="00A64A2B"/>
    <w:rsid w:val="00A64AA8"/>
    <w:rsid w:val="00A64B7E"/>
    <w:rsid w:val="00A64BDD"/>
    <w:rsid w:val="00A64D3B"/>
    <w:rsid w:val="00A64E12"/>
    <w:rsid w:val="00A64E18"/>
    <w:rsid w:val="00A65158"/>
    <w:rsid w:val="00A65426"/>
    <w:rsid w:val="00A65C04"/>
    <w:rsid w:val="00A65CF2"/>
    <w:rsid w:val="00A65F4F"/>
    <w:rsid w:val="00A65F54"/>
    <w:rsid w:val="00A65FD6"/>
    <w:rsid w:val="00A6612E"/>
    <w:rsid w:val="00A6636D"/>
    <w:rsid w:val="00A6657D"/>
    <w:rsid w:val="00A66611"/>
    <w:rsid w:val="00A66966"/>
    <w:rsid w:val="00A6699C"/>
    <w:rsid w:val="00A673DF"/>
    <w:rsid w:val="00A677A9"/>
    <w:rsid w:val="00A677BE"/>
    <w:rsid w:val="00A67F3E"/>
    <w:rsid w:val="00A7033F"/>
    <w:rsid w:val="00A70348"/>
    <w:rsid w:val="00A70566"/>
    <w:rsid w:val="00A706C4"/>
    <w:rsid w:val="00A707FB"/>
    <w:rsid w:val="00A70890"/>
    <w:rsid w:val="00A70E51"/>
    <w:rsid w:val="00A70E5D"/>
    <w:rsid w:val="00A70E73"/>
    <w:rsid w:val="00A712E3"/>
    <w:rsid w:val="00A72771"/>
    <w:rsid w:val="00A727FF"/>
    <w:rsid w:val="00A747C1"/>
    <w:rsid w:val="00A747D2"/>
    <w:rsid w:val="00A747D8"/>
    <w:rsid w:val="00A74A6B"/>
    <w:rsid w:val="00A74CC0"/>
    <w:rsid w:val="00A75305"/>
    <w:rsid w:val="00A75662"/>
    <w:rsid w:val="00A7589D"/>
    <w:rsid w:val="00A758DB"/>
    <w:rsid w:val="00A75BDC"/>
    <w:rsid w:val="00A75FCF"/>
    <w:rsid w:val="00A7615A"/>
    <w:rsid w:val="00A765C5"/>
    <w:rsid w:val="00A766B2"/>
    <w:rsid w:val="00A76807"/>
    <w:rsid w:val="00A76928"/>
    <w:rsid w:val="00A76BB9"/>
    <w:rsid w:val="00A76CE7"/>
    <w:rsid w:val="00A76F36"/>
    <w:rsid w:val="00A7708B"/>
    <w:rsid w:val="00A778B1"/>
    <w:rsid w:val="00A77B8A"/>
    <w:rsid w:val="00A77CC5"/>
    <w:rsid w:val="00A80002"/>
    <w:rsid w:val="00A80056"/>
    <w:rsid w:val="00A803B2"/>
    <w:rsid w:val="00A81032"/>
    <w:rsid w:val="00A813C9"/>
    <w:rsid w:val="00A81608"/>
    <w:rsid w:val="00A816B5"/>
    <w:rsid w:val="00A819C6"/>
    <w:rsid w:val="00A81C41"/>
    <w:rsid w:val="00A81F07"/>
    <w:rsid w:val="00A820D7"/>
    <w:rsid w:val="00A82388"/>
    <w:rsid w:val="00A823F0"/>
    <w:rsid w:val="00A82946"/>
    <w:rsid w:val="00A82960"/>
    <w:rsid w:val="00A82E5F"/>
    <w:rsid w:val="00A83191"/>
    <w:rsid w:val="00A8358D"/>
    <w:rsid w:val="00A83E79"/>
    <w:rsid w:val="00A83F46"/>
    <w:rsid w:val="00A84439"/>
    <w:rsid w:val="00A845AF"/>
    <w:rsid w:val="00A84863"/>
    <w:rsid w:val="00A84C2E"/>
    <w:rsid w:val="00A84EA7"/>
    <w:rsid w:val="00A850B8"/>
    <w:rsid w:val="00A852C0"/>
    <w:rsid w:val="00A853C8"/>
    <w:rsid w:val="00A85580"/>
    <w:rsid w:val="00A855EF"/>
    <w:rsid w:val="00A857AA"/>
    <w:rsid w:val="00A857CE"/>
    <w:rsid w:val="00A85D59"/>
    <w:rsid w:val="00A85ED8"/>
    <w:rsid w:val="00A85FBB"/>
    <w:rsid w:val="00A86072"/>
    <w:rsid w:val="00A8622D"/>
    <w:rsid w:val="00A863A9"/>
    <w:rsid w:val="00A864F4"/>
    <w:rsid w:val="00A8669D"/>
    <w:rsid w:val="00A867FC"/>
    <w:rsid w:val="00A86957"/>
    <w:rsid w:val="00A86995"/>
    <w:rsid w:val="00A86A2B"/>
    <w:rsid w:val="00A86E1B"/>
    <w:rsid w:val="00A86EF8"/>
    <w:rsid w:val="00A86FA0"/>
    <w:rsid w:val="00A87255"/>
    <w:rsid w:val="00A876EF"/>
    <w:rsid w:val="00A87FBA"/>
    <w:rsid w:val="00A90176"/>
    <w:rsid w:val="00A903B4"/>
    <w:rsid w:val="00A9054B"/>
    <w:rsid w:val="00A90D77"/>
    <w:rsid w:val="00A90FE1"/>
    <w:rsid w:val="00A911A3"/>
    <w:rsid w:val="00A91551"/>
    <w:rsid w:val="00A9168B"/>
    <w:rsid w:val="00A91815"/>
    <w:rsid w:val="00A9194F"/>
    <w:rsid w:val="00A91F4E"/>
    <w:rsid w:val="00A92038"/>
    <w:rsid w:val="00A92289"/>
    <w:rsid w:val="00A92455"/>
    <w:rsid w:val="00A9256A"/>
    <w:rsid w:val="00A9269C"/>
    <w:rsid w:val="00A92BD5"/>
    <w:rsid w:val="00A92DBD"/>
    <w:rsid w:val="00A92F43"/>
    <w:rsid w:val="00A930E2"/>
    <w:rsid w:val="00A9313C"/>
    <w:rsid w:val="00A93150"/>
    <w:rsid w:val="00A93396"/>
    <w:rsid w:val="00A93568"/>
    <w:rsid w:val="00A936F9"/>
    <w:rsid w:val="00A93E6A"/>
    <w:rsid w:val="00A94166"/>
    <w:rsid w:val="00A94492"/>
    <w:rsid w:val="00A9457F"/>
    <w:rsid w:val="00A94641"/>
    <w:rsid w:val="00A9470F"/>
    <w:rsid w:val="00A94A4A"/>
    <w:rsid w:val="00A94B25"/>
    <w:rsid w:val="00A94CC1"/>
    <w:rsid w:val="00A94E50"/>
    <w:rsid w:val="00A95173"/>
    <w:rsid w:val="00A952AE"/>
    <w:rsid w:val="00A960A7"/>
    <w:rsid w:val="00A96283"/>
    <w:rsid w:val="00A96792"/>
    <w:rsid w:val="00A96A8E"/>
    <w:rsid w:val="00A96B8E"/>
    <w:rsid w:val="00A96D58"/>
    <w:rsid w:val="00A96DC9"/>
    <w:rsid w:val="00A96E87"/>
    <w:rsid w:val="00A96ED3"/>
    <w:rsid w:val="00A9727C"/>
    <w:rsid w:val="00A973A1"/>
    <w:rsid w:val="00A973BF"/>
    <w:rsid w:val="00A9759C"/>
    <w:rsid w:val="00A9781F"/>
    <w:rsid w:val="00A97CEB"/>
    <w:rsid w:val="00A97CFE"/>
    <w:rsid w:val="00A97EDE"/>
    <w:rsid w:val="00A97F54"/>
    <w:rsid w:val="00AA0334"/>
    <w:rsid w:val="00AA0969"/>
    <w:rsid w:val="00AA0985"/>
    <w:rsid w:val="00AA0B33"/>
    <w:rsid w:val="00AA0CE7"/>
    <w:rsid w:val="00AA10BC"/>
    <w:rsid w:val="00AA13D9"/>
    <w:rsid w:val="00AA14D7"/>
    <w:rsid w:val="00AA1555"/>
    <w:rsid w:val="00AA198D"/>
    <w:rsid w:val="00AA1B73"/>
    <w:rsid w:val="00AA1CDE"/>
    <w:rsid w:val="00AA1EEF"/>
    <w:rsid w:val="00AA1F5A"/>
    <w:rsid w:val="00AA220D"/>
    <w:rsid w:val="00AA2C9B"/>
    <w:rsid w:val="00AA2D9A"/>
    <w:rsid w:val="00AA2E6E"/>
    <w:rsid w:val="00AA31FF"/>
    <w:rsid w:val="00AA3340"/>
    <w:rsid w:val="00AA342E"/>
    <w:rsid w:val="00AA3485"/>
    <w:rsid w:val="00AA369C"/>
    <w:rsid w:val="00AA39AB"/>
    <w:rsid w:val="00AA39B2"/>
    <w:rsid w:val="00AA3A29"/>
    <w:rsid w:val="00AA3CAA"/>
    <w:rsid w:val="00AA3DB7"/>
    <w:rsid w:val="00AA447F"/>
    <w:rsid w:val="00AA47F2"/>
    <w:rsid w:val="00AA4887"/>
    <w:rsid w:val="00AA4985"/>
    <w:rsid w:val="00AA4CCC"/>
    <w:rsid w:val="00AA5107"/>
    <w:rsid w:val="00AA53E4"/>
    <w:rsid w:val="00AA54B9"/>
    <w:rsid w:val="00AA5557"/>
    <w:rsid w:val="00AA605E"/>
    <w:rsid w:val="00AA60F3"/>
    <w:rsid w:val="00AA632D"/>
    <w:rsid w:val="00AA644C"/>
    <w:rsid w:val="00AA68B6"/>
    <w:rsid w:val="00AA6A5B"/>
    <w:rsid w:val="00AA6E0A"/>
    <w:rsid w:val="00AA72CF"/>
    <w:rsid w:val="00AA7327"/>
    <w:rsid w:val="00AA7370"/>
    <w:rsid w:val="00AA797C"/>
    <w:rsid w:val="00AA79E2"/>
    <w:rsid w:val="00AA7CFA"/>
    <w:rsid w:val="00AA7E2E"/>
    <w:rsid w:val="00AA7E45"/>
    <w:rsid w:val="00AB0193"/>
    <w:rsid w:val="00AB0557"/>
    <w:rsid w:val="00AB060A"/>
    <w:rsid w:val="00AB0695"/>
    <w:rsid w:val="00AB06CB"/>
    <w:rsid w:val="00AB0884"/>
    <w:rsid w:val="00AB08C4"/>
    <w:rsid w:val="00AB0B5D"/>
    <w:rsid w:val="00AB0C8A"/>
    <w:rsid w:val="00AB0CBA"/>
    <w:rsid w:val="00AB12B9"/>
    <w:rsid w:val="00AB1342"/>
    <w:rsid w:val="00AB18FA"/>
    <w:rsid w:val="00AB1B8C"/>
    <w:rsid w:val="00AB1D3D"/>
    <w:rsid w:val="00AB227A"/>
    <w:rsid w:val="00AB2890"/>
    <w:rsid w:val="00AB2B7C"/>
    <w:rsid w:val="00AB2E65"/>
    <w:rsid w:val="00AB2F12"/>
    <w:rsid w:val="00AB2FE5"/>
    <w:rsid w:val="00AB3830"/>
    <w:rsid w:val="00AB3904"/>
    <w:rsid w:val="00AB39CE"/>
    <w:rsid w:val="00AB3A46"/>
    <w:rsid w:val="00AB3F29"/>
    <w:rsid w:val="00AB4229"/>
    <w:rsid w:val="00AB45E8"/>
    <w:rsid w:val="00AB48FD"/>
    <w:rsid w:val="00AB4F62"/>
    <w:rsid w:val="00AB5595"/>
    <w:rsid w:val="00AB59D7"/>
    <w:rsid w:val="00AB5A86"/>
    <w:rsid w:val="00AB5BA8"/>
    <w:rsid w:val="00AB5C0F"/>
    <w:rsid w:val="00AB5CDB"/>
    <w:rsid w:val="00AB5CEA"/>
    <w:rsid w:val="00AB5FD2"/>
    <w:rsid w:val="00AB6196"/>
    <w:rsid w:val="00AB63FE"/>
    <w:rsid w:val="00AB6479"/>
    <w:rsid w:val="00AB658F"/>
    <w:rsid w:val="00AB68BA"/>
    <w:rsid w:val="00AB6A10"/>
    <w:rsid w:val="00AB6B80"/>
    <w:rsid w:val="00AB6B96"/>
    <w:rsid w:val="00AB71E1"/>
    <w:rsid w:val="00AB739D"/>
    <w:rsid w:val="00AB7436"/>
    <w:rsid w:val="00AB7528"/>
    <w:rsid w:val="00AB7691"/>
    <w:rsid w:val="00AB7707"/>
    <w:rsid w:val="00AB79B6"/>
    <w:rsid w:val="00AB7ECB"/>
    <w:rsid w:val="00AB7EE1"/>
    <w:rsid w:val="00AC0309"/>
    <w:rsid w:val="00AC0657"/>
    <w:rsid w:val="00AC083B"/>
    <w:rsid w:val="00AC093A"/>
    <w:rsid w:val="00AC0B79"/>
    <w:rsid w:val="00AC0E72"/>
    <w:rsid w:val="00AC1299"/>
    <w:rsid w:val="00AC1ABF"/>
    <w:rsid w:val="00AC1ADF"/>
    <w:rsid w:val="00AC201B"/>
    <w:rsid w:val="00AC22F2"/>
    <w:rsid w:val="00AC235E"/>
    <w:rsid w:val="00AC253D"/>
    <w:rsid w:val="00AC26B1"/>
    <w:rsid w:val="00AC2B54"/>
    <w:rsid w:val="00AC2CF4"/>
    <w:rsid w:val="00AC2D61"/>
    <w:rsid w:val="00AC2DB4"/>
    <w:rsid w:val="00AC2DD6"/>
    <w:rsid w:val="00AC2E38"/>
    <w:rsid w:val="00AC2EEC"/>
    <w:rsid w:val="00AC2F3D"/>
    <w:rsid w:val="00AC2FE9"/>
    <w:rsid w:val="00AC32C4"/>
    <w:rsid w:val="00AC350E"/>
    <w:rsid w:val="00AC395B"/>
    <w:rsid w:val="00AC3FD3"/>
    <w:rsid w:val="00AC4122"/>
    <w:rsid w:val="00AC47E9"/>
    <w:rsid w:val="00AC47FC"/>
    <w:rsid w:val="00AC490C"/>
    <w:rsid w:val="00AC492F"/>
    <w:rsid w:val="00AC4AAE"/>
    <w:rsid w:val="00AC4E3F"/>
    <w:rsid w:val="00AC4F48"/>
    <w:rsid w:val="00AC55DA"/>
    <w:rsid w:val="00AC5B29"/>
    <w:rsid w:val="00AC5C6E"/>
    <w:rsid w:val="00AC5D5B"/>
    <w:rsid w:val="00AC6211"/>
    <w:rsid w:val="00AC63EF"/>
    <w:rsid w:val="00AC65B1"/>
    <w:rsid w:val="00AC6859"/>
    <w:rsid w:val="00AC6965"/>
    <w:rsid w:val="00AC6B72"/>
    <w:rsid w:val="00AC6BA6"/>
    <w:rsid w:val="00AC6BB4"/>
    <w:rsid w:val="00AC6C51"/>
    <w:rsid w:val="00AC6FD7"/>
    <w:rsid w:val="00AC7028"/>
    <w:rsid w:val="00AC7165"/>
    <w:rsid w:val="00AC71A5"/>
    <w:rsid w:val="00AC7241"/>
    <w:rsid w:val="00AC72DC"/>
    <w:rsid w:val="00AC7572"/>
    <w:rsid w:val="00AC75B7"/>
    <w:rsid w:val="00AC7609"/>
    <w:rsid w:val="00AC76A4"/>
    <w:rsid w:val="00AC7791"/>
    <w:rsid w:val="00AC78E4"/>
    <w:rsid w:val="00AC7B5A"/>
    <w:rsid w:val="00AC7C12"/>
    <w:rsid w:val="00AC7CDD"/>
    <w:rsid w:val="00AC7D8A"/>
    <w:rsid w:val="00AD0335"/>
    <w:rsid w:val="00AD049D"/>
    <w:rsid w:val="00AD0545"/>
    <w:rsid w:val="00AD08C4"/>
    <w:rsid w:val="00AD08C8"/>
    <w:rsid w:val="00AD095D"/>
    <w:rsid w:val="00AD1391"/>
    <w:rsid w:val="00AD13BF"/>
    <w:rsid w:val="00AD192A"/>
    <w:rsid w:val="00AD1A16"/>
    <w:rsid w:val="00AD1C85"/>
    <w:rsid w:val="00AD218A"/>
    <w:rsid w:val="00AD2381"/>
    <w:rsid w:val="00AD2631"/>
    <w:rsid w:val="00AD2647"/>
    <w:rsid w:val="00AD2905"/>
    <w:rsid w:val="00AD2954"/>
    <w:rsid w:val="00AD297A"/>
    <w:rsid w:val="00AD2BF7"/>
    <w:rsid w:val="00AD2FBB"/>
    <w:rsid w:val="00AD3358"/>
    <w:rsid w:val="00AD3405"/>
    <w:rsid w:val="00AD3869"/>
    <w:rsid w:val="00AD3B10"/>
    <w:rsid w:val="00AD3C5A"/>
    <w:rsid w:val="00AD3C73"/>
    <w:rsid w:val="00AD3D83"/>
    <w:rsid w:val="00AD3DD4"/>
    <w:rsid w:val="00AD4179"/>
    <w:rsid w:val="00AD41B4"/>
    <w:rsid w:val="00AD420E"/>
    <w:rsid w:val="00AD4ABA"/>
    <w:rsid w:val="00AD4B59"/>
    <w:rsid w:val="00AD4E82"/>
    <w:rsid w:val="00AD4EAF"/>
    <w:rsid w:val="00AD4ED0"/>
    <w:rsid w:val="00AD5198"/>
    <w:rsid w:val="00AD5315"/>
    <w:rsid w:val="00AD541D"/>
    <w:rsid w:val="00AD555C"/>
    <w:rsid w:val="00AD5A66"/>
    <w:rsid w:val="00AD5B47"/>
    <w:rsid w:val="00AD6265"/>
    <w:rsid w:val="00AD70BF"/>
    <w:rsid w:val="00AD7116"/>
    <w:rsid w:val="00AD72A4"/>
    <w:rsid w:val="00AD72F0"/>
    <w:rsid w:val="00AD7A68"/>
    <w:rsid w:val="00AD7C91"/>
    <w:rsid w:val="00AD7EB5"/>
    <w:rsid w:val="00AD7EF6"/>
    <w:rsid w:val="00AE0085"/>
    <w:rsid w:val="00AE05AF"/>
    <w:rsid w:val="00AE087D"/>
    <w:rsid w:val="00AE0A13"/>
    <w:rsid w:val="00AE0D5E"/>
    <w:rsid w:val="00AE0E5C"/>
    <w:rsid w:val="00AE106D"/>
    <w:rsid w:val="00AE1B59"/>
    <w:rsid w:val="00AE1D6E"/>
    <w:rsid w:val="00AE1E13"/>
    <w:rsid w:val="00AE1F6A"/>
    <w:rsid w:val="00AE2037"/>
    <w:rsid w:val="00AE255E"/>
    <w:rsid w:val="00AE27DE"/>
    <w:rsid w:val="00AE2894"/>
    <w:rsid w:val="00AE2943"/>
    <w:rsid w:val="00AE2D38"/>
    <w:rsid w:val="00AE2DA2"/>
    <w:rsid w:val="00AE2FBB"/>
    <w:rsid w:val="00AE36CE"/>
    <w:rsid w:val="00AE37C2"/>
    <w:rsid w:val="00AE3C83"/>
    <w:rsid w:val="00AE3D9C"/>
    <w:rsid w:val="00AE3F47"/>
    <w:rsid w:val="00AE3F7C"/>
    <w:rsid w:val="00AE4097"/>
    <w:rsid w:val="00AE41FE"/>
    <w:rsid w:val="00AE4646"/>
    <w:rsid w:val="00AE467E"/>
    <w:rsid w:val="00AE4F15"/>
    <w:rsid w:val="00AE5218"/>
    <w:rsid w:val="00AE5309"/>
    <w:rsid w:val="00AE6117"/>
    <w:rsid w:val="00AE62E3"/>
    <w:rsid w:val="00AE6460"/>
    <w:rsid w:val="00AE660B"/>
    <w:rsid w:val="00AE6AFB"/>
    <w:rsid w:val="00AE6BF3"/>
    <w:rsid w:val="00AE713B"/>
    <w:rsid w:val="00AE71AF"/>
    <w:rsid w:val="00AE73CD"/>
    <w:rsid w:val="00AE7509"/>
    <w:rsid w:val="00AE7793"/>
    <w:rsid w:val="00AE7894"/>
    <w:rsid w:val="00AE7A45"/>
    <w:rsid w:val="00AE7AAD"/>
    <w:rsid w:val="00AF0307"/>
    <w:rsid w:val="00AF03DB"/>
    <w:rsid w:val="00AF085A"/>
    <w:rsid w:val="00AF0904"/>
    <w:rsid w:val="00AF0972"/>
    <w:rsid w:val="00AF0AE6"/>
    <w:rsid w:val="00AF0BD9"/>
    <w:rsid w:val="00AF0D3A"/>
    <w:rsid w:val="00AF12BF"/>
    <w:rsid w:val="00AF134A"/>
    <w:rsid w:val="00AF1451"/>
    <w:rsid w:val="00AF1890"/>
    <w:rsid w:val="00AF1FBE"/>
    <w:rsid w:val="00AF2020"/>
    <w:rsid w:val="00AF20C5"/>
    <w:rsid w:val="00AF2114"/>
    <w:rsid w:val="00AF2272"/>
    <w:rsid w:val="00AF230B"/>
    <w:rsid w:val="00AF2697"/>
    <w:rsid w:val="00AF2706"/>
    <w:rsid w:val="00AF2AA2"/>
    <w:rsid w:val="00AF3247"/>
    <w:rsid w:val="00AF344C"/>
    <w:rsid w:val="00AF34A6"/>
    <w:rsid w:val="00AF3624"/>
    <w:rsid w:val="00AF36AB"/>
    <w:rsid w:val="00AF37BB"/>
    <w:rsid w:val="00AF3982"/>
    <w:rsid w:val="00AF3CB0"/>
    <w:rsid w:val="00AF440E"/>
    <w:rsid w:val="00AF492C"/>
    <w:rsid w:val="00AF5006"/>
    <w:rsid w:val="00AF5035"/>
    <w:rsid w:val="00AF5381"/>
    <w:rsid w:val="00AF5834"/>
    <w:rsid w:val="00AF5857"/>
    <w:rsid w:val="00AF5FEF"/>
    <w:rsid w:val="00AF6176"/>
    <w:rsid w:val="00AF62C6"/>
    <w:rsid w:val="00AF6470"/>
    <w:rsid w:val="00AF647A"/>
    <w:rsid w:val="00AF6746"/>
    <w:rsid w:val="00AF6859"/>
    <w:rsid w:val="00AF6913"/>
    <w:rsid w:val="00AF69F1"/>
    <w:rsid w:val="00AF6A2A"/>
    <w:rsid w:val="00AF6D1B"/>
    <w:rsid w:val="00AF6FAC"/>
    <w:rsid w:val="00AF7162"/>
    <w:rsid w:val="00AF7371"/>
    <w:rsid w:val="00AF7767"/>
    <w:rsid w:val="00AF7993"/>
    <w:rsid w:val="00AF7CA6"/>
    <w:rsid w:val="00B00198"/>
    <w:rsid w:val="00B002E6"/>
    <w:rsid w:val="00B00349"/>
    <w:rsid w:val="00B00574"/>
    <w:rsid w:val="00B00689"/>
    <w:rsid w:val="00B006FC"/>
    <w:rsid w:val="00B00787"/>
    <w:rsid w:val="00B00C75"/>
    <w:rsid w:val="00B0111F"/>
    <w:rsid w:val="00B01194"/>
    <w:rsid w:val="00B012C0"/>
    <w:rsid w:val="00B0190C"/>
    <w:rsid w:val="00B01BC3"/>
    <w:rsid w:val="00B01CD8"/>
    <w:rsid w:val="00B02191"/>
    <w:rsid w:val="00B02295"/>
    <w:rsid w:val="00B02622"/>
    <w:rsid w:val="00B026BD"/>
    <w:rsid w:val="00B02CAF"/>
    <w:rsid w:val="00B02E6A"/>
    <w:rsid w:val="00B02F81"/>
    <w:rsid w:val="00B02FE9"/>
    <w:rsid w:val="00B0348E"/>
    <w:rsid w:val="00B036D9"/>
    <w:rsid w:val="00B0411A"/>
    <w:rsid w:val="00B0420B"/>
    <w:rsid w:val="00B046B8"/>
    <w:rsid w:val="00B049D0"/>
    <w:rsid w:val="00B04A3F"/>
    <w:rsid w:val="00B04A7B"/>
    <w:rsid w:val="00B04BD6"/>
    <w:rsid w:val="00B04E7E"/>
    <w:rsid w:val="00B05669"/>
    <w:rsid w:val="00B05679"/>
    <w:rsid w:val="00B05DA0"/>
    <w:rsid w:val="00B06388"/>
    <w:rsid w:val="00B064A2"/>
    <w:rsid w:val="00B0660F"/>
    <w:rsid w:val="00B0672C"/>
    <w:rsid w:val="00B06C7D"/>
    <w:rsid w:val="00B07309"/>
    <w:rsid w:val="00B07427"/>
    <w:rsid w:val="00B075DA"/>
    <w:rsid w:val="00B0787F"/>
    <w:rsid w:val="00B078ED"/>
    <w:rsid w:val="00B07A33"/>
    <w:rsid w:val="00B07DDE"/>
    <w:rsid w:val="00B07E8C"/>
    <w:rsid w:val="00B100B9"/>
    <w:rsid w:val="00B10700"/>
    <w:rsid w:val="00B109F4"/>
    <w:rsid w:val="00B10C40"/>
    <w:rsid w:val="00B10D3E"/>
    <w:rsid w:val="00B11311"/>
    <w:rsid w:val="00B11620"/>
    <w:rsid w:val="00B11676"/>
    <w:rsid w:val="00B11714"/>
    <w:rsid w:val="00B11C67"/>
    <w:rsid w:val="00B11C87"/>
    <w:rsid w:val="00B11D21"/>
    <w:rsid w:val="00B11DC1"/>
    <w:rsid w:val="00B11DC2"/>
    <w:rsid w:val="00B11EC6"/>
    <w:rsid w:val="00B124DF"/>
    <w:rsid w:val="00B12DBB"/>
    <w:rsid w:val="00B1314B"/>
    <w:rsid w:val="00B13403"/>
    <w:rsid w:val="00B13409"/>
    <w:rsid w:val="00B137D4"/>
    <w:rsid w:val="00B139BF"/>
    <w:rsid w:val="00B13CD4"/>
    <w:rsid w:val="00B13DC0"/>
    <w:rsid w:val="00B13FE7"/>
    <w:rsid w:val="00B14254"/>
    <w:rsid w:val="00B14880"/>
    <w:rsid w:val="00B14925"/>
    <w:rsid w:val="00B14963"/>
    <w:rsid w:val="00B149A5"/>
    <w:rsid w:val="00B149EB"/>
    <w:rsid w:val="00B14AB4"/>
    <w:rsid w:val="00B14EC2"/>
    <w:rsid w:val="00B15046"/>
    <w:rsid w:val="00B15103"/>
    <w:rsid w:val="00B1536E"/>
    <w:rsid w:val="00B15864"/>
    <w:rsid w:val="00B15978"/>
    <w:rsid w:val="00B15C3F"/>
    <w:rsid w:val="00B16384"/>
    <w:rsid w:val="00B163CF"/>
    <w:rsid w:val="00B16443"/>
    <w:rsid w:val="00B1661D"/>
    <w:rsid w:val="00B16660"/>
    <w:rsid w:val="00B16741"/>
    <w:rsid w:val="00B16895"/>
    <w:rsid w:val="00B169CB"/>
    <w:rsid w:val="00B169D6"/>
    <w:rsid w:val="00B16A58"/>
    <w:rsid w:val="00B16B64"/>
    <w:rsid w:val="00B16C78"/>
    <w:rsid w:val="00B16F4A"/>
    <w:rsid w:val="00B171B1"/>
    <w:rsid w:val="00B17310"/>
    <w:rsid w:val="00B1757B"/>
    <w:rsid w:val="00B201F4"/>
    <w:rsid w:val="00B20249"/>
    <w:rsid w:val="00B202E0"/>
    <w:rsid w:val="00B203F4"/>
    <w:rsid w:val="00B2046F"/>
    <w:rsid w:val="00B2062C"/>
    <w:rsid w:val="00B2066C"/>
    <w:rsid w:val="00B209F0"/>
    <w:rsid w:val="00B20A0C"/>
    <w:rsid w:val="00B20CEB"/>
    <w:rsid w:val="00B20DDD"/>
    <w:rsid w:val="00B210BE"/>
    <w:rsid w:val="00B210DF"/>
    <w:rsid w:val="00B2110E"/>
    <w:rsid w:val="00B212C4"/>
    <w:rsid w:val="00B21A20"/>
    <w:rsid w:val="00B21B25"/>
    <w:rsid w:val="00B21C48"/>
    <w:rsid w:val="00B21F39"/>
    <w:rsid w:val="00B220D8"/>
    <w:rsid w:val="00B2223C"/>
    <w:rsid w:val="00B229F9"/>
    <w:rsid w:val="00B22AB4"/>
    <w:rsid w:val="00B22BD4"/>
    <w:rsid w:val="00B22F63"/>
    <w:rsid w:val="00B231A7"/>
    <w:rsid w:val="00B23217"/>
    <w:rsid w:val="00B23267"/>
    <w:rsid w:val="00B2360A"/>
    <w:rsid w:val="00B237E4"/>
    <w:rsid w:val="00B2386E"/>
    <w:rsid w:val="00B244CE"/>
    <w:rsid w:val="00B2475B"/>
    <w:rsid w:val="00B2498D"/>
    <w:rsid w:val="00B249E3"/>
    <w:rsid w:val="00B24A9E"/>
    <w:rsid w:val="00B24C74"/>
    <w:rsid w:val="00B24DD4"/>
    <w:rsid w:val="00B24E25"/>
    <w:rsid w:val="00B251D2"/>
    <w:rsid w:val="00B25544"/>
    <w:rsid w:val="00B255C3"/>
    <w:rsid w:val="00B25DC9"/>
    <w:rsid w:val="00B25EDF"/>
    <w:rsid w:val="00B25F09"/>
    <w:rsid w:val="00B2663C"/>
    <w:rsid w:val="00B2673C"/>
    <w:rsid w:val="00B27005"/>
    <w:rsid w:val="00B270B4"/>
    <w:rsid w:val="00B271F3"/>
    <w:rsid w:val="00B27203"/>
    <w:rsid w:val="00B27507"/>
    <w:rsid w:val="00B27D1B"/>
    <w:rsid w:val="00B27DCF"/>
    <w:rsid w:val="00B27F45"/>
    <w:rsid w:val="00B3027A"/>
    <w:rsid w:val="00B302DA"/>
    <w:rsid w:val="00B30469"/>
    <w:rsid w:val="00B30537"/>
    <w:rsid w:val="00B30619"/>
    <w:rsid w:val="00B306B9"/>
    <w:rsid w:val="00B306EA"/>
    <w:rsid w:val="00B30933"/>
    <w:rsid w:val="00B30B2A"/>
    <w:rsid w:val="00B30E2B"/>
    <w:rsid w:val="00B30FBC"/>
    <w:rsid w:val="00B311AA"/>
    <w:rsid w:val="00B31D3D"/>
    <w:rsid w:val="00B31E08"/>
    <w:rsid w:val="00B31E19"/>
    <w:rsid w:val="00B31FCE"/>
    <w:rsid w:val="00B3219B"/>
    <w:rsid w:val="00B321CE"/>
    <w:rsid w:val="00B323A9"/>
    <w:rsid w:val="00B324A4"/>
    <w:rsid w:val="00B325BE"/>
    <w:rsid w:val="00B325F1"/>
    <w:rsid w:val="00B32956"/>
    <w:rsid w:val="00B32BF3"/>
    <w:rsid w:val="00B330B8"/>
    <w:rsid w:val="00B33100"/>
    <w:rsid w:val="00B338B9"/>
    <w:rsid w:val="00B339B9"/>
    <w:rsid w:val="00B34340"/>
    <w:rsid w:val="00B34DCF"/>
    <w:rsid w:val="00B34E56"/>
    <w:rsid w:val="00B34EDC"/>
    <w:rsid w:val="00B358F6"/>
    <w:rsid w:val="00B35E7C"/>
    <w:rsid w:val="00B35F98"/>
    <w:rsid w:val="00B360E2"/>
    <w:rsid w:val="00B36108"/>
    <w:rsid w:val="00B362AD"/>
    <w:rsid w:val="00B362F5"/>
    <w:rsid w:val="00B3643D"/>
    <w:rsid w:val="00B36459"/>
    <w:rsid w:val="00B3691C"/>
    <w:rsid w:val="00B369F1"/>
    <w:rsid w:val="00B36E9F"/>
    <w:rsid w:val="00B36F59"/>
    <w:rsid w:val="00B36F9C"/>
    <w:rsid w:val="00B3746E"/>
    <w:rsid w:val="00B374A6"/>
    <w:rsid w:val="00B37868"/>
    <w:rsid w:val="00B37B6E"/>
    <w:rsid w:val="00B37B71"/>
    <w:rsid w:val="00B37D5E"/>
    <w:rsid w:val="00B40087"/>
    <w:rsid w:val="00B40088"/>
    <w:rsid w:val="00B40542"/>
    <w:rsid w:val="00B406EA"/>
    <w:rsid w:val="00B40F04"/>
    <w:rsid w:val="00B41519"/>
    <w:rsid w:val="00B41585"/>
    <w:rsid w:val="00B41747"/>
    <w:rsid w:val="00B41B85"/>
    <w:rsid w:val="00B41E2B"/>
    <w:rsid w:val="00B42238"/>
    <w:rsid w:val="00B42333"/>
    <w:rsid w:val="00B42366"/>
    <w:rsid w:val="00B42425"/>
    <w:rsid w:val="00B42AC9"/>
    <w:rsid w:val="00B42F4F"/>
    <w:rsid w:val="00B4307E"/>
    <w:rsid w:val="00B4308D"/>
    <w:rsid w:val="00B4331F"/>
    <w:rsid w:val="00B43CB8"/>
    <w:rsid w:val="00B43E67"/>
    <w:rsid w:val="00B43EB8"/>
    <w:rsid w:val="00B44474"/>
    <w:rsid w:val="00B44558"/>
    <w:rsid w:val="00B44809"/>
    <w:rsid w:val="00B44C38"/>
    <w:rsid w:val="00B44E85"/>
    <w:rsid w:val="00B44FCE"/>
    <w:rsid w:val="00B45687"/>
    <w:rsid w:val="00B457CB"/>
    <w:rsid w:val="00B45AB8"/>
    <w:rsid w:val="00B45BA3"/>
    <w:rsid w:val="00B45CE8"/>
    <w:rsid w:val="00B45CFF"/>
    <w:rsid w:val="00B45E02"/>
    <w:rsid w:val="00B45FB9"/>
    <w:rsid w:val="00B461E7"/>
    <w:rsid w:val="00B462DF"/>
    <w:rsid w:val="00B463E9"/>
    <w:rsid w:val="00B464B8"/>
    <w:rsid w:val="00B46578"/>
    <w:rsid w:val="00B467F7"/>
    <w:rsid w:val="00B46F13"/>
    <w:rsid w:val="00B46F37"/>
    <w:rsid w:val="00B474D1"/>
    <w:rsid w:val="00B478E2"/>
    <w:rsid w:val="00B47C61"/>
    <w:rsid w:val="00B47C99"/>
    <w:rsid w:val="00B47DA9"/>
    <w:rsid w:val="00B47EC8"/>
    <w:rsid w:val="00B5009C"/>
    <w:rsid w:val="00B5022E"/>
    <w:rsid w:val="00B50E71"/>
    <w:rsid w:val="00B50ECD"/>
    <w:rsid w:val="00B5138E"/>
    <w:rsid w:val="00B5144C"/>
    <w:rsid w:val="00B517FB"/>
    <w:rsid w:val="00B518D6"/>
    <w:rsid w:val="00B518E9"/>
    <w:rsid w:val="00B522AD"/>
    <w:rsid w:val="00B522D3"/>
    <w:rsid w:val="00B52421"/>
    <w:rsid w:val="00B52489"/>
    <w:rsid w:val="00B524B5"/>
    <w:rsid w:val="00B52589"/>
    <w:rsid w:val="00B5282D"/>
    <w:rsid w:val="00B52906"/>
    <w:rsid w:val="00B534DB"/>
    <w:rsid w:val="00B53688"/>
    <w:rsid w:val="00B536F9"/>
    <w:rsid w:val="00B53753"/>
    <w:rsid w:val="00B538AD"/>
    <w:rsid w:val="00B53BDD"/>
    <w:rsid w:val="00B540EA"/>
    <w:rsid w:val="00B542AC"/>
    <w:rsid w:val="00B544F6"/>
    <w:rsid w:val="00B5457E"/>
    <w:rsid w:val="00B54714"/>
    <w:rsid w:val="00B54B0B"/>
    <w:rsid w:val="00B54FA2"/>
    <w:rsid w:val="00B551BD"/>
    <w:rsid w:val="00B5546B"/>
    <w:rsid w:val="00B55AD6"/>
    <w:rsid w:val="00B55B1E"/>
    <w:rsid w:val="00B55B8C"/>
    <w:rsid w:val="00B560BB"/>
    <w:rsid w:val="00B56235"/>
    <w:rsid w:val="00B563D1"/>
    <w:rsid w:val="00B56426"/>
    <w:rsid w:val="00B5675D"/>
    <w:rsid w:val="00B567A2"/>
    <w:rsid w:val="00B5691E"/>
    <w:rsid w:val="00B569BE"/>
    <w:rsid w:val="00B56CB9"/>
    <w:rsid w:val="00B56E09"/>
    <w:rsid w:val="00B570E3"/>
    <w:rsid w:val="00B57417"/>
    <w:rsid w:val="00B57483"/>
    <w:rsid w:val="00B578C5"/>
    <w:rsid w:val="00B578D1"/>
    <w:rsid w:val="00B579AB"/>
    <w:rsid w:val="00B57C52"/>
    <w:rsid w:val="00B57DB3"/>
    <w:rsid w:val="00B57DE9"/>
    <w:rsid w:val="00B600DC"/>
    <w:rsid w:val="00B60238"/>
    <w:rsid w:val="00B60258"/>
    <w:rsid w:val="00B60367"/>
    <w:rsid w:val="00B606DC"/>
    <w:rsid w:val="00B60A24"/>
    <w:rsid w:val="00B60A25"/>
    <w:rsid w:val="00B60C27"/>
    <w:rsid w:val="00B6118F"/>
    <w:rsid w:val="00B614C0"/>
    <w:rsid w:val="00B615EC"/>
    <w:rsid w:val="00B617A8"/>
    <w:rsid w:val="00B61856"/>
    <w:rsid w:val="00B618A2"/>
    <w:rsid w:val="00B61BB5"/>
    <w:rsid w:val="00B61DF7"/>
    <w:rsid w:val="00B6219D"/>
    <w:rsid w:val="00B62224"/>
    <w:rsid w:val="00B62577"/>
    <w:rsid w:val="00B62A76"/>
    <w:rsid w:val="00B62BA8"/>
    <w:rsid w:val="00B62C6E"/>
    <w:rsid w:val="00B6323D"/>
    <w:rsid w:val="00B6335E"/>
    <w:rsid w:val="00B6340F"/>
    <w:rsid w:val="00B6345B"/>
    <w:rsid w:val="00B63A36"/>
    <w:rsid w:val="00B63D3B"/>
    <w:rsid w:val="00B643E3"/>
    <w:rsid w:val="00B646D0"/>
    <w:rsid w:val="00B64BE6"/>
    <w:rsid w:val="00B64E32"/>
    <w:rsid w:val="00B64FE2"/>
    <w:rsid w:val="00B65325"/>
    <w:rsid w:val="00B65346"/>
    <w:rsid w:val="00B656E5"/>
    <w:rsid w:val="00B65934"/>
    <w:rsid w:val="00B663A4"/>
    <w:rsid w:val="00B66533"/>
    <w:rsid w:val="00B66590"/>
    <w:rsid w:val="00B667DA"/>
    <w:rsid w:val="00B66D59"/>
    <w:rsid w:val="00B671B7"/>
    <w:rsid w:val="00B672A4"/>
    <w:rsid w:val="00B67340"/>
    <w:rsid w:val="00B675A2"/>
    <w:rsid w:val="00B67A7E"/>
    <w:rsid w:val="00B67C23"/>
    <w:rsid w:val="00B67FA0"/>
    <w:rsid w:val="00B70009"/>
    <w:rsid w:val="00B70153"/>
    <w:rsid w:val="00B701E0"/>
    <w:rsid w:val="00B703A0"/>
    <w:rsid w:val="00B703F8"/>
    <w:rsid w:val="00B70498"/>
    <w:rsid w:val="00B70608"/>
    <w:rsid w:val="00B7065D"/>
    <w:rsid w:val="00B70A63"/>
    <w:rsid w:val="00B70BEB"/>
    <w:rsid w:val="00B70D55"/>
    <w:rsid w:val="00B710C6"/>
    <w:rsid w:val="00B711A8"/>
    <w:rsid w:val="00B713A9"/>
    <w:rsid w:val="00B714FD"/>
    <w:rsid w:val="00B71625"/>
    <w:rsid w:val="00B7166D"/>
    <w:rsid w:val="00B716A4"/>
    <w:rsid w:val="00B7195D"/>
    <w:rsid w:val="00B71BD1"/>
    <w:rsid w:val="00B71EE6"/>
    <w:rsid w:val="00B722DA"/>
    <w:rsid w:val="00B72306"/>
    <w:rsid w:val="00B72465"/>
    <w:rsid w:val="00B7270A"/>
    <w:rsid w:val="00B72A65"/>
    <w:rsid w:val="00B72AFD"/>
    <w:rsid w:val="00B72B9A"/>
    <w:rsid w:val="00B730A3"/>
    <w:rsid w:val="00B7332A"/>
    <w:rsid w:val="00B73344"/>
    <w:rsid w:val="00B7359F"/>
    <w:rsid w:val="00B7372C"/>
    <w:rsid w:val="00B73D40"/>
    <w:rsid w:val="00B73DBA"/>
    <w:rsid w:val="00B73F93"/>
    <w:rsid w:val="00B742B8"/>
    <w:rsid w:val="00B748D6"/>
    <w:rsid w:val="00B74A25"/>
    <w:rsid w:val="00B74A60"/>
    <w:rsid w:val="00B74BD4"/>
    <w:rsid w:val="00B74BE0"/>
    <w:rsid w:val="00B75034"/>
    <w:rsid w:val="00B7504A"/>
    <w:rsid w:val="00B7512B"/>
    <w:rsid w:val="00B75289"/>
    <w:rsid w:val="00B75766"/>
    <w:rsid w:val="00B75785"/>
    <w:rsid w:val="00B75A79"/>
    <w:rsid w:val="00B7645D"/>
    <w:rsid w:val="00B76497"/>
    <w:rsid w:val="00B766B4"/>
    <w:rsid w:val="00B76809"/>
    <w:rsid w:val="00B76B98"/>
    <w:rsid w:val="00B76DEF"/>
    <w:rsid w:val="00B77211"/>
    <w:rsid w:val="00B7746B"/>
    <w:rsid w:val="00B801B4"/>
    <w:rsid w:val="00B805FC"/>
    <w:rsid w:val="00B806BF"/>
    <w:rsid w:val="00B80BD6"/>
    <w:rsid w:val="00B810CE"/>
    <w:rsid w:val="00B810FD"/>
    <w:rsid w:val="00B813AB"/>
    <w:rsid w:val="00B81813"/>
    <w:rsid w:val="00B81817"/>
    <w:rsid w:val="00B818F4"/>
    <w:rsid w:val="00B81B4B"/>
    <w:rsid w:val="00B820BD"/>
    <w:rsid w:val="00B82101"/>
    <w:rsid w:val="00B82558"/>
    <w:rsid w:val="00B825B5"/>
    <w:rsid w:val="00B827D1"/>
    <w:rsid w:val="00B82BF1"/>
    <w:rsid w:val="00B82D31"/>
    <w:rsid w:val="00B82E78"/>
    <w:rsid w:val="00B83007"/>
    <w:rsid w:val="00B830F9"/>
    <w:rsid w:val="00B83281"/>
    <w:rsid w:val="00B833FE"/>
    <w:rsid w:val="00B8341A"/>
    <w:rsid w:val="00B8342C"/>
    <w:rsid w:val="00B835B4"/>
    <w:rsid w:val="00B837F2"/>
    <w:rsid w:val="00B83942"/>
    <w:rsid w:val="00B83AA3"/>
    <w:rsid w:val="00B83AFE"/>
    <w:rsid w:val="00B83B56"/>
    <w:rsid w:val="00B83E47"/>
    <w:rsid w:val="00B840B3"/>
    <w:rsid w:val="00B8410A"/>
    <w:rsid w:val="00B8417C"/>
    <w:rsid w:val="00B842BB"/>
    <w:rsid w:val="00B847AE"/>
    <w:rsid w:val="00B84894"/>
    <w:rsid w:val="00B84948"/>
    <w:rsid w:val="00B849A0"/>
    <w:rsid w:val="00B849B6"/>
    <w:rsid w:val="00B84CD7"/>
    <w:rsid w:val="00B84E15"/>
    <w:rsid w:val="00B85259"/>
    <w:rsid w:val="00B85861"/>
    <w:rsid w:val="00B85959"/>
    <w:rsid w:val="00B85A18"/>
    <w:rsid w:val="00B85DE3"/>
    <w:rsid w:val="00B86020"/>
    <w:rsid w:val="00B860E6"/>
    <w:rsid w:val="00B861AF"/>
    <w:rsid w:val="00B86303"/>
    <w:rsid w:val="00B86497"/>
    <w:rsid w:val="00B868BF"/>
    <w:rsid w:val="00B86A95"/>
    <w:rsid w:val="00B86AFE"/>
    <w:rsid w:val="00B86FE8"/>
    <w:rsid w:val="00B87077"/>
    <w:rsid w:val="00B87240"/>
    <w:rsid w:val="00B8765B"/>
    <w:rsid w:val="00B87986"/>
    <w:rsid w:val="00B87D06"/>
    <w:rsid w:val="00B87FF2"/>
    <w:rsid w:val="00B90024"/>
    <w:rsid w:val="00B907C3"/>
    <w:rsid w:val="00B908B0"/>
    <w:rsid w:val="00B90910"/>
    <w:rsid w:val="00B909C5"/>
    <w:rsid w:val="00B90EDF"/>
    <w:rsid w:val="00B9110C"/>
    <w:rsid w:val="00B911BC"/>
    <w:rsid w:val="00B913A8"/>
    <w:rsid w:val="00B9149E"/>
    <w:rsid w:val="00B91C6D"/>
    <w:rsid w:val="00B9207A"/>
    <w:rsid w:val="00B9213B"/>
    <w:rsid w:val="00B9223A"/>
    <w:rsid w:val="00B92429"/>
    <w:rsid w:val="00B9274E"/>
    <w:rsid w:val="00B9275B"/>
    <w:rsid w:val="00B928C0"/>
    <w:rsid w:val="00B92B3A"/>
    <w:rsid w:val="00B92BC7"/>
    <w:rsid w:val="00B92E6C"/>
    <w:rsid w:val="00B931CF"/>
    <w:rsid w:val="00B9324A"/>
    <w:rsid w:val="00B934D7"/>
    <w:rsid w:val="00B934EC"/>
    <w:rsid w:val="00B93A7F"/>
    <w:rsid w:val="00B93C78"/>
    <w:rsid w:val="00B93E08"/>
    <w:rsid w:val="00B93EBE"/>
    <w:rsid w:val="00B9435B"/>
    <w:rsid w:val="00B943FF"/>
    <w:rsid w:val="00B94401"/>
    <w:rsid w:val="00B94535"/>
    <w:rsid w:val="00B94577"/>
    <w:rsid w:val="00B9468E"/>
    <w:rsid w:val="00B946C9"/>
    <w:rsid w:val="00B949D7"/>
    <w:rsid w:val="00B94AAA"/>
    <w:rsid w:val="00B94CF6"/>
    <w:rsid w:val="00B94EB1"/>
    <w:rsid w:val="00B95200"/>
    <w:rsid w:val="00B95753"/>
    <w:rsid w:val="00B96108"/>
    <w:rsid w:val="00B9611D"/>
    <w:rsid w:val="00B961A3"/>
    <w:rsid w:val="00B9625C"/>
    <w:rsid w:val="00B9674F"/>
    <w:rsid w:val="00B967DD"/>
    <w:rsid w:val="00B96833"/>
    <w:rsid w:val="00B968EE"/>
    <w:rsid w:val="00B968FE"/>
    <w:rsid w:val="00B969CB"/>
    <w:rsid w:val="00B96B10"/>
    <w:rsid w:val="00B9736A"/>
    <w:rsid w:val="00B97436"/>
    <w:rsid w:val="00B975DE"/>
    <w:rsid w:val="00B97903"/>
    <w:rsid w:val="00B97B18"/>
    <w:rsid w:val="00B97BCC"/>
    <w:rsid w:val="00B97C85"/>
    <w:rsid w:val="00B97CDF"/>
    <w:rsid w:val="00BA0075"/>
    <w:rsid w:val="00BA01D4"/>
    <w:rsid w:val="00BA025E"/>
    <w:rsid w:val="00BA087E"/>
    <w:rsid w:val="00BA0E23"/>
    <w:rsid w:val="00BA0E34"/>
    <w:rsid w:val="00BA1461"/>
    <w:rsid w:val="00BA157C"/>
    <w:rsid w:val="00BA1FB9"/>
    <w:rsid w:val="00BA238A"/>
    <w:rsid w:val="00BA2CD4"/>
    <w:rsid w:val="00BA35B6"/>
    <w:rsid w:val="00BA3912"/>
    <w:rsid w:val="00BA3935"/>
    <w:rsid w:val="00BA3A71"/>
    <w:rsid w:val="00BA3B2A"/>
    <w:rsid w:val="00BA3EFC"/>
    <w:rsid w:val="00BA413B"/>
    <w:rsid w:val="00BA45DE"/>
    <w:rsid w:val="00BA4682"/>
    <w:rsid w:val="00BA4775"/>
    <w:rsid w:val="00BA4EC1"/>
    <w:rsid w:val="00BA5253"/>
    <w:rsid w:val="00BA5B34"/>
    <w:rsid w:val="00BA5CDF"/>
    <w:rsid w:val="00BA5FB2"/>
    <w:rsid w:val="00BA60A0"/>
    <w:rsid w:val="00BA6156"/>
    <w:rsid w:val="00BA623A"/>
    <w:rsid w:val="00BA663E"/>
    <w:rsid w:val="00BA6794"/>
    <w:rsid w:val="00BA67AA"/>
    <w:rsid w:val="00BA67BB"/>
    <w:rsid w:val="00BA687A"/>
    <w:rsid w:val="00BA68D5"/>
    <w:rsid w:val="00BA6A89"/>
    <w:rsid w:val="00BA6B39"/>
    <w:rsid w:val="00BA6D4B"/>
    <w:rsid w:val="00BA6FB0"/>
    <w:rsid w:val="00BA707A"/>
    <w:rsid w:val="00BA72F0"/>
    <w:rsid w:val="00BA7422"/>
    <w:rsid w:val="00BA79B2"/>
    <w:rsid w:val="00BA7BEA"/>
    <w:rsid w:val="00BA7D32"/>
    <w:rsid w:val="00BA7D48"/>
    <w:rsid w:val="00BA7EB7"/>
    <w:rsid w:val="00BA7EF8"/>
    <w:rsid w:val="00BB00F6"/>
    <w:rsid w:val="00BB04EE"/>
    <w:rsid w:val="00BB05E4"/>
    <w:rsid w:val="00BB0747"/>
    <w:rsid w:val="00BB0765"/>
    <w:rsid w:val="00BB07AD"/>
    <w:rsid w:val="00BB0AE0"/>
    <w:rsid w:val="00BB0D1A"/>
    <w:rsid w:val="00BB101B"/>
    <w:rsid w:val="00BB12D7"/>
    <w:rsid w:val="00BB1597"/>
    <w:rsid w:val="00BB19BB"/>
    <w:rsid w:val="00BB1C3D"/>
    <w:rsid w:val="00BB1DA2"/>
    <w:rsid w:val="00BB20B2"/>
    <w:rsid w:val="00BB20D3"/>
    <w:rsid w:val="00BB24B0"/>
    <w:rsid w:val="00BB27E7"/>
    <w:rsid w:val="00BB2832"/>
    <w:rsid w:val="00BB288C"/>
    <w:rsid w:val="00BB2995"/>
    <w:rsid w:val="00BB29CD"/>
    <w:rsid w:val="00BB2A35"/>
    <w:rsid w:val="00BB3089"/>
    <w:rsid w:val="00BB337A"/>
    <w:rsid w:val="00BB365B"/>
    <w:rsid w:val="00BB3725"/>
    <w:rsid w:val="00BB39C5"/>
    <w:rsid w:val="00BB3A27"/>
    <w:rsid w:val="00BB3FE2"/>
    <w:rsid w:val="00BB411C"/>
    <w:rsid w:val="00BB4493"/>
    <w:rsid w:val="00BB44BA"/>
    <w:rsid w:val="00BB4692"/>
    <w:rsid w:val="00BB46FD"/>
    <w:rsid w:val="00BB4984"/>
    <w:rsid w:val="00BB5071"/>
    <w:rsid w:val="00BB527C"/>
    <w:rsid w:val="00BB52D7"/>
    <w:rsid w:val="00BB539A"/>
    <w:rsid w:val="00BB5416"/>
    <w:rsid w:val="00BB5619"/>
    <w:rsid w:val="00BB5B47"/>
    <w:rsid w:val="00BB5FA6"/>
    <w:rsid w:val="00BB5FBC"/>
    <w:rsid w:val="00BB6240"/>
    <w:rsid w:val="00BB6252"/>
    <w:rsid w:val="00BB65A8"/>
    <w:rsid w:val="00BB6863"/>
    <w:rsid w:val="00BB6A82"/>
    <w:rsid w:val="00BB6AF4"/>
    <w:rsid w:val="00BB6CD4"/>
    <w:rsid w:val="00BB710A"/>
    <w:rsid w:val="00BB7141"/>
    <w:rsid w:val="00BB7194"/>
    <w:rsid w:val="00BB72A8"/>
    <w:rsid w:val="00BB73DB"/>
    <w:rsid w:val="00BB7496"/>
    <w:rsid w:val="00BB74F6"/>
    <w:rsid w:val="00BB75BC"/>
    <w:rsid w:val="00BB79BA"/>
    <w:rsid w:val="00BB7A86"/>
    <w:rsid w:val="00BB7C07"/>
    <w:rsid w:val="00BB7FEF"/>
    <w:rsid w:val="00BC05AF"/>
    <w:rsid w:val="00BC0778"/>
    <w:rsid w:val="00BC09A3"/>
    <w:rsid w:val="00BC13DC"/>
    <w:rsid w:val="00BC166C"/>
    <w:rsid w:val="00BC1BF9"/>
    <w:rsid w:val="00BC2040"/>
    <w:rsid w:val="00BC2076"/>
    <w:rsid w:val="00BC25D7"/>
    <w:rsid w:val="00BC263B"/>
    <w:rsid w:val="00BC2E7B"/>
    <w:rsid w:val="00BC2ED4"/>
    <w:rsid w:val="00BC320B"/>
    <w:rsid w:val="00BC33E1"/>
    <w:rsid w:val="00BC37CA"/>
    <w:rsid w:val="00BC3A25"/>
    <w:rsid w:val="00BC3A60"/>
    <w:rsid w:val="00BC3A87"/>
    <w:rsid w:val="00BC3C7E"/>
    <w:rsid w:val="00BC43CE"/>
    <w:rsid w:val="00BC4749"/>
    <w:rsid w:val="00BC4783"/>
    <w:rsid w:val="00BC48A7"/>
    <w:rsid w:val="00BC4A21"/>
    <w:rsid w:val="00BC4BDC"/>
    <w:rsid w:val="00BC4D0B"/>
    <w:rsid w:val="00BC4EDD"/>
    <w:rsid w:val="00BC5203"/>
    <w:rsid w:val="00BC5249"/>
    <w:rsid w:val="00BC547B"/>
    <w:rsid w:val="00BC567E"/>
    <w:rsid w:val="00BC5777"/>
    <w:rsid w:val="00BC5B88"/>
    <w:rsid w:val="00BC5CAE"/>
    <w:rsid w:val="00BC625D"/>
    <w:rsid w:val="00BC62C1"/>
    <w:rsid w:val="00BC648E"/>
    <w:rsid w:val="00BC64C3"/>
    <w:rsid w:val="00BC64F7"/>
    <w:rsid w:val="00BC66C1"/>
    <w:rsid w:val="00BC6715"/>
    <w:rsid w:val="00BC6828"/>
    <w:rsid w:val="00BC6899"/>
    <w:rsid w:val="00BC6B53"/>
    <w:rsid w:val="00BC738C"/>
    <w:rsid w:val="00BC73A3"/>
    <w:rsid w:val="00BC784E"/>
    <w:rsid w:val="00BC79C0"/>
    <w:rsid w:val="00BC7B98"/>
    <w:rsid w:val="00BD0149"/>
    <w:rsid w:val="00BD0CC8"/>
    <w:rsid w:val="00BD0D51"/>
    <w:rsid w:val="00BD0F33"/>
    <w:rsid w:val="00BD0FF5"/>
    <w:rsid w:val="00BD12A7"/>
    <w:rsid w:val="00BD14BC"/>
    <w:rsid w:val="00BD14D8"/>
    <w:rsid w:val="00BD1532"/>
    <w:rsid w:val="00BD1B56"/>
    <w:rsid w:val="00BD1DFD"/>
    <w:rsid w:val="00BD2049"/>
    <w:rsid w:val="00BD2059"/>
    <w:rsid w:val="00BD2174"/>
    <w:rsid w:val="00BD26EE"/>
    <w:rsid w:val="00BD2920"/>
    <w:rsid w:val="00BD29DC"/>
    <w:rsid w:val="00BD2FD2"/>
    <w:rsid w:val="00BD30F0"/>
    <w:rsid w:val="00BD3430"/>
    <w:rsid w:val="00BD3A2E"/>
    <w:rsid w:val="00BD3CBA"/>
    <w:rsid w:val="00BD3E1C"/>
    <w:rsid w:val="00BD3E5C"/>
    <w:rsid w:val="00BD3F19"/>
    <w:rsid w:val="00BD4502"/>
    <w:rsid w:val="00BD4A65"/>
    <w:rsid w:val="00BD4AC4"/>
    <w:rsid w:val="00BD4B66"/>
    <w:rsid w:val="00BD4CB0"/>
    <w:rsid w:val="00BD4CD5"/>
    <w:rsid w:val="00BD4D40"/>
    <w:rsid w:val="00BD52DE"/>
    <w:rsid w:val="00BD54FB"/>
    <w:rsid w:val="00BD5512"/>
    <w:rsid w:val="00BD5660"/>
    <w:rsid w:val="00BD57A7"/>
    <w:rsid w:val="00BD5840"/>
    <w:rsid w:val="00BD5AE9"/>
    <w:rsid w:val="00BD5B65"/>
    <w:rsid w:val="00BD5C28"/>
    <w:rsid w:val="00BD5C51"/>
    <w:rsid w:val="00BD5C88"/>
    <w:rsid w:val="00BD5D6F"/>
    <w:rsid w:val="00BD6763"/>
    <w:rsid w:val="00BD7311"/>
    <w:rsid w:val="00BD737C"/>
    <w:rsid w:val="00BD7381"/>
    <w:rsid w:val="00BD75DB"/>
    <w:rsid w:val="00BD771F"/>
    <w:rsid w:val="00BE009D"/>
    <w:rsid w:val="00BE04B6"/>
    <w:rsid w:val="00BE0765"/>
    <w:rsid w:val="00BE0819"/>
    <w:rsid w:val="00BE0852"/>
    <w:rsid w:val="00BE0901"/>
    <w:rsid w:val="00BE0B95"/>
    <w:rsid w:val="00BE0DA8"/>
    <w:rsid w:val="00BE0DE5"/>
    <w:rsid w:val="00BE0EF7"/>
    <w:rsid w:val="00BE0F77"/>
    <w:rsid w:val="00BE157D"/>
    <w:rsid w:val="00BE18CD"/>
    <w:rsid w:val="00BE1E4B"/>
    <w:rsid w:val="00BE20C6"/>
    <w:rsid w:val="00BE2323"/>
    <w:rsid w:val="00BE23F7"/>
    <w:rsid w:val="00BE253A"/>
    <w:rsid w:val="00BE298C"/>
    <w:rsid w:val="00BE2B9F"/>
    <w:rsid w:val="00BE2E73"/>
    <w:rsid w:val="00BE38D2"/>
    <w:rsid w:val="00BE3992"/>
    <w:rsid w:val="00BE3BD1"/>
    <w:rsid w:val="00BE4334"/>
    <w:rsid w:val="00BE4494"/>
    <w:rsid w:val="00BE449F"/>
    <w:rsid w:val="00BE44D2"/>
    <w:rsid w:val="00BE4636"/>
    <w:rsid w:val="00BE4755"/>
    <w:rsid w:val="00BE4B27"/>
    <w:rsid w:val="00BE4B8F"/>
    <w:rsid w:val="00BE4C05"/>
    <w:rsid w:val="00BE4E8B"/>
    <w:rsid w:val="00BE538A"/>
    <w:rsid w:val="00BE53C6"/>
    <w:rsid w:val="00BE5705"/>
    <w:rsid w:val="00BE5723"/>
    <w:rsid w:val="00BE5B82"/>
    <w:rsid w:val="00BE5B84"/>
    <w:rsid w:val="00BE5C6E"/>
    <w:rsid w:val="00BE5CAF"/>
    <w:rsid w:val="00BE5D02"/>
    <w:rsid w:val="00BE6048"/>
    <w:rsid w:val="00BE60E2"/>
    <w:rsid w:val="00BE6148"/>
    <w:rsid w:val="00BE6256"/>
    <w:rsid w:val="00BE64E7"/>
    <w:rsid w:val="00BE6A38"/>
    <w:rsid w:val="00BE6AAF"/>
    <w:rsid w:val="00BE6D13"/>
    <w:rsid w:val="00BE6EA4"/>
    <w:rsid w:val="00BE7999"/>
    <w:rsid w:val="00BE7A69"/>
    <w:rsid w:val="00BE7B12"/>
    <w:rsid w:val="00BE7CF5"/>
    <w:rsid w:val="00BE7D34"/>
    <w:rsid w:val="00BF0279"/>
    <w:rsid w:val="00BF04DF"/>
    <w:rsid w:val="00BF05F0"/>
    <w:rsid w:val="00BF0A09"/>
    <w:rsid w:val="00BF0F6D"/>
    <w:rsid w:val="00BF1225"/>
    <w:rsid w:val="00BF1698"/>
    <w:rsid w:val="00BF1771"/>
    <w:rsid w:val="00BF1843"/>
    <w:rsid w:val="00BF1A52"/>
    <w:rsid w:val="00BF1BA0"/>
    <w:rsid w:val="00BF1C0B"/>
    <w:rsid w:val="00BF1C94"/>
    <w:rsid w:val="00BF1FEA"/>
    <w:rsid w:val="00BF2040"/>
    <w:rsid w:val="00BF213A"/>
    <w:rsid w:val="00BF229C"/>
    <w:rsid w:val="00BF22EA"/>
    <w:rsid w:val="00BF24E6"/>
    <w:rsid w:val="00BF2628"/>
    <w:rsid w:val="00BF2983"/>
    <w:rsid w:val="00BF29DB"/>
    <w:rsid w:val="00BF2B7B"/>
    <w:rsid w:val="00BF35E2"/>
    <w:rsid w:val="00BF3CA3"/>
    <w:rsid w:val="00BF4127"/>
    <w:rsid w:val="00BF4461"/>
    <w:rsid w:val="00BF478E"/>
    <w:rsid w:val="00BF4858"/>
    <w:rsid w:val="00BF48AE"/>
    <w:rsid w:val="00BF4A84"/>
    <w:rsid w:val="00BF4BF2"/>
    <w:rsid w:val="00BF4E71"/>
    <w:rsid w:val="00BF50C1"/>
    <w:rsid w:val="00BF50D6"/>
    <w:rsid w:val="00BF5374"/>
    <w:rsid w:val="00BF5669"/>
    <w:rsid w:val="00BF5839"/>
    <w:rsid w:val="00BF5857"/>
    <w:rsid w:val="00BF59D4"/>
    <w:rsid w:val="00BF5C68"/>
    <w:rsid w:val="00BF5EC8"/>
    <w:rsid w:val="00BF5F43"/>
    <w:rsid w:val="00BF61D7"/>
    <w:rsid w:val="00BF63A9"/>
    <w:rsid w:val="00BF63EE"/>
    <w:rsid w:val="00BF6407"/>
    <w:rsid w:val="00BF6A9F"/>
    <w:rsid w:val="00BF6AE5"/>
    <w:rsid w:val="00BF6D0B"/>
    <w:rsid w:val="00BF6E33"/>
    <w:rsid w:val="00BF6E4A"/>
    <w:rsid w:val="00BF71F3"/>
    <w:rsid w:val="00BF7370"/>
    <w:rsid w:val="00BF753F"/>
    <w:rsid w:val="00BF75D7"/>
    <w:rsid w:val="00BF7618"/>
    <w:rsid w:val="00BF7B5C"/>
    <w:rsid w:val="00BF7CEE"/>
    <w:rsid w:val="00BF7DD7"/>
    <w:rsid w:val="00BF7DFF"/>
    <w:rsid w:val="00C000BB"/>
    <w:rsid w:val="00C00247"/>
    <w:rsid w:val="00C0048E"/>
    <w:rsid w:val="00C0077D"/>
    <w:rsid w:val="00C00B3E"/>
    <w:rsid w:val="00C00B3F"/>
    <w:rsid w:val="00C00D7B"/>
    <w:rsid w:val="00C00DB9"/>
    <w:rsid w:val="00C00F33"/>
    <w:rsid w:val="00C0110F"/>
    <w:rsid w:val="00C01188"/>
    <w:rsid w:val="00C011E5"/>
    <w:rsid w:val="00C012D1"/>
    <w:rsid w:val="00C01563"/>
    <w:rsid w:val="00C01760"/>
    <w:rsid w:val="00C01E68"/>
    <w:rsid w:val="00C022FF"/>
    <w:rsid w:val="00C025E7"/>
    <w:rsid w:val="00C026C7"/>
    <w:rsid w:val="00C026CC"/>
    <w:rsid w:val="00C028C5"/>
    <w:rsid w:val="00C029C8"/>
    <w:rsid w:val="00C02BE3"/>
    <w:rsid w:val="00C02C3B"/>
    <w:rsid w:val="00C02E67"/>
    <w:rsid w:val="00C031AE"/>
    <w:rsid w:val="00C03307"/>
    <w:rsid w:val="00C0330B"/>
    <w:rsid w:val="00C033E6"/>
    <w:rsid w:val="00C0357A"/>
    <w:rsid w:val="00C0365C"/>
    <w:rsid w:val="00C03825"/>
    <w:rsid w:val="00C0395D"/>
    <w:rsid w:val="00C03C1D"/>
    <w:rsid w:val="00C03C56"/>
    <w:rsid w:val="00C03D2B"/>
    <w:rsid w:val="00C03E3B"/>
    <w:rsid w:val="00C03ECF"/>
    <w:rsid w:val="00C03F68"/>
    <w:rsid w:val="00C0405B"/>
    <w:rsid w:val="00C040FD"/>
    <w:rsid w:val="00C04401"/>
    <w:rsid w:val="00C04546"/>
    <w:rsid w:val="00C049EC"/>
    <w:rsid w:val="00C04A6E"/>
    <w:rsid w:val="00C04B88"/>
    <w:rsid w:val="00C04BAB"/>
    <w:rsid w:val="00C04C34"/>
    <w:rsid w:val="00C050D9"/>
    <w:rsid w:val="00C057AE"/>
    <w:rsid w:val="00C058E8"/>
    <w:rsid w:val="00C05FB3"/>
    <w:rsid w:val="00C06609"/>
    <w:rsid w:val="00C06706"/>
    <w:rsid w:val="00C06720"/>
    <w:rsid w:val="00C068FB"/>
    <w:rsid w:val="00C06E72"/>
    <w:rsid w:val="00C072EE"/>
    <w:rsid w:val="00C073DD"/>
    <w:rsid w:val="00C075B7"/>
    <w:rsid w:val="00C07615"/>
    <w:rsid w:val="00C07618"/>
    <w:rsid w:val="00C07896"/>
    <w:rsid w:val="00C10167"/>
    <w:rsid w:val="00C10533"/>
    <w:rsid w:val="00C1088B"/>
    <w:rsid w:val="00C10F37"/>
    <w:rsid w:val="00C11015"/>
    <w:rsid w:val="00C11318"/>
    <w:rsid w:val="00C11733"/>
    <w:rsid w:val="00C117D2"/>
    <w:rsid w:val="00C119D2"/>
    <w:rsid w:val="00C11A54"/>
    <w:rsid w:val="00C120A2"/>
    <w:rsid w:val="00C124C0"/>
    <w:rsid w:val="00C1271D"/>
    <w:rsid w:val="00C127D8"/>
    <w:rsid w:val="00C13142"/>
    <w:rsid w:val="00C134A7"/>
    <w:rsid w:val="00C136AA"/>
    <w:rsid w:val="00C13792"/>
    <w:rsid w:val="00C14625"/>
    <w:rsid w:val="00C14656"/>
    <w:rsid w:val="00C146BF"/>
    <w:rsid w:val="00C149D7"/>
    <w:rsid w:val="00C14A77"/>
    <w:rsid w:val="00C15192"/>
    <w:rsid w:val="00C154E7"/>
    <w:rsid w:val="00C15AB9"/>
    <w:rsid w:val="00C15D1A"/>
    <w:rsid w:val="00C15FEC"/>
    <w:rsid w:val="00C16199"/>
    <w:rsid w:val="00C16598"/>
    <w:rsid w:val="00C165F2"/>
    <w:rsid w:val="00C16680"/>
    <w:rsid w:val="00C16B1C"/>
    <w:rsid w:val="00C16DCC"/>
    <w:rsid w:val="00C16EEF"/>
    <w:rsid w:val="00C172E8"/>
    <w:rsid w:val="00C176E8"/>
    <w:rsid w:val="00C177D7"/>
    <w:rsid w:val="00C178C4"/>
    <w:rsid w:val="00C17E4D"/>
    <w:rsid w:val="00C206A0"/>
    <w:rsid w:val="00C20B0C"/>
    <w:rsid w:val="00C20C73"/>
    <w:rsid w:val="00C20CDD"/>
    <w:rsid w:val="00C20CE1"/>
    <w:rsid w:val="00C20D1F"/>
    <w:rsid w:val="00C211EB"/>
    <w:rsid w:val="00C2124F"/>
    <w:rsid w:val="00C212FD"/>
    <w:rsid w:val="00C21359"/>
    <w:rsid w:val="00C21369"/>
    <w:rsid w:val="00C21AEC"/>
    <w:rsid w:val="00C21BA9"/>
    <w:rsid w:val="00C21C70"/>
    <w:rsid w:val="00C22161"/>
    <w:rsid w:val="00C221BE"/>
    <w:rsid w:val="00C223A0"/>
    <w:rsid w:val="00C22485"/>
    <w:rsid w:val="00C226B3"/>
    <w:rsid w:val="00C2272F"/>
    <w:rsid w:val="00C228A8"/>
    <w:rsid w:val="00C22C1E"/>
    <w:rsid w:val="00C22C28"/>
    <w:rsid w:val="00C22CFB"/>
    <w:rsid w:val="00C23022"/>
    <w:rsid w:val="00C231C3"/>
    <w:rsid w:val="00C2322F"/>
    <w:rsid w:val="00C234F0"/>
    <w:rsid w:val="00C235C1"/>
    <w:rsid w:val="00C236B2"/>
    <w:rsid w:val="00C2379F"/>
    <w:rsid w:val="00C2385F"/>
    <w:rsid w:val="00C2391A"/>
    <w:rsid w:val="00C23981"/>
    <w:rsid w:val="00C239E6"/>
    <w:rsid w:val="00C23BE4"/>
    <w:rsid w:val="00C23C0F"/>
    <w:rsid w:val="00C24178"/>
    <w:rsid w:val="00C241DC"/>
    <w:rsid w:val="00C2431A"/>
    <w:rsid w:val="00C24B11"/>
    <w:rsid w:val="00C24BD5"/>
    <w:rsid w:val="00C24D0F"/>
    <w:rsid w:val="00C2514F"/>
    <w:rsid w:val="00C25456"/>
    <w:rsid w:val="00C2557C"/>
    <w:rsid w:val="00C25628"/>
    <w:rsid w:val="00C258BE"/>
    <w:rsid w:val="00C258DF"/>
    <w:rsid w:val="00C262C8"/>
    <w:rsid w:val="00C2660C"/>
    <w:rsid w:val="00C267AE"/>
    <w:rsid w:val="00C26CBF"/>
    <w:rsid w:val="00C27283"/>
    <w:rsid w:val="00C2764A"/>
    <w:rsid w:val="00C27AF2"/>
    <w:rsid w:val="00C27B4F"/>
    <w:rsid w:val="00C27FC6"/>
    <w:rsid w:val="00C302FB"/>
    <w:rsid w:val="00C3038C"/>
    <w:rsid w:val="00C3038D"/>
    <w:rsid w:val="00C3097F"/>
    <w:rsid w:val="00C30CC4"/>
    <w:rsid w:val="00C30FEB"/>
    <w:rsid w:val="00C314C4"/>
    <w:rsid w:val="00C31739"/>
    <w:rsid w:val="00C319B1"/>
    <w:rsid w:val="00C31A0E"/>
    <w:rsid w:val="00C31BF4"/>
    <w:rsid w:val="00C323CB"/>
    <w:rsid w:val="00C329B2"/>
    <w:rsid w:val="00C32B34"/>
    <w:rsid w:val="00C33140"/>
    <w:rsid w:val="00C332CD"/>
    <w:rsid w:val="00C33319"/>
    <w:rsid w:val="00C338D4"/>
    <w:rsid w:val="00C33912"/>
    <w:rsid w:val="00C33967"/>
    <w:rsid w:val="00C33A58"/>
    <w:rsid w:val="00C33B6D"/>
    <w:rsid w:val="00C33D6C"/>
    <w:rsid w:val="00C33DE1"/>
    <w:rsid w:val="00C33EDF"/>
    <w:rsid w:val="00C342D4"/>
    <w:rsid w:val="00C34711"/>
    <w:rsid w:val="00C347F1"/>
    <w:rsid w:val="00C3498D"/>
    <w:rsid w:val="00C34B60"/>
    <w:rsid w:val="00C34F1A"/>
    <w:rsid w:val="00C350CC"/>
    <w:rsid w:val="00C3560A"/>
    <w:rsid w:val="00C3577E"/>
    <w:rsid w:val="00C35E58"/>
    <w:rsid w:val="00C35E8E"/>
    <w:rsid w:val="00C35F44"/>
    <w:rsid w:val="00C361CA"/>
    <w:rsid w:val="00C3677C"/>
    <w:rsid w:val="00C367D0"/>
    <w:rsid w:val="00C36BE8"/>
    <w:rsid w:val="00C36D8E"/>
    <w:rsid w:val="00C36ECE"/>
    <w:rsid w:val="00C36F53"/>
    <w:rsid w:val="00C36F7D"/>
    <w:rsid w:val="00C3714A"/>
    <w:rsid w:val="00C3766C"/>
    <w:rsid w:val="00C37E1B"/>
    <w:rsid w:val="00C37E29"/>
    <w:rsid w:val="00C40027"/>
    <w:rsid w:val="00C4019E"/>
    <w:rsid w:val="00C401C9"/>
    <w:rsid w:val="00C408B3"/>
    <w:rsid w:val="00C40C25"/>
    <w:rsid w:val="00C40F2B"/>
    <w:rsid w:val="00C417B0"/>
    <w:rsid w:val="00C41884"/>
    <w:rsid w:val="00C41C32"/>
    <w:rsid w:val="00C41F17"/>
    <w:rsid w:val="00C41F4E"/>
    <w:rsid w:val="00C42331"/>
    <w:rsid w:val="00C424C2"/>
    <w:rsid w:val="00C42506"/>
    <w:rsid w:val="00C42519"/>
    <w:rsid w:val="00C42621"/>
    <w:rsid w:val="00C42A46"/>
    <w:rsid w:val="00C42F91"/>
    <w:rsid w:val="00C42FE4"/>
    <w:rsid w:val="00C430FF"/>
    <w:rsid w:val="00C43EEC"/>
    <w:rsid w:val="00C43F88"/>
    <w:rsid w:val="00C44173"/>
    <w:rsid w:val="00C4428B"/>
    <w:rsid w:val="00C4475F"/>
    <w:rsid w:val="00C448DF"/>
    <w:rsid w:val="00C448F8"/>
    <w:rsid w:val="00C44905"/>
    <w:rsid w:val="00C4498C"/>
    <w:rsid w:val="00C44A3F"/>
    <w:rsid w:val="00C44B98"/>
    <w:rsid w:val="00C44F75"/>
    <w:rsid w:val="00C45199"/>
    <w:rsid w:val="00C4532C"/>
    <w:rsid w:val="00C45340"/>
    <w:rsid w:val="00C45378"/>
    <w:rsid w:val="00C4580A"/>
    <w:rsid w:val="00C45888"/>
    <w:rsid w:val="00C45A8D"/>
    <w:rsid w:val="00C45AA8"/>
    <w:rsid w:val="00C45BFF"/>
    <w:rsid w:val="00C45C8E"/>
    <w:rsid w:val="00C463AC"/>
    <w:rsid w:val="00C46799"/>
    <w:rsid w:val="00C46B65"/>
    <w:rsid w:val="00C46E01"/>
    <w:rsid w:val="00C47A73"/>
    <w:rsid w:val="00C47B8A"/>
    <w:rsid w:val="00C47EF1"/>
    <w:rsid w:val="00C47F30"/>
    <w:rsid w:val="00C50126"/>
    <w:rsid w:val="00C5017C"/>
    <w:rsid w:val="00C50198"/>
    <w:rsid w:val="00C50798"/>
    <w:rsid w:val="00C50CB7"/>
    <w:rsid w:val="00C50FBC"/>
    <w:rsid w:val="00C51036"/>
    <w:rsid w:val="00C51183"/>
    <w:rsid w:val="00C514A0"/>
    <w:rsid w:val="00C5169C"/>
    <w:rsid w:val="00C51E5E"/>
    <w:rsid w:val="00C52271"/>
    <w:rsid w:val="00C52372"/>
    <w:rsid w:val="00C5237A"/>
    <w:rsid w:val="00C52562"/>
    <w:rsid w:val="00C5256A"/>
    <w:rsid w:val="00C526A3"/>
    <w:rsid w:val="00C52AA9"/>
    <w:rsid w:val="00C52DA4"/>
    <w:rsid w:val="00C52EE4"/>
    <w:rsid w:val="00C53008"/>
    <w:rsid w:val="00C53230"/>
    <w:rsid w:val="00C5348A"/>
    <w:rsid w:val="00C5373D"/>
    <w:rsid w:val="00C53741"/>
    <w:rsid w:val="00C5382A"/>
    <w:rsid w:val="00C5399A"/>
    <w:rsid w:val="00C53FD9"/>
    <w:rsid w:val="00C540F8"/>
    <w:rsid w:val="00C541A7"/>
    <w:rsid w:val="00C542F9"/>
    <w:rsid w:val="00C5437F"/>
    <w:rsid w:val="00C54386"/>
    <w:rsid w:val="00C54619"/>
    <w:rsid w:val="00C546AF"/>
    <w:rsid w:val="00C5483C"/>
    <w:rsid w:val="00C54C04"/>
    <w:rsid w:val="00C54C31"/>
    <w:rsid w:val="00C54C7D"/>
    <w:rsid w:val="00C54CF4"/>
    <w:rsid w:val="00C54DC4"/>
    <w:rsid w:val="00C54E8A"/>
    <w:rsid w:val="00C54F43"/>
    <w:rsid w:val="00C55535"/>
    <w:rsid w:val="00C555EB"/>
    <w:rsid w:val="00C55761"/>
    <w:rsid w:val="00C55B81"/>
    <w:rsid w:val="00C55D09"/>
    <w:rsid w:val="00C55D66"/>
    <w:rsid w:val="00C55EFA"/>
    <w:rsid w:val="00C563D4"/>
    <w:rsid w:val="00C56489"/>
    <w:rsid w:val="00C56880"/>
    <w:rsid w:val="00C57146"/>
    <w:rsid w:val="00C5750E"/>
    <w:rsid w:val="00C57577"/>
    <w:rsid w:val="00C57A89"/>
    <w:rsid w:val="00C57AEC"/>
    <w:rsid w:val="00C57D02"/>
    <w:rsid w:val="00C57E16"/>
    <w:rsid w:val="00C57E56"/>
    <w:rsid w:val="00C57FF2"/>
    <w:rsid w:val="00C60045"/>
    <w:rsid w:val="00C6045C"/>
    <w:rsid w:val="00C60C46"/>
    <w:rsid w:val="00C60CC1"/>
    <w:rsid w:val="00C60F1F"/>
    <w:rsid w:val="00C610B4"/>
    <w:rsid w:val="00C61480"/>
    <w:rsid w:val="00C61553"/>
    <w:rsid w:val="00C61CAE"/>
    <w:rsid w:val="00C61CC3"/>
    <w:rsid w:val="00C6224D"/>
    <w:rsid w:val="00C622D5"/>
    <w:rsid w:val="00C62345"/>
    <w:rsid w:val="00C62354"/>
    <w:rsid w:val="00C62564"/>
    <w:rsid w:val="00C626A7"/>
    <w:rsid w:val="00C62730"/>
    <w:rsid w:val="00C627FE"/>
    <w:rsid w:val="00C62885"/>
    <w:rsid w:val="00C62AC9"/>
    <w:rsid w:val="00C62BD8"/>
    <w:rsid w:val="00C62E3E"/>
    <w:rsid w:val="00C63063"/>
    <w:rsid w:val="00C63212"/>
    <w:rsid w:val="00C634BD"/>
    <w:rsid w:val="00C63661"/>
    <w:rsid w:val="00C6385C"/>
    <w:rsid w:val="00C64293"/>
    <w:rsid w:val="00C646A5"/>
    <w:rsid w:val="00C648E1"/>
    <w:rsid w:val="00C64A16"/>
    <w:rsid w:val="00C64AF8"/>
    <w:rsid w:val="00C64B0E"/>
    <w:rsid w:val="00C64BB9"/>
    <w:rsid w:val="00C64C5D"/>
    <w:rsid w:val="00C65D5F"/>
    <w:rsid w:val="00C660DF"/>
    <w:rsid w:val="00C66234"/>
    <w:rsid w:val="00C665E6"/>
    <w:rsid w:val="00C6668D"/>
    <w:rsid w:val="00C66D1E"/>
    <w:rsid w:val="00C66DD0"/>
    <w:rsid w:val="00C66FBF"/>
    <w:rsid w:val="00C6723E"/>
    <w:rsid w:val="00C675D2"/>
    <w:rsid w:val="00C67B6C"/>
    <w:rsid w:val="00C67DCA"/>
    <w:rsid w:val="00C701D8"/>
    <w:rsid w:val="00C70211"/>
    <w:rsid w:val="00C7038F"/>
    <w:rsid w:val="00C70450"/>
    <w:rsid w:val="00C704A5"/>
    <w:rsid w:val="00C7070D"/>
    <w:rsid w:val="00C70D38"/>
    <w:rsid w:val="00C7102B"/>
    <w:rsid w:val="00C7183E"/>
    <w:rsid w:val="00C71926"/>
    <w:rsid w:val="00C7192A"/>
    <w:rsid w:val="00C71A4C"/>
    <w:rsid w:val="00C71C06"/>
    <w:rsid w:val="00C71E55"/>
    <w:rsid w:val="00C72140"/>
    <w:rsid w:val="00C72FE7"/>
    <w:rsid w:val="00C7350B"/>
    <w:rsid w:val="00C73836"/>
    <w:rsid w:val="00C738A4"/>
    <w:rsid w:val="00C73D6A"/>
    <w:rsid w:val="00C73DDD"/>
    <w:rsid w:val="00C73E3D"/>
    <w:rsid w:val="00C73F1F"/>
    <w:rsid w:val="00C74168"/>
    <w:rsid w:val="00C743F5"/>
    <w:rsid w:val="00C74714"/>
    <w:rsid w:val="00C747FA"/>
    <w:rsid w:val="00C749CA"/>
    <w:rsid w:val="00C749EE"/>
    <w:rsid w:val="00C751E3"/>
    <w:rsid w:val="00C755F8"/>
    <w:rsid w:val="00C75882"/>
    <w:rsid w:val="00C758F7"/>
    <w:rsid w:val="00C7591A"/>
    <w:rsid w:val="00C75C06"/>
    <w:rsid w:val="00C75DB6"/>
    <w:rsid w:val="00C75E56"/>
    <w:rsid w:val="00C7615B"/>
    <w:rsid w:val="00C762C4"/>
    <w:rsid w:val="00C76A6E"/>
    <w:rsid w:val="00C770ED"/>
    <w:rsid w:val="00C77562"/>
    <w:rsid w:val="00C77732"/>
    <w:rsid w:val="00C777C8"/>
    <w:rsid w:val="00C7782B"/>
    <w:rsid w:val="00C778A8"/>
    <w:rsid w:val="00C77D6D"/>
    <w:rsid w:val="00C8051D"/>
    <w:rsid w:val="00C807ED"/>
    <w:rsid w:val="00C8083A"/>
    <w:rsid w:val="00C80859"/>
    <w:rsid w:val="00C80E5C"/>
    <w:rsid w:val="00C80FEC"/>
    <w:rsid w:val="00C8152A"/>
    <w:rsid w:val="00C817B8"/>
    <w:rsid w:val="00C81870"/>
    <w:rsid w:val="00C818A8"/>
    <w:rsid w:val="00C81DB5"/>
    <w:rsid w:val="00C81DE3"/>
    <w:rsid w:val="00C82040"/>
    <w:rsid w:val="00C820D8"/>
    <w:rsid w:val="00C82872"/>
    <w:rsid w:val="00C82986"/>
    <w:rsid w:val="00C82D83"/>
    <w:rsid w:val="00C82E3B"/>
    <w:rsid w:val="00C82EE4"/>
    <w:rsid w:val="00C82EED"/>
    <w:rsid w:val="00C83415"/>
    <w:rsid w:val="00C83553"/>
    <w:rsid w:val="00C835FF"/>
    <w:rsid w:val="00C83827"/>
    <w:rsid w:val="00C83A2B"/>
    <w:rsid w:val="00C83A86"/>
    <w:rsid w:val="00C83E17"/>
    <w:rsid w:val="00C83E63"/>
    <w:rsid w:val="00C83F76"/>
    <w:rsid w:val="00C84255"/>
    <w:rsid w:val="00C84486"/>
    <w:rsid w:val="00C8448C"/>
    <w:rsid w:val="00C84508"/>
    <w:rsid w:val="00C847A2"/>
    <w:rsid w:val="00C8499C"/>
    <w:rsid w:val="00C84B1B"/>
    <w:rsid w:val="00C84BE9"/>
    <w:rsid w:val="00C84D69"/>
    <w:rsid w:val="00C84E2A"/>
    <w:rsid w:val="00C85054"/>
    <w:rsid w:val="00C850CE"/>
    <w:rsid w:val="00C85162"/>
    <w:rsid w:val="00C853F2"/>
    <w:rsid w:val="00C855AD"/>
    <w:rsid w:val="00C8564C"/>
    <w:rsid w:val="00C8590A"/>
    <w:rsid w:val="00C859C7"/>
    <w:rsid w:val="00C85FEF"/>
    <w:rsid w:val="00C86032"/>
    <w:rsid w:val="00C86FE5"/>
    <w:rsid w:val="00C871FD"/>
    <w:rsid w:val="00C8726B"/>
    <w:rsid w:val="00C8752E"/>
    <w:rsid w:val="00C875F3"/>
    <w:rsid w:val="00C87B84"/>
    <w:rsid w:val="00C87D66"/>
    <w:rsid w:val="00C87DF1"/>
    <w:rsid w:val="00C901C8"/>
    <w:rsid w:val="00C904C4"/>
    <w:rsid w:val="00C9080E"/>
    <w:rsid w:val="00C9086F"/>
    <w:rsid w:val="00C9098A"/>
    <w:rsid w:val="00C90BCE"/>
    <w:rsid w:val="00C90CC0"/>
    <w:rsid w:val="00C90DFB"/>
    <w:rsid w:val="00C90EBC"/>
    <w:rsid w:val="00C91076"/>
    <w:rsid w:val="00C91155"/>
    <w:rsid w:val="00C911DB"/>
    <w:rsid w:val="00C91225"/>
    <w:rsid w:val="00C91297"/>
    <w:rsid w:val="00C9142A"/>
    <w:rsid w:val="00C917B4"/>
    <w:rsid w:val="00C91AA7"/>
    <w:rsid w:val="00C91BA8"/>
    <w:rsid w:val="00C91EEF"/>
    <w:rsid w:val="00C91FF7"/>
    <w:rsid w:val="00C92047"/>
    <w:rsid w:val="00C92136"/>
    <w:rsid w:val="00C92410"/>
    <w:rsid w:val="00C9250A"/>
    <w:rsid w:val="00C926BE"/>
    <w:rsid w:val="00C92CD7"/>
    <w:rsid w:val="00C93401"/>
    <w:rsid w:val="00C9369E"/>
    <w:rsid w:val="00C93DFE"/>
    <w:rsid w:val="00C93F7D"/>
    <w:rsid w:val="00C9417B"/>
    <w:rsid w:val="00C94497"/>
    <w:rsid w:val="00C944A8"/>
    <w:rsid w:val="00C9479F"/>
    <w:rsid w:val="00C947E8"/>
    <w:rsid w:val="00C948F6"/>
    <w:rsid w:val="00C94995"/>
    <w:rsid w:val="00C949C4"/>
    <w:rsid w:val="00C94B49"/>
    <w:rsid w:val="00C94BA4"/>
    <w:rsid w:val="00C94E7C"/>
    <w:rsid w:val="00C9502A"/>
    <w:rsid w:val="00C95040"/>
    <w:rsid w:val="00C95339"/>
    <w:rsid w:val="00C958C8"/>
    <w:rsid w:val="00C95908"/>
    <w:rsid w:val="00C95BAD"/>
    <w:rsid w:val="00C961D2"/>
    <w:rsid w:val="00C9648B"/>
    <w:rsid w:val="00C96630"/>
    <w:rsid w:val="00C96975"/>
    <w:rsid w:val="00C969F9"/>
    <w:rsid w:val="00C96C2E"/>
    <w:rsid w:val="00C97E0A"/>
    <w:rsid w:val="00CA0148"/>
    <w:rsid w:val="00CA03DA"/>
    <w:rsid w:val="00CA06ED"/>
    <w:rsid w:val="00CA0AA4"/>
    <w:rsid w:val="00CA0C5B"/>
    <w:rsid w:val="00CA15BE"/>
    <w:rsid w:val="00CA1750"/>
    <w:rsid w:val="00CA1802"/>
    <w:rsid w:val="00CA1AE1"/>
    <w:rsid w:val="00CA1CA3"/>
    <w:rsid w:val="00CA1D9E"/>
    <w:rsid w:val="00CA1E2A"/>
    <w:rsid w:val="00CA1F9D"/>
    <w:rsid w:val="00CA200C"/>
    <w:rsid w:val="00CA2454"/>
    <w:rsid w:val="00CA287A"/>
    <w:rsid w:val="00CA2936"/>
    <w:rsid w:val="00CA2A6B"/>
    <w:rsid w:val="00CA2BB1"/>
    <w:rsid w:val="00CA2F85"/>
    <w:rsid w:val="00CA386D"/>
    <w:rsid w:val="00CA387B"/>
    <w:rsid w:val="00CA3AD9"/>
    <w:rsid w:val="00CA3E2A"/>
    <w:rsid w:val="00CA3EB7"/>
    <w:rsid w:val="00CA3FA2"/>
    <w:rsid w:val="00CA42D0"/>
    <w:rsid w:val="00CA49F1"/>
    <w:rsid w:val="00CA5756"/>
    <w:rsid w:val="00CA5B07"/>
    <w:rsid w:val="00CA5ED6"/>
    <w:rsid w:val="00CA6228"/>
    <w:rsid w:val="00CA6454"/>
    <w:rsid w:val="00CA6635"/>
    <w:rsid w:val="00CA6CFD"/>
    <w:rsid w:val="00CA6EC6"/>
    <w:rsid w:val="00CA70B5"/>
    <w:rsid w:val="00CA7372"/>
    <w:rsid w:val="00CA73BD"/>
    <w:rsid w:val="00CA75BF"/>
    <w:rsid w:val="00CA75CD"/>
    <w:rsid w:val="00CA791F"/>
    <w:rsid w:val="00CA7AC6"/>
    <w:rsid w:val="00CA7EFB"/>
    <w:rsid w:val="00CA7F38"/>
    <w:rsid w:val="00CB0171"/>
    <w:rsid w:val="00CB040E"/>
    <w:rsid w:val="00CB05B4"/>
    <w:rsid w:val="00CB05DB"/>
    <w:rsid w:val="00CB05FE"/>
    <w:rsid w:val="00CB1178"/>
    <w:rsid w:val="00CB12C4"/>
    <w:rsid w:val="00CB1632"/>
    <w:rsid w:val="00CB185A"/>
    <w:rsid w:val="00CB1E46"/>
    <w:rsid w:val="00CB1FFB"/>
    <w:rsid w:val="00CB277F"/>
    <w:rsid w:val="00CB27BA"/>
    <w:rsid w:val="00CB2BA1"/>
    <w:rsid w:val="00CB2C2F"/>
    <w:rsid w:val="00CB2F8A"/>
    <w:rsid w:val="00CB3361"/>
    <w:rsid w:val="00CB3C88"/>
    <w:rsid w:val="00CB3E2B"/>
    <w:rsid w:val="00CB4097"/>
    <w:rsid w:val="00CB42A9"/>
    <w:rsid w:val="00CB44E7"/>
    <w:rsid w:val="00CB4656"/>
    <w:rsid w:val="00CB46A2"/>
    <w:rsid w:val="00CB4DA6"/>
    <w:rsid w:val="00CB502E"/>
    <w:rsid w:val="00CB506B"/>
    <w:rsid w:val="00CB5413"/>
    <w:rsid w:val="00CB5BD4"/>
    <w:rsid w:val="00CB5CAF"/>
    <w:rsid w:val="00CB5D53"/>
    <w:rsid w:val="00CB62E9"/>
    <w:rsid w:val="00CB630B"/>
    <w:rsid w:val="00CB6374"/>
    <w:rsid w:val="00CB64BA"/>
    <w:rsid w:val="00CB667A"/>
    <w:rsid w:val="00CB66C4"/>
    <w:rsid w:val="00CB6B70"/>
    <w:rsid w:val="00CB6BAA"/>
    <w:rsid w:val="00CB6C90"/>
    <w:rsid w:val="00CB6F6B"/>
    <w:rsid w:val="00CB7201"/>
    <w:rsid w:val="00CB730A"/>
    <w:rsid w:val="00CB74B3"/>
    <w:rsid w:val="00CB7D7D"/>
    <w:rsid w:val="00CB7E6E"/>
    <w:rsid w:val="00CB7EFC"/>
    <w:rsid w:val="00CC0265"/>
    <w:rsid w:val="00CC04C2"/>
    <w:rsid w:val="00CC081B"/>
    <w:rsid w:val="00CC1063"/>
    <w:rsid w:val="00CC10E5"/>
    <w:rsid w:val="00CC1267"/>
    <w:rsid w:val="00CC12E2"/>
    <w:rsid w:val="00CC1448"/>
    <w:rsid w:val="00CC16D5"/>
    <w:rsid w:val="00CC1DFA"/>
    <w:rsid w:val="00CC1EFC"/>
    <w:rsid w:val="00CC2132"/>
    <w:rsid w:val="00CC2294"/>
    <w:rsid w:val="00CC25AF"/>
    <w:rsid w:val="00CC2845"/>
    <w:rsid w:val="00CC2B24"/>
    <w:rsid w:val="00CC2FCA"/>
    <w:rsid w:val="00CC3039"/>
    <w:rsid w:val="00CC3138"/>
    <w:rsid w:val="00CC3455"/>
    <w:rsid w:val="00CC35EC"/>
    <w:rsid w:val="00CC3AA2"/>
    <w:rsid w:val="00CC3BDF"/>
    <w:rsid w:val="00CC411D"/>
    <w:rsid w:val="00CC42AD"/>
    <w:rsid w:val="00CC467F"/>
    <w:rsid w:val="00CC48A8"/>
    <w:rsid w:val="00CC493E"/>
    <w:rsid w:val="00CC4AD7"/>
    <w:rsid w:val="00CC4C51"/>
    <w:rsid w:val="00CC5039"/>
    <w:rsid w:val="00CC505A"/>
    <w:rsid w:val="00CC52CC"/>
    <w:rsid w:val="00CC543D"/>
    <w:rsid w:val="00CC545B"/>
    <w:rsid w:val="00CC5A39"/>
    <w:rsid w:val="00CC610C"/>
    <w:rsid w:val="00CC639A"/>
    <w:rsid w:val="00CC649A"/>
    <w:rsid w:val="00CC64E6"/>
    <w:rsid w:val="00CC6A9F"/>
    <w:rsid w:val="00CC6AC5"/>
    <w:rsid w:val="00CC6E0F"/>
    <w:rsid w:val="00CC6E37"/>
    <w:rsid w:val="00CC6E96"/>
    <w:rsid w:val="00CC78D0"/>
    <w:rsid w:val="00CC7DC2"/>
    <w:rsid w:val="00CC7E5F"/>
    <w:rsid w:val="00CD068A"/>
    <w:rsid w:val="00CD06D0"/>
    <w:rsid w:val="00CD08BD"/>
    <w:rsid w:val="00CD0A44"/>
    <w:rsid w:val="00CD0CC2"/>
    <w:rsid w:val="00CD0D62"/>
    <w:rsid w:val="00CD0DDA"/>
    <w:rsid w:val="00CD0E6A"/>
    <w:rsid w:val="00CD1078"/>
    <w:rsid w:val="00CD109B"/>
    <w:rsid w:val="00CD15CD"/>
    <w:rsid w:val="00CD1710"/>
    <w:rsid w:val="00CD1804"/>
    <w:rsid w:val="00CD25E9"/>
    <w:rsid w:val="00CD28AA"/>
    <w:rsid w:val="00CD2C52"/>
    <w:rsid w:val="00CD309D"/>
    <w:rsid w:val="00CD30CA"/>
    <w:rsid w:val="00CD3FED"/>
    <w:rsid w:val="00CD428F"/>
    <w:rsid w:val="00CD43D1"/>
    <w:rsid w:val="00CD446D"/>
    <w:rsid w:val="00CD44B4"/>
    <w:rsid w:val="00CD4777"/>
    <w:rsid w:val="00CD4802"/>
    <w:rsid w:val="00CD4A7F"/>
    <w:rsid w:val="00CD4AF9"/>
    <w:rsid w:val="00CD4BB3"/>
    <w:rsid w:val="00CD4F64"/>
    <w:rsid w:val="00CD5095"/>
    <w:rsid w:val="00CD5348"/>
    <w:rsid w:val="00CD53E0"/>
    <w:rsid w:val="00CD53E1"/>
    <w:rsid w:val="00CD55BD"/>
    <w:rsid w:val="00CD564F"/>
    <w:rsid w:val="00CD6089"/>
    <w:rsid w:val="00CD6561"/>
    <w:rsid w:val="00CD6599"/>
    <w:rsid w:val="00CD681F"/>
    <w:rsid w:val="00CD6BFA"/>
    <w:rsid w:val="00CD6CB0"/>
    <w:rsid w:val="00CD6E31"/>
    <w:rsid w:val="00CD6FC0"/>
    <w:rsid w:val="00CD7373"/>
    <w:rsid w:val="00CD73A6"/>
    <w:rsid w:val="00CD7465"/>
    <w:rsid w:val="00CD74C6"/>
    <w:rsid w:val="00CD76D1"/>
    <w:rsid w:val="00CD7704"/>
    <w:rsid w:val="00CD7D47"/>
    <w:rsid w:val="00CD7DEF"/>
    <w:rsid w:val="00CD7E88"/>
    <w:rsid w:val="00CD7EA9"/>
    <w:rsid w:val="00CE0B64"/>
    <w:rsid w:val="00CE0CA1"/>
    <w:rsid w:val="00CE0F3F"/>
    <w:rsid w:val="00CE136D"/>
    <w:rsid w:val="00CE1837"/>
    <w:rsid w:val="00CE19A9"/>
    <w:rsid w:val="00CE1A71"/>
    <w:rsid w:val="00CE1B9E"/>
    <w:rsid w:val="00CE2020"/>
    <w:rsid w:val="00CE2087"/>
    <w:rsid w:val="00CE20A7"/>
    <w:rsid w:val="00CE2137"/>
    <w:rsid w:val="00CE2154"/>
    <w:rsid w:val="00CE2371"/>
    <w:rsid w:val="00CE24B1"/>
    <w:rsid w:val="00CE2845"/>
    <w:rsid w:val="00CE2884"/>
    <w:rsid w:val="00CE2B3F"/>
    <w:rsid w:val="00CE311C"/>
    <w:rsid w:val="00CE3127"/>
    <w:rsid w:val="00CE33A2"/>
    <w:rsid w:val="00CE34DA"/>
    <w:rsid w:val="00CE36CE"/>
    <w:rsid w:val="00CE37B0"/>
    <w:rsid w:val="00CE38BC"/>
    <w:rsid w:val="00CE3950"/>
    <w:rsid w:val="00CE397C"/>
    <w:rsid w:val="00CE3F5C"/>
    <w:rsid w:val="00CE4011"/>
    <w:rsid w:val="00CE403D"/>
    <w:rsid w:val="00CE41CC"/>
    <w:rsid w:val="00CE441D"/>
    <w:rsid w:val="00CE49A2"/>
    <w:rsid w:val="00CE4B05"/>
    <w:rsid w:val="00CE4BE5"/>
    <w:rsid w:val="00CE4D78"/>
    <w:rsid w:val="00CE4DA0"/>
    <w:rsid w:val="00CE4DBD"/>
    <w:rsid w:val="00CE4DC8"/>
    <w:rsid w:val="00CE4E95"/>
    <w:rsid w:val="00CE4FDE"/>
    <w:rsid w:val="00CE5130"/>
    <w:rsid w:val="00CE5145"/>
    <w:rsid w:val="00CE556C"/>
    <w:rsid w:val="00CE56FC"/>
    <w:rsid w:val="00CE5A19"/>
    <w:rsid w:val="00CE5BB2"/>
    <w:rsid w:val="00CE5C38"/>
    <w:rsid w:val="00CE5E81"/>
    <w:rsid w:val="00CE65C2"/>
    <w:rsid w:val="00CE67C6"/>
    <w:rsid w:val="00CE6FAB"/>
    <w:rsid w:val="00CE72F3"/>
    <w:rsid w:val="00CE7435"/>
    <w:rsid w:val="00CE754A"/>
    <w:rsid w:val="00CE7598"/>
    <w:rsid w:val="00CE7668"/>
    <w:rsid w:val="00CE7ABF"/>
    <w:rsid w:val="00CE7D54"/>
    <w:rsid w:val="00CE7F6B"/>
    <w:rsid w:val="00CF0131"/>
    <w:rsid w:val="00CF01BD"/>
    <w:rsid w:val="00CF02F9"/>
    <w:rsid w:val="00CF0341"/>
    <w:rsid w:val="00CF0499"/>
    <w:rsid w:val="00CF0581"/>
    <w:rsid w:val="00CF0C0C"/>
    <w:rsid w:val="00CF0E4E"/>
    <w:rsid w:val="00CF0E54"/>
    <w:rsid w:val="00CF111F"/>
    <w:rsid w:val="00CF121D"/>
    <w:rsid w:val="00CF155F"/>
    <w:rsid w:val="00CF15FF"/>
    <w:rsid w:val="00CF1612"/>
    <w:rsid w:val="00CF16DD"/>
    <w:rsid w:val="00CF1736"/>
    <w:rsid w:val="00CF1A9C"/>
    <w:rsid w:val="00CF1B4F"/>
    <w:rsid w:val="00CF1E29"/>
    <w:rsid w:val="00CF20B3"/>
    <w:rsid w:val="00CF22AB"/>
    <w:rsid w:val="00CF265C"/>
    <w:rsid w:val="00CF26CC"/>
    <w:rsid w:val="00CF284F"/>
    <w:rsid w:val="00CF287C"/>
    <w:rsid w:val="00CF29E6"/>
    <w:rsid w:val="00CF2BED"/>
    <w:rsid w:val="00CF2D1A"/>
    <w:rsid w:val="00CF30D0"/>
    <w:rsid w:val="00CF310D"/>
    <w:rsid w:val="00CF31B3"/>
    <w:rsid w:val="00CF3B46"/>
    <w:rsid w:val="00CF3D60"/>
    <w:rsid w:val="00CF3FFC"/>
    <w:rsid w:val="00CF401B"/>
    <w:rsid w:val="00CF412F"/>
    <w:rsid w:val="00CF4316"/>
    <w:rsid w:val="00CF44C7"/>
    <w:rsid w:val="00CF44DF"/>
    <w:rsid w:val="00CF44E4"/>
    <w:rsid w:val="00CF49AB"/>
    <w:rsid w:val="00CF4FFB"/>
    <w:rsid w:val="00CF5265"/>
    <w:rsid w:val="00CF54C7"/>
    <w:rsid w:val="00CF5951"/>
    <w:rsid w:val="00CF5F32"/>
    <w:rsid w:val="00CF60DD"/>
    <w:rsid w:val="00CF6161"/>
    <w:rsid w:val="00CF6448"/>
    <w:rsid w:val="00CF6524"/>
    <w:rsid w:val="00CF695A"/>
    <w:rsid w:val="00CF6BC9"/>
    <w:rsid w:val="00CF6D35"/>
    <w:rsid w:val="00CF6DA4"/>
    <w:rsid w:val="00CF6DF2"/>
    <w:rsid w:val="00CF6E05"/>
    <w:rsid w:val="00CF6F23"/>
    <w:rsid w:val="00CF71B9"/>
    <w:rsid w:val="00CF71DC"/>
    <w:rsid w:val="00CF72E2"/>
    <w:rsid w:val="00CF73AD"/>
    <w:rsid w:val="00CF77FA"/>
    <w:rsid w:val="00CF7A2A"/>
    <w:rsid w:val="00D000A4"/>
    <w:rsid w:val="00D00206"/>
    <w:rsid w:val="00D0061E"/>
    <w:rsid w:val="00D00748"/>
    <w:rsid w:val="00D007C4"/>
    <w:rsid w:val="00D007DB"/>
    <w:rsid w:val="00D00A1E"/>
    <w:rsid w:val="00D00A56"/>
    <w:rsid w:val="00D00B33"/>
    <w:rsid w:val="00D00CD1"/>
    <w:rsid w:val="00D00CFA"/>
    <w:rsid w:val="00D00F14"/>
    <w:rsid w:val="00D00F96"/>
    <w:rsid w:val="00D01089"/>
    <w:rsid w:val="00D01160"/>
    <w:rsid w:val="00D01348"/>
    <w:rsid w:val="00D014AD"/>
    <w:rsid w:val="00D0166C"/>
    <w:rsid w:val="00D016F4"/>
    <w:rsid w:val="00D02103"/>
    <w:rsid w:val="00D02129"/>
    <w:rsid w:val="00D02406"/>
    <w:rsid w:val="00D02723"/>
    <w:rsid w:val="00D028FD"/>
    <w:rsid w:val="00D0293A"/>
    <w:rsid w:val="00D02A5E"/>
    <w:rsid w:val="00D02BEC"/>
    <w:rsid w:val="00D03285"/>
    <w:rsid w:val="00D032E9"/>
    <w:rsid w:val="00D03419"/>
    <w:rsid w:val="00D0341F"/>
    <w:rsid w:val="00D03C28"/>
    <w:rsid w:val="00D042BD"/>
    <w:rsid w:val="00D04482"/>
    <w:rsid w:val="00D04704"/>
    <w:rsid w:val="00D04821"/>
    <w:rsid w:val="00D04861"/>
    <w:rsid w:val="00D04C9A"/>
    <w:rsid w:val="00D04F49"/>
    <w:rsid w:val="00D052CC"/>
    <w:rsid w:val="00D05387"/>
    <w:rsid w:val="00D059E3"/>
    <w:rsid w:val="00D05A7B"/>
    <w:rsid w:val="00D05D6F"/>
    <w:rsid w:val="00D05E14"/>
    <w:rsid w:val="00D05F2F"/>
    <w:rsid w:val="00D05F39"/>
    <w:rsid w:val="00D060DA"/>
    <w:rsid w:val="00D063B9"/>
    <w:rsid w:val="00D0652D"/>
    <w:rsid w:val="00D06813"/>
    <w:rsid w:val="00D06BDE"/>
    <w:rsid w:val="00D06E92"/>
    <w:rsid w:val="00D06FF9"/>
    <w:rsid w:val="00D07158"/>
    <w:rsid w:val="00D07E52"/>
    <w:rsid w:val="00D1042A"/>
    <w:rsid w:val="00D10C31"/>
    <w:rsid w:val="00D10C5A"/>
    <w:rsid w:val="00D10F1C"/>
    <w:rsid w:val="00D116AE"/>
    <w:rsid w:val="00D117C1"/>
    <w:rsid w:val="00D11C15"/>
    <w:rsid w:val="00D11C45"/>
    <w:rsid w:val="00D11C97"/>
    <w:rsid w:val="00D11CAA"/>
    <w:rsid w:val="00D11E18"/>
    <w:rsid w:val="00D122B4"/>
    <w:rsid w:val="00D1243F"/>
    <w:rsid w:val="00D1251B"/>
    <w:rsid w:val="00D12852"/>
    <w:rsid w:val="00D12E42"/>
    <w:rsid w:val="00D13076"/>
    <w:rsid w:val="00D1323F"/>
    <w:rsid w:val="00D13459"/>
    <w:rsid w:val="00D1372C"/>
    <w:rsid w:val="00D137B8"/>
    <w:rsid w:val="00D13885"/>
    <w:rsid w:val="00D13A88"/>
    <w:rsid w:val="00D13CBC"/>
    <w:rsid w:val="00D14081"/>
    <w:rsid w:val="00D14145"/>
    <w:rsid w:val="00D141C2"/>
    <w:rsid w:val="00D14390"/>
    <w:rsid w:val="00D144EB"/>
    <w:rsid w:val="00D14784"/>
    <w:rsid w:val="00D14B6F"/>
    <w:rsid w:val="00D14C9B"/>
    <w:rsid w:val="00D14D30"/>
    <w:rsid w:val="00D14F51"/>
    <w:rsid w:val="00D15247"/>
    <w:rsid w:val="00D152B8"/>
    <w:rsid w:val="00D15330"/>
    <w:rsid w:val="00D1538F"/>
    <w:rsid w:val="00D154D8"/>
    <w:rsid w:val="00D155CA"/>
    <w:rsid w:val="00D155F8"/>
    <w:rsid w:val="00D1598F"/>
    <w:rsid w:val="00D161E4"/>
    <w:rsid w:val="00D168BD"/>
    <w:rsid w:val="00D16D1A"/>
    <w:rsid w:val="00D17433"/>
    <w:rsid w:val="00D17747"/>
    <w:rsid w:val="00D2064E"/>
    <w:rsid w:val="00D20874"/>
    <w:rsid w:val="00D20E20"/>
    <w:rsid w:val="00D21047"/>
    <w:rsid w:val="00D21718"/>
    <w:rsid w:val="00D2189C"/>
    <w:rsid w:val="00D21B19"/>
    <w:rsid w:val="00D21B49"/>
    <w:rsid w:val="00D21E67"/>
    <w:rsid w:val="00D22012"/>
    <w:rsid w:val="00D222EF"/>
    <w:rsid w:val="00D223FE"/>
    <w:rsid w:val="00D224B3"/>
    <w:rsid w:val="00D22530"/>
    <w:rsid w:val="00D22863"/>
    <w:rsid w:val="00D228C4"/>
    <w:rsid w:val="00D22D5D"/>
    <w:rsid w:val="00D23008"/>
    <w:rsid w:val="00D23039"/>
    <w:rsid w:val="00D2317B"/>
    <w:rsid w:val="00D23351"/>
    <w:rsid w:val="00D23460"/>
    <w:rsid w:val="00D2409B"/>
    <w:rsid w:val="00D24357"/>
    <w:rsid w:val="00D244E9"/>
    <w:rsid w:val="00D247AA"/>
    <w:rsid w:val="00D24E3B"/>
    <w:rsid w:val="00D24F36"/>
    <w:rsid w:val="00D25106"/>
    <w:rsid w:val="00D2518E"/>
    <w:rsid w:val="00D253AF"/>
    <w:rsid w:val="00D25A2B"/>
    <w:rsid w:val="00D25BBD"/>
    <w:rsid w:val="00D25EBB"/>
    <w:rsid w:val="00D25FE5"/>
    <w:rsid w:val="00D26A5E"/>
    <w:rsid w:val="00D26B6E"/>
    <w:rsid w:val="00D2709B"/>
    <w:rsid w:val="00D27135"/>
    <w:rsid w:val="00D27408"/>
    <w:rsid w:val="00D2747B"/>
    <w:rsid w:val="00D274A0"/>
    <w:rsid w:val="00D275B6"/>
    <w:rsid w:val="00D27C0C"/>
    <w:rsid w:val="00D27CA0"/>
    <w:rsid w:val="00D27E65"/>
    <w:rsid w:val="00D30202"/>
    <w:rsid w:val="00D302F0"/>
    <w:rsid w:val="00D30450"/>
    <w:rsid w:val="00D3086E"/>
    <w:rsid w:val="00D30A9D"/>
    <w:rsid w:val="00D30B10"/>
    <w:rsid w:val="00D30C35"/>
    <w:rsid w:val="00D30CF3"/>
    <w:rsid w:val="00D30EC4"/>
    <w:rsid w:val="00D31320"/>
    <w:rsid w:val="00D31739"/>
    <w:rsid w:val="00D32134"/>
    <w:rsid w:val="00D324FD"/>
    <w:rsid w:val="00D326AB"/>
    <w:rsid w:val="00D32B3B"/>
    <w:rsid w:val="00D32D86"/>
    <w:rsid w:val="00D32DFE"/>
    <w:rsid w:val="00D32E0E"/>
    <w:rsid w:val="00D32FEE"/>
    <w:rsid w:val="00D33211"/>
    <w:rsid w:val="00D332E6"/>
    <w:rsid w:val="00D33397"/>
    <w:rsid w:val="00D33434"/>
    <w:rsid w:val="00D335C9"/>
    <w:rsid w:val="00D337D7"/>
    <w:rsid w:val="00D3392F"/>
    <w:rsid w:val="00D33AD1"/>
    <w:rsid w:val="00D340D5"/>
    <w:rsid w:val="00D34106"/>
    <w:rsid w:val="00D3411C"/>
    <w:rsid w:val="00D34123"/>
    <w:rsid w:val="00D34135"/>
    <w:rsid w:val="00D341C8"/>
    <w:rsid w:val="00D345FC"/>
    <w:rsid w:val="00D34918"/>
    <w:rsid w:val="00D34E62"/>
    <w:rsid w:val="00D34E98"/>
    <w:rsid w:val="00D35080"/>
    <w:rsid w:val="00D351CB"/>
    <w:rsid w:val="00D35DAF"/>
    <w:rsid w:val="00D3616F"/>
    <w:rsid w:val="00D363DB"/>
    <w:rsid w:val="00D36546"/>
    <w:rsid w:val="00D36A52"/>
    <w:rsid w:val="00D36C15"/>
    <w:rsid w:val="00D36D5A"/>
    <w:rsid w:val="00D37173"/>
    <w:rsid w:val="00D3792D"/>
    <w:rsid w:val="00D37C2E"/>
    <w:rsid w:val="00D37CF4"/>
    <w:rsid w:val="00D37F75"/>
    <w:rsid w:val="00D40261"/>
    <w:rsid w:val="00D4033D"/>
    <w:rsid w:val="00D4062C"/>
    <w:rsid w:val="00D40947"/>
    <w:rsid w:val="00D415E6"/>
    <w:rsid w:val="00D41634"/>
    <w:rsid w:val="00D41814"/>
    <w:rsid w:val="00D41A83"/>
    <w:rsid w:val="00D41C4C"/>
    <w:rsid w:val="00D41D22"/>
    <w:rsid w:val="00D41FE4"/>
    <w:rsid w:val="00D4206A"/>
    <w:rsid w:val="00D4212F"/>
    <w:rsid w:val="00D421EE"/>
    <w:rsid w:val="00D42257"/>
    <w:rsid w:val="00D42494"/>
    <w:rsid w:val="00D429FA"/>
    <w:rsid w:val="00D42C2B"/>
    <w:rsid w:val="00D42CE0"/>
    <w:rsid w:val="00D42D77"/>
    <w:rsid w:val="00D42F18"/>
    <w:rsid w:val="00D42F7E"/>
    <w:rsid w:val="00D42FEB"/>
    <w:rsid w:val="00D43079"/>
    <w:rsid w:val="00D438AA"/>
    <w:rsid w:val="00D43F63"/>
    <w:rsid w:val="00D44096"/>
    <w:rsid w:val="00D440A1"/>
    <w:rsid w:val="00D440C9"/>
    <w:rsid w:val="00D44304"/>
    <w:rsid w:val="00D4437E"/>
    <w:rsid w:val="00D44515"/>
    <w:rsid w:val="00D4461E"/>
    <w:rsid w:val="00D44876"/>
    <w:rsid w:val="00D4499B"/>
    <w:rsid w:val="00D449CD"/>
    <w:rsid w:val="00D44A8C"/>
    <w:rsid w:val="00D44C55"/>
    <w:rsid w:val="00D44C81"/>
    <w:rsid w:val="00D45329"/>
    <w:rsid w:val="00D45587"/>
    <w:rsid w:val="00D4566A"/>
    <w:rsid w:val="00D45683"/>
    <w:rsid w:val="00D457E9"/>
    <w:rsid w:val="00D4583E"/>
    <w:rsid w:val="00D45E7A"/>
    <w:rsid w:val="00D45ECB"/>
    <w:rsid w:val="00D45FFA"/>
    <w:rsid w:val="00D46016"/>
    <w:rsid w:val="00D46BAA"/>
    <w:rsid w:val="00D46D3A"/>
    <w:rsid w:val="00D46EE6"/>
    <w:rsid w:val="00D47349"/>
    <w:rsid w:val="00D47444"/>
    <w:rsid w:val="00D477F0"/>
    <w:rsid w:val="00D47966"/>
    <w:rsid w:val="00D47C22"/>
    <w:rsid w:val="00D47E03"/>
    <w:rsid w:val="00D47EB7"/>
    <w:rsid w:val="00D5017B"/>
    <w:rsid w:val="00D502AE"/>
    <w:rsid w:val="00D50421"/>
    <w:rsid w:val="00D506F3"/>
    <w:rsid w:val="00D50851"/>
    <w:rsid w:val="00D5138C"/>
    <w:rsid w:val="00D5172A"/>
    <w:rsid w:val="00D5188D"/>
    <w:rsid w:val="00D51A16"/>
    <w:rsid w:val="00D51A39"/>
    <w:rsid w:val="00D51AEB"/>
    <w:rsid w:val="00D51BA1"/>
    <w:rsid w:val="00D51D7E"/>
    <w:rsid w:val="00D52633"/>
    <w:rsid w:val="00D52642"/>
    <w:rsid w:val="00D5290E"/>
    <w:rsid w:val="00D52AC1"/>
    <w:rsid w:val="00D52BEA"/>
    <w:rsid w:val="00D52CF5"/>
    <w:rsid w:val="00D52DEA"/>
    <w:rsid w:val="00D5321D"/>
    <w:rsid w:val="00D53481"/>
    <w:rsid w:val="00D53578"/>
    <w:rsid w:val="00D53681"/>
    <w:rsid w:val="00D536E8"/>
    <w:rsid w:val="00D53AD9"/>
    <w:rsid w:val="00D53B13"/>
    <w:rsid w:val="00D53E31"/>
    <w:rsid w:val="00D543D3"/>
    <w:rsid w:val="00D544D9"/>
    <w:rsid w:val="00D5457B"/>
    <w:rsid w:val="00D54627"/>
    <w:rsid w:val="00D5464E"/>
    <w:rsid w:val="00D546B8"/>
    <w:rsid w:val="00D54A4D"/>
    <w:rsid w:val="00D54A7D"/>
    <w:rsid w:val="00D54BE0"/>
    <w:rsid w:val="00D552F0"/>
    <w:rsid w:val="00D55377"/>
    <w:rsid w:val="00D5580B"/>
    <w:rsid w:val="00D559E7"/>
    <w:rsid w:val="00D55A57"/>
    <w:rsid w:val="00D55AB0"/>
    <w:rsid w:val="00D55F51"/>
    <w:rsid w:val="00D5673F"/>
    <w:rsid w:val="00D56B89"/>
    <w:rsid w:val="00D56C9F"/>
    <w:rsid w:val="00D56DFE"/>
    <w:rsid w:val="00D57B84"/>
    <w:rsid w:val="00D57D57"/>
    <w:rsid w:val="00D60BD3"/>
    <w:rsid w:val="00D60C87"/>
    <w:rsid w:val="00D610F9"/>
    <w:rsid w:val="00D612E6"/>
    <w:rsid w:val="00D61680"/>
    <w:rsid w:val="00D616F5"/>
    <w:rsid w:val="00D61704"/>
    <w:rsid w:val="00D61710"/>
    <w:rsid w:val="00D61712"/>
    <w:rsid w:val="00D61911"/>
    <w:rsid w:val="00D61AC6"/>
    <w:rsid w:val="00D61BA3"/>
    <w:rsid w:val="00D61E5B"/>
    <w:rsid w:val="00D62350"/>
    <w:rsid w:val="00D62564"/>
    <w:rsid w:val="00D62619"/>
    <w:rsid w:val="00D6273B"/>
    <w:rsid w:val="00D62A56"/>
    <w:rsid w:val="00D62AC5"/>
    <w:rsid w:val="00D62B36"/>
    <w:rsid w:val="00D62C15"/>
    <w:rsid w:val="00D634E5"/>
    <w:rsid w:val="00D636B3"/>
    <w:rsid w:val="00D6394F"/>
    <w:rsid w:val="00D63978"/>
    <w:rsid w:val="00D63C3D"/>
    <w:rsid w:val="00D63F49"/>
    <w:rsid w:val="00D641F5"/>
    <w:rsid w:val="00D642FC"/>
    <w:rsid w:val="00D6448F"/>
    <w:rsid w:val="00D64727"/>
    <w:rsid w:val="00D64927"/>
    <w:rsid w:val="00D64928"/>
    <w:rsid w:val="00D64D36"/>
    <w:rsid w:val="00D64D46"/>
    <w:rsid w:val="00D64DEF"/>
    <w:rsid w:val="00D6522E"/>
    <w:rsid w:val="00D65804"/>
    <w:rsid w:val="00D65AF4"/>
    <w:rsid w:val="00D65D4B"/>
    <w:rsid w:val="00D65F0F"/>
    <w:rsid w:val="00D660EE"/>
    <w:rsid w:val="00D663FF"/>
    <w:rsid w:val="00D66490"/>
    <w:rsid w:val="00D66496"/>
    <w:rsid w:val="00D665D7"/>
    <w:rsid w:val="00D66808"/>
    <w:rsid w:val="00D66B15"/>
    <w:rsid w:val="00D66D69"/>
    <w:rsid w:val="00D67054"/>
    <w:rsid w:val="00D67091"/>
    <w:rsid w:val="00D670C4"/>
    <w:rsid w:val="00D676C9"/>
    <w:rsid w:val="00D70112"/>
    <w:rsid w:val="00D7021D"/>
    <w:rsid w:val="00D70591"/>
    <w:rsid w:val="00D70A68"/>
    <w:rsid w:val="00D70AF1"/>
    <w:rsid w:val="00D711F8"/>
    <w:rsid w:val="00D713F5"/>
    <w:rsid w:val="00D71499"/>
    <w:rsid w:val="00D71BE5"/>
    <w:rsid w:val="00D71CE5"/>
    <w:rsid w:val="00D71E98"/>
    <w:rsid w:val="00D7211D"/>
    <w:rsid w:val="00D7218E"/>
    <w:rsid w:val="00D721EE"/>
    <w:rsid w:val="00D722FF"/>
    <w:rsid w:val="00D723C7"/>
    <w:rsid w:val="00D724AF"/>
    <w:rsid w:val="00D7252F"/>
    <w:rsid w:val="00D7290B"/>
    <w:rsid w:val="00D72FA6"/>
    <w:rsid w:val="00D7354B"/>
    <w:rsid w:val="00D737E3"/>
    <w:rsid w:val="00D73E0B"/>
    <w:rsid w:val="00D73F27"/>
    <w:rsid w:val="00D742E9"/>
    <w:rsid w:val="00D743AC"/>
    <w:rsid w:val="00D74622"/>
    <w:rsid w:val="00D74AB9"/>
    <w:rsid w:val="00D74B52"/>
    <w:rsid w:val="00D74BE1"/>
    <w:rsid w:val="00D74C42"/>
    <w:rsid w:val="00D74C49"/>
    <w:rsid w:val="00D755E1"/>
    <w:rsid w:val="00D75F40"/>
    <w:rsid w:val="00D764CD"/>
    <w:rsid w:val="00D76642"/>
    <w:rsid w:val="00D766E2"/>
    <w:rsid w:val="00D76935"/>
    <w:rsid w:val="00D76AC4"/>
    <w:rsid w:val="00D76BC7"/>
    <w:rsid w:val="00D76EA9"/>
    <w:rsid w:val="00D774EC"/>
    <w:rsid w:val="00D77BFE"/>
    <w:rsid w:val="00D77C8D"/>
    <w:rsid w:val="00D77CEA"/>
    <w:rsid w:val="00D8019D"/>
    <w:rsid w:val="00D80455"/>
    <w:rsid w:val="00D804CE"/>
    <w:rsid w:val="00D80704"/>
    <w:rsid w:val="00D8079D"/>
    <w:rsid w:val="00D8087D"/>
    <w:rsid w:val="00D809F8"/>
    <w:rsid w:val="00D80A09"/>
    <w:rsid w:val="00D810CE"/>
    <w:rsid w:val="00D811A1"/>
    <w:rsid w:val="00D819E9"/>
    <w:rsid w:val="00D81D48"/>
    <w:rsid w:val="00D82076"/>
    <w:rsid w:val="00D822D5"/>
    <w:rsid w:val="00D8233A"/>
    <w:rsid w:val="00D828E3"/>
    <w:rsid w:val="00D82A38"/>
    <w:rsid w:val="00D82BFF"/>
    <w:rsid w:val="00D82C38"/>
    <w:rsid w:val="00D82C55"/>
    <w:rsid w:val="00D82C81"/>
    <w:rsid w:val="00D83665"/>
    <w:rsid w:val="00D8383B"/>
    <w:rsid w:val="00D83863"/>
    <w:rsid w:val="00D83EC2"/>
    <w:rsid w:val="00D8401D"/>
    <w:rsid w:val="00D84684"/>
    <w:rsid w:val="00D849B2"/>
    <w:rsid w:val="00D84CED"/>
    <w:rsid w:val="00D85202"/>
    <w:rsid w:val="00D853A9"/>
    <w:rsid w:val="00D855AB"/>
    <w:rsid w:val="00D85749"/>
    <w:rsid w:val="00D857D2"/>
    <w:rsid w:val="00D85950"/>
    <w:rsid w:val="00D85958"/>
    <w:rsid w:val="00D85A7F"/>
    <w:rsid w:val="00D85ACA"/>
    <w:rsid w:val="00D85B7B"/>
    <w:rsid w:val="00D86043"/>
    <w:rsid w:val="00D863C7"/>
    <w:rsid w:val="00D8696C"/>
    <w:rsid w:val="00D86974"/>
    <w:rsid w:val="00D86A18"/>
    <w:rsid w:val="00D86C1A"/>
    <w:rsid w:val="00D871E3"/>
    <w:rsid w:val="00D87311"/>
    <w:rsid w:val="00D87571"/>
    <w:rsid w:val="00D875CD"/>
    <w:rsid w:val="00D87F36"/>
    <w:rsid w:val="00D90187"/>
    <w:rsid w:val="00D90671"/>
    <w:rsid w:val="00D90690"/>
    <w:rsid w:val="00D90721"/>
    <w:rsid w:val="00D90770"/>
    <w:rsid w:val="00D90A33"/>
    <w:rsid w:val="00D91052"/>
    <w:rsid w:val="00D9132B"/>
    <w:rsid w:val="00D916DB"/>
    <w:rsid w:val="00D9173B"/>
    <w:rsid w:val="00D9189B"/>
    <w:rsid w:val="00D91DB2"/>
    <w:rsid w:val="00D92369"/>
    <w:rsid w:val="00D92872"/>
    <w:rsid w:val="00D92A6B"/>
    <w:rsid w:val="00D92D27"/>
    <w:rsid w:val="00D92DC9"/>
    <w:rsid w:val="00D93533"/>
    <w:rsid w:val="00D93570"/>
    <w:rsid w:val="00D9364F"/>
    <w:rsid w:val="00D936B4"/>
    <w:rsid w:val="00D9379C"/>
    <w:rsid w:val="00D937FF"/>
    <w:rsid w:val="00D93C0D"/>
    <w:rsid w:val="00D93D99"/>
    <w:rsid w:val="00D941B0"/>
    <w:rsid w:val="00D94A26"/>
    <w:rsid w:val="00D94BB6"/>
    <w:rsid w:val="00D94ED1"/>
    <w:rsid w:val="00D950B3"/>
    <w:rsid w:val="00D951F6"/>
    <w:rsid w:val="00D95247"/>
    <w:rsid w:val="00D95274"/>
    <w:rsid w:val="00D952F4"/>
    <w:rsid w:val="00D95D61"/>
    <w:rsid w:val="00D95E35"/>
    <w:rsid w:val="00D95FB2"/>
    <w:rsid w:val="00D9609B"/>
    <w:rsid w:val="00D960F6"/>
    <w:rsid w:val="00D960F8"/>
    <w:rsid w:val="00D9622F"/>
    <w:rsid w:val="00D9681C"/>
    <w:rsid w:val="00D9684F"/>
    <w:rsid w:val="00D969B9"/>
    <w:rsid w:val="00D9726C"/>
    <w:rsid w:val="00D972E4"/>
    <w:rsid w:val="00D972F0"/>
    <w:rsid w:val="00D97475"/>
    <w:rsid w:val="00D9747A"/>
    <w:rsid w:val="00D97B84"/>
    <w:rsid w:val="00D97D85"/>
    <w:rsid w:val="00DA0372"/>
    <w:rsid w:val="00DA0764"/>
    <w:rsid w:val="00DA086F"/>
    <w:rsid w:val="00DA0950"/>
    <w:rsid w:val="00DA10AC"/>
    <w:rsid w:val="00DA12C7"/>
    <w:rsid w:val="00DA1408"/>
    <w:rsid w:val="00DA1711"/>
    <w:rsid w:val="00DA1AEB"/>
    <w:rsid w:val="00DA1DCB"/>
    <w:rsid w:val="00DA1EBB"/>
    <w:rsid w:val="00DA213D"/>
    <w:rsid w:val="00DA22FA"/>
    <w:rsid w:val="00DA25C2"/>
    <w:rsid w:val="00DA2649"/>
    <w:rsid w:val="00DA275A"/>
    <w:rsid w:val="00DA2888"/>
    <w:rsid w:val="00DA2918"/>
    <w:rsid w:val="00DA2A16"/>
    <w:rsid w:val="00DA2B6E"/>
    <w:rsid w:val="00DA2DB3"/>
    <w:rsid w:val="00DA324E"/>
    <w:rsid w:val="00DA33C4"/>
    <w:rsid w:val="00DA40D6"/>
    <w:rsid w:val="00DA4286"/>
    <w:rsid w:val="00DA459C"/>
    <w:rsid w:val="00DA489F"/>
    <w:rsid w:val="00DA5425"/>
    <w:rsid w:val="00DA5482"/>
    <w:rsid w:val="00DA55BB"/>
    <w:rsid w:val="00DA55E5"/>
    <w:rsid w:val="00DA5827"/>
    <w:rsid w:val="00DA5B8C"/>
    <w:rsid w:val="00DA5F7C"/>
    <w:rsid w:val="00DA65A9"/>
    <w:rsid w:val="00DA6A10"/>
    <w:rsid w:val="00DA6A96"/>
    <w:rsid w:val="00DA6C78"/>
    <w:rsid w:val="00DA6DDA"/>
    <w:rsid w:val="00DA6EC7"/>
    <w:rsid w:val="00DA7287"/>
    <w:rsid w:val="00DA7354"/>
    <w:rsid w:val="00DA7BB4"/>
    <w:rsid w:val="00DB01C8"/>
    <w:rsid w:val="00DB0317"/>
    <w:rsid w:val="00DB074A"/>
    <w:rsid w:val="00DB09F7"/>
    <w:rsid w:val="00DB0ACE"/>
    <w:rsid w:val="00DB0BCC"/>
    <w:rsid w:val="00DB0E8D"/>
    <w:rsid w:val="00DB0ED7"/>
    <w:rsid w:val="00DB0F36"/>
    <w:rsid w:val="00DB0FF1"/>
    <w:rsid w:val="00DB1134"/>
    <w:rsid w:val="00DB11FB"/>
    <w:rsid w:val="00DB1456"/>
    <w:rsid w:val="00DB150A"/>
    <w:rsid w:val="00DB1729"/>
    <w:rsid w:val="00DB1A8F"/>
    <w:rsid w:val="00DB1D7C"/>
    <w:rsid w:val="00DB1EFA"/>
    <w:rsid w:val="00DB20FA"/>
    <w:rsid w:val="00DB2127"/>
    <w:rsid w:val="00DB2200"/>
    <w:rsid w:val="00DB24F6"/>
    <w:rsid w:val="00DB265A"/>
    <w:rsid w:val="00DB26C8"/>
    <w:rsid w:val="00DB2AAF"/>
    <w:rsid w:val="00DB2B78"/>
    <w:rsid w:val="00DB2C08"/>
    <w:rsid w:val="00DB2C58"/>
    <w:rsid w:val="00DB3009"/>
    <w:rsid w:val="00DB3080"/>
    <w:rsid w:val="00DB30C0"/>
    <w:rsid w:val="00DB32F7"/>
    <w:rsid w:val="00DB3565"/>
    <w:rsid w:val="00DB3579"/>
    <w:rsid w:val="00DB360A"/>
    <w:rsid w:val="00DB3637"/>
    <w:rsid w:val="00DB3804"/>
    <w:rsid w:val="00DB3A7E"/>
    <w:rsid w:val="00DB3B47"/>
    <w:rsid w:val="00DB3DB0"/>
    <w:rsid w:val="00DB406C"/>
    <w:rsid w:val="00DB413A"/>
    <w:rsid w:val="00DB4540"/>
    <w:rsid w:val="00DB4641"/>
    <w:rsid w:val="00DB47C7"/>
    <w:rsid w:val="00DB47E2"/>
    <w:rsid w:val="00DB4A56"/>
    <w:rsid w:val="00DB4ACE"/>
    <w:rsid w:val="00DB4D1F"/>
    <w:rsid w:val="00DB57BD"/>
    <w:rsid w:val="00DB58A1"/>
    <w:rsid w:val="00DB5DBF"/>
    <w:rsid w:val="00DB5DEE"/>
    <w:rsid w:val="00DB5FC2"/>
    <w:rsid w:val="00DB6047"/>
    <w:rsid w:val="00DB6313"/>
    <w:rsid w:val="00DB653B"/>
    <w:rsid w:val="00DB678F"/>
    <w:rsid w:val="00DB693C"/>
    <w:rsid w:val="00DB6950"/>
    <w:rsid w:val="00DB6AE4"/>
    <w:rsid w:val="00DB6BE7"/>
    <w:rsid w:val="00DB6E22"/>
    <w:rsid w:val="00DB7164"/>
    <w:rsid w:val="00DB73E5"/>
    <w:rsid w:val="00DB7444"/>
    <w:rsid w:val="00DB7811"/>
    <w:rsid w:val="00DB7AC9"/>
    <w:rsid w:val="00DB7C08"/>
    <w:rsid w:val="00DB7EE8"/>
    <w:rsid w:val="00DC00DC"/>
    <w:rsid w:val="00DC01FE"/>
    <w:rsid w:val="00DC0292"/>
    <w:rsid w:val="00DC0532"/>
    <w:rsid w:val="00DC0AE5"/>
    <w:rsid w:val="00DC0B60"/>
    <w:rsid w:val="00DC0D8A"/>
    <w:rsid w:val="00DC0FCB"/>
    <w:rsid w:val="00DC12D9"/>
    <w:rsid w:val="00DC140B"/>
    <w:rsid w:val="00DC146B"/>
    <w:rsid w:val="00DC1574"/>
    <w:rsid w:val="00DC1B31"/>
    <w:rsid w:val="00DC1DA9"/>
    <w:rsid w:val="00DC1F48"/>
    <w:rsid w:val="00DC215B"/>
    <w:rsid w:val="00DC2223"/>
    <w:rsid w:val="00DC225D"/>
    <w:rsid w:val="00DC22BA"/>
    <w:rsid w:val="00DC2543"/>
    <w:rsid w:val="00DC2954"/>
    <w:rsid w:val="00DC314F"/>
    <w:rsid w:val="00DC31C2"/>
    <w:rsid w:val="00DC3215"/>
    <w:rsid w:val="00DC3A21"/>
    <w:rsid w:val="00DC3DC3"/>
    <w:rsid w:val="00DC3DC9"/>
    <w:rsid w:val="00DC3FD6"/>
    <w:rsid w:val="00DC41A4"/>
    <w:rsid w:val="00DC431C"/>
    <w:rsid w:val="00DC4330"/>
    <w:rsid w:val="00DC4335"/>
    <w:rsid w:val="00DC435B"/>
    <w:rsid w:val="00DC4381"/>
    <w:rsid w:val="00DC48A7"/>
    <w:rsid w:val="00DC4CEE"/>
    <w:rsid w:val="00DC4F2E"/>
    <w:rsid w:val="00DC4FAB"/>
    <w:rsid w:val="00DC538A"/>
    <w:rsid w:val="00DC55D7"/>
    <w:rsid w:val="00DC584A"/>
    <w:rsid w:val="00DC5D73"/>
    <w:rsid w:val="00DC639B"/>
    <w:rsid w:val="00DC6712"/>
    <w:rsid w:val="00DC6F92"/>
    <w:rsid w:val="00DC71E8"/>
    <w:rsid w:val="00DC73D8"/>
    <w:rsid w:val="00DC7595"/>
    <w:rsid w:val="00DD0056"/>
    <w:rsid w:val="00DD01CF"/>
    <w:rsid w:val="00DD03ED"/>
    <w:rsid w:val="00DD0426"/>
    <w:rsid w:val="00DD04FA"/>
    <w:rsid w:val="00DD07D9"/>
    <w:rsid w:val="00DD0865"/>
    <w:rsid w:val="00DD09F6"/>
    <w:rsid w:val="00DD0C12"/>
    <w:rsid w:val="00DD0C66"/>
    <w:rsid w:val="00DD0D0F"/>
    <w:rsid w:val="00DD0F5B"/>
    <w:rsid w:val="00DD1071"/>
    <w:rsid w:val="00DD16B3"/>
    <w:rsid w:val="00DD179D"/>
    <w:rsid w:val="00DD1A48"/>
    <w:rsid w:val="00DD1C24"/>
    <w:rsid w:val="00DD1D23"/>
    <w:rsid w:val="00DD1E76"/>
    <w:rsid w:val="00DD1FDE"/>
    <w:rsid w:val="00DD2634"/>
    <w:rsid w:val="00DD2928"/>
    <w:rsid w:val="00DD2A7E"/>
    <w:rsid w:val="00DD2AB6"/>
    <w:rsid w:val="00DD2D0F"/>
    <w:rsid w:val="00DD3021"/>
    <w:rsid w:val="00DD3081"/>
    <w:rsid w:val="00DD32F3"/>
    <w:rsid w:val="00DD3340"/>
    <w:rsid w:val="00DD3452"/>
    <w:rsid w:val="00DD391D"/>
    <w:rsid w:val="00DD3951"/>
    <w:rsid w:val="00DD3A25"/>
    <w:rsid w:val="00DD3D41"/>
    <w:rsid w:val="00DD3D6E"/>
    <w:rsid w:val="00DD46C2"/>
    <w:rsid w:val="00DD48E0"/>
    <w:rsid w:val="00DD48F5"/>
    <w:rsid w:val="00DD4979"/>
    <w:rsid w:val="00DD4B82"/>
    <w:rsid w:val="00DD4D59"/>
    <w:rsid w:val="00DD4DBA"/>
    <w:rsid w:val="00DD5229"/>
    <w:rsid w:val="00DD52AC"/>
    <w:rsid w:val="00DD52B4"/>
    <w:rsid w:val="00DD5393"/>
    <w:rsid w:val="00DD544E"/>
    <w:rsid w:val="00DD5474"/>
    <w:rsid w:val="00DD549F"/>
    <w:rsid w:val="00DD54FA"/>
    <w:rsid w:val="00DD5733"/>
    <w:rsid w:val="00DD58FE"/>
    <w:rsid w:val="00DD599A"/>
    <w:rsid w:val="00DD612B"/>
    <w:rsid w:val="00DD6782"/>
    <w:rsid w:val="00DD688C"/>
    <w:rsid w:val="00DD6ABC"/>
    <w:rsid w:val="00DD6CAC"/>
    <w:rsid w:val="00DD6DFD"/>
    <w:rsid w:val="00DD713A"/>
    <w:rsid w:val="00DD7642"/>
    <w:rsid w:val="00DD7694"/>
    <w:rsid w:val="00DD7C81"/>
    <w:rsid w:val="00DD7E20"/>
    <w:rsid w:val="00DD7F78"/>
    <w:rsid w:val="00DE069E"/>
    <w:rsid w:val="00DE0784"/>
    <w:rsid w:val="00DE0848"/>
    <w:rsid w:val="00DE0933"/>
    <w:rsid w:val="00DE0B31"/>
    <w:rsid w:val="00DE0E11"/>
    <w:rsid w:val="00DE124B"/>
    <w:rsid w:val="00DE1535"/>
    <w:rsid w:val="00DE17CD"/>
    <w:rsid w:val="00DE1AB5"/>
    <w:rsid w:val="00DE1AEA"/>
    <w:rsid w:val="00DE1C35"/>
    <w:rsid w:val="00DE1DA6"/>
    <w:rsid w:val="00DE210F"/>
    <w:rsid w:val="00DE216D"/>
    <w:rsid w:val="00DE217B"/>
    <w:rsid w:val="00DE2412"/>
    <w:rsid w:val="00DE25E7"/>
    <w:rsid w:val="00DE2A93"/>
    <w:rsid w:val="00DE2AA4"/>
    <w:rsid w:val="00DE2FE8"/>
    <w:rsid w:val="00DE30E7"/>
    <w:rsid w:val="00DE33A8"/>
    <w:rsid w:val="00DE34D7"/>
    <w:rsid w:val="00DE3684"/>
    <w:rsid w:val="00DE368A"/>
    <w:rsid w:val="00DE3D80"/>
    <w:rsid w:val="00DE3F85"/>
    <w:rsid w:val="00DE40A3"/>
    <w:rsid w:val="00DE46D7"/>
    <w:rsid w:val="00DE49E9"/>
    <w:rsid w:val="00DE4CB8"/>
    <w:rsid w:val="00DE4D4B"/>
    <w:rsid w:val="00DE4DC1"/>
    <w:rsid w:val="00DE4E68"/>
    <w:rsid w:val="00DE4F0F"/>
    <w:rsid w:val="00DE502D"/>
    <w:rsid w:val="00DE539C"/>
    <w:rsid w:val="00DE53ED"/>
    <w:rsid w:val="00DE5589"/>
    <w:rsid w:val="00DE5821"/>
    <w:rsid w:val="00DE5895"/>
    <w:rsid w:val="00DE5CE3"/>
    <w:rsid w:val="00DE5D4B"/>
    <w:rsid w:val="00DE609A"/>
    <w:rsid w:val="00DE6202"/>
    <w:rsid w:val="00DE6214"/>
    <w:rsid w:val="00DE6348"/>
    <w:rsid w:val="00DE68FB"/>
    <w:rsid w:val="00DE6C1E"/>
    <w:rsid w:val="00DE6C7A"/>
    <w:rsid w:val="00DE7124"/>
    <w:rsid w:val="00DE72D6"/>
    <w:rsid w:val="00DE757F"/>
    <w:rsid w:val="00DE7745"/>
    <w:rsid w:val="00DE7D70"/>
    <w:rsid w:val="00DE7D9E"/>
    <w:rsid w:val="00DE7E22"/>
    <w:rsid w:val="00DE7F0C"/>
    <w:rsid w:val="00DE7FCA"/>
    <w:rsid w:val="00DF0147"/>
    <w:rsid w:val="00DF06CE"/>
    <w:rsid w:val="00DF0966"/>
    <w:rsid w:val="00DF0B69"/>
    <w:rsid w:val="00DF0FD9"/>
    <w:rsid w:val="00DF1094"/>
    <w:rsid w:val="00DF1111"/>
    <w:rsid w:val="00DF135A"/>
    <w:rsid w:val="00DF13EA"/>
    <w:rsid w:val="00DF15E3"/>
    <w:rsid w:val="00DF16F5"/>
    <w:rsid w:val="00DF1C31"/>
    <w:rsid w:val="00DF1C6C"/>
    <w:rsid w:val="00DF1D60"/>
    <w:rsid w:val="00DF1E3D"/>
    <w:rsid w:val="00DF286D"/>
    <w:rsid w:val="00DF2A92"/>
    <w:rsid w:val="00DF2CBE"/>
    <w:rsid w:val="00DF2D89"/>
    <w:rsid w:val="00DF2E0D"/>
    <w:rsid w:val="00DF2E7B"/>
    <w:rsid w:val="00DF2FB4"/>
    <w:rsid w:val="00DF33C6"/>
    <w:rsid w:val="00DF3AF6"/>
    <w:rsid w:val="00DF3B6E"/>
    <w:rsid w:val="00DF3D1D"/>
    <w:rsid w:val="00DF4012"/>
    <w:rsid w:val="00DF4195"/>
    <w:rsid w:val="00DF45D6"/>
    <w:rsid w:val="00DF46F0"/>
    <w:rsid w:val="00DF485D"/>
    <w:rsid w:val="00DF4AEB"/>
    <w:rsid w:val="00DF4DB0"/>
    <w:rsid w:val="00DF581F"/>
    <w:rsid w:val="00DF58F5"/>
    <w:rsid w:val="00DF5A54"/>
    <w:rsid w:val="00DF5BA0"/>
    <w:rsid w:val="00DF5BE9"/>
    <w:rsid w:val="00DF6858"/>
    <w:rsid w:val="00DF68AE"/>
    <w:rsid w:val="00DF6C23"/>
    <w:rsid w:val="00DF6D20"/>
    <w:rsid w:val="00DF6EDE"/>
    <w:rsid w:val="00DF6F33"/>
    <w:rsid w:val="00DF71E5"/>
    <w:rsid w:val="00DF76FC"/>
    <w:rsid w:val="00DF7AA6"/>
    <w:rsid w:val="00DF7C6C"/>
    <w:rsid w:val="00DF7D8B"/>
    <w:rsid w:val="00E00052"/>
    <w:rsid w:val="00E00207"/>
    <w:rsid w:val="00E00217"/>
    <w:rsid w:val="00E004DD"/>
    <w:rsid w:val="00E0085F"/>
    <w:rsid w:val="00E0091A"/>
    <w:rsid w:val="00E010FD"/>
    <w:rsid w:val="00E014FE"/>
    <w:rsid w:val="00E01862"/>
    <w:rsid w:val="00E018C6"/>
    <w:rsid w:val="00E01DAF"/>
    <w:rsid w:val="00E01E8D"/>
    <w:rsid w:val="00E01F53"/>
    <w:rsid w:val="00E01FD2"/>
    <w:rsid w:val="00E0205A"/>
    <w:rsid w:val="00E020F0"/>
    <w:rsid w:val="00E02316"/>
    <w:rsid w:val="00E0234F"/>
    <w:rsid w:val="00E0240C"/>
    <w:rsid w:val="00E026F2"/>
    <w:rsid w:val="00E02C01"/>
    <w:rsid w:val="00E02E1C"/>
    <w:rsid w:val="00E03573"/>
    <w:rsid w:val="00E03636"/>
    <w:rsid w:val="00E036B8"/>
    <w:rsid w:val="00E03E11"/>
    <w:rsid w:val="00E03FF0"/>
    <w:rsid w:val="00E0421A"/>
    <w:rsid w:val="00E04423"/>
    <w:rsid w:val="00E0445C"/>
    <w:rsid w:val="00E04873"/>
    <w:rsid w:val="00E04905"/>
    <w:rsid w:val="00E04C3C"/>
    <w:rsid w:val="00E04D4B"/>
    <w:rsid w:val="00E04D69"/>
    <w:rsid w:val="00E04E90"/>
    <w:rsid w:val="00E05143"/>
    <w:rsid w:val="00E05230"/>
    <w:rsid w:val="00E0553C"/>
    <w:rsid w:val="00E05B27"/>
    <w:rsid w:val="00E05D40"/>
    <w:rsid w:val="00E05EF7"/>
    <w:rsid w:val="00E06947"/>
    <w:rsid w:val="00E06B6C"/>
    <w:rsid w:val="00E06C34"/>
    <w:rsid w:val="00E06FA1"/>
    <w:rsid w:val="00E07258"/>
    <w:rsid w:val="00E07944"/>
    <w:rsid w:val="00E07A20"/>
    <w:rsid w:val="00E07ABE"/>
    <w:rsid w:val="00E07E43"/>
    <w:rsid w:val="00E10217"/>
    <w:rsid w:val="00E102DB"/>
    <w:rsid w:val="00E104E2"/>
    <w:rsid w:val="00E10513"/>
    <w:rsid w:val="00E1061E"/>
    <w:rsid w:val="00E106E3"/>
    <w:rsid w:val="00E108B8"/>
    <w:rsid w:val="00E10960"/>
    <w:rsid w:val="00E11784"/>
    <w:rsid w:val="00E11D77"/>
    <w:rsid w:val="00E11E30"/>
    <w:rsid w:val="00E12191"/>
    <w:rsid w:val="00E1226C"/>
    <w:rsid w:val="00E12714"/>
    <w:rsid w:val="00E12965"/>
    <w:rsid w:val="00E12A9F"/>
    <w:rsid w:val="00E12E77"/>
    <w:rsid w:val="00E12F40"/>
    <w:rsid w:val="00E1318B"/>
    <w:rsid w:val="00E135F9"/>
    <w:rsid w:val="00E13719"/>
    <w:rsid w:val="00E13CD6"/>
    <w:rsid w:val="00E14048"/>
    <w:rsid w:val="00E14555"/>
    <w:rsid w:val="00E14BC5"/>
    <w:rsid w:val="00E14C1F"/>
    <w:rsid w:val="00E14C3A"/>
    <w:rsid w:val="00E14DB7"/>
    <w:rsid w:val="00E15077"/>
    <w:rsid w:val="00E15151"/>
    <w:rsid w:val="00E151BF"/>
    <w:rsid w:val="00E15369"/>
    <w:rsid w:val="00E15510"/>
    <w:rsid w:val="00E156DB"/>
    <w:rsid w:val="00E15745"/>
    <w:rsid w:val="00E15752"/>
    <w:rsid w:val="00E159E1"/>
    <w:rsid w:val="00E15A0D"/>
    <w:rsid w:val="00E15BBA"/>
    <w:rsid w:val="00E15BF8"/>
    <w:rsid w:val="00E15E09"/>
    <w:rsid w:val="00E15E21"/>
    <w:rsid w:val="00E15FA8"/>
    <w:rsid w:val="00E162C9"/>
    <w:rsid w:val="00E163A1"/>
    <w:rsid w:val="00E16DCA"/>
    <w:rsid w:val="00E16FBB"/>
    <w:rsid w:val="00E171C4"/>
    <w:rsid w:val="00E17279"/>
    <w:rsid w:val="00E17598"/>
    <w:rsid w:val="00E1779C"/>
    <w:rsid w:val="00E1797C"/>
    <w:rsid w:val="00E179E7"/>
    <w:rsid w:val="00E17A49"/>
    <w:rsid w:val="00E17BAB"/>
    <w:rsid w:val="00E17C50"/>
    <w:rsid w:val="00E17D2D"/>
    <w:rsid w:val="00E17E4E"/>
    <w:rsid w:val="00E2026D"/>
    <w:rsid w:val="00E20295"/>
    <w:rsid w:val="00E20544"/>
    <w:rsid w:val="00E2083C"/>
    <w:rsid w:val="00E20905"/>
    <w:rsid w:val="00E20C78"/>
    <w:rsid w:val="00E21AA4"/>
    <w:rsid w:val="00E22191"/>
    <w:rsid w:val="00E221B8"/>
    <w:rsid w:val="00E22413"/>
    <w:rsid w:val="00E2263F"/>
    <w:rsid w:val="00E22908"/>
    <w:rsid w:val="00E22AAC"/>
    <w:rsid w:val="00E22C51"/>
    <w:rsid w:val="00E22F18"/>
    <w:rsid w:val="00E23481"/>
    <w:rsid w:val="00E23837"/>
    <w:rsid w:val="00E238A4"/>
    <w:rsid w:val="00E23B1F"/>
    <w:rsid w:val="00E23E95"/>
    <w:rsid w:val="00E24094"/>
    <w:rsid w:val="00E246B2"/>
    <w:rsid w:val="00E247D7"/>
    <w:rsid w:val="00E248CF"/>
    <w:rsid w:val="00E24904"/>
    <w:rsid w:val="00E24BA8"/>
    <w:rsid w:val="00E24DB4"/>
    <w:rsid w:val="00E24F83"/>
    <w:rsid w:val="00E25270"/>
    <w:rsid w:val="00E25347"/>
    <w:rsid w:val="00E25A55"/>
    <w:rsid w:val="00E25B1F"/>
    <w:rsid w:val="00E25C52"/>
    <w:rsid w:val="00E25D66"/>
    <w:rsid w:val="00E25DD6"/>
    <w:rsid w:val="00E25F06"/>
    <w:rsid w:val="00E261B7"/>
    <w:rsid w:val="00E26439"/>
    <w:rsid w:val="00E26499"/>
    <w:rsid w:val="00E26A3E"/>
    <w:rsid w:val="00E26B19"/>
    <w:rsid w:val="00E271F5"/>
    <w:rsid w:val="00E27CFC"/>
    <w:rsid w:val="00E30119"/>
    <w:rsid w:val="00E305AD"/>
    <w:rsid w:val="00E307B9"/>
    <w:rsid w:val="00E308BB"/>
    <w:rsid w:val="00E30A5C"/>
    <w:rsid w:val="00E30AAE"/>
    <w:rsid w:val="00E30E2D"/>
    <w:rsid w:val="00E3167B"/>
    <w:rsid w:val="00E317DC"/>
    <w:rsid w:val="00E31B9F"/>
    <w:rsid w:val="00E31F2F"/>
    <w:rsid w:val="00E3211A"/>
    <w:rsid w:val="00E3232D"/>
    <w:rsid w:val="00E32337"/>
    <w:rsid w:val="00E323D4"/>
    <w:rsid w:val="00E32665"/>
    <w:rsid w:val="00E32916"/>
    <w:rsid w:val="00E32A12"/>
    <w:rsid w:val="00E32B95"/>
    <w:rsid w:val="00E32C31"/>
    <w:rsid w:val="00E3350E"/>
    <w:rsid w:val="00E3363B"/>
    <w:rsid w:val="00E3419A"/>
    <w:rsid w:val="00E34417"/>
    <w:rsid w:val="00E3458A"/>
    <w:rsid w:val="00E3468D"/>
    <w:rsid w:val="00E348F9"/>
    <w:rsid w:val="00E349C8"/>
    <w:rsid w:val="00E34D51"/>
    <w:rsid w:val="00E34DAD"/>
    <w:rsid w:val="00E35005"/>
    <w:rsid w:val="00E355F4"/>
    <w:rsid w:val="00E356A8"/>
    <w:rsid w:val="00E35922"/>
    <w:rsid w:val="00E35965"/>
    <w:rsid w:val="00E35991"/>
    <w:rsid w:val="00E359E0"/>
    <w:rsid w:val="00E35C6C"/>
    <w:rsid w:val="00E35DA0"/>
    <w:rsid w:val="00E36071"/>
    <w:rsid w:val="00E3615C"/>
    <w:rsid w:val="00E3615F"/>
    <w:rsid w:val="00E362FA"/>
    <w:rsid w:val="00E366A3"/>
    <w:rsid w:val="00E3679B"/>
    <w:rsid w:val="00E36A6D"/>
    <w:rsid w:val="00E36E6E"/>
    <w:rsid w:val="00E36EE5"/>
    <w:rsid w:val="00E36F88"/>
    <w:rsid w:val="00E370FC"/>
    <w:rsid w:val="00E37290"/>
    <w:rsid w:val="00E3736A"/>
    <w:rsid w:val="00E3779F"/>
    <w:rsid w:val="00E378A3"/>
    <w:rsid w:val="00E37925"/>
    <w:rsid w:val="00E37DB5"/>
    <w:rsid w:val="00E37EEF"/>
    <w:rsid w:val="00E40060"/>
    <w:rsid w:val="00E401DB"/>
    <w:rsid w:val="00E4035A"/>
    <w:rsid w:val="00E4056E"/>
    <w:rsid w:val="00E4068A"/>
    <w:rsid w:val="00E40732"/>
    <w:rsid w:val="00E40A8A"/>
    <w:rsid w:val="00E4172A"/>
    <w:rsid w:val="00E417C0"/>
    <w:rsid w:val="00E4184B"/>
    <w:rsid w:val="00E41AC2"/>
    <w:rsid w:val="00E41B98"/>
    <w:rsid w:val="00E41C15"/>
    <w:rsid w:val="00E41CC7"/>
    <w:rsid w:val="00E426B2"/>
    <w:rsid w:val="00E42E2B"/>
    <w:rsid w:val="00E42FCF"/>
    <w:rsid w:val="00E43055"/>
    <w:rsid w:val="00E43768"/>
    <w:rsid w:val="00E43785"/>
    <w:rsid w:val="00E43933"/>
    <w:rsid w:val="00E439B7"/>
    <w:rsid w:val="00E43B81"/>
    <w:rsid w:val="00E43B87"/>
    <w:rsid w:val="00E43D4C"/>
    <w:rsid w:val="00E4437C"/>
    <w:rsid w:val="00E44386"/>
    <w:rsid w:val="00E444F2"/>
    <w:rsid w:val="00E445AE"/>
    <w:rsid w:val="00E44885"/>
    <w:rsid w:val="00E4488D"/>
    <w:rsid w:val="00E44EB5"/>
    <w:rsid w:val="00E44F19"/>
    <w:rsid w:val="00E4539D"/>
    <w:rsid w:val="00E455BC"/>
    <w:rsid w:val="00E45994"/>
    <w:rsid w:val="00E45A12"/>
    <w:rsid w:val="00E46115"/>
    <w:rsid w:val="00E462D7"/>
    <w:rsid w:val="00E469C5"/>
    <w:rsid w:val="00E46C5C"/>
    <w:rsid w:val="00E46D4F"/>
    <w:rsid w:val="00E475D7"/>
    <w:rsid w:val="00E477A8"/>
    <w:rsid w:val="00E47854"/>
    <w:rsid w:val="00E47978"/>
    <w:rsid w:val="00E47B2A"/>
    <w:rsid w:val="00E47B30"/>
    <w:rsid w:val="00E503C8"/>
    <w:rsid w:val="00E5044E"/>
    <w:rsid w:val="00E511A2"/>
    <w:rsid w:val="00E51880"/>
    <w:rsid w:val="00E51976"/>
    <w:rsid w:val="00E51BAB"/>
    <w:rsid w:val="00E51DCE"/>
    <w:rsid w:val="00E51ECC"/>
    <w:rsid w:val="00E51F8F"/>
    <w:rsid w:val="00E5206F"/>
    <w:rsid w:val="00E522A0"/>
    <w:rsid w:val="00E523ED"/>
    <w:rsid w:val="00E52409"/>
    <w:rsid w:val="00E52586"/>
    <w:rsid w:val="00E5280C"/>
    <w:rsid w:val="00E5296C"/>
    <w:rsid w:val="00E52E5E"/>
    <w:rsid w:val="00E5302A"/>
    <w:rsid w:val="00E53207"/>
    <w:rsid w:val="00E538A9"/>
    <w:rsid w:val="00E53968"/>
    <w:rsid w:val="00E5396F"/>
    <w:rsid w:val="00E53C2B"/>
    <w:rsid w:val="00E54285"/>
    <w:rsid w:val="00E543E0"/>
    <w:rsid w:val="00E545B2"/>
    <w:rsid w:val="00E545DC"/>
    <w:rsid w:val="00E546E7"/>
    <w:rsid w:val="00E548AD"/>
    <w:rsid w:val="00E54985"/>
    <w:rsid w:val="00E54C52"/>
    <w:rsid w:val="00E54C6F"/>
    <w:rsid w:val="00E54CA5"/>
    <w:rsid w:val="00E54D06"/>
    <w:rsid w:val="00E54EF6"/>
    <w:rsid w:val="00E54F3F"/>
    <w:rsid w:val="00E550C2"/>
    <w:rsid w:val="00E55140"/>
    <w:rsid w:val="00E5516C"/>
    <w:rsid w:val="00E556D1"/>
    <w:rsid w:val="00E55737"/>
    <w:rsid w:val="00E559A8"/>
    <w:rsid w:val="00E55B2F"/>
    <w:rsid w:val="00E55B55"/>
    <w:rsid w:val="00E55F9D"/>
    <w:rsid w:val="00E56044"/>
    <w:rsid w:val="00E560BA"/>
    <w:rsid w:val="00E5625B"/>
    <w:rsid w:val="00E5663D"/>
    <w:rsid w:val="00E566C2"/>
    <w:rsid w:val="00E56BFC"/>
    <w:rsid w:val="00E56EF3"/>
    <w:rsid w:val="00E5707A"/>
    <w:rsid w:val="00E5707C"/>
    <w:rsid w:val="00E57298"/>
    <w:rsid w:val="00E57765"/>
    <w:rsid w:val="00E57D5B"/>
    <w:rsid w:val="00E57D6A"/>
    <w:rsid w:val="00E602E6"/>
    <w:rsid w:val="00E6036B"/>
    <w:rsid w:val="00E604FE"/>
    <w:rsid w:val="00E60D39"/>
    <w:rsid w:val="00E611F7"/>
    <w:rsid w:val="00E615B1"/>
    <w:rsid w:val="00E61A01"/>
    <w:rsid w:val="00E61B27"/>
    <w:rsid w:val="00E61B73"/>
    <w:rsid w:val="00E61D8F"/>
    <w:rsid w:val="00E6236A"/>
    <w:rsid w:val="00E62853"/>
    <w:rsid w:val="00E62E2F"/>
    <w:rsid w:val="00E63228"/>
    <w:rsid w:val="00E632EB"/>
    <w:rsid w:val="00E63349"/>
    <w:rsid w:val="00E63822"/>
    <w:rsid w:val="00E63833"/>
    <w:rsid w:val="00E642B3"/>
    <w:rsid w:val="00E642EC"/>
    <w:rsid w:val="00E64362"/>
    <w:rsid w:val="00E643AC"/>
    <w:rsid w:val="00E644AA"/>
    <w:rsid w:val="00E648A8"/>
    <w:rsid w:val="00E64FD0"/>
    <w:rsid w:val="00E65287"/>
    <w:rsid w:val="00E65387"/>
    <w:rsid w:val="00E6555A"/>
    <w:rsid w:val="00E65B6D"/>
    <w:rsid w:val="00E66060"/>
    <w:rsid w:val="00E660BD"/>
    <w:rsid w:val="00E662E3"/>
    <w:rsid w:val="00E66340"/>
    <w:rsid w:val="00E6664C"/>
    <w:rsid w:val="00E66AAD"/>
    <w:rsid w:val="00E6700C"/>
    <w:rsid w:val="00E671C4"/>
    <w:rsid w:val="00E67700"/>
    <w:rsid w:val="00E677A5"/>
    <w:rsid w:val="00E678AF"/>
    <w:rsid w:val="00E67A59"/>
    <w:rsid w:val="00E67FCF"/>
    <w:rsid w:val="00E67FFC"/>
    <w:rsid w:val="00E7015D"/>
    <w:rsid w:val="00E70351"/>
    <w:rsid w:val="00E705D2"/>
    <w:rsid w:val="00E70664"/>
    <w:rsid w:val="00E70925"/>
    <w:rsid w:val="00E7092F"/>
    <w:rsid w:val="00E70D8D"/>
    <w:rsid w:val="00E7106C"/>
    <w:rsid w:val="00E718B1"/>
    <w:rsid w:val="00E718FE"/>
    <w:rsid w:val="00E722B1"/>
    <w:rsid w:val="00E72307"/>
    <w:rsid w:val="00E726BA"/>
    <w:rsid w:val="00E72802"/>
    <w:rsid w:val="00E72A28"/>
    <w:rsid w:val="00E72B29"/>
    <w:rsid w:val="00E7314D"/>
    <w:rsid w:val="00E734C9"/>
    <w:rsid w:val="00E73991"/>
    <w:rsid w:val="00E73CD1"/>
    <w:rsid w:val="00E7434E"/>
    <w:rsid w:val="00E747E6"/>
    <w:rsid w:val="00E74894"/>
    <w:rsid w:val="00E7536B"/>
    <w:rsid w:val="00E75553"/>
    <w:rsid w:val="00E7556A"/>
    <w:rsid w:val="00E7578D"/>
    <w:rsid w:val="00E75D47"/>
    <w:rsid w:val="00E760B8"/>
    <w:rsid w:val="00E7612D"/>
    <w:rsid w:val="00E76720"/>
    <w:rsid w:val="00E76C44"/>
    <w:rsid w:val="00E76D1A"/>
    <w:rsid w:val="00E76F0D"/>
    <w:rsid w:val="00E772AD"/>
    <w:rsid w:val="00E77A34"/>
    <w:rsid w:val="00E77A69"/>
    <w:rsid w:val="00E77F20"/>
    <w:rsid w:val="00E8013B"/>
    <w:rsid w:val="00E80372"/>
    <w:rsid w:val="00E803A5"/>
    <w:rsid w:val="00E80572"/>
    <w:rsid w:val="00E809ED"/>
    <w:rsid w:val="00E80A4F"/>
    <w:rsid w:val="00E80BA1"/>
    <w:rsid w:val="00E80CB8"/>
    <w:rsid w:val="00E8103F"/>
    <w:rsid w:val="00E81481"/>
    <w:rsid w:val="00E814C9"/>
    <w:rsid w:val="00E815BD"/>
    <w:rsid w:val="00E81A80"/>
    <w:rsid w:val="00E81C16"/>
    <w:rsid w:val="00E81E6E"/>
    <w:rsid w:val="00E81F51"/>
    <w:rsid w:val="00E82237"/>
    <w:rsid w:val="00E8225F"/>
    <w:rsid w:val="00E822AB"/>
    <w:rsid w:val="00E82395"/>
    <w:rsid w:val="00E823FE"/>
    <w:rsid w:val="00E82811"/>
    <w:rsid w:val="00E82C1E"/>
    <w:rsid w:val="00E82D07"/>
    <w:rsid w:val="00E82D1F"/>
    <w:rsid w:val="00E83155"/>
    <w:rsid w:val="00E8322D"/>
    <w:rsid w:val="00E833B6"/>
    <w:rsid w:val="00E83433"/>
    <w:rsid w:val="00E83516"/>
    <w:rsid w:val="00E836E9"/>
    <w:rsid w:val="00E83E59"/>
    <w:rsid w:val="00E8403F"/>
    <w:rsid w:val="00E842B5"/>
    <w:rsid w:val="00E8475D"/>
    <w:rsid w:val="00E84B74"/>
    <w:rsid w:val="00E84E39"/>
    <w:rsid w:val="00E84FF9"/>
    <w:rsid w:val="00E8524B"/>
    <w:rsid w:val="00E855D5"/>
    <w:rsid w:val="00E8592C"/>
    <w:rsid w:val="00E859CD"/>
    <w:rsid w:val="00E85CA7"/>
    <w:rsid w:val="00E85D6E"/>
    <w:rsid w:val="00E864A0"/>
    <w:rsid w:val="00E864E6"/>
    <w:rsid w:val="00E86911"/>
    <w:rsid w:val="00E86A44"/>
    <w:rsid w:val="00E86D4C"/>
    <w:rsid w:val="00E872F4"/>
    <w:rsid w:val="00E874E4"/>
    <w:rsid w:val="00E879D7"/>
    <w:rsid w:val="00E87B28"/>
    <w:rsid w:val="00E87C27"/>
    <w:rsid w:val="00E87CEC"/>
    <w:rsid w:val="00E87E3F"/>
    <w:rsid w:val="00E87EEA"/>
    <w:rsid w:val="00E87F40"/>
    <w:rsid w:val="00E900C5"/>
    <w:rsid w:val="00E90296"/>
    <w:rsid w:val="00E90339"/>
    <w:rsid w:val="00E9036A"/>
    <w:rsid w:val="00E905FD"/>
    <w:rsid w:val="00E9096A"/>
    <w:rsid w:val="00E9096B"/>
    <w:rsid w:val="00E90FC1"/>
    <w:rsid w:val="00E91256"/>
    <w:rsid w:val="00E915B6"/>
    <w:rsid w:val="00E917CB"/>
    <w:rsid w:val="00E91AA4"/>
    <w:rsid w:val="00E91B60"/>
    <w:rsid w:val="00E91C4D"/>
    <w:rsid w:val="00E91DEE"/>
    <w:rsid w:val="00E9208B"/>
    <w:rsid w:val="00E923C3"/>
    <w:rsid w:val="00E9251B"/>
    <w:rsid w:val="00E926CE"/>
    <w:rsid w:val="00E92796"/>
    <w:rsid w:val="00E92A12"/>
    <w:rsid w:val="00E92D42"/>
    <w:rsid w:val="00E92FF1"/>
    <w:rsid w:val="00E932CC"/>
    <w:rsid w:val="00E932DA"/>
    <w:rsid w:val="00E9365D"/>
    <w:rsid w:val="00E937D8"/>
    <w:rsid w:val="00E93987"/>
    <w:rsid w:val="00E93D30"/>
    <w:rsid w:val="00E9405E"/>
    <w:rsid w:val="00E941F7"/>
    <w:rsid w:val="00E94277"/>
    <w:rsid w:val="00E94462"/>
    <w:rsid w:val="00E9463E"/>
    <w:rsid w:val="00E948EC"/>
    <w:rsid w:val="00E94AC7"/>
    <w:rsid w:val="00E94B1D"/>
    <w:rsid w:val="00E94B2C"/>
    <w:rsid w:val="00E94FB0"/>
    <w:rsid w:val="00E94FF4"/>
    <w:rsid w:val="00E9509D"/>
    <w:rsid w:val="00E950DE"/>
    <w:rsid w:val="00E952D8"/>
    <w:rsid w:val="00E95650"/>
    <w:rsid w:val="00E95698"/>
    <w:rsid w:val="00E95883"/>
    <w:rsid w:val="00E95945"/>
    <w:rsid w:val="00E95A97"/>
    <w:rsid w:val="00E95EBC"/>
    <w:rsid w:val="00E965B8"/>
    <w:rsid w:val="00E965EE"/>
    <w:rsid w:val="00E967EA"/>
    <w:rsid w:val="00E9684D"/>
    <w:rsid w:val="00E96E38"/>
    <w:rsid w:val="00E97065"/>
    <w:rsid w:val="00E970D2"/>
    <w:rsid w:val="00E97114"/>
    <w:rsid w:val="00E97A28"/>
    <w:rsid w:val="00EA0500"/>
    <w:rsid w:val="00EA0884"/>
    <w:rsid w:val="00EA0951"/>
    <w:rsid w:val="00EA096D"/>
    <w:rsid w:val="00EA0E9B"/>
    <w:rsid w:val="00EA1502"/>
    <w:rsid w:val="00EA1575"/>
    <w:rsid w:val="00EA15DE"/>
    <w:rsid w:val="00EA1969"/>
    <w:rsid w:val="00EA196F"/>
    <w:rsid w:val="00EA19FF"/>
    <w:rsid w:val="00EA1B09"/>
    <w:rsid w:val="00EA1DD2"/>
    <w:rsid w:val="00EA1F0D"/>
    <w:rsid w:val="00EA2132"/>
    <w:rsid w:val="00EA217D"/>
    <w:rsid w:val="00EA21A0"/>
    <w:rsid w:val="00EA24D1"/>
    <w:rsid w:val="00EA28A3"/>
    <w:rsid w:val="00EA291F"/>
    <w:rsid w:val="00EA2A77"/>
    <w:rsid w:val="00EA2CF1"/>
    <w:rsid w:val="00EA2D50"/>
    <w:rsid w:val="00EA2D60"/>
    <w:rsid w:val="00EA312F"/>
    <w:rsid w:val="00EA31F3"/>
    <w:rsid w:val="00EA37A5"/>
    <w:rsid w:val="00EA393A"/>
    <w:rsid w:val="00EA3DF9"/>
    <w:rsid w:val="00EA3FA8"/>
    <w:rsid w:val="00EA4309"/>
    <w:rsid w:val="00EA45BC"/>
    <w:rsid w:val="00EA5022"/>
    <w:rsid w:val="00EA5445"/>
    <w:rsid w:val="00EA5505"/>
    <w:rsid w:val="00EA564A"/>
    <w:rsid w:val="00EA5749"/>
    <w:rsid w:val="00EA5933"/>
    <w:rsid w:val="00EA5997"/>
    <w:rsid w:val="00EA59A0"/>
    <w:rsid w:val="00EA59B5"/>
    <w:rsid w:val="00EA5BA2"/>
    <w:rsid w:val="00EA5C96"/>
    <w:rsid w:val="00EA5CEE"/>
    <w:rsid w:val="00EA6050"/>
    <w:rsid w:val="00EA6113"/>
    <w:rsid w:val="00EA6311"/>
    <w:rsid w:val="00EA68DA"/>
    <w:rsid w:val="00EA6A09"/>
    <w:rsid w:val="00EA6ACE"/>
    <w:rsid w:val="00EA6BFD"/>
    <w:rsid w:val="00EA6C63"/>
    <w:rsid w:val="00EA7291"/>
    <w:rsid w:val="00EA77F3"/>
    <w:rsid w:val="00EA7CFA"/>
    <w:rsid w:val="00EA7F74"/>
    <w:rsid w:val="00EB0A6D"/>
    <w:rsid w:val="00EB0A85"/>
    <w:rsid w:val="00EB10B3"/>
    <w:rsid w:val="00EB138C"/>
    <w:rsid w:val="00EB1531"/>
    <w:rsid w:val="00EB1533"/>
    <w:rsid w:val="00EB1949"/>
    <w:rsid w:val="00EB21E2"/>
    <w:rsid w:val="00EB2547"/>
    <w:rsid w:val="00EB2841"/>
    <w:rsid w:val="00EB2C0B"/>
    <w:rsid w:val="00EB2D1A"/>
    <w:rsid w:val="00EB3243"/>
    <w:rsid w:val="00EB3267"/>
    <w:rsid w:val="00EB352B"/>
    <w:rsid w:val="00EB4385"/>
    <w:rsid w:val="00EB4442"/>
    <w:rsid w:val="00EB45B4"/>
    <w:rsid w:val="00EB49C4"/>
    <w:rsid w:val="00EB4A6B"/>
    <w:rsid w:val="00EB4AC6"/>
    <w:rsid w:val="00EB4BAD"/>
    <w:rsid w:val="00EB4F9B"/>
    <w:rsid w:val="00EB4FDE"/>
    <w:rsid w:val="00EB5046"/>
    <w:rsid w:val="00EB50DA"/>
    <w:rsid w:val="00EB50F9"/>
    <w:rsid w:val="00EB5381"/>
    <w:rsid w:val="00EB54DB"/>
    <w:rsid w:val="00EB56FF"/>
    <w:rsid w:val="00EB58A2"/>
    <w:rsid w:val="00EB5948"/>
    <w:rsid w:val="00EB5A2D"/>
    <w:rsid w:val="00EB5DAE"/>
    <w:rsid w:val="00EB6482"/>
    <w:rsid w:val="00EB64B8"/>
    <w:rsid w:val="00EB6891"/>
    <w:rsid w:val="00EB6AAA"/>
    <w:rsid w:val="00EB6AFA"/>
    <w:rsid w:val="00EB6C67"/>
    <w:rsid w:val="00EB6C98"/>
    <w:rsid w:val="00EB7026"/>
    <w:rsid w:val="00EB7081"/>
    <w:rsid w:val="00EB7155"/>
    <w:rsid w:val="00EB7AD0"/>
    <w:rsid w:val="00EB7B0E"/>
    <w:rsid w:val="00EB7EC7"/>
    <w:rsid w:val="00EC059A"/>
    <w:rsid w:val="00EC073F"/>
    <w:rsid w:val="00EC0746"/>
    <w:rsid w:val="00EC07AE"/>
    <w:rsid w:val="00EC0C30"/>
    <w:rsid w:val="00EC0F86"/>
    <w:rsid w:val="00EC1149"/>
    <w:rsid w:val="00EC130F"/>
    <w:rsid w:val="00EC1397"/>
    <w:rsid w:val="00EC13EC"/>
    <w:rsid w:val="00EC14E7"/>
    <w:rsid w:val="00EC1558"/>
    <w:rsid w:val="00EC16CB"/>
    <w:rsid w:val="00EC18AD"/>
    <w:rsid w:val="00EC1B60"/>
    <w:rsid w:val="00EC1CB2"/>
    <w:rsid w:val="00EC1E31"/>
    <w:rsid w:val="00EC20C2"/>
    <w:rsid w:val="00EC2103"/>
    <w:rsid w:val="00EC24C8"/>
    <w:rsid w:val="00EC288E"/>
    <w:rsid w:val="00EC28E3"/>
    <w:rsid w:val="00EC2C27"/>
    <w:rsid w:val="00EC2D84"/>
    <w:rsid w:val="00EC313D"/>
    <w:rsid w:val="00EC38CC"/>
    <w:rsid w:val="00EC3A92"/>
    <w:rsid w:val="00EC3AF2"/>
    <w:rsid w:val="00EC3D56"/>
    <w:rsid w:val="00EC3E2A"/>
    <w:rsid w:val="00EC419E"/>
    <w:rsid w:val="00EC433E"/>
    <w:rsid w:val="00EC4368"/>
    <w:rsid w:val="00EC43A1"/>
    <w:rsid w:val="00EC45ED"/>
    <w:rsid w:val="00EC49D8"/>
    <w:rsid w:val="00EC4AB8"/>
    <w:rsid w:val="00EC4CDF"/>
    <w:rsid w:val="00EC53A5"/>
    <w:rsid w:val="00EC53D3"/>
    <w:rsid w:val="00EC5C2B"/>
    <w:rsid w:val="00EC5C65"/>
    <w:rsid w:val="00EC602B"/>
    <w:rsid w:val="00EC641E"/>
    <w:rsid w:val="00EC64EE"/>
    <w:rsid w:val="00EC6547"/>
    <w:rsid w:val="00EC6629"/>
    <w:rsid w:val="00EC6778"/>
    <w:rsid w:val="00EC68C7"/>
    <w:rsid w:val="00EC6A31"/>
    <w:rsid w:val="00EC6D15"/>
    <w:rsid w:val="00EC6D56"/>
    <w:rsid w:val="00EC6F5B"/>
    <w:rsid w:val="00EC73FD"/>
    <w:rsid w:val="00EC7876"/>
    <w:rsid w:val="00EC7930"/>
    <w:rsid w:val="00EC7A3E"/>
    <w:rsid w:val="00ED0306"/>
    <w:rsid w:val="00ED03C7"/>
    <w:rsid w:val="00ED05F1"/>
    <w:rsid w:val="00ED0607"/>
    <w:rsid w:val="00ED0D52"/>
    <w:rsid w:val="00ED0D6F"/>
    <w:rsid w:val="00ED0D7D"/>
    <w:rsid w:val="00ED0F81"/>
    <w:rsid w:val="00ED0FCA"/>
    <w:rsid w:val="00ED1025"/>
    <w:rsid w:val="00ED107C"/>
    <w:rsid w:val="00ED1545"/>
    <w:rsid w:val="00ED16F7"/>
    <w:rsid w:val="00ED1728"/>
    <w:rsid w:val="00ED1A8B"/>
    <w:rsid w:val="00ED1C72"/>
    <w:rsid w:val="00ED1CA1"/>
    <w:rsid w:val="00ED1CDE"/>
    <w:rsid w:val="00ED1DD0"/>
    <w:rsid w:val="00ED1F30"/>
    <w:rsid w:val="00ED2018"/>
    <w:rsid w:val="00ED2023"/>
    <w:rsid w:val="00ED230C"/>
    <w:rsid w:val="00ED2444"/>
    <w:rsid w:val="00ED2496"/>
    <w:rsid w:val="00ED24FB"/>
    <w:rsid w:val="00ED2647"/>
    <w:rsid w:val="00ED2C39"/>
    <w:rsid w:val="00ED2F82"/>
    <w:rsid w:val="00ED2FD6"/>
    <w:rsid w:val="00ED3080"/>
    <w:rsid w:val="00ED34C7"/>
    <w:rsid w:val="00ED352F"/>
    <w:rsid w:val="00ED3728"/>
    <w:rsid w:val="00ED372D"/>
    <w:rsid w:val="00ED3EAC"/>
    <w:rsid w:val="00ED3F36"/>
    <w:rsid w:val="00ED4479"/>
    <w:rsid w:val="00ED48BF"/>
    <w:rsid w:val="00ED4B3A"/>
    <w:rsid w:val="00ED4BEA"/>
    <w:rsid w:val="00ED503C"/>
    <w:rsid w:val="00ED5882"/>
    <w:rsid w:val="00ED5A05"/>
    <w:rsid w:val="00ED5A87"/>
    <w:rsid w:val="00ED5E58"/>
    <w:rsid w:val="00ED5F48"/>
    <w:rsid w:val="00ED6156"/>
    <w:rsid w:val="00ED61DE"/>
    <w:rsid w:val="00ED68E7"/>
    <w:rsid w:val="00ED6A80"/>
    <w:rsid w:val="00ED6A9E"/>
    <w:rsid w:val="00ED6B36"/>
    <w:rsid w:val="00ED6BDE"/>
    <w:rsid w:val="00ED6BF2"/>
    <w:rsid w:val="00ED6DCB"/>
    <w:rsid w:val="00ED6E48"/>
    <w:rsid w:val="00ED70E5"/>
    <w:rsid w:val="00ED710B"/>
    <w:rsid w:val="00ED7A74"/>
    <w:rsid w:val="00ED7C66"/>
    <w:rsid w:val="00ED7EBD"/>
    <w:rsid w:val="00EE00C5"/>
    <w:rsid w:val="00EE0357"/>
    <w:rsid w:val="00EE03E9"/>
    <w:rsid w:val="00EE0CEB"/>
    <w:rsid w:val="00EE0D8F"/>
    <w:rsid w:val="00EE0D9A"/>
    <w:rsid w:val="00EE0E89"/>
    <w:rsid w:val="00EE0FD6"/>
    <w:rsid w:val="00EE11A0"/>
    <w:rsid w:val="00EE121B"/>
    <w:rsid w:val="00EE15EB"/>
    <w:rsid w:val="00EE1761"/>
    <w:rsid w:val="00EE17C7"/>
    <w:rsid w:val="00EE23D4"/>
    <w:rsid w:val="00EE2500"/>
    <w:rsid w:val="00EE25C8"/>
    <w:rsid w:val="00EE298E"/>
    <w:rsid w:val="00EE2C21"/>
    <w:rsid w:val="00EE2F10"/>
    <w:rsid w:val="00EE3032"/>
    <w:rsid w:val="00EE321B"/>
    <w:rsid w:val="00EE3305"/>
    <w:rsid w:val="00EE382A"/>
    <w:rsid w:val="00EE3866"/>
    <w:rsid w:val="00EE3BFE"/>
    <w:rsid w:val="00EE3D10"/>
    <w:rsid w:val="00EE3F35"/>
    <w:rsid w:val="00EE4279"/>
    <w:rsid w:val="00EE4441"/>
    <w:rsid w:val="00EE4750"/>
    <w:rsid w:val="00EE49A9"/>
    <w:rsid w:val="00EE4A00"/>
    <w:rsid w:val="00EE4F7C"/>
    <w:rsid w:val="00EE4F7F"/>
    <w:rsid w:val="00EE4FC6"/>
    <w:rsid w:val="00EE5099"/>
    <w:rsid w:val="00EE50DB"/>
    <w:rsid w:val="00EE5196"/>
    <w:rsid w:val="00EE5353"/>
    <w:rsid w:val="00EE535C"/>
    <w:rsid w:val="00EE54B7"/>
    <w:rsid w:val="00EE554A"/>
    <w:rsid w:val="00EE5625"/>
    <w:rsid w:val="00EE58C6"/>
    <w:rsid w:val="00EE5ABE"/>
    <w:rsid w:val="00EE5DDB"/>
    <w:rsid w:val="00EE5FF8"/>
    <w:rsid w:val="00EE61B2"/>
    <w:rsid w:val="00EE64EA"/>
    <w:rsid w:val="00EE6E17"/>
    <w:rsid w:val="00EE7582"/>
    <w:rsid w:val="00EE7C07"/>
    <w:rsid w:val="00EE7E77"/>
    <w:rsid w:val="00EF02B7"/>
    <w:rsid w:val="00EF02C6"/>
    <w:rsid w:val="00EF0349"/>
    <w:rsid w:val="00EF087C"/>
    <w:rsid w:val="00EF157E"/>
    <w:rsid w:val="00EF194F"/>
    <w:rsid w:val="00EF1F25"/>
    <w:rsid w:val="00EF1F6E"/>
    <w:rsid w:val="00EF22E0"/>
    <w:rsid w:val="00EF248B"/>
    <w:rsid w:val="00EF2512"/>
    <w:rsid w:val="00EF27A4"/>
    <w:rsid w:val="00EF2B44"/>
    <w:rsid w:val="00EF30DF"/>
    <w:rsid w:val="00EF329D"/>
    <w:rsid w:val="00EF334B"/>
    <w:rsid w:val="00EF335B"/>
    <w:rsid w:val="00EF3509"/>
    <w:rsid w:val="00EF3982"/>
    <w:rsid w:val="00EF3ADF"/>
    <w:rsid w:val="00EF4196"/>
    <w:rsid w:val="00EF4205"/>
    <w:rsid w:val="00EF42AF"/>
    <w:rsid w:val="00EF486A"/>
    <w:rsid w:val="00EF4889"/>
    <w:rsid w:val="00EF4C04"/>
    <w:rsid w:val="00EF4C3F"/>
    <w:rsid w:val="00EF4F6D"/>
    <w:rsid w:val="00EF5773"/>
    <w:rsid w:val="00EF5842"/>
    <w:rsid w:val="00EF5927"/>
    <w:rsid w:val="00EF5A35"/>
    <w:rsid w:val="00EF5B03"/>
    <w:rsid w:val="00EF5E36"/>
    <w:rsid w:val="00EF5FBB"/>
    <w:rsid w:val="00EF6024"/>
    <w:rsid w:val="00EF6074"/>
    <w:rsid w:val="00EF67ED"/>
    <w:rsid w:val="00EF6993"/>
    <w:rsid w:val="00EF6AE1"/>
    <w:rsid w:val="00EF6FBE"/>
    <w:rsid w:val="00EF7282"/>
    <w:rsid w:val="00EF74AB"/>
    <w:rsid w:val="00EF75A0"/>
    <w:rsid w:val="00EF75CD"/>
    <w:rsid w:val="00EF7C71"/>
    <w:rsid w:val="00EF7D26"/>
    <w:rsid w:val="00EF7DB0"/>
    <w:rsid w:val="00EF7DE0"/>
    <w:rsid w:val="00EF7FBD"/>
    <w:rsid w:val="00F0005B"/>
    <w:rsid w:val="00F00352"/>
    <w:rsid w:val="00F00499"/>
    <w:rsid w:val="00F0063D"/>
    <w:rsid w:val="00F0097A"/>
    <w:rsid w:val="00F0098D"/>
    <w:rsid w:val="00F00B07"/>
    <w:rsid w:val="00F00E69"/>
    <w:rsid w:val="00F01100"/>
    <w:rsid w:val="00F012E4"/>
    <w:rsid w:val="00F01512"/>
    <w:rsid w:val="00F01A3D"/>
    <w:rsid w:val="00F01E80"/>
    <w:rsid w:val="00F024DD"/>
    <w:rsid w:val="00F028A1"/>
    <w:rsid w:val="00F0297E"/>
    <w:rsid w:val="00F02992"/>
    <w:rsid w:val="00F02A18"/>
    <w:rsid w:val="00F02A1F"/>
    <w:rsid w:val="00F02A39"/>
    <w:rsid w:val="00F02A9F"/>
    <w:rsid w:val="00F02C5C"/>
    <w:rsid w:val="00F03031"/>
    <w:rsid w:val="00F03253"/>
    <w:rsid w:val="00F036D7"/>
    <w:rsid w:val="00F038F0"/>
    <w:rsid w:val="00F03ADD"/>
    <w:rsid w:val="00F03C04"/>
    <w:rsid w:val="00F03F3A"/>
    <w:rsid w:val="00F04082"/>
    <w:rsid w:val="00F040B0"/>
    <w:rsid w:val="00F040F0"/>
    <w:rsid w:val="00F0415A"/>
    <w:rsid w:val="00F04406"/>
    <w:rsid w:val="00F047E5"/>
    <w:rsid w:val="00F048E6"/>
    <w:rsid w:val="00F04CE4"/>
    <w:rsid w:val="00F04DC6"/>
    <w:rsid w:val="00F05158"/>
    <w:rsid w:val="00F0550A"/>
    <w:rsid w:val="00F05548"/>
    <w:rsid w:val="00F05A23"/>
    <w:rsid w:val="00F061A8"/>
    <w:rsid w:val="00F061C7"/>
    <w:rsid w:val="00F06248"/>
    <w:rsid w:val="00F06556"/>
    <w:rsid w:val="00F0684C"/>
    <w:rsid w:val="00F06885"/>
    <w:rsid w:val="00F0688A"/>
    <w:rsid w:val="00F0691B"/>
    <w:rsid w:val="00F06930"/>
    <w:rsid w:val="00F06976"/>
    <w:rsid w:val="00F06B5F"/>
    <w:rsid w:val="00F06D33"/>
    <w:rsid w:val="00F0760C"/>
    <w:rsid w:val="00F07D32"/>
    <w:rsid w:val="00F07F6B"/>
    <w:rsid w:val="00F100FF"/>
    <w:rsid w:val="00F1021C"/>
    <w:rsid w:val="00F10249"/>
    <w:rsid w:val="00F1035C"/>
    <w:rsid w:val="00F105F1"/>
    <w:rsid w:val="00F10890"/>
    <w:rsid w:val="00F10AD0"/>
    <w:rsid w:val="00F10C42"/>
    <w:rsid w:val="00F10C85"/>
    <w:rsid w:val="00F10C99"/>
    <w:rsid w:val="00F10D1F"/>
    <w:rsid w:val="00F1111B"/>
    <w:rsid w:val="00F1166A"/>
    <w:rsid w:val="00F11CAE"/>
    <w:rsid w:val="00F11FBB"/>
    <w:rsid w:val="00F124D5"/>
    <w:rsid w:val="00F12524"/>
    <w:rsid w:val="00F126EE"/>
    <w:rsid w:val="00F127CE"/>
    <w:rsid w:val="00F12A5E"/>
    <w:rsid w:val="00F12E29"/>
    <w:rsid w:val="00F12E59"/>
    <w:rsid w:val="00F13676"/>
    <w:rsid w:val="00F13977"/>
    <w:rsid w:val="00F13DBB"/>
    <w:rsid w:val="00F13E03"/>
    <w:rsid w:val="00F13EEF"/>
    <w:rsid w:val="00F1437D"/>
    <w:rsid w:val="00F1442D"/>
    <w:rsid w:val="00F14644"/>
    <w:rsid w:val="00F146F9"/>
    <w:rsid w:val="00F14871"/>
    <w:rsid w:val="00F1488F"/>
    <w:rsid w:val="00F1497D"/>
    <w:rsid w:val="00F14D4E"/>
    <w:rsid w:val="00F14DDD"/>
    <w:rsid w:val="00F14F1D"/>
    <w:rsid w:val="00F150ED"/>
    <w:rsid w:val="00F1519A"/>
    <w:rsid w:val="00F15437"/>
    <w:rsid w:val="00F15572"/>
    <w:rsid w:val="00F15B92"/>
    <w:rsid w:val="00F15CAC"/>
    <w:rsid w:val="00F160B5"/>
    <w:rsid w:val="00F1665E"/>
    <w:rsid w:val="00F167CD"/>
    <w:rsid w:val="00F168F4"/>
    <w:rsid w:val="00F169D4"/>
    <w:rsid w:val="00F170DA"/>
    <w:rsid w:val="00F17421"/>
    <w:rsid w:val="00F17720"/>
    <w:rsid w:val="00F17961"/>
    <w:rsid w:val="00F17B26"/>
    <w:rsid w:val="00F200CE"/>
    <w:rsid w:val="00F20286"/>
    <w:rsid w:val="00F208FA"/>
    <w:rsid w:val="00F2114C"/>
    <w:rsid w:val="00F212DB"/>
    <w:rsid w:val="00F214FD"/>
    <w:rsid w:val="00F217DB"/>
    <w:rsid w:val="00F21831"/>
    <w:rsid w:val="00F21A81"/>
    <w:rsid w:val="00F21C0F"/>
    <w:rsid w:val="00F21C1A"/>
    <w:rsid w:val="00F21E02"/>
    <w:rsid w:val="00F21EAC"/>
    <w:rsid w:val="00F21FC9"/>
    <w:rsid w:val="00F2201C"/>
    <w:rsid w:val="00F220CA"/>
    <w:rsid w:val="00F2221F"/>
    <w:rsid w:val="00F22234"/>
    <w:rsid w:val="00F2238A"/>
    <w:rsid w:val="00F2239F"/>
    <w:rsid w:val="00F22400"/>
    <w:rsid w:val="00F22805"/>
    <w:rsid w:val="00F229CA"/>
    <w:rsid w:val="00F22B72"/>
    <w:rsid w:val="00F22ED5"/>
    <w:rsid w:val="00F23289"/>
    <w:rsid w:val="00F236E0"/>
    <w:rsid w:val="00F23821"/>
    <w:rsid w:val="00F23A56"/>
    <w:rsid w:val="00F23ACA"/>
    <w:rsid w:val="00F23B3A"/>
    <w:rsid w:val="00F23F91"/>
    <w:rsid w:val="00F24452"/>
    <w:rsid w:val="00F244DD"/>
    <w:rsid w:val="00F245AF"/>
    <w:rsid w:val="00F24779"/>
    <w:rsid w:val="00F24942"/>
    <w:rsid w:val="00F24EE1"/>
    <w:rsid w:val="00F24EF1"/>
    <w:rsid w:val="00F24F55"/>
    <w:rsid w:val="00F24FFF"/>
    <w:rsid w:val="00F25053"/>
    <w:rsid w:val="00F259D1"/>
    <w:rsid w:val="00F25A1E"/>
    <w:rsid w:val="00F25D75"/>
    <w:rsid w:val="00F263A7"/>
    <w:rsid w:val="00F26B14"/>
    <w:rsid w:val="00F26C01"/>
    <w:rsid w:val="00F26CB9"/>
    <w:rsid w:val="00F26E24"/>
    <w:rsid w:val="00F27012"/>
    <w:rsid w:val="00F27137"/>
    <w:rsid w:val="00F2715E"/>
    <w:rsid w:val="00F27E3D"/>
    <w:rsid w:val="00F302A4"/>
    <w:rsid w:val="00F30442"/>
    <w:rsid w:val="00F304E5"/>
    <w:rsid w:val="00F30635"/>
    <w:rsid w:val="00F30A33"/>
    <w:rsid w:val="00F30A9B"/>
    <w:rsid w:val="00F30D23"/>
    <w:rsid w:val="00F30DB3"/>
    <w:rsid w:val="00F30E2B"/>
    <w:rsid w:val="00F30F19"/>
    <w:rsid w:val="00F310D1"/>
    <w:rsid w:val="00F31264"/>
    <w:rsid w:val="00F313C6"/>
    <w:rsid w:val="00F314CE"/>
    <w:rsid w:val="00F31E80"/>
    <w:rsid w:val="00F3233B"/>
    <w:rsid w:val="00F32531"/>
    <w:rsid w:val="00F32987"/>
    <w:rsid w:val="00F32D35"/>
    <w:rsid w:val="00F32E78"/>
    <w:rsid w:val="00F32FC2"/>
    <w:rsid w:val="00F331AF"/>
    <w:rsid w:val="00F332CD"/>
    <w:rsid w:val="00F3332B"/>
    <w:rsid w:val="00F3338A"/>
    <w:rsid w:val="00F33C62"/>
    <w:rsid w:val="00F33CAE"/>
    <w:rsid w:val="00F34008"/>
    <w:rsid w:val="00F3447B"/>
    <w:rsid w:val="00F34C8D"/>
    <w:rsid w:val="00F34E17"/>
    <w:rsid w:val="00F34E4A"/>
    <w:rsid w:val="00F34E96"/>
    <w:rsid w:val="00F3510C"/>
    <w:rsid w:val="00F3516B"/>
    <w:rsid w:val="00F351C1"/>
    <w:rsid w:val="00F35498"/>
    <w:rsid w:val="00F3567E"/>
    <w:rsid w:val="00F35A75"/>
    <w:rsid w:val="00F35E34"/>
    <w:rsid w:val="00F36315"/>
    <w:rsid w:val="00F36D2D"/>
    <w:rsid w:val="00F37017"/>
    <w:rsid w:val="00F3702B"/>
    <w:rsid w:val="00F37153"/>
    <w:rsid w:val="00F373E1"/>
    <w:rsid w:val="00F3745E"/>
    <w:rsid w:val="00F375FE"/>
    <w:rsid w:val="00F37C8F"/>
    <w:rsid w:val="00F37FC6"/>
    <w:rsid w:val="00F40053"/>
    <w:rsid w:val="00F40056"/>
    <w:rsid w:val="00F40684"/>
    <w:rsid w:val="00F4099A"/>
    <w:rsid w:val="00F40AA2"/>
    <w:rsid w:val="00F40AC4"/>
    <w:rsid w:val="00F41388"/>
    <w:rsid w:val="00F4143F"/>
    <w:rsid w:val="00F416E9"/>
    <w:rsid w:val="00F4174C"/>
    <w:rsid w:val="00F41995"/>
    <w:rsid w:val="00F41AC7"/>
    <w:rsid w:val="00F41AE0"/>
    <w:rsid w:val="00F41BDA"/>
    <w:rsid w:val="00F41C13"/>
    <w:rsid w:val="00F41C23"/>
    <w:rsid w:val="00F41C54"/>
    <w:rsid w:val="00F41EA9"/>
    <w:rsid w:val="00F42425"/>
    <w:rsid w:val="00F4275B"/>
    <w:rsid w:val="00F42AE3"/>
    <w:rsid w:val="00F42D35"/>
    <w:rsid w:val="00F43018"/>
    <w:rsid w:val="00F430CD"/>
    <w:rsid w:val="00F430FE"/>
    <w:rsid w:val="00F4330B"/>
    <w:rsid w:val="00F43419"/>
    <w:rsid w:val="00F4355C"/>
    <w:rsid w:val="00F43A42"/>
    <w:rsid w:val="00F43B12"/>
    <w:rsid w:val="00F43B8B"/>
    <w:rsid w:val="00F43C29"/>
    <w:rsid w:val="00F43F3E"/>
    <w:rsid w:val="00F44429"/>
    <w:rsid w:val="00F44819"/>
    <w:rsid w:val="00F44821"/>
    <w:rsid w:val="00F4495C"/>
    <w:rsid w:val="00F44B8F"/>
    <w:rsid w:val="00F44BBA"/>
    <w:rsid w:val="00F44C36"/>
    <w:rsid w:val="00F44ECC"/>
    <w:rsid w:val="00F44ED1"/>
    <w:rsid w:val="00F4570A"/>
    <w:rsid w:val="00F457C0"/>
    <w:rsid w:val="00F45991"/>
    <w:rsid w:val="00F45A92"/>
    <w:rsid w:val="00F45C4E"/>
    <w:rsid w:val="00F45D56"/>
    <w:rsid w:val="00F45F00"/>
    <w:rsid w:val="00F46150"/>
    <w:rsid w:val="00F4639D"/>
    <w:rsid w:val="00F465D9"/>
    <w:rsid w:val="00F46AB8"/>
    <w:rsid w:val="00F470D5"/>
    <w:rsid w:val="00F47200"/>
    <w:rsid w:val="00F4720E"/>
    <w:rsid w:val="00F475B2"/>
    <w:rsid w:val="00F475BC"/>
    <w:rsid w:val="00F4766A"/>
    <w:rsid w:val="00F47A2C"/>
    <w:rsid w:val="00F47C37"/>
    <w:rsid w:val="00F47CCC"/>
    <w:rsid w:val="00F50016"/>
    <w:rsid w:val="00F500E0"/>
    <w:rsid w:val="00F502BF"/>
    <w:rsid w:val="00F50552"/>
    <w:rsid w:val="00F50A93"/>
    <w:rsid w:val="00F50B33"/>
    <w:rsid w:val="00F50FA2"/>
    <w:rsid w:val="00F510D7"/>
    <w:rsid w:val="00F51AA5"/>
    <w:rsid w:val="00F51FD0"/>
    <w:rsid w:val="00F525AA"/>
    <w:rsid w:val="00F52737"/>
    <w:rsid w:val="00F52744"/>
    <w:rsid w:val="00F52C66"/>
    <w:rsid w:val="00F53290"/>
    <w:rsid w:val="00F53558"/>
    <w:rsid w:val="00F53872"/>
    <w:rsid w:val="00F5428D"/>
    <w:rsid w:val="00F542B8"/>
    <w:rsid w:val="00F542FA"/>
    <w:rsid w:val="00F5449A"/>
    <w:rsid w:val="00F54501"/>
    <w:rsid w:val="00F547D6"/>
    <w:rsid w:val="00F55178"/>
    <w:rsid w:val="00F55712"/>
    <w:rsid w:val="00F55A01"/>
    <w:rsid w:val="00F55A85"/>
    <w:rsid w:val="00F55C47"/>
    <w:rsid w:val="00F55CEB"/>
    <w:rsid w:val="00F55D39"/>
    <w:rsid w:val="00F56024"/>
    <w:rsid w:val="00F569E9"/>
    <w:rsid w:val="00F56A67"/>
    <w:rsid w:val="00F570FE"/>
    <w:rsid w:val="00F57168"/>
    <w:rsid w:val="00F572F0"/>
    <w:rsid w:val="00F573D7"/>
    <w:rsid w:val="00F5787D"/>
    <w:rsid w:val="00F57976"/>
    <w:rsid w:val="00F57F82"/>
    <w:rsid w:val="00F6055A"/>
    <w:rsid w:val="00F607AC"/>
    <w:rsid w:val="00F60868"/>
    <w:rsid w:val="00F60970"/>
    <w:rsid w:val="00F60A40"/>
    <w:rsid w:val="00F60B01"/>
    <w:rsid w:val="00F60E4E"/>
    <w:rsid w:val="00F61404"/>
    <w:rsid w:val="00F6157F"/>
    <w:rsid w:val="00F61836"/>
    <w:rsid w:val="00F61876"/>
    <w:rsid w:val="00F61DD8"/>
    <w:rsid w:val="00F62098"/>
    <w:rsid w:val="00F62169"/>
    <w:rsid w:val="00F62360"/>
    <w:rsid w:val="00F62560"/>
    <w:rsid w:val="00F62C53"/>
    <w:rsid w:val="00F6380F"/>
    <w:rsid w:val="00F638D6"/>
    <w:rsid w:val="00F63B7B"/>
    <w:rsid w:val="00F63CA2"/>
    <w:rsid w:val="00F63DC0"/>
    <w:rsid w:val="00F64177"/>
    <w:rsid w:val="00F642F4"/>
    <w:rsid w:val="00F643C4"/>
    <w:rsid w:val="00F64528"/>
    <w:rsid w:val="00F6465F"/>
    <w:rsid w:val="00F64CE3"/>
    <w:rsid w:val="00F653AB"/>
    <w:rsid w:val="00F65468"/>
    <w:rsid w:val="00F65509"/>
    <w:rsid w:val="00F65684"/>
    <w:rsid w:val="00F65899"/>
    <w:rsid w:val="00F65DD1"/>
    <w:rsid w:val="00F65DFC"/>
    <w:rsid w:val="00F661B6"/>
    <w:rsid w:val="00F666F4"/>
    <w:rsid w:val="00F66792"/>
    <w:rsid w:val="00F67194"/>
    <w:rsid w:val="00F6734A"/>
    <w:rsid w:val="00F6757D"/>
    <w:rsid w:val="00F675B6"/>
    <w:rsid w:val="00F67903"/>
    <w:rsid w:val="00F67990"/>
    <w:rsid w:val="00F67EC6"/>
    <w:rsid w:val="00F70029"/>
    <w:rsid w:val="00F70096"/>
    <w:rsid w:val="00F7047A"/>
    <w:rsid w:val="00F70CC4"/>
    <w:rsid w:val="00F70E60"/>
    <w:rsid w:val="00F71064"/>
    <w:rsid w:val="00F7123F"/>
    <w:rsid w:val="00F71520"/>
    <w:rsid w:val="00F7156A"/>
    <w:rsid w:val="00F7165B"/>
    <w:rsid w:val="00F71683"/>
    <w:rsid w:val="00F71758"/>
    <w:rsid w:val="00F71EFA"/>
    <w:rsid w:val="00F722E8"/>
    <w:rsid w:val="00F72639"/>
    <w:rsid w:val="00F727B0"/>
    <w:rsid w:val="00F72A11"/>
    <w:rsid w:val="00F72D26"/>
    <w:rsid w:val="00F72EB7"/>
    <w:rsid w:val="00F733B5"/>
    <w:rsid w:val="00F734F9"/>
    <w:rsid w:val="00F7356E"/>
    <w:rsid w:val="00F73A82"/>
    <w:rsid w:val="00F73AB7"/>
    <w:rsid w:val="00F73C7A"/>
    <w:rsid w:val="00F73D1D"/>
    <w:rsid w:val="00F73F0F"/>
    <w:rsid w:val="00F741B7"/>
    <w:rsid w:val="00F74448"/>
    <w:rsid w:val="00F746D3"/>
    <w:rsid w:val="00F7470B"/>
    <w:rsid w:val="00F74785"/>
    <w:rsid w:val="00F747E8"/>
    <w:rsid w:val="00F74AF4"/>
    <w:rsid w:val="00F74D6F"/>
    <w:rsid w:val="00F74D92"/>
    <w:rsid w:val="00F74F31"/>
    <w:rsid w:val="00F7548A"/>
    <w:rsid w:val="00F754CF"/>
    <w:rsid w:val="00F75BFD"/>
    <w:rsid w:val="00F76CA0"/>
    <w:rsid w:val="00F76F40"/>
    <w:rsid w:val="00F76FA9"/>
    <w:rsid w:val="00F7740F"/>
    <w:rsid w:val="00F77B6A"/>
    <w:rsid w:val="00F77E1E"/>
    <w:rsid w:val="00F77F16"/>
    <w:rsid w:val="00F80464"/>
    <w:rsid w:val="00F8049D"/>
    <w:rsid w:val="00F8058A"/>
    <w:rsid w:val="00F806D2"/>
    <w:rsid w:val="00F8105F"/>
    <w:rsid w:val="00F8113C"/>
    <w:rsid w:val="00F813B1"/>
    <w:rsid w:val="00F816BB"/>
    <w:rsid w:val="00F816DE"/>
    <w:rsid w:val="00F81B09"/>
    <w:rsid w:val="00F81C1E"/>
    <w:rsid w:val="00F81D07"/>
    <w:rsid w:val="00F81DF5"/>
    <w:rsid w:val="00F8203F"/>
    <w:rsid w:val="00F820DD"/>
    <w:rsid w:val="00F82197"/>
    <w:rsid w:val="00F82267"/>
    <w:rsid w:val="00F827AD"/>
    <w:rsid w:val="00F82CBD"/>
    <w:rsid w:val="00F83359"/>
    <w:rsid w:val="00F833A2"/>
    <w:rsid w:val="00F8389C"/>
    <w:rsid w:val="00F83DBD"/>
    <w:rsid w:val="00F83E68"/>
    <w:rsid w:val="00F83E9A"/>
    <w:rsid w:val="00F84299"/>
    <w:rsid w:val="00F844AB"/>
    <w:rsid w:val="00F84803"/>
    <w:rsid w:val="00F848CD"/>
    <w:rsid w:val="00F849E7"/>
    <w:rsid w:val="00F84C1B"/>
    <w:rsid w:val="00F84E27"/>
    <w:rsid w:val="00F84EED"/>
    <w:rsid w:val="00F8500E"/>
    <w:rsid w:val="00F85C3E"/>
    <w:rsid w:val="00F863D6"/>
    <w:rsid w:val="00F86520"/>
    <w:rsid w:val="00F865E8"/>
    <w:rsid w:val="00F86B0F"/>
    <w:rsid w:val="00F86C7E"/>
    <w:rsid w:val="00F86CDF"/>
    <w:rsid w:val="00F86EA2"/>
    <w:rsid w:val="00F87051"/>
    <w:rsid w:val="00F87146"/>
    <w:rsid w:val="00F87177"/>
    <w:rsid w:val="00F872B4"/>
    <w:rsid w:val="00F87972"/>
    <w:rsid w:val="00F87D2D"/>
    <w:rsid w:val="00F90183"/>
    <w:rsid w:val="00F90316"/>
    <w:rsid w:val="00F90325"/>
    <w:rsid w:val="00F90379"/>
    <w:rsid w:val="00F9072A"/>
    <w:rsid w:val="00F9074A"/>
    <w:rsid w:val="00F91122"/>
    <w:rsid w:val="00F9150F"/>
    <w:rsid w:val="00F91528"/>
    <w:rsid w:val="00F91643"/>
    <w:rsid w:val="00F91B8C"/>
    <w:rsid w:val="00F91C4D"/>
    <w:rsid w:val="00F91CC3"/>
    <w:rsid w:val="00F922DB"/>
    <w:rsid w:val="00F9236A"/>
    <w:rsid w:val="00F92592"/>
    <w:rsid w:val="00F92752"/>
    <w:rsid w:val="00F928A8"/>
    <w:rsid w:val="00F92CAE"/>
    <w:rsid w:val="00F92F90"/>
    <w:rsid w:val="00F93B2B"/>
    <w:rsid w:val="00F93ED2"/>
    <w:rsid w:val="00F93FE3"/>
    <w:rsid w:val="00F9481D"/>
    <w:rsid w:val="00F94E2D"/>
    <w:rsid w:val="00F9527F"/>
    <w:rsid w:val="00F95642"/>
    <w:rsid w:val="00F95AF0"/>
    <w:rsid w:val="00F95EF9"/>
    <w:rsid w:val="00F96263"/>
    <w:rsid w:val="00F963FB"/>
    <w:rsid w:val="00F96C63"/>
    <w:rsid w:val="00F96C9A"/>
    <w:rsid w:val="00F96D37"/>
    <w:rsid w:val="00F96D76"/>
    <w:rsid w:val="00F96F7D"/>
    <w:rsid w:val="00F970FF"/>
    <w:rsid w:val="00F97657"/>
    <w:rsid w:val="00F978FB"/>
    <w:rsid w:val="00F97C22"/>
    <w:rsid w:val="00F97E06"/>
    <w:rsid w:val="00FA0000"/>
    <w:rsid w:val="00FA04AB"/>
    <w:rsid w:val="00FA0AFA"/>
    <w:rsid w:val="00FA0CB0"/>
    <w:rsid w:val="00FA11A3"/>
    <w:rsid w:val="00FA15BC"/>
    <w:rsid w:val="00FA1729"/>
    <w:rsid w:val="00FA1779"/>
    <w:rsid w:val="00FA19FB"/>
    <w:rsid w:val="00FA1C76"/>
    <w:rsid w:val="00FA1D02"/>
    <w:rsid w:val="00FA1E35"/>
    <w:rsid w:val="00FA1EC7"/>
    <w:rsid w:val="00FA1FB0"/>
    <w:rsid w:val="00FA205D"/>
    <w:rsid w:val="00FA284A"/>
    <w:rsid w:val="00FA2BD9"/>
    <w:rsid w:val="00FA2C06"/>
    <w:rsid w:val="00FA2D8A"/>
    <w:rsid w:val="00FA2FBE"/>
    <w:rsid w:val="00FA3071"/>
    <w:rsid w:val="00FA3487"/>
    <w:rsid w:val="00FA34AE"/>
    <w:rsid w:val="00FA385B"/>
    <w:rsid w:val="00FA3CB2"/>
    <w:rsid w:val="00FA3D21"/>
    <w:rsid w:val="00FA3E15"/>
    <w:rsid w:val="00FA3FA0"/>
    <w:rsid w:val="00FA48E2"/>
    <w:rsid w:val="00FA4992"/>
    <w:rsid w:val="00FA4B1E"/>
    <w:rsid w:val="00FA4EF7"/>
    <w:rsid w:val="00FA53E5"/>
    <w:rsid w:val="00FA5495"/>
    <w:rsid w:val="00FA55F9"/>
    <w:rsid w:val="00FA5600"/>
    <w:rsid w:val="00FA56D2"/>
    <w:rsid w:val="00FA5758"/>
    <w:rsid w:val="00FA5C3E"/>
    <w:rsid w:val="00FA5EE8"/>
    <w:rsid w:val="00FA5F07"/>
    <w:rsid w:val="00FA6433"/>
    <w:rsid w:val="00FA64B6"/>
    <w:rsid w:val="00FA6599"/>
    <w:rsid w:val="00FA6901"/>
    <w:rsid w:val="00FA691C"/>
    <w:rsid w:val="00FA6A87"/>
    <w:rsid w:val="00FA6C2F"/>
    <w:rsid w:val="00FA6CCD"/>
    <w:rsid w:val="00FA75A9"/>
    <w:rsid w:val="00FA7669"/>
    <w:rsid w:val="00FA782F"/>
    <w:rsid w:val="00FA78FE"/>
    <w:rsid w:val="00FB0058"/>
    <w:rsid w:val="00FB01F0"/>
    <w:rsid w:val="00FB0440"/>
    <w:rsid w:val="00FB04FA"/>
    <w:rsid w:val="00FB0A5F"/>
    <w:rsid w:val="00FB0BA1"/>
    <w:rsid w:val="00FB0BB0"/>
    <w:rsid w:val="00FB0DBC"/>
    <w:rsid w:val="00FB1B91"/>
    <w:rsid w:val="00FB1FB1"/>
    <w:rsid w:val="00FB206C"/>
    <w:rsid w:val="00FB2183"/>
    <w:rsid w:val="00FB218D"/>
    <w:rsid w:val="00FB26A4"/>
    <w:rsid w:val="00FB2A0B"/>
    <w:rsid w:val="00FB2A2E"/>
    <w:rsid w:val="00FB2A96"/>
    <w:rsid w:val="00FB2C8B"/>
    <w:rsid w:val="00FB2EDD"/>
    <w:rsid w:val="00FB3378"/>
    <w:rsid w:val="00FB33C4"/>
    <w:rsid w:val="00FB35AE"/>
    <w:rsid w:val="00FB367B"/>
    <w:rsid w:val="00FB36D8"/>
    <w:rsid w:val="00FB3822"/>
    <w:rsid w:val="00FB3C04"/>
    <w:rsid w:val="00FB3F29"/>
    <w:rsid w:val="00FB41EA"/>
    <w:rsid w:val="00FB4273"/>
    <w:rsid w:val="00FB4277"/>
    <w:rsid w:val="00FB4320"/>
    <w:rsid w:val="00FB44E3"/>
    <w:rsid w:val="00FB4769"/>
    <w:rsid w:val="00FB4A77"/>
    <w:rsid w:val="00FB4B69"/>
    <w:rsid w:val="00FB4C72"/>
    <w:rsid w:val="00FB4E45"/>
    <w:rsid w:val="00FB4FC5"/>
    <w:rsid w:val="00FB52D2"/>
    <w:rsid w:val="00FB5626"/>
    <w:rsid w:val="00FB5818"/>
    <w:rsid w:val="00FB5951"/>
    <w:rsid w:val="00FB597D"/>
    <w:rsid w:val="00FB5982"/>
    <w:rsid w:val="00FB5B8A"/>
    <w:rsid w:val="00FB5F1B"/>
    <w:rsid w:val="00FB600A"/>
    <w:rsid w:val="00FB6372"/>
    <w:rsid w:val="00FB64B4"/>
    <w:rsid w:val="00FB64EA"/>
    <w:rsid w:val="00FB6ACF"/>
    <w:rsid w:val="00FB6ADE"/>
    <w:rsid w:val="00FB6B5B"/>
    <w:rsid w:val="00FB6B66"/>
    <w:rsid w:val="00FB6FFC"/>
    <w:rsid w:val="00FB7050"/>
    <w:rsid w:val="00FB7565"/>
    <w:rsid w:val="00FB791D"/>
    <w:rsid w:val="00FB7B58"/>
    <w:rsid w:val="00FB7BAD"/>
    <w:rsid w:val="00FB7D45"/>
    <w:rsid w:val="00FC00E2"/>
    <w:rsid w:val="00FC0167"/>
    <w:rsid w:val="00FC0309"/>
    <w:rsid w:val="00FC03AC"/>
    <w:rsid w:val="00FC0678"/>
    <w:rsid w:val="00FC0EBF"/>
    <w:rsid w:val="00FC15B0"/>
    <w:rsid w:val="00FC18B6"/>
    <w:rsid w:val="00FC1AB4"/>
    <w:rsid w:val="00FC1CF9"/>
    <w:rsid w:val="00FC29C6"/>
    <w:rsid w:val="00FC2B70"/>
    <w:rsid w:val="00FC308E"/>
    <w:rsid w:val="00FC3532"/>
    <w:rsid w:val="00FC371A"/>
    <w:rsid w:val="00FC39A7"/>
    <w:rsid w:val="00FC3C97"/>
    <w:rsid w:val="00FC3E38"/>
    <w:rsid w:val="00FC4413"/>
    <w:rsid w:val="00FC4479"/>
    <w:rsid w:val="00FC4C75"/>
    <w:rsid w:val="00FC5724"/>
    <w:rsid w:val="00FC5779"/>
    <w:rsid w:val="00FC5913"/>
    <w:rsid w:val="00FC592D"/>
    <w:rsid w:val="00FC5A1B"/>
    <w:rsid w:val="00FC640B"/>
    <w:rsid w:val="00FC65D1"/>
    <w:rsid w:val="00FC664C"/>
    <w:rsid w:val="00FC69EA"/>
    <w:rsid w:val="00FC6C27"/>
    <w:rsid w:val="00FC6D73"/>
    <w:rsid w:val="00FC706B"/>
    <w:rsid w:val="00FC71A5"/>
    <w:rsid w:val="00FC7475"/>
    <w:rsid w:val="00FC7654"/>
    <w:rsid w:val="00FC7B4E"/>
    <w:rsid w:val="00FC7CED"/>
    <w:rsid w:val="00FC7E3D"/>
    <w:rsid w:val="00FC7F12"/>
    <w:rsid w:val="00FD03EB"/>
    <w:rsid w:val="00FD060B"/>
    <w:rsid w:val="00FD094A"/>
    <w:rsid w:val="00FD0962"/>
    <w:rsid w:val="00FD0D49"/>
    <w:rsid w:val="00FD0D9A"/>
    <w:rsid w:val="00FD0E6F"/>
    <w:rsid w:val="00FD1138"/>
    <w:rsid w:val="00FD1379"/>
    <w:rsid w:val="00FD137D"/>
    <w:rsid w:val="00FD172E"/>
    <w:rsid w:val="00FD1E03"/>
    <w:rsid w:val="00FD1E6C"/>
    <w:rsid w:val="00FD208A"/>
    <w:rsid w:val="00FD21AB"/>
    <w:rsid w:val="00FD2213"/>
    <w:rsid w:val="00FD2439"/>
    <w:rsid w:val="00FD256D"/>
    <w:rsid w:val="00FD2890"/>
    <w:rsid w:val="00FD2C92"/>
    <w:rsid w:val="00FD2D53"/>
    <w:rsid w:val="00FD2ED0"/>
    <w:rsid w:val="00FD2FBF"/>
    <w:rsid w:val="00FD31ED"/>
    <w:rsid w:val="00FD3637"/>
    <w:rsid w:val="00FD395D"/>
    <w:rsid w:val="00FD39F8"/>
    <w:rsid w:val="00FD4098"/>
    <w:rsid w:val="00FD4157"/>
    <w:rsid w:val="00FD4A0E"/>
    <w:rsid w:val="00FD4A8F"/>
    <w:rsid w:val="00FD4B31"/>
    <w:rsid w:val="00FD4ECF"/>
    <w:rsid w:val="00FD5186"/>
    <w:rsid w:val="00FD55B6"/>
    <w:rsid w:val="00FD58CF"/>
    <w:rsid w:val="00FD5D15"/>
    <w:rsid w:val="00FD607C"/>
    <w:rsid w:val="00FD63BF"/>
    <w:rsid w:val="00FD6586"/>
    <w:rsid w:val="00FD66DA"/>
    <w:rsid w:val="00FD6756"/>
    <w:rsid w:val="00FD678D"/>
    <w:rsid w:val="00FD67B5"/>
    <w:rsid w:val="00FD7122"/>
    <w:rsid w:val="00FD71E5"/>
    <w:rsid w:val="00FD72CD"/>
    <w:rsid w:val="00FD7434"/>
    <w:rsid w:val="00FD74DD"/>
    <w:rsid w:val="00FD77E1"/>
    <w:rsid w:val="00FD7986"/>
    <w:rsid w:val="00FE071F"/>
    <w:rsid w:val="00FE0759"/>
    <w:rsid w:val="00FE092D"/>
    <w:rsid w:val="00FE0CB7"/>
    <w:rsid w:val="00FE0EA3"/>
    <w:rsid w:val="00FE14CA"/>
    <w:rsid w:val="00FE167A"/>
    <w:rsid w:val="00FE18E8"/>
    <w:rsid w:val="00FE1A24"/>
    <w:rsid w:val="00FE1C23"/>
    <w:rsid w:val="00FE1D26"/>
    <w:rsid w:val="00FE2A7F"/>
    <w:rsid w:val="00FE2B28"/>
    <w:rsid w:val="00FE2D65"/>
    <w:rsid w:val="00FE2DB0"/>
    <w:rsid w:val="00FE2DCF"/>
    <w:rsid w:val="00FE30F8"/>
    <w:rsid w:val="00FE3252"/>
    <w:rsid w:val="00FE33C6"/>
    <w:rsid w:val="00FE361A"/>
    <w:rsid w:val="00FE367B"/>
    <w:rsid w:val="00FE3764"/>
    <w:rsid w:val="00FE39F0"/>
    <w:rsid w:val="00FE3A67"/>
    <w:rsid w:val="00FE3DB1"/>
    <w:rsid w:val="00FE3F56"/>
    <w:rsid w:val="00FE3FC3"/>
    <w:rsid w:val="00FE40A3"/>
    <w:rsid w:val="00FE40C1"/>
    <w:rsid w:val="00FE41FB"/>
    <w:rsid w:val="00FE42B9"/>
    <w:rsid w:val="00FE42D3"/>
    <w:rsid w:val="00FE4C51"/>
    <w:rsid w:val="00FE50A0"/>
    <w:rsid w:val="00FE5117"/>
    <w:rsid w:val="00FE52FA"/>
    <w:rsid w:val="00FE55E6"/>
    <w:rsid w:val="00FE5651"/>
    <w:rsid w:val="00FE5A68"/>
    <w:rsid w:val="00FE5EC1"/>
    <w:rsid w:val="00FE5FC8"/>
    <w:rsid w:val="00FE6A48"/>
    <w:rsid w:val="00FE6A74"/>
    <w:rsid w:val="00FE6BC1"/>
    <w:rsid w:val="00FE6F65"/>
    <w:rsid w:val="00FE72FE"/>
    <w:rsid w:val="00FE73BC"/>
    <w:rsid w:val="00FE74B7"/>
    <w:rsid w:val="00FE7C0D"/>
    <w:rsid w:val="00FF0060"/>
    <w:rsid w:val="00FF0142"/>
    <w:rsid w:val="00FF02DC"/>
    <w:rsid w:val="00FF03A6"/>
    <w:rsid w:val="00FF05B5"/>
    <w:rsid w:val="00FF09D9"/>
    <w:rsid w:val="00FF0B9A"/>
    <w:rsid w:val="00FF0BD8"/>
    <w:rsid w:val="00FF0CFE"/>
    <w:rsid w:val="00FF1003"/>
    <w:rsid w:val="00FF114B"/>
    <w:rsid w:val="00FF1579"/>
    <w:rsid w:val="00FF1594"/>
    <w:rsid w:val="00FF15E5"/>
    <w:rsid w:val="00FF1CCD"/>
    <w:rsid w:val="00FF1D2A"/>
    <w:rsid w:val="00FF220B"/>
    <w:rsid w:val="00FF25C3"/>
    <w:rsid w:val="00FF29F0"/>
    <w:rsid w:val="00FF32F1"/>
    <w:rsid w:val="00FF3374"/>
    <w:rsid w:val="00FF3467"/>
    <w:rsid w:val="00FF351A"/>
    <w:rsid w:val="00FF36AB"/>
    <w:rsid w:val="00FF4072"/>
    <w:rsid w:val="00FF4111"/>
    <w:rsid w:val="00FF4155"/>
    <w:rsid w:val="00FF4B4E"/>
    <w:rsid w:val="00FF4B8D"/>
    <w:rsid w:val="00FF4C53"/>
    <w:rsid w:val="00FF4E7B"/>
    <w:rsid w:val="00FF4FFF"/>
    <w:rsid w:val="00FF6075"/>
    <w:rsid w:val="00FF61EC"/>
    <w:rsid w:val="00FF62C5"/>
    <w:rsid w:val="00FF64EB"/>
    <w:rsid w:val="00FF65BE"/>
    <w:rsid w:val="00FF688D"/>
    <w:rsid w:val="00FF6B91"/>
    <w:rsid w:val="00FF6CE7"/>
    <w:rsid w:val="00FF70BF"/>
    <w:rsid w:val="00FF7379"/>
    <w:rsid w:val="00FF7531"/>
    <w:rsid w:val="00FF7827"/>
    <w:rsid w:val="00FF7972"/>
    <w:rsid w:val="00FF7C57"/>
    <w:rsid w:val="00FF7D1A"/>
    <w:rsid w:val="00FF7F72"/>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6650F9"/>
  <w15:docId w15:val="{E53F6726-5BC8-48B8-B199-EB5515D53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next w:val="TreAkapitu"/>
    <w:qFormat/>
    <w:rsid w:val="00EA6C63"/>
    <w:rPr>
      <w:rFonts w:ascii="Times New Roman" w:hAnsi="Times New Roman"/>
      <w:sz w:val="24"/>
    </w:rPr>
  </w:style>
  <w:style w:type="paragraph" w:styleId="Nagwek1">
    <w:name w:val="heading 1"/>
    <w:basedOn w:val="Akapitzlist"/>
    <w:next w:val="TreAkapitu"/>
    <w:link w:val="Nagwek1Znak"/>
    <w:uiPriority w:val="99"/>
    <w:qFormat/>
    <w:rsid w:val="00D340D5"/>
    <w:pPr>
      <w:numPr>
        <w:numId w:val="1"/>
      </w:numPr>
      <w:spacing w:after="240"/>
      <w:contextualSpacing w:val="0"/>
      <w:outlineLvl w:val="0"/>
    </w:pPr>
    <w:rPr>
      <w:b/>
      <w:caps/>
      <w:sz w:val="28"/>
      <w:lang w:eastAsia="pl-PL"/>
    </w:rPr>
  </w:style>
  <w:style w:type="paragraph" w:styleId="Nagwek2">
    <w:name w:val="heading 2"/>
    <w:basedOn w:val="Nagwek1"/>
    <w:next w:val="TreAkapitu"/>
    <w:link w:val="Nagwek2Znak"/>
    <w:uiPriority w:val="9"/>
    <w:unhideWhenUsed/>
    <w:qFormat/>
    <w:rsid w:val="00D340D5"/>
    <w:pPr>
      <w:numPr>
        <w:ilvl w:val="1"/>
      </w:numPr>
      <w:spacing w:before="240"/>
      <w:ind w:left="993" w:hanging="993"/>
      <w:outlineLvl w:val="1"/>
    </w:pPr>
    <w:rPr>
      <w:caps w:val="0"/>
    </w:rPr>
  </w:style>
  <w:style w:type="paragraph" w:styleId="Nagwek3">
    <w:name w:val="heading 3"/>
    <w:basedOn w:val="Nagwek2"/>
    <w:next w:val="TreAkapitu"/>
    <w:link w:val="Nagwek3Znak"/>
    <w:uiPriority w:val="9"/>
    <w:unhideWhenUsed/>
    <w:qFormat/>
    <w:rsid w:val="0054038A"/>
    <w:pPr>
      <w:numPr>
        <w:ilvl w:val="2"/>
      </w:numPr>
      <w:ind w:left="993" w:hanging="993"/>
      <w:outlineLvl w:val="2"/>
    </w:pPr>
  </w:style>
  <w:style w:type="paragraph" w:styleId="Nagwek4">
    <w:name w:val="heading 4"/>
    <w:basedOn w:val="Normalny"/>
    <w:next w:val="Normalny"/>
    <w:link w:val="Nagwek4Znak"/>
    <w:qFormat/>
    <w:rsid w:val="00995DD8"/>
    <w:pPr>
      <w:keepNext/>
      <w:spacing w:before="40" w:after="0" w:line="240" w:lineRule="auto"/>
      <w:jc w:val="center"/>
      <w:outlineLvl w:val="3"/>
    </w:pPr>
    <w:rPr>
      <w:rFonts w:eastAsia="Times New Roman" w:cs="Times New Roman"/>
      <w:b/>
      <w:sz w:val="20"/>
      <w:szCs w:val="20"/>
      <w:lang w:eastAsia="pl-PL"/>
    </w:rPr>
  </w:style>
  <w:style w:type="paragraph" w:styleId="Nagwek5">
    <w:name w:val="heading 5"/>
    <w:basedOn w:val="Normalny"/>
    <w:next w:val="Normalny"/>
    <w:link w:val="Nagwek5Znak"/>
    <w:uiPriority w:val="9"/>
    <w:unhideWhenUsed/>
    <w:qFormat/>
    <w:rsid w:val="008A4497"/>
    <w:pPr>
      <w:keepNext/>
      <w:keepLines/>
      <w:spacing w:before="200" w:after="0"/>
      <w:outlineLvl w:val="4"/>
    </w:pPr>
    <w:rPr>
      <w:rFonts w:asciiTheme="majorHAnsi" w:eastAsiaTheme="majorEastAsia" w:hAnsiTheme="majorHAnsi" w:cstheme="majorBidi"/>
      <w:color w:val="243F60" w:themeColor="accent1" w:themeShade="7F"/>
    </w:rPr>
  </w:style>
  <w:style w:type="paragraph" w:styleId="Nagwek7">
    <w:name w:val="heading 7"/>
    <w:basedOn w:val="Normalny"/>
    <w:next w:val="Normalny"/>
    <w:link w:val="Nagwek7Znak"/>
    <w:uiPriority w:val="9"/>
    <w:semiHidden/>
    <w:unhideWhenUsed/>
    <w:qFormat/>
    <w:rsid w:val="0018300E"/>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TreAkapitu">
    <w:name w:val="Treść Akapitu"/>
    <w:basedOn w:val="Normalny"/>
    <w:link w:val="TreAkapituZnak"/>
    <w:qFormat/>
    <w:rsid w:val="00DB2C58"/>
    <w:pPr>
      <w:spacing w:after="0" w:line="360" w:lineRule="auto"/>
      <w:ind w:firstLine="709"/>
      <w:jc w:val="both"/>
    </w:pPr>
    <w:rPr>
      <w:rFonts w:eastAsia="Calibri" w:cs="Times New Roman"/>
      <w:szCs w:val="20"/>
      <w:lang w:eastAsia="pl-PL"/>
    </w:rPr>
  </w:style>
  <w:style w:type="character" w:customStyle="1" w:styleId="TreAkapituZnak">
    <w:name w:val="Treść Akapitu Znak"/>
    <w:link w:val="TreAkapitu"/>
    <w:rsid w:val="00DB2C58"/>
    <w:rPr>
      <w:rFonts w:ascii="Times New Roman" w:eastAsia="Calibri" w:hAnsi="Times New Roman" w:cs="Times New Roman"/>
      <w:sz w:val="24"/>
      <w:szCs w:val="20"/>
      <w:lang w:eastAsia="pl-PL"/>
    </w:rPr>
  </w:style>
  <w:style w:type="paragraph" w:styleId="Akapitzlist">
    <w:name w:val="List Paragraph"/>
    <w:basedOn w:val="Normalny"/>
    <w:uiPriority w:val="34"/>
    <w:qFormat/>
    <w:rsid w:val="00560ACD"/>
    <w:pPr>
      <w:spacing w:after="0" w:line="240" w:lineRule="auto"/>
      <w:contextualSpacing/>
      <w:jc w:val="both"/>
    </w:pPr>
    <w:rPr>
      <w:rFonts w:eastAsia="Calibri" w:cs="Times New Roman"/>
      <w:sz w:val="20"/>
    </w:rPr>
  </w:style>
  <w:style w:type="character" w:customStyle="1" w:styleId="Nagwek1Znak">
    <w:name w:val="Nagłówek 1 Znak"/>
    <w:basedOn w:val="Domylnaczcionkaakapitu"/>
    <w:link w:val="Nagwek1"/>
    <w:uiPriority w:val="99"/>
    <w:rsid w:val="00D340D5"/>
    <w:rPr>
      <w:rFonts w:ascii="Times New Roman" w:eastAsia="Calibri" w:hAnsi="Times New Roman" w:cs="Times New Roman"/>
      <w:b/>
      <w:caps/>
      <w:sz w:val="28"/>
      <w:lang w:eastAsia="pl-PL"/>
    </w:rPr>
  </w:style>
  <w:style w:type="character" w:customStyle="1" w:styleId="Nagwek2Znak">
    <w:name w:val="Nagłówek 2 Znak"/>
    <w:basedOn w:val="Domylnaczcionkaakapitu"/>
    <w:link w:val="Nagwek2"/>
    <w:uiPriority w:val="9"/>
    <w:rsid w:val="00D340D5"/>
    <w:rPr>
      <w:rFonts w:ascii="Times New Roman" w:eastAsia="Calibri" w:hAnsi="Times New Roman" w:cs="Times New Roman"/>
      <w:b/>
      <w:sz w:val="28"/>
      <w:lang w:eastAsia="pl-PL"/>
    </w:rPr>
  </w:style>
  <w:style w:type="character" w:customStyle="1" w:styleId="Nagwek3Znak">
    <w:name w:val="Nagłówek 3 Znak"/>
    <w:basedOn w:val="Domylnaczcionkaakapitu"/>
    <w:link w:val="Nagwek3"/>
    <w:uiPriority w:val="9"/>
    <w:rsid w:val="0054038A"/>
    <w:rPr>
      <w:rFonts w:ascii="Times New Roman" w:eastAsia="Calibri" w:hAnsi="Times New Roman" w:cs="Times New Roman"/>
      <w:b/>
      <w:sz w:val="28"/>
      <w:lang w:eastAsia="pl-PL"/>
    </w:rPr>
  </w:style>
  <w:style w:type="character" w:customStyle="1" w:styleId="Nagwek4Znak">
    <w:name w:val="Nagłówek 4 Znak"/>
    <w:basedOn w:val="Domylnaczcionkaakapitu"/>
    <w:link w:val="Nagwek4"/>
    <w:rsid w:val="00995DD8"/>
    <w:rPr>
      <w:rFonts w:ascii="Times New Roman" w:eastAsia="Times New Roman" w:hAnsi="Times New Roman" w:cs="Times New Roman"/>
      <w:b/>
      <w:sz w:val="20"/>
      <w:szCs w:val="20"/>
      <w:lang w:eastAsia="pl-PL"/>
    </w:rPr>
  </w:style>
  <w:style w:type="character" w:customStyle="1" w:styleId="Nagwek5Znak">
    <w:name w:val="Nagłówek 5 Znak"/>
    <w:basedOn w:val="Domylnaczcionkaakapitu"/>
    <w:link w:val="Nagwek5"/>
    <w:uiPriority w:val="9"/>
    <w:rsid w:val="008A4497"/>
    <w:rPr>
      <w:rFonts w:asciiTheme="majorHAnsi" w:eastAsiaTheme="majorEastAsia" w:hAnsiTheme="majorHAnsi" w:cstheme="majorBidi"/>
      <w:color w:val="243F60" w:themeColor="accent1" w:themeShade="7F"/>
      <w:sz w:val="24"/>
    </w:rPr>
  </w:style>
  <w:style w:type="character" w:customStyle="1" w:styleId="Nagwek7Znak">
    <w:name w:val="Nagłówek 7 Znak"/>
    <w:basedOn w:val="Domylnaczcionkaakapitu"/>
    <w:link w:val="Nagwek7"/>
    <w:rsid w:val="0018300E"/>
    <w:rPr>
      <w:rFonts w:asciiTheme="majorHAnsi" w:eastAsiaTheme="majorEastAsia" w:hAnsiTheme="majorHAnsi" w:cstheme="majorBidi"/>
      <w:i/>
      <w:iCs/>
      <w:color w:val="404040" w:themeColor="text1" w:themeTint="BF"/>
      <w:sz w:val="24"/>
    </w:rPr>
  </w:style>
  <w:style w:type="paragraph" w:styleId="Tekstprzypisudolnego">
    <w:name w:val="footnote text"/>
    <w:basedOn w:val="Przypisy"/>
    <w:link w:val="TekstprzypisudolnegoZnak"/>
    <w:unhideWhenUsed/>
    <w:rsid w:val="00560ACD"/>
  </w:style>
  <w:style w:type="paragraph" w:customStyle="1" w:styleId="Przypisy">
    <w:name w:val="Przypisy"/>
    <w:basedOn w:val="Normalny"/>
    <w:link w:val="PrzypisyZnak"/>
    <w:qFormat/>
    <w:rsid w:val="00EA6C63"/>
    <w:pPr>
      <w:spacing w:after="0" w:line="240" w:lineRule="auto"/>
      <w:jc w:val="both"/>
    </w:pPr>
    <w:rPr>
      <w:rFonts w:eastAsia="Calibri" w:cs="Times New Roman"/>
      <w:sz w:val="20"/>
      <w:szCs w:val="20"/>
    </w:rPr>
  </w:style>
  <w:style w:type="character" w:customStyle="1" w:styleId="PrzypisyZnak">
    <w:name w:val="Przypisy Znak"/>
    <w:link w:val="Przypisy"/>
    <w:rsid w:val="00987374"/>
    <w:rPr>
      <w:rFonts w:ascii="Times New Roman" w:eastAsia="Calibri" w:hAnsi="Times New Roman" w:cs="Times New Roman"/>
      <w:sz w:val="20"/>
      <w:szCs w:val="20"/>
    </w:rPr>
  </w:style>
  <w:style w:type="character" w:customStyle="1" w:styleId="TekstprzypisudolnegoZnak">
    <w:name w:val="Tekst przypisu dolnego Znak"/>
    <w:basedOn w:val="Domylnaczcionkaakapitu"/>
    <w:link w:val="Tekstprzypisudolnego"/>
    <w:rsid w:val="00560ACD"/>
    <w:rPr>
      <w:rFonts w:ascii="Times New Roman" w:eastAsia="Calibri" w:hAnsi="Times New Roman" w:cs="Times New Roman"/>
      <w:sz w:val="20"/>
      <w:szCs w:val="20"/>
    </w:rPr>
  </w:style>
  <w:style w:type="character" w:styleId="Odwoanieprzypisudolnego">
    <w:name w:val="footnote reference"/>
    <w:aliases w:val="Odwołanie przypisu,Odwołanie przypisu Znak Znak,Odwo3anie przypisu"/>
    <w:unhideWhenUsed/>
    <w:rsid w:val="00EE5099"/>
    <w:rPr>
      <w:vertAlign w:val="superscript"/>
    </w:rPr>
  </w:style>
  <w:style w:type="paragraph" w:styleId="Legenda">
    <w:name w:val="caption"/>
    <w:basedOn w:val="Normalny"/>
    <w:next w:val="Normalny"/>
    <w:uiPriority w:val="35"/>
    <w:unhideWhenUsed/>
    <w:qFormat/>
    <w:rsid w:val="00044956"/>
    <w:pPr>
      <w:keepNext/>
      <w:spacing w:after="0" w:line="240" w:lineRule="auto"/>
      <w:jc w:val="center"/>
    </w:pPr>
    <w:rPr>
      <w:rFonts w:eastAsia="Calibri" w:cs="Times New Roman"/>
      <w:b/>
      <w:bCs/>
      <w:szCs w:val="18"/>
    </w:rPr>
  </w:style>
  <w:style w:type="paragraph" w:styleId="Tekstdymka">
    <w:name w:val="Balloon Text"/>
    <w:basedOn w:val="Normalny"/>
    <w:link w:val="TekstdymkaZnak"/>
    <w:uiPriority w:val="99"/>
    <w:semiHidden/>
    <w:unhideWhenUsed/>
    <w:rsid w:val="00EE5099"/>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EE5099"/>
    <w:rPr>
      <w:rFonts w:ascii="Tahoma" w:hAnsi="Tahoma" w:cs="Tahoma"/>
      <w:sz w:val="16"/>
      <w:szCs w:val="16"/>
    </w:rPr>
  </w:style>
  <w:style w:type="paragraph" w:customStyle="1" w:styleId="Tabela">
    <w:name w:val="Tabela"/>
    <w:basedOn w:val="Normalny"/>
    <w:qFormat/>
    <w:rsid w:val="00BE20C6"/>
    <w:pPr>
      <w:spacing w:after="0" w:line="240" w:lineRule="auto"/>
      <w:jc w:val="center"/>
    </w:pPr>
    <w:rPr>
      <w:rFonts w:eastAsia="Times New Roman" w:cs="Times New Roman"/>
      <w:b/>
      <w:szCs w:val="20"/>
      <w:lang w:eastAsia="pl-PL"/>
    </w:rPr>
  </w:style>
  <w:style w:type="paragraph" w:customStyle="1" w:styleId="rdoRysunek">
    <w:name w:val="Źródło Rysunek"/>
    <w:basedOn w:val="Normalny"/>
    <w:next w:val="TreAkapitu"/>
    <w:qFormat/>
    <w:rsid w:val="00044956"/>
    <w:pPr>
      <w:spacing w:before="120" w:after="240"/>
    </w:pPr>
    <w:rPr>
      <w:sz w:val="20"/>
      <w:szCs w:val="24"/>
    </w:rPr>
  </w:style>
  <w:style w:type="paragraph" w:customStyle="1" w:styleId="Rysunek">
    <w:name w:val="Rysunek"/>
    <w:basedOn w:val="Legenda"/>
    <w:qFormat/>
    <w:rsid w:val="00BE298C"/>
    <w:rPr>
      <w:color w:val="000000"/>
    </w:rPr>
  </w:style>
  <w:style w:type="paragraph" w:customStyle="1" w:styleId="rdoTabela">
    <w:name w:val="Źródło Tabela"/>
    <w:basedOn w:val="Normalny"/>
    <w:next w:val="TreAkapitu"/>
    <w:qFormat/>
    <w:rsid w:val="00C81870"/>
    <w:pPr>
      <w:autoSpaceDE w:val="0"/>
      <w:autoSpaceDN w:val="0"/>
      <w:adjustRightInd w:val="0"/>
      <w:spacing w:before="120" w:after="240"/>
    </w:pPr>
    <w:rPr>
      <w:sz w:val="20"/>
      <w:szCs w:val="20"/>
    </w:rPr>
  </w:style>
  <w:style w:type="paragraph" w:customStyle="1" w:styleId="PozycjaBibliografii">
    <w:name w:val="Pozycja Bibliografii"/>
    <w:basedOn w:val="Normalny"/>
    <w:link w:val="PozycjaBibliografiiZnak"/>
    <w:qFormat/>
    <w:rsid w:val="008A123B"/>
    <w:pPr>
      <w:ind w:left="425" w:hanging="425"/>
    </w:pPr>
    <w:rPr>
      <w:szCs w:val="24"/>
    </w:rPr>
  </w:style>
  <w:style w:type="character" w:customStyle="1" w:styleId="PozycjaBibliografiiZnak">
    <w:name w:val="Pozycja Bibliografii Znak"/>
    <w:basedOn w:val="Domylnaczcionkaakapitu"/>
    <w:link w:val="PozycjaBibliografii"/>
    <w:rsid w:val="008A123B"/>
    <w:rPr>
      <w:rFonts w:ascii="Times New Roman" w:hAnsi="Times New Roman"/>
      <w:sz w:val="24"/>
      <w:szCs w:val="24"/>
    </w:rPr>
  </w:style>
  <w:style w:type="character" w:styleId="Hipercze">
    <w:name w:val="Hyperlink"/>
    <w:uiPriority w:val="99"/>
    <w:unhideWhenUsed/>
    <w:rsid w:val="007F31A8"/>
    <w:rPr>
      <w:color w:val="0000FF"/>
      <w:u w:val="single"/>
    </w:rPr>
  </w:style>
  <w:style w:type="paragraph" w:styleId="Spisilustracji">
    <w:name w:val="table of figures"/>
    <w:basedOn w:val="Normalny"/>
    <w:next w:val="Normalny"/>
    <w:uiPriority w:val="99"/>
    <w:unhideWhenUsed/>
    <w:rsid w:val="006F6156"/>
    <w:pPr>
      <w:spacing w:after="0" w:line="360" w:lineRule="auto"/>
      <w:jc w:val="both"/>
    </w:pPr>
    <w:rPr>
      <w:rFonts w:eastAsia="Calibri" w:cs="Times New Roman"/>
    </w:rPr>
  </w:style>
  <w:style w:type="paragraph" w:customStyle="1" w:styleId="TytuSpisu">
    <w:name w:val="Tytuł Spisu"/>
    <w:basedOn w:val="Normalny"/>
    <w:link w:val="TytuSpisuZnak"/>
    <w:qFormat/>
    <w:rsid w:val="007F31A8"/>
    <w:rPr>
      <w:b/>
    </w:rPr>
  </w:style>
  <w:style w:type="character" w:customStyle="1" w:styleId="TytuSpisuZnak">
    <w:name w:val="Tytuł Spisu Znak"/>
    <w:basedOn w:val="Domylnaczcionkaakapitu"/>
    <w:link w:val="TytuSpisu"/>
    <w:rsid w:val="007F31A8"/>
    <w:rPr>
      <w:rFonts w:ascii="Times New Roman" w:hAnsi="Times New Roman"/>
      <w:b/>
      <w:sz w:val="24"/>
    </w:rPr>
  </w:style>
  <w:style w:type="paragraph" w:styleId="Spistreci1">
    <w:name w:val="toc 1"/>
    <w:basedOn w:val="Normalny"/>
    <w:next w:val="Normalny"/>
    <w:autoRedefine/>
    <w:uiPriority w:val="39"/>
    <w:unhideWhenUsed/>
    <w:rsid w:val="00AE7AAD"/>
    <w:pPr>
      <w:spacing w:before="120" w:after="120"/>
    </w:pPr>
    <w:rPr>
      <w:b/>
      <w:bCs/>
      <w:caps/>
      <w:szCs w:val="20"/>
    </w:rPr>
  </w:style>
  <w:style w:type="paragraph" w:styleId="Spistreci2">
    <w:name w:val="toc 2"/>
    <w:basedOn w:val="Normalny"/>
    <w:next w:val="Normalny"/>
    <w:autoRedefine/>
    <w:uiPriority w:val="39"/>
    <w:unhideWhenUsed/>
    <w:rsid w:val="00AE7AAD"/>
    <w:pPr>
      <w:spacing w:after="0"/>
      <w:ind w:left="220"/>
    </w:pPr>
    <w:rPr>
      <w:smallCaps/>
      <w:szCs w:val="20"/>
    </w:rPr>
  </w:style>
  <w:style w:type="paragraph" w:styleId="Spistreci3">
    <w:name w:val="toc 3"/>
    <w:basedOn w:val="Normalny"/>
    <w:next w:val="Normalny"/>
    <w:autoRedefine/>
    <w:uiPriority w:val="39"/>
    <w:unhideWhenUsed/>
    <w:rsid w:val="00AE7AAD"/>
    <w:pPr>
      <w:spacing w:after="0"/>
      <w:ind w:left="440"/>
    </w:pPr>
    <w:rPr>
      <w:iCs/>
      <w:szCs w:val="20"/>
    </w:rPr>
  </w:style>
  <w:style w:type="paragraph" w:styleId="Spistreci4">
    <w:name w:val="toc 4"/>
    <w:basedOn w:val="Normalny"/>
    <w:next w:val="Normalny"/>
    <w:autoRedefine/>
    <w:uiPriority w:val="39"/>
    <w:unhideWhenUsed/>
    <w:rsid w:val="00AE7AAD"/>
    <w:pPr>
      <w:spacing w:after="0"/>
      <w:ind w:left="660"/>
    </w:pPr>
    <w:rPr>
      <w:sz w:val="18"/>
      <w:szCs w:val="18"/>
    </w:rPr>
  </w:style>
  <w:style w:type="paragraph" w:styleId="Spistreci5">
    <w:name w:val="toc 5"/>
    <w:basedOn w:val="Normalny"/>
    <w:next w:val="Normalny"/>
    <w:autoRedefine/>
    <w:uiPriority w:val="39"/>
    <w:unhideWhenUsed/>
    <w:rsid w:val="00AE7AAD"/>
    <w:pPr>
      <w:spacing w:after="0"/>
      <w:ind w:left="880"/>
    </w:pPr>
    <w:rPr>
      <w:sz w:val="18"/>
      <w:szCs w:val="18"/>
    </w:rPr>
  </w:style>
  <w:style w:type="paragraph" w:styleId="Spistreci6">
    <w:name w:val="toc 6"/>
    <w:basedOn w:val="Normalny"/>
    <w:next w:val="Normalny"/>
    <w:autoRedefine/>
    <w:uiPriority w:val="39"/>
    <w:unhideWhenUsed/>
    <w:rsid w:val="00AE7AAD"/>
    <w:pPr>
      <w:spacing w:after="0"/>
      <w:ind w:left="1100"/>
    </w:pPr>
    <w:rPr>
      <w:sz w:val="18"/>
      <w:szCs w:val="18"/>
    </w:rPr>
  </w:style>
  <w:style w:type="paragraph" w:styleId="Spistreci7">
    <w:name w:val="toc 7"/>
    <w:basedOn w:val="Normalny"/>
    <w:next w:val="Normalny"/>
    <w:autoRedefine/>
    <w:uiPriority w:val="39"/>
    <w:unhideWhenUsed/>
    <w:rsid w:val="00AE7AAD"/>
    <w:pPr>
      <w:spacing w:after="0"/>
      <w:ind w:left="1320"/>
    </w:pPr>
    <w:rPr>
      <w:sz w:val="18"/>
      <w:szCs w:val="18"/>
    </w:rPr>
  </w:style>
  <w:style w:type="paragraph" w:styleId="Spistreci8">
    <w:name w:val="toc 8"/>
    <w:basedOn w:val="Normalny"/>
    <w:next w:val="Normalny"/>
    <w:autoRedefine/>
    <w:uiPriority w:val="39"/>
    <w:unhideWhenUsed/>
    <w:rsid w:val="00AE7AAD"/>
    <w:pPr>
      <w:spacing w:after="0"/>
      <w:ind w:left="1540"/>
    </w:pPr>
    <w:rPr>
      <w:sz w:val="18"/>
      <w:szCs w:val="18"/>
    </w:rPr>
  </w:style>
  <w:style w:type="paragraph" w:styleId="Spistreci9">
    <w:name w:val="toc 9"/>
    <w:basedOn w:val="Normalny"/>
    <w:next w:val="Normalny"/>
    <w:autoRedefine/>
    <w:uiPriority w:val="39"/>
    <w:unhideWhenUsed/>
    <w:rsid w:val="00AE7AAD"/>
    <w:pPr>
      <w:spacing w:after="0"/>
      <w:ind w:left="1760"/>
    </w:pPr>
    <w:rPr>
      <w:sz w:val="18"/>
      <w:szCs w:val="18"/>
    </w:rPr>
  </w:style>
  <w:style w:type="paragraph" w:styleId="Nagwek">
    <w:name w:val="header"/>
    <w:basedOn w:val="Normalny"/>
    <w:link w:val="NagwekZnak"/>
    <w:unhideWhenUsed/>
    <w:rsid w:val="00DA33C4"/>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A33C4"/>
  </w:style>
  <w:style w:type="paragraph" w:styleId="Stopka">
    <w:name w:val="footer"/>
    <w:basedOn w:val="Normalny"/>
    <w:link w:val="StopkaZnak"/>
    <w:uiPriority w:val="99"/>
    <w:unhideWhenUsed/>
    <w:rsid w:val="00DA33C4"/>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A33C4"/>
  </w:style>
  <w:style w:type="table" w:styleId="Tabela-Siatka">
    <w:name w:val="Table Grid"/>
    <w:basedOn w:val="Standardowy"/>
    <w:rsid w:val="0086747C"/>
    <w:pPr>
      <w:spacing w:after="0" w:line="240" w:lineRule="auto"/>
    </w:pPr>
    <w:rPr>
      <w:rFonts w:ascii="Times New Roman" w:eastAsia="Times New Roman" w:hAnsi="Times New Roman"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Zawartotabeli">
    <w:name w:val="Zawartość tabeli"/>
    <w:basedOn w:val="Normalny"/>
    <w:qFormat/>
    <w:rsid w:val="00BE20C6"/>
    <w:pPr>
      <w:spacing w:after="0" w:line="240" w:lineRule="auto"/>
      <w:jc w:val="both"/>
    </w:pPr>
    <w:rPr>
      <w:rFonts w:eastAsia="Times New Roman" w:cs="Times New Roman"/>
      <w:szCs w:val="20"/>
      <w:lang w:eastAsia="pl-PL"/>
    </w:rPr>
  </w:style>
  <w:style w:type="character" w:customStyle="1" w:styleId="hps">
    <w:name w:val="hps"/>
    <w:basedOn w:val="Domylnaczcionkaakapitu"/>
    <w:rsid w:val="00F70E60"/>
  </w:style>
  <w:style w:type="character" w:styleId="Odwoaniedokomentarza">
    <w:name w:val="annotation reference"/>
    <w:basedOn w:val="Domylnaczcionkaakapitu"/>
    <w:uiPriority w:val="99"/>
    <w:semiHidden/>
    <w:unhideWhenUsed/>
    <w:rsid w:val="006E1C11"/>
    <w:rPr>
      <w:sz w:val="16"/>
      <w:szCs w:val="16"/>
    </w:rPr>
  </w:style>
  <w:style w:type="paragraph" w:styleId="Tekstkomentarza">
    <w:name w:val="annotation text"/>
    <w:basedOn w:val="Normalny"/>
    <w:link w:val="TekstkomentarzaZnak"/>
    <w:uiPriority w:val="99"/>
    <w:semiHidden/>
    <w:unhideWhenUsed/>
    <w:rsid w:val="006E1C11"/>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6E1C11"/>
    <w:rPr>
      <w:rFonts w:ascii="Times New Roman" w:hAnsi="Times New Roman"/>
      <w:sz w:val="20"/>
      <w:szCs w:val="20"/>
    </w:rPr>
  </w:style>
  <w:style w:type="paragraph" w:styleId="Tematkomentarza">
    <w:name w:val="annotation subject"/>
    <w:basedOn w:val="Tekstkomentarza"/>
    <w:next w:val="Tekstkomentarza"/>
    <w:link w:val="TematkomentarzaZnak"/>
    <w:uiPriority w:val="99"/>
    <w:semiHidden/>
    <w:unhideWhenUsed/>
    <w:rsid w:val="006E1C11"/>
    <w:rPr>
      <w:b/>
      <w:bCs/>
    </w:rPr>
  </w:style>
  <w:style w:type="character" w:customStyle="1" w:styleId="TematkomentarzaZnak">
    <w:name w:val="Temat komentarza Znak"/>
    <w:basedOn w:val="TekstkomentarzaZnak"/>
    <w:link w:val="Tematkomentarza"/>
    <w:uiPriority w:val="99"/>
    <w:semiHidden/>
    <w:rsid w:val="006E1C11"/>
    <w:rPr>
      <w:rFonts w:ascii="Times New Roman" w:hAnsi="Times New Roman"/>
      <w:b/>
      <w:bCs/>
      <w:sz w:val="20"/>
      <w:szCs w:val="20"/>
    </w:rPr>
  </w:style>
  <w:style w:type="character" w:styleId="Tekstzastpczy">
    <w:name w:val="Placeholder Text"/>
    <w:basedOn w:val="Domylnaczcionkaakapitu"/>
    <w:uiPriority w:val="99"/>
    <w:semiHidden/>
    <w:rsid w:val="00E20905"/>
    <w:rPr>
      <w:color w:val="808080"/>
    </w:rPr>
  </w:style>
  <w:style w:type="paragraph" w:styleId="Mapadokumentu">
    <w:name w:val="Document Map"/>
    <w:basedOn w:val="Normalny"/>
    <w:link w:val="MapadokumentuZnak"/>
    <w:uiPriority w:val="99"/>
    <w:semiHidden/>
    <w:unhideWhenUsed/>
    <w:rsid w:val="0044595D"/>
    <w:pPr>
      <w:spacing w:after="0" w:line="240" w:lineRule="auto"/>
    </w:pPr>
    <w:rPr>
      <w:rFonts w:ascii="Tahoma" w:hAnsi="Tahoma" w:cs="Tahoma"/>
      <w:sz w:val="16"/>
      <w:szCs w:val="16"/>
    </w:rPr>
  </w:style>
  <w:style w:type="character" w:customStyle="1" w:styleId="MapadokumentuZnak">
    <w:name w:val="Mapa dokumentu Znak"/>
    <w:basedOn w:val="Domylnaczcionkaakapitu"/>
    <w:link w:val="Mapadokumentu"/>
    <w:uiPriority w:val="99"/>
    <w:semiHidden/>
    <w:rsid w:val="0044595D"/>
    <w:rPr>
      <w:rFonts w:ascii="Tahoma" w:hAnsi="Tahoma" w:cs="Tahoma"/>
      <w:sz w:val="16"/>
      <w:szCs w:val="16"/>
    </w:rPr>
  </w:style>
  <w:style w:type="character" w:customStyle="1" w:styleId="longtext">
    <w:name w:val="long_text"/>
    <w:basedOn w:val="Domylnaczcionkaakapitu"/>
    <w:rsid w:val="002B4102"/>
  </w:style>
  <w:style w:type="paragraph" w:styleId="Tekstprzypisukocowego">
    <w:name w:val="endnote text"/>
    <w:basedOn w:val="Normalny"/>
    <w:link w:val="TekstprzypisukocowegoZnak"/>
    <w:uiPriority w:val="99"/>
    <w:semiHidden/>
    <w:unhideWhenUsed/>
    <w:rsid w:val="004A3366"/>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4A3366"/>
    <w:rPr>
      <w:rFonts w:ascii="Times New Roman" w:hAnsi="Times New Roman"/>
      <w:sz w:val="20"/>
      <w:szCs w:val="20"/>
    </w:rPr>
  </w:style>
  <w:style w:type="character" w:styleId="Odwoanieprzypisukocowego">
    <w:name w:val="endnote reference"/>
    <w:basedOn w:val="Domylnaczcionkaakapitu"/>
    <w:uiPriority w:val="99"/>
    <w:semiHidden/>
    <w:unhideWhenUsed/>
    <w:rsid w:val="004A3366"/>
    <w:rPr>
      <w:vertAlign w:val="superscript"/>
    </w:rPr>
  </w:style>
  <w:style w:type="table" w:customStyle="1" w:styleId="Jasnalistaakcent11">
    <w:name w:val="Jasna lista — akcent 11"/>
    <w:basedOn w:val="Standardowy"/>
    <w:uiPriority w:val="61"/>
    <w:rsid w:val="00FF0060"/>
    <w:pPr>
      <w:spacing w:after="0" w:line="240" w:lineRule="auto"/>
    </w:pPr>
    <w:rPr>
      <w:rFonts w:ascii="Calibri" w:eastAsia="Calibri" w:hAnsi="Calibri" w:cs="Times New Roman"/>
      <w:sz w:val="20"/>
      <w:szCs w:val="20"/>
      <w:lang w:eastAsia="pl-PL"/>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ibliografia">
    <w:name w:val="Bibliography"/>
    <w:basedOn w:val="Normalny"/>
    <w:next w:val="Normalny"/>
    <w:uiPriority w:val="37"/>
    <w:unhideWhenUsed/>
    <w:rsid w:val="001531AC"/>
  </w:style>
  <w:style w:type="paragraph" w:styleId="Poprawka">
    <w:name w:val="Revision"/>
    <w:hidden/>
    <w:uiPriority w:val="99"/>
    <w:semiHidden/>
    <w:rsid w:val="00B026BD"/>
    <w:pPr>
      <w:spacing w:after="0" w:line="240" w:lineRule="auto"/>
    </w:pPr>
    <w:rPr>
      <w:rFonts w:ascii="Times New Roman" w:hAnsi="Times New Roman"/>
      <w:sz w:val="24"/>
    </w:rPr>
  </w:style>
  <w:style w:type="character" w:styleId="UyteHipercze">
    <w:name w:val="FollowedHyperlink"/>
    <w:basedOn w:val="Domylnaczcionkaakapitu"/>
    <w:uiPriority w:val="99"/>
    <w:semiHidden/>
    <w:unhideWhenUsed/>
    <w:rsid w:val="00E20295"/>
    <w:rPr>
      <w:color w:val="800080" w:themeColor="followedHyperlink"/>
      <w:u w:val="single"/>
    </w:rPr>
  </w:style>
  <w:style w:type="paragraph" w:customStyle="1" w:styleId="Default">
    <w:name w:val="Default"/>
    <w:rsid w:val="00BF1771"/>
    <w:pPr>
      <w:autoSpaceDE w:val="0"/>
      <w:autoSpaceDN w:val="0"/>
      <w:adjustRightInd w:val="0"/>
      <w:spacing w:after="0" w:line="240" w:lineRule="auto"/>
    </w:pPr>
    <w:rPr>
      <w:rFonts w:ascii="Times New Roman" w:hAnsi="Times New Roman" w:cs="Times New Roman"/>
      <w:color w:val="000000"/>
      <w:sz w:val="24"/>
      <w:szCs w:val="24"/>
    </w:rPr>
  </w:style>
  <w:style w:type="paragraph" w:styleId="Tekstpodstawowywcity">
    <w:name w:val="Body Text Indent"/>
    <w:basedOn w:val="Normalny"/>
    <w:link w:val="TekstpodstawowywcityZnak"/>
    <w:semiHidden/>
    <w:rsid w:val="000E078F"/>
    <w:pPr>
      <w:spacing w:after="0" w:line="240" w:lineRule="auto"/>
      <w:ind w:firstLine="709"/>
    </w:pPr>
    <w:rPr>
      <w:rFonts w:eastAsia="Times New Roman" w:cs="Times New Roman"/>
      <w:sz w:val="26"/>
      <w:szCs w:val="20"/>
      <w:lang w:eastAsia="pl-PL"/>
    </w:rPr>
  </w:style>
  <w:style w:type="character" w:customStyle="1" w:styleId="TekstpodstawowywcityZnak">
    <w:name w:val="Tekst podstawowy wcięty Znak"/>
    <w:basedOn w:val="Domylnaczcionkaakapitu"/>
    <w:link w:val="Tekstpodstawowywcity"/>
    <w:semiHidden/>
    <w:rsid w:val="000E078F"/>
    <w:rPr>
      <w:rFonts w:ascii="Times New Roman" w:eastAsia="Times New Roman" w:hAnsi="Times New Roman" w:cs="Times New Roman"/>
      <w:sz w:val="26"/>
      <w:szCs w:val="20"/>
      <w:lang w:eastAsia="pl-PL"/>
    </w:rPr>
  </w:style>
  <w:style w:type="paragraph" w:customStyle="1" w:styleId="Tytu1">
    <w:name w:val="Tytuł1"/>
    <w:basedOn w:val="Normalny"/>
    <w:next w:val="Normalny"/>
    <w:uiPriority w:val="10"/>
    <w:qFormat/>
    <w:rsid w:val="00A13C8D"/>
    <w:pPr>
      <w:spacing w:after="0" w:line="240" w:lineRule="auto"/>
      <w:contextualSpacing/>
    </w:pPr>
    <w:rPr>
      <w:rFonts w:ascii="Calibri Light" w:eastAsia="Times New Roman" w:hAnsi="Calibri Light" w:cs="Times New Roman"/>
      <w:spacing w:val="-10"/>
      <w:kern w:val="28"/>
      <w:sz w:val="56"/>
      <w:szCs w:val="56"/>
    </w:rPr>
  </w:style>
  <w:style w:type="character" w:customStyle="1" w:styleId="TytuZnak">
    <w:name w:val="Tytuł Znak"/>
    <w:basedOn w:val="Domylnaczcionkaakapitu"/>
    <w:link w:val="Tytu"/>
    <w:uiPriority w:val="10"/>
    <w:rsid w:val="00A13C8D"/>
    <w:rPr>
      <w:rFonts w:ascii="Calibri Light" w:eastAsia="Times New Roman" w:hAnsi="Calibri Light" w:cs="Times New Roman"/>
      <w:spacing w:val="-10"/>
      <w:kern w:val="28"/>
      <w:sz w:val="56"/>
      <w:szCs w:val="56"/>
    </w:rPr>
  </w:style>
  <w:style w:type="paragraph" w:styleId="Tytu">
    <w:name w:val="Title"/>
    <w:basedOn w:val="Normalny"/>
    <w:next w:val="Normalny"/>
    <w:link w:val="TytuZnak"/>
    <w:uiPriority w:val="10"/>
    <w:qFormat/>
    <w:rsid w:val="00A13C8D"/>
    <w:pPr>
      <w:spacing w:after="0" w:line="240" w:lineRule="auto"/>
      <w:contextualSpacing/>
    </w:pPr>
    <w:rPr>
      <w:rFonts w:ascii="Calibri Light" w:eastAsia="Times New Roman" w:hAnsi="Calibri Light" w:cs="Times New Roman"/>
      <w:spacing w:val="-10"/>
      <w:kern w:val="28"/>
      <w:sz w:val="56"/>
      <w:szCs w:val="56"/>
    </w:rPr>
  </w:style>
  <w:style w:type="character" w:customStyle="1" w:styleId="TytuZnak1">
    <w:name w:val="Tytuł Znak1"/>
    <w:basedOn w:val="Domylnaczcionkaakapitu"/>
    <w:uiPriority w:val="10"/>
    <w:rsid w:val="00A13C8D"/>
    <w:rPr>
      <w:rFonts w:asciiTheme="majorHAnsi" w:eastAsiaTheme="majorEastAsia" w:hAnsiTheme="majorHAnsi" w:cstheme="majorBidi"/>
      <w:spacing w:val="-10"/>
      <w:kern w:val="28"/>
      <w:sz w:val="56"/>
      <w:szCs w:val="56"/>
    </w:rPr>
  </w:style>
  <w:style w:type="paragraph" w:styleId="HTML-wstpniesformatowany">
    <w:name w:val="HTML Preformatted"/>
    <w:basedOn w:val="Normalny"/>
    <w:link w:val="HTML-wstpniesformatowanyZnak"/>
    <w:uiPriority w:val="99"/>
    <w:semiHidden/>
    <w:unhideWhenUsed/>
    <w:rsid w:val="002B775C"/>
    <w:pPr>
      <w:spacing w:after="0" w:line="240" w:lineRule="auto"/>
    </w:pPr>
    <w:rPr>
      <w:rFonts w:ascii="Consolas" w:hAnsi="Consolas"/>
      <w:sz w:val="20"/>
      <w:szCs w:val="20"/>
    </w:rPr>
  </w:style>
  <w:style w:type="character" w:customStyle="1" w:styleId="HTML-wstpniesformatowanyZnak">
    <w:name w:val="HTML - wstępnie sformatowany Znak"/>
    <w:basedOn w:val="Domylnaczcionkaakapitu"/>
    <w:link w:val="HTML-wstpniesformatowany"/>
    <w:uiPriority w:val="99"/>
    <w:semiHidden/>
    <w:rsid w:val="002B775C"/>
    <w:rPr>
      <w:rFonts w:ascii="Consolas" w:hAnsi="Consolas"/>
      <w:sz w:val="20"/>
      <w:szCs w:val="20"/>
    </w:rPr>
  </w:style>
  <w:style w:type="character" w:styleId="Nierozpoznanawzmianka">
    <w:name w:val="Unresolved Mention"/>
    <w:basedOn w:val="Domylnaczcionkaakapitu"/>
    <w:uiPriority w:val="99"/>
    <w:semiHidden/>
    <w:unhideWhenUsed/>
    <w:rsid w:val="005F4662"/>
    <w:rPr>
      <w:color w:val="605E5C"/>
      <w:shd w:val="clear" w:color="auto" w:fill="E1DFDD"/>
    </w:rPr>
  </w:style>
  <w:style w:type="paragraph" w:styleId="Podtytu">
    <w:name w:val="Subtitle"/>
    <w:basedOn w:val="Normalny"/>
    <w:next w:val="Normalny"/>
    <w:link w:val="PodtytuZnak"/>
    <w:uiPriority w:val="11"/>
    <w:qFormat/>
    <w:rsid w:val="001E48D4"/>
    <w:pPr>
      <w:numPr>
        <w:ilvl w:val="1"/>
      </w:numPr>
      <w:spacing w:after="160"/>
    </w:pPr>
    <w:rPr>
      <w:rFonts w:asciiTheme="minorHAnsi" w:eastAsiaTheme="minorEastAsia" w:hAnsiTheme="minorHAnsi"/>
      <w:color w:val="5A5A5A" w:themeColor="text1" w:themeTint="A5"/>
      <w:spacing w:val="15"/>
      <w:sz w:val="22"/>
    </w:rPr>
  </w:style>
  <w:style w:type="character" w:customStyle="1" w:styleId="PodtytuZnak">
    <w:name w:val="Podtytuł Znak"/>
    <w:basedOn w:val="Domylnaczcionkaakapitu"/>
    <w:link w:val="Podtytu"/>
    <w:uiPriority w:val="11"/>
    <w:rsid w:val="001E48D4"/>
    <w:rPr>
      <w:rFonts w:eastAsiaTheme="minorEastAsia"/>
      <w:color w:val="5A5A5A" w:themeColor="text1" w:themeTint="A5"/>
      <w:spacing w:val="15"/>
    </w:rPr>
  </w:style>
  <w:style w:type="character" w:styleId="Pogrubienie">
    <w:name w:val="Strong"/>
    <w:basedOn w:val="Domylnaczcionkaakapitu"/>
    <w:uiPriority w:val="22"/>
    <w:qFormat/>
    <w:rsid w:val="00C000BB"/>
    <w:rPr>
      <w:b/>
      <w:bCs/>
    </w:rPr>
  </w:style>
  <w:style w:type="table" w:styleId="Zwykatabela4">
    <w:name w:val="Plain Table 4"/>
    <w:basedOn w:val="Standardowy"/>
    <w:uiPriority w:val="44"/>
    <w:rsid w:val="008F6E1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atki1jasnaakcent4">
    <w:name w:val="Grid Table 1 Light Accent 4"/>
    <w:basedOn w:val="Standardowy"/>
    <w:uiPriority w:val="46"/>
    <w:rsid w:val="008F6E1E"/>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elasiatki1jasnaakcent5">
    <w:name w:val="Grid Table 1 Light Accent 5"/>
    <w:basedOn w:val="Standardowy"/>
    <w:uiPriority w:val="46"/>
    <w:rsid w:val="008F6E1E"/>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Tabelasiatki2akcent5">
    <w:name w:val="Grid Table 2 Accent 5"/>
    <w:basedOn w:val="Standardowy"/>
    <w:uiPriority w:val="47"/>
    <w:rsid w:val="008F6E1E"/>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elasiatki1jasna">
    <w:name w:val="Grid Table 1 Light"/>
    <w:basedOn w:val="Standardowy"/>
    <w:uiPriority w:val="46"/>
    <w:rsid w:val="007B73E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asiatki6kolorowa">
    <w:name w:val="Grid Table 6 Colorful"/>
    <w:basedOn w:val="Standardowy"/>
    <w:uiPriority w:val="51"/>
    <w:rsid w:val="00B0111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nyWeb">
    <w:name w:val="Normal (Web)"/>
    <w:basedOn w:val="Normalny"/>
    <w:uiPriority w:val="99"/>
    <w:semiHidden/>
    <w:unhideWhenUsed/>
    <w:rsid w:val="000C3342"/>
    <w:pPr>
      <w:spacing w:before="100" w:beforeAutospacing="1" w:after="100" w:afterAutospacing="1" w:line="240" w:lineRule="auto"/>
    </w:pPr>
    <w:rPr>
      <w:rFonts w:eastAsia="Times New Roman" w:cs="Times New Roman"/>
      <w:szCs w:val="24"/>
      <w:lang w:eastAsia="pl-PL"/>
    </w:rPr>
  </w:style>
  <w:style w:type="table" w:styleId="Zwykatabela5">
    <w:name w:val="Plain Table 5"/>
    <w:basedOn w:val="Standardowy"/>
    <w:uiPriority w:val="45"/>
    <w:rsid w:val="002B3EA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atki2akcent1">
    <w:name w:val="Grid Table 2 Accent 1"/>
    <w:basedOn w:val="Standardowy"/>
    <w:uiPriority w:val="47"/>
    <w:rsid w:val="00D755E1"/>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Zwykatabela1">
    <w:name w:val="Plain Table 1"/>
    <w:basedOn w:val="Standardowy"/>
    <w:uiPriority w:val="41"/>
    <w:rsid w:val="00D755E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p">
    <w:name w:val="p"/>
    <w:basedOn w:val="Domylnaczcionkaakapitu"/>
    <w:rsid w:val="00AF7993"/>
  </w:style>
  <w:style w:type="character" w:customStyle="1" w:styleId="s2">
    <w:name w:val="s2"/>
    <w:basedOn w:val="Domylnaczcionkaakapitu"/>
    <w:rsid w:val="00AF7993"/>
  </w:style>
  <w:style w:type="paragraph" w:styleId="Nagwekspisutreci">
    <w:name w:val="TOC Heading"/>
    <w:basedOn w:val="Nagwek1"/>
    <w:next w:val="Normalny"/>
    <w:uiPriority w:val="39"/>
    <w:unhideWhenUsed/>
    <w:qFormat/>
    <w:rsid w:val="008F1523"/>
    <w:pPr>
      <w:keepNext/>
      <w:keepLines/>
      <w:numPr>
        <w:numId w:val="0"/>
      </w:numPr>
      <w:spacing w:before="240" w:after="0" w:line="259" w:lineRule="auto"/>
      <w:jc w:val="left"/>
      <w:outlineLvl w:val="9"/>
    </w:pPr>
    <w:rPr>
      <w:rFonts w:asciiTheme="majorHAnsi" w:eastAsiaTheme="majorEastAsia" w:hAnsiTheme="majorHAnsi" w:cstheme="majorBidi"/>
      <w:b w:val="0"/>
      <w:caps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5964">
      <w:bodyDiv w:val="1"/>
      <w:marLeft w:val="0"/>
      <w:marRight w:val="0"/>
      <w:marTop w:val="0"/>
      <w:marBottom w:val="0"/>
      <w:divBdr>
        <w:top w:val="none" w:sz="0" w:space="0" w:color="auto"/>
        <w:left w:val="none" w:sz="0" w:space="0" w:color="auto"/>
        <w:bottom w:val="none" w:sz="0" w:space="0" w:color="auto"/>
        <w:right w:val="none" w:sz="0" w:space="0" w:color="auto"/>
      </w:divBdr>
    </w:div>
    <w:div w:id="74594348">
      <w:bodyDiv w:val="1"/>
      <w:marLeft w:val="0"/>
      <w:marRight w:val="0"/>
      <w:marTop w:val="0"/>
      <w:marBottom w:val="0"/>
      <w:divBdr>
        <w:top w:val="none" w:sz="0" w:space="0" w:color="auto"/>
        <w:left w:val="none" w:sz="0" w:space="0" w:color="auto"/>
        <w:bottom w:val="none" w:sz="0" w:space="0" w:color="auto"/>
        <w:right w:val="none" w:sz="0" w:space="0" w:color="auto"/>
      </w:divBdr>
    </w:div>
    <w:div w:id="75441046">
      <w:bodyDiv w:val="1"/>
      <w:marLeft w:val="0"/>
      <w:marRight w:val="0"/>
      <w:marTop w:val="0"/>
      <w:marBottom w:val="0"/>
      <w:divBdr>
        <w:top w:val="none" w:sz="0" w:space="0" w:color="auto"/>
        <w:left w:val="none" w:sz="0" w:space="0" w:color="auto"/>
        <w:bottom w:val="none" w:sz="0" w:space="0" w:color="auto"/>
        <w:right w:val="none" w:sz="0" w:space="0" w:color="auto"/>
      </w:divBdr>
    </w:div>
    <w:div w:id="85733450">
      <w:bodyDiv w:val="1"/>
      <w:marLeft w:val="0"/>
      <w:marRight w:val="0"/>
      <w:marTop w:val="0"/>
      <w:marBottom w:val="0"/>
      <w:divBdr>
        <w:top w:val="none" w:sz="0" w:space="0" w:color="auto"/>
        <w:left w:val="none" w:sz="0" w:space="0" w:color="auto"/>
        <w:bottom w:val="none" w:sz="0" w:space="0" w:color="auto"/>
        <w:right w:val="none" w:sz="0" w:space="0" w:color="auto"/>
      </w:divBdr>
    </w:div>
    <w:div w:id="93671602">
      <w:bodyDiv w:val="1"/>
      <w:marLeft w:val="0"/>
      <w:marRight w:val="0"/>
      <w:marTop w:val="0"/>
      <w:marBottom w:val="0"/>
      <w:divBdr>
        <w:top w:val="none" w:sz="0" w:space="0" w:color="auto"/>
        <w:left w:val="none" w:sz="0" w:space="0" w:color="auto"/>
        <w:bottom w:val="none" w:sz="0" w:space="0" w:color="auto"/>
        <w:right w:val="none" w:sz="0" w:space="0" w:color="auto"/>
      </w:divBdr>
    </w:div>
    <w:div w:id="102500492">
      <w:bodyDiv w:val="1"/>
      <w:marLeft w:val="0"/>
      <w:marRight w:val="0"/>
      <w:marTop w:val="0"/>
      <w:marBottom w:val="0"/>
      <w:divBdr>
        <w:top w:val="none" w:sz="0" w:space="0" w:color="auto"/>
        <w:left w:val="none" w:sz="0" w:space="0" w:color="auto"/>
        <w:bottom w:val="none" w:sz="0" w:space="0" w:color="auto"/>
        <w:right w:val="none" w:sz="0" w:space="0" w:color="auto"/>
      </w:divBdr>
    </w:div>
    <w:div w:id="139882721">
      <w:bodyDiv w:val="1"/>
      <w:marLeft w:val="0"/>
      <w:marRight w:val="0"/>
      <w:marTop w:val="0"/>
      <w:marBottom w:val="0"/>
      <w:divBdr>
        <w:top w:val="none" w:sz="0" w:space="0" w:color="auto"/>
        <w:left w:val="none" w:sz="0" w:space="0" w:color="auto"/>
        <w:bottom w:val="none" w:sz="0" w:space="0" w:color="auto"/>
        <w:right w:val="none" w:sz="0" w:space="0" w:color="auto"/>
      </w:divBdr>
    </w:div>
    <w:div w:id="172382067">
      <w:bodyDiv w:val="1"/>
      <w:marLeft w:val="0"/>
      <w:marRight w:val="0"/>
      <w:marTop w:val="0"/>
      <w:marBottom w:val="0"/>
      <w:divBdr>
        <w:top w:val="none" w:sz="0" w:space="0" w:color="auto"/>
        <w:left w:val="none" w:sz="0" w:space="0" w:color="auto"/>
        <w:bottom w:val="none" w:sz="0" w:space="0" w:color="auto"/>
        <w:right w:val="none" w:sz="0" w:space="0" w:color="auto"/>
      </w:divBdr>
    </w:div>
    <w:div w:id="205416726">
      <w:bodyDiv w:val="1"/>
      <w:marLeft w:val="0"/>
      <w:marRight w:val="0"/>
      <w:marTop w:val="0"/>
      <w:marBottom w:val="0"/>
      <w:divBdr>
        <w:top w:val="none" w:sz="0" w:space="0" w:color="auto"/>
        <w:left w:val="none" w:sz="0" w:space="0" w:color="auto"/>
        <w:bottom w:val="none" w:sz="0" w:space="0" w:color="auto"/>
        <w:right w:val="none" w:sz="0" w:space="0" w:color="auto"/>
      </w:divBdr>
    </w:div>
    <w:div w:id="206139478">
      <w:bodyDiv w:val="1"/>
      <w:marLeft w:val="0"/>
      <w:marRight w:val="0"/>
      <w:marTop w:val="0"/>
      <w:marBottom w:val="0"/>
      <w:divBdr>
        <w:top w:val="none" w:sz="0" w:space="0" w:color="auto"/>
        <w:left w:val="none" w:sz="0" w:space="0" w:color="auto"/>
        <w:bottom w:val="none" w:sz="0" w:space="0" w:color="auto"/>
        <w:right w:val="none" w:sz="0" w:space="0" w:color="auto"/>
      </w:divBdr>
    </w:div>
    <w:div w:id="212237825">
      <w:bodyDiv w:val="1"/>
      <w:marLeft w:val="0"/>
      <w:marRight w:val="0"/>
      <w:marTop w:val="0"/>
      <w:marBottom w:val="0"/>
      <w:divBdr>
        <w:top w:val="none" w:sz="0" w:space="0" w:color="auto"/>
        <w:left w:val="none" w:sz="0" w:space="0" w:color="auto"/>
        <w:bottom w:val="none" w:sz="0" w:space="0" w:color="auto"/>
        <w:right w:val="none" w:sz="0" w:space="0" w:color="auto"/>
      </w:divBdr>
    </w:div>
    <w:div w:id="238832446">
      <w:bodyDiv w:val="1"/>
      <w:marLeft w:val="0"/>
      <w:marRight w:val="0"/>
      <w:marTop w:val="0"/>
      <w:marBottom w:val="0"/>
      <w:divBdr>
        <w:top w:val="none" w:sz="0" w:space="0" w:color="auto"/>
        <w:left w:val="none" w:sz="0" w:space="0" w:color="auto"/>
        <w:bottom w:val="none" w:sz="0" w:space="0" w:color="auto"/>
        <w:right w:val="none" w:sz="0" w:space="0" w:color="auto"/>
      </w:divBdr>
    </w:div>
    <w:div w:id="249703664">
      <w:bodyDiv w:val="1"/>
      <w:marLeft w:val="0"/>
      <w:marRight w:val="0"/>
      <w:marTop w:val="0"/>
      <w:marBottom w:val="0"/>
      <w:divBdr>
        <w:top w:val="none" w:sz="0" w:space="0" w:color="auto"/>
        <w:left w:val="none" w:sz="0" w:space="0" w:color="auto"/>
        <w:bottom w:val="none" w:sz="0" w:space="0" w:color="auto"/>
        <w:right w:val="none" w:sz="0" w:space="0" w:color="auto"/>
      </w:divBdr>
    </w:div>
    <w:div w:id="256334100">
      <w:bodyDiv w:val="1"/>
      <w:marLeft w:val="0"/>
      <w:marRight w:val="0"/>
      <w:marTop w:val="0"/>
      <w:marBottom w:val="0"/>
      <w:divBdr>
        <w:top w:val="none" w:sz="0" w:space="0" w:color="auto"/>
        <w:left w:val="none" w:sz="0" w:space="0" w:color="auto"/>
        <w:bottom w:val="none" w:sz="0" w:space="0" w:color="auto"/>
        <w:right w:val="none" w:sz="0" w:space="0" w:color="auto"/>
      </w:divBdr>
    </w:div>
    <w:div w:id="256793336">
      <w:bodyDiv w:val="1"/>
      <w:marLeft w:val="0"/>
      <w:marRight w:val="0"/>
      <w:marTop w:val="0"/>
      <w:marBottom w:val="0"/>
      <w:divBdr>
        <w:top w:val="none" w:sz="0" w:space="0" w:color="auto"/>
        <w:left w:val="none" w:sz="0" w:space="0" w:color="auto"/>
        <w:bottom w:val="none" w:sz="0" w:space="0" w:color="auto"/>
        <w:right w:val="none" w:sz="0" w:space="0" w:color="auto"/>
      </w:divBdr>
    </w:div>
    <w:div w:id="258834125">
      <w:bodyDiv w:val="1"/>
      <w:marLeft w:val="0"/>
      <w:marRight w:val="0"/>
      <w:marTop w:val="0"/>
      <w:marBottom w:val="0"/>
      <w:divBdr>
        <w:top w:val="none" w:sz="0" w:space="0" w:color="auto"/>
        <w:left w:val="none" w:sz="0" w:space="0" w:color="auto"/>
        <w:bottom w:val="none" w:sz="0" w:space="0" w:color="auto"/>
        <w:right w:val="none" w:sz="0" w:space="0" w:color="auto"/>
      </w:divBdr>
    </w:div>
    <w:div w:id="263147712">
      <w:bodyDiv w:val="1"/>
      <w:marLeft w:val="0"/>
      <w:marRight w:val="0"/>
      <w:marTop w:val="0"/>
      <w:marBottom w:val="0"/>
      <w:divBdr>
        <w:top w:val="none" w:sz="0" w:space="0" w:color="auto"/>
        <w:left w:val="none" w:sz="0" w:space="0" w:color="auto"/>
        <w:bottom w:val="none" w:sz="0" w:space="0" w:color="auto"/>
        <w:right w:val="none" w:sz="0" w:space="0" w:color="auto"/>
      </w:divBdr>
    </w:div>
    <w:div w:id="265357073">
      <w:bodyDiv w:val="1"/>
      <w:marLeft w:val="0"/>
      <w:marRight w:val="0"/>
      <w:marTop w:val="0"/>
      <w:marBottom w:val="0"/>
      <w:divBdr>
        <w:top w:val="none" w:sz="0" w:space="0" w:color="auto"/>
        <w:left w:val="none" w:sz="0" w:space="0" w:color="auto"/>
        <w:bottom w:val="none" w:sz="0" w:space="0" w:color="auto"/>
        <w:right w:val="none" w:sz="0" w:space="0" w:color="auto"/>
      </w:divBdr>
    </w:div>
    <w:div w:id="302931458">
      <w:bodyDiv w:val="1"/>
      <w:marLeft w:val="0"/>
      <w:marRight w:val="0"/>
      <w:marTop w:val="0"/>
      <w:marBottom w:val="0"/>
      <w:divBdr>
        <w:top w:val="none" w:sz="0" w:space="0" w:color="auto"/>
        <w:left w:val="none" w:sz="0" w:space="0" w:color="auto"/>
        <w:bottom w:val="none" w:sz="0" w:space="0" w:color="auto"/>
        <w:right w:val="none" w:sz="0" w:space="0" w:color="auto"/>
      </w:divBdr>
    </w:div>
    <w:div w:id="305400160">
      <w:bodyDiv w:val="1"/>
      <w:marLeft w:val="0"/>
      <w:marRight w:val="0"/>
      <w:marTop w:val="0"/>
      <w:marBottom w:val="0"/>
      <w:divBdr>
        <w:top w:val="none" w:sz="0" w:space="0" w:color="auto"/>
        <w:left w:val="none" w:sz="0" w:space="0" w:color="auto"/>
        <w:bottom w:val="none" w:sz="0" w:space="0" w:color="auto"/>
        <w:right w:val="none" w:sz="0" w:space="0" w:color="auto"/>
      </w:divBdr>
    </w:div>
    <w:div w:id="312104669">
      <w:bodyDiv w:val="1"/>
      <w:marLeft w:val="0"/>
      <w:marRight w:val="0"/>
      <w:marTop w:val="0"/>
      <w:marBottom w:val="0"/>
      <w:divBdr>
        <w:top w:val="none" w:sz="0" w:space="0" w:color="auto"/>
        <w:left w:val="none" w:sz="0" w:space="0" w:color="auto"/>
        <w:bottom w:val="none" w:sz="0" w:space="0" w:color="auto"/>
        <w:right w:val="none" w:sz="0" w:space="0" w:color="auto"/>
      </w:divBdr>
    </w:div>
    <w:div w:id="317804280">
      <w:bodyDiv w:val="1"/>
      <w:marLeft w:val="0"/>
      <w:marRight w:val="0"/>
      <w:marTop w:val="0"/>
      <w:marBottom w:val="0"/>
      <w:divBdr>
        <w:top w:val="none" w:sz="0" w:space="0" w:color="auto"/>
        <w:left w:val="none" w:sz="0" w:space="0" w:color="auto"/>
        <w:bottom w:val="none" w:sz="0" w:space="0" w:color="auto"/>
        <w:right w:val="none" w:sz="0" w:space="0" w:color="auto"/>
      </w:divBdr>
    </w:div>
    <w:div w:id="319775619">
      <w:bodyDiv w:val="1"/>
      <w:marLeft w:val="0"/>
      <w:marRight w:val="0"/>
      <w:marTop w:val="0"/>
      <w:marBottom w:val="0"/>
      <w:divBdr>
        <w:top w:val="none" w:sz="0" w:space="0" w:color="auto"/>
        <w:left w:val="none" w:sz="0" w:space="0" w:color="auto"/>
        <w:bottom w:val="none" w:sz="0" w:space="0" w:color="auto"/>
        <w:right w:val="none" w:sz="0" w:space="0" w:color="auto"/>
      </w:divBdr>
    </w:div>
    <w:div w:id="320353704">
      <w:bodyDiv w:val="1"/>
      <w:marLeft w:val="0"/>
      <w:marRight w:val="0"/>
      <w:marTop w:val="0"/>
      <w:marBottom w:val="0"/>
      <w:divBdr>
        <w:top w:val="none" w:sz="0" w:space="0" w:color="auto"/>
        <w:left w:val="none" w:sz="0" w:space="0" w:color="auto"/>
        <w:bottom w:val="none" w:sz="0" w:space="0" w:color="auto"/>
        <w:right w:val="none" w:sz="0" w:space="0" w:color="auto"/>
      </w:divBdr>
    </w:div>
    <w:div w:id="355543301">
      <w:bodyDiv w:val="1"/>
      <w:marLeft w:val="0"/>
      <w:marRight w:val="0"/>
      <w:marTop w:val="0"/>
      <w:marBottom w:val="0"/>
      <w:divBdr>
        <w:top w:val="none" w:sz="0" w:space="0" w:color="auto"/>
        <w:left w:val="none" w:sz="0" w:space="0" w:color="auto"/>
        <w:bottom w:val="none" w:sz="0" w:space="0" w:color="auto"/>
        <w:right w:val="none" w:sz="0" w:space="0" w:color="auto"/>
      </w:divBdr>
    </w:div>
    <w:div w:id="363092334">
      <w:bodyDiv w:val="1"/>
      <w:marLeft w:val="0"/>
      <w:marRight w:val="0"/>
      <w:marTop w:val="0"/>
      <w:marBottom w:val="0"/>
      <w:divBdr>
        <w:top w:val="none" w:sz="0" w:space="0" w:color="auto"/>
        <w:left w:val="none" w:sz="0" w:space="0" w:color="auto"/>
        <w:bottom w:val="none" w:sz="0" w:space="0" w:color="auto"/>
        <w:right w:val="none" w:sz="0" w:space="0" w:color="auto"/>
      </w:divBdr>
    </w:div>
    <w:div w:id="369232283">
      <w:bodyDiv w:val="1"/>
      <w:marLeft w:val="0"/>
      <w:marRight w:val="0"/>
      <w:marTop w:val="0"/>
      <w:marBottom w:val="0"/>
      <w:divBdr>
        <w:top w:val="none" w:sz="0" w:space="0" w:color="auto"/>
        <w:left w:val="none" w:sz="0" w:space="0" w:color="auto"/>
        <w:bottom w:val="none" w:sz="0" w:space="0" w:color="auto"/>
        <w:right w:val="none" w:sz="0" w:space="0" w:color="auto"/>
      </w:divBdr>
      <w:divsChild>
        <w:div w:id="798374714">
          <w:marLeft w:val="0"/>
          <w:marRight w:val="0"/>
          <w:marTop w:val="0"/>
          <w:marBottom w:val="0"/>
          <w:divBdr>
            <w:top w:val="none" w:sz="0" w:space="0" w:color="auto"/>
            <w:left w:val="none" w:sz="0" w:space="0" w:color="auto"/>
            <w:bottom w:val="none" w:sz="0" w:space="0" w:color="auto"/>
            <w:right w:val="none" w:sz="0" w:space="0" w:color="auto"/>
          </w:divBdr>
          <w:divsChild>
            <w:div w:id="685718920">
              <w:marLeft w:val="0"/>
              <w:marRight w:val="0"/>
              <w:marTop w:val="0"/>
              <w:marBottom w:val="0"/>
              <w:divBdr>
                <w:top w:val="none" w:sz="0" w:space="0" w:color="auto"/>
                <w:left w:val="none" w:sz="0" w:space="0" w:color="auto"/>
                <w:bottom w:val="none" w:sz="0" w:space="0" w:color="auto"/>
                <w:right w:val="none" w:sz="0" w:space="0" w:color="auto"/>
              </w:divBdr>
              <w:divsChild>
                <w:div w:id="1892690858">
                  <w:marLeft w:val="0"/>
                  <w:marRight w:val="0"/>
                  <w:marTop w:val="0"/>
                  <w:marBottom w:val="0"/>
                  <w:divBdr>
                    <w:top w:val="none" w:sz="0" w:space="0" w:color="auto"/>
                    <w:left w:val="none" w:sz="0" w:space="0" w:color="auto"/>
                    <w:bottom w:val="none" w:sz="0" w:space="0" w:color="auto"/>
                    <w:right w:val="none" w:sz="0" w:space="0" w:color="auto"/>
                  </w:divBdr>
                  <w:divsChild>
                    <w:div w:id="341009531">
                      <w:marLeft w:val="0"/>
                      <w:marRight w:val="0"/>
                      <w:marTop w:val="0"/>
                      <w:marBottom w:val="0"/>
                      <w:divBdr>
                        <w:top w:val="none" w:sz="0" w:space="0" w:color="auto"/>
                        <w:left w:val="none" w:sz="0" w:space="0" w:color="auto"/>
                        <w:bottom w:val="none" w:sz="0" w:space="0" w:color="auto"/>
                        <w:right w:val="none" w:sz="0" w:space="0" w:color="auto"/>
                      </w:divBdr>
                      <w:divsChild>
                        <w:div w:id="1978410240">
                          <w:marLeft w:val="0"/>
                          <w:marRight w:val="0"/>
                          <w:marTop w:val="0"/>
                          <w:marBottom w:val="0"/>
                          <w:divBdr>
                            <w:top w:val="none" w:sz="0" w:space="0" w:color="auto"/>
                            <w:left w:val="none" w:sz="0" w:space="0" w:color="auto"/>
                            <w:bottom w:val="none" w:sz="0" w:space="0" w:color="auto"/>
                            <w:right w:val="none" w:sz="0" w:space="0" w:color="auto"/>
                          </w:divBdr>
                          <w:divsChild>
                            <w:div w:id="681665973">
                              <w:marLeft w:val="0"/>
                              <w:marRight w:val="0"/>
                              <w:marTop w:val="0"/>
                              <w:marBottom w:val="0"/>
                              <w:divBdr>
                                <w:top w:val="none" w:sz="0" w:space="0" w:color="auto"/>
                                <w:left w:val="none" w:sz="0" w:space="0" w:color="auto"/>
                                <w:bottom w:val="none" w:sz="0" w:space="0" w:color="auto"/>
                                <w:right w:val="none" w:sz="0" w:space="0" w:color="auto"/>
                              </w:divBdr>
                              <w:divsChild>
                                <w:div w:id="1172262051">
                                  <w:marLeft w:val="0"/>
                                  <w:marRight w:val="0"/>
                                  <w:marTop w:val="0"/>
                                  <w:marBottom w:val="0"/>
                                  <w:divBdr>
                                    <w:top w:val="none" w:sz="0" w:space="0" w:color="auto"/>
                                    <w:left w:val="none" w:sz="0" w:space="0" w:color="auto"/>
                                    <w:bottom w:val="none" w:sz="0" w:space="0" w:color="auto"/>
                                    <w:right w:val="none" w:sz="0" w:space="0" w:color="auto"/>
                                  </w:divBdr>
                                  <w:divsChild>
                                    <w:div w:id="1399550585">
                                      <w:marLeft w:val="0"/>
                                      <w:marRight w:val="0"/>
                                      <w:marTop w:val="0"/>
                                      <w:marBottom w:val="0"/>
                                      <w:divBdr>
                                        <w:top w:val="none" w:sz="0" w:space="0" w:color="auto"/>
                                        <w:left w:val="none" w:sz="0" w:space="0" w:color="auto"/>
                                        <w:bottom w:val="none" w:sz="0" w:space="0" w:color="auto"/>
                                        <w:right w:val="none" w:sz="0" w:space="0" w:color="auto"/>
                                      </w:divBdr>
                                      <w:divsChild>
                                        <w:div w:id="2051219944">
                                          <w:marLeft w:val="0"/>
                                          <w:marRight w:val="165"/>
                                          <w:marTop w:val="150"/>
                                          <w:marBottom w:val="0"/>
                                          <w:divBdr>
                                            <w:top w:val="none" w:sz="0" w:space="0" w:color="auto"/>
                                            <w:left w:val="none" w:sz="0" w:space="0" w:color="auto"/>
                                            <w:bottom w:val="none" w:sz="0" w:space="0" w:color="auto"/>
                                            <w:right w:val="none" w:sz="0" w:space="0" w:color="auto"/>
                                          </w:divBdr>
                                          <w:divsChild>
                                            <w:div w:id="1146044383">
                                              <w:marLeft w:val="0"/>
                                              <w:marRight w:val="0"/>
                                              <w:marTop w:val="0"/>
                                              <w:marBottom w:val="0"/>
                                              <w:divBdr>
                                                <w:top w:val="none" w:sz="0" w:space="0" w:color="auto"/>
                                                <w:left w:val="none" w:sz="0" w:space="0" w:color="auto"/>
                                                <w:bottom w:val="none" w:sz="0" w:space="0" w:color="auto"/>
                                                <w:right w:val="none" w:sz="0" w:space="0" w:color="auto"/>
                                              </w:divBdr>
                                              <w:divsChild>
                                                <w:div w:id="9308963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667199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3139562">
      <w:bodyDiv w:val="1"/>
      <w:marLeft w:val="0"/>
      <w:marRight w:val="0"/>
      <w:marTop w:val="0"/>
      <w:marBottom w:val="0"/>
      <w:divBdr>
        <w:top w:val="none" w:sz="0" w:space="0" w:color="auto"/>
        <w:left w:val="none" w:sz="0" w:space="0" w:color="auto"/>
        <w:bottom w:val="none" w:sz="0" w:space="0" w:color="auto"/>
        <w:right w:val="none" w:sz="0" w:space="0" w:color="auto"/>
      </w:divBdr>
    </w:div>
    <w:div w:id="393508844">
      <w:bodyDiv w:val="1"/>
      <w:marLeft w:val="0"/>
      <w:marRight w:val="0"/>
      <w:marTop w:val="0"/>
      <w:marBottom w:val="0"/>
      <w:divBdr>
        <w:top w:val="none" w:sz="0" w:space="0" w:color="auto"/>
        <w:left w:val="none" w:sz="0" w:space="0" w:color="auto"/>
        <w:bottom w:val="none" w:sz="0" w:space="0" w:color="auto"/>
        <w:right w:val="none" w:sz="0" w:space="0" w:color="auto"/>
      </w:divBdr>
      <w:divsChild>
        <w:div w:id="799303276">
          <w:marLeft w:val="0"/>
          <w:marRight w:val="0"/>
          <w:marTop w:val="0"/>
          <w:marBottom w:val="0"/>
          <w:divBdr>
            <w:top w:val="none" w:sz="0" w:space="0" w:color="auto"/>
            <w:left w:val="none" w:sz="0" w:space="0" w:color="auto"/>
            <w:bottom w:val="none" w:sz="0" w:space="0" w:color="auto"/>
            <w:right w:val="none" w:sz="0" w:space="0" w:color="auto"/>
          </w:divBdr>
          <w:divsChild>
            <w:div w:id="1456679860">
              <w:marLeft w:val="0"/>
              <w:marRight w:val="0"/>
              <w:marTop w:val="0"/>
              <w:marBottom w:val="0"/>
              <w:divBdr>
                <w:top w:val="none" w:sz="0" w:space="0" w:color="auto"/>
                <w:left w:val="none" w:sz="0" w:space="0" w:color="auto"/>
                <w:bottom w:val="none" w:sz="0" w:space="0" w:color="auto"/>
                <w:right w:val="none" w:sz="0" w:space="0" w:color="auto"/>
              </w:divBdr>
              <w:divsChild>
                <w:div w:id="2013412755">
                  <w:marLeft w:val="0"/>
                  <w:marRight w:val="0"/>
                  <w:marTop w:val="0"/>
                  <w:marBottom w:val="0"/>
                  <w:divBdr>
                    <w:top w:val="none" w:sz="0" w:space="0" w:color="auto"/>
                    <w:left w:val="none" w:sz="0" w:space="0" w:color="auto"/>
                    <w:bottom w:val="none" w:sz="0" w:space="0" w:color="auto"/>
                    <w:right w:val="none" w:sz="0" w:space="0" w:color="auto"/>
                  </w:divBdr>
                  <w:divsChild>
                    <w:div w:id="78526791">
                      <w:marLeft w:val="0"/>
                      <w:marRight w:val="0"/>
                      <w:marTop w:val="0"/>
                      <w:marBottom w:val="0"/>
                      <w:divBdr>
                        <w:top w:val="none" w:sz="0" w:space="0" w:color="auto"/>
                        <w:left w:val="none" w:sz="0" w:space="0" w:color="auto"/>
                        <w:bottom w:val="none" w:sz="0" w:space="0" w:color="auto"/>
                        <w:right w:val="none" w:sz="0" w:space="0" w:color="auto"/>
                      </w:divBdr>
                      <w:divsChild>
                        <w:div w:id="1738816379">
                          <w:marLeft w:val="0"/>
                          <w:marRight w:val="0"/>
                          <w:marTop w:val="0"/>
                          <w:marBottom w:val="0"/>
                          <w:divBdr>
                            <w:top w:val="none" w:sz="0" w:space="0" w:color="auto"/>
                            <w:left w:val="none" w:sz="0" w:space="0" w:color="auto"/>
                            <w:bottom w:val="none" w:sz="0" w:space="0" w:color="auto"/>
                            <w:right w:val="none" w:sz="0" w:space="0" w:color="auto"/>
                          </w:divBdr>
                          <w:divsChild>
                            <w:div w:id="500514396">
                              <w:marLeft w:val="0"/>
                              <w:marRight w:val="0"/>
                              <w:marTop w:val="0"/>
                              <w:marBottom w:val="0"/>
                              <w:divBdr>
                                <w:top w:val="none" w:sz="0" w:space="0" w:color="auto"/>
                                <w:left w:val="none" w:sz="0" w:space="0" w:color="auto"/>
                                <w:bottom w:val="none" w:sz="0" w:space="0" w:color="auto"/>
                                <w:right w:val="none" w:sz="0" w:space="0" w:color="auto"/>
                              </w:divBdr>
                              <w:divsChild>
                                <w:div w:id="271519599">
                                  <w:marLeft w:val="0"/>
                                  <w:marRight w:val="0"/>
                                  <w:marTop w:val="0"/>
                                  <w:marBottom w:val="0"/>
                                  <w:divBdr>
                                    <w:top w:val="none" w:sz="0" w:space="0" w:color="auto"/>
                                    <w:left w:val="none" w:sz="0" w:space="0" w:color="auto"/>
                                    <w:bottom w:val="none" w:sz="0" w:space="0" w:color="auto"/>
                                    <w:right w:val="none" w:sz="0" w:space="0" w:color="auto"/>
                                  </w:divBdr>
                                  <w:divsChild>
                                    <w:div w:id="376777275">
                                      <w:marLeft w:val="0"/>
                                      <w:marRight w:val="0"/>
                                      <w:marTop w:val="0"/>
                                      <w:marBottom w:val="0"/>
                                      <w:divBdr>
                                        <w:top w:val="none" w:sz="0" w:space="0" w:color="auto"/>
                                        <w:left w:val="none" w:sz="0" w:space="0" w:color="auto"/>
                                        <w:bottom w:val="none" w:sz="0" w:space="0" w:color="auto"/>
                                        <w:right w:val="none" w:sz="0" w:space="0" w:color="auto"/>
                                      </w:divBdr>
                                    </w:div>
                                    <w:div w:id="1741706026">
                                      <w:marLeft w:val="0"/>
                                      <w:marRight w:val="0"/>
                                      <w:marTop w:val="0"/>
                                      <w:marBottom w:val="0"/>
                                      <w:divBdr>
                                        <w:top w:val="none" w:sz="0" w:space="0" w:color="auto"/>
                                        <w:left w:val="none" w:sz="0" w:space="0" w:color="auto"/>
                                        <w:bottom w:val="none" w:sz="0" w:space="0" w:color="auto"/>
                                        <w:right w:val="none" w:sz="0" w:space="0" w:color="auto"/>
                                      </w:divBdr>
                                      <w:divsChild>
                                        <w:div w:id="391928150">
                                          <w:marLeft w:val="0"/>
                                          <w:marRight w:val="165"/>
                                          <w:marTop w:val="150"/>
                                          <w:marBottom w:val="0"/>
                                          <w:divBdr>
                                            <w:top w:val="none" w:sz="0" w:space="0" w:color="auto"/>
                                            <w:left w:val="none" w:sz="0" w:space="0" w:color="auto"/>
                                            <w:bottom w:val="none" w:sz="0" w:space="0" w:color="auto"/>
                                            <w:right w:val="none" w:sz="0" w:space="0" w:color="auto"/>
                                          </w:divBdr>
                                          <w:divsChild>
                                            <w:div w:id="730231997">
                                              <w:marLeft w:val="0"/>
                                              <w:marRight w:val="0"/>
                                              <w:marTop w:val="0"/>
                                              <w:marBottom w:val="0"/>
                                              <w:divBdr>
                                                <w:top w:val="none" w:sz="0" w:space="0" w:color="auto"/>
                                                <w:left w:val="none" w:sz="0" w:space="0" w:color="auto"/>
                                                <w:bottom w:val="none" w:sz="0" w:space="0" w:color="auto"/>
                                                <w:right w:val="none" w:sz="0" w:space="0" w:color="auto"/>
                                              </w:divBdr>
                                              <w:divsChild>
                                                <w:div w:id="68297224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95976896">
      <w:bodyDiv w:val="1"/>
      <w:marLeft w:val="0"/>
      <w:marRight w:val="0"/>
      <w:marTop w:val="0"/>
      <w:marBottom w:val="0"/>
      <w:divBdr>
        <w:top w:val="none" w:sz="0" w:space="0" w:color="auto"/>
        <w:left w:val="none" w:sz="0" w:space="0" w:color="auto"/>
        <w:bottom w:val="none" w:sz="0" w:space="0" w:color="auto"/>
        <w:right w:val="none" w:sz="0" w:space="0" w:color="auto"/>
      </w:divBdr>
    </w:div>
    <w:div w:id="407772617">
      <w:bodyDiv w:val="1"/>
      <w:marLeft w:val="0"/>
      <w:marRight w:val="0"/>
      <w:marTop w:val="0"/>
      <w:marBottom w:val="0"/>
      <w:divBdr>
        <w:top w:val="none" w:sz="0" w:space="0" w:color="auto"/>
        <w:left w:val="none" w:sz="0" w:space="0" w:color="auto"/>
        <w:bottom w:val="none" w:sz="0" w:space="0" w:color="auto"/>
        <w:right w:val="none" w:sz="0" w:space="0" w:color="auto"/>
      </w:divBdr>
    </w:div>
    <w:div w:id="428235631">
      <w:bodyDiv w:val="1"/>
      <w:marLeft w:val="0"/>
      <w:marRight w:val="0"/>
      <w:marTop w:val="0"/>
      <w:marBottom w:val="0"/>
      <w:divBdr>
        <w:top w:val="none" w:sz="0" w:space="0" w:color="auto"/>
        <w:left w:val="none" w:sz="0" w:space="0" w:color="auto"/>
        <w:bottom w:val="none" w:sz="0" w:space="0" w:color="auto"/>
        <w:right w:val="none" w:sz="0" w:space="0" w:color="auto"/>
      </w:divBdr>
    </w:div>
    <w:div w:id="451822450">
      <w:bodyDiv w:val="1"/>
      <w:marLeft w:val="0"/>
      <w:marRight w:val="0"/>
      <w:marTop w:val="0"/>
      <w:marBottom w:val="0"/>
      <w:divBdr>
        <w:top w:val="none" w:sz="0" w:space="0" w:color="auto"/>
        <w:left w:val="none" w:sz="0" w:space="0" w:color="auto"/>
        <w:bottom w:val="none" w:sz="0" w:space="0" w:color="auto"/>
        <w:right w:val="none" w:sz="0" w:space="0" w:color="auto"/>
      </w:divBdr>
    </w:div>
    <w:div w:id="460538882">
      <w:bodyDiv w:val="1"/>
      <w:marLeft w:val="0"/>
      <w:marRight w:val="0"/>
      <w:marTop w:val="0"/>
      <w:marBottom w:val="0"/>
      <w:divBdr>
        <w:top w:val="none" w:sz="0" w:space="0" w:color="auto"/>
        <w:left w:val="none" w:sz="0" w:space="0" w:color="auto"/>
        <w:bottom w:val="none" w:sz="0" w:space="0" w:color="auto"/>
        <w:right w:val="none" w:sz="0" w:space="0" w:color="auto"/>
      </w:divBdr>
    </w:div>
    <w:div w:id="460655590">
      <w:bodyDiv w:val="1"/>
      <w:marLeft w:val="0"/>
      <w:marRight w:val="0"/>
      <w:marTop w:val="0"/>
      <w:marBottom w:val="0"/>
      <w:divBdr>
        <w:top w:val="none" w:sz="0" w:space="0" w:color="auto"/>
        <w:left w:val="none" w:sz="0" w:space="0" w:color="auto"/>
        <w:bottom w:val="none" w:sz="0" w:space="0" w:color="auto"/>
        <w:right w:val="none" w:sz="0" w:space="0" w:color="auto"/>
      </w:divBdr>
      <w:divsChild>
        <w:div w:id="1576939373">
          <w:marLeft w:val="0"/>
          <w:marRight w:val="0"/>
          <w:marTop w:val="0"/>
          <w:marBottom w:val="0"/>
          <w:divBdr>
            <w:top w:val="none" w:sz="0" w:space="0" w:color="auto"/>
            <w:left w:val="none" w:sz="0" w:space="0" w:color="auto"/>
            <w:bottom w:val="none" w:sz="0" w:space="0" w:color="auto"/>
            <w:right w:val="none" w:sz="0" w:space="0" w:color="auto"/>
          </w:divBdr>
        </w:div>
        <w:div w:id="1639411275">
          <w:marLeft w:val="0"/>
          <w:marRight w:val="0"/>
          <w:marTop w:val="0"/>
          <w:marBottom w:val="0"/>
          <w:divBdr>
            <w:top w:val="none" w:sz="0" w:space="0" w:color="auto"/>
            <w:left w:val="none" w:sz="0" w:space="0" w:color="auto"/>
            <w:bottom w:val="none" w:sz="0" w:space="0" w:color="auto"/>
            <w:right w:val="none" w:sz="0" w:space="0" w:color="auto"/>
          </w:divBdr>
        </w:div>
        <w:div w:id="2066834036">
          <w:marLeft w:val="0"/>
          <w:marRight w:val="0"/>
          <w:marTop w:val="0"/>
          <w:marBottom w:val="0"/>
          <w:divBdr>
            <w:top w:val="none" w:sz="0" w:space="0" w:color="auto"/>
            <w:left w:val="none" w:sz="0" w:space="0" w:color="auto"/>
            <w:bottom w:val="none" w:sz="0" w:space="0" w:color="auto"/>
            <w:right w:val="none" w:sz="0" w:space="0" w:color="auto"/>
          </w:divBdr>
        </w:div>
      </w:divsChild>
    </w:div>
    <w:div w:id="483670645">
      <w:bodyDiv w:val="1"/>
      <w:marLeft w:val="0"/>
      <w:marRight w:val="0"/>
      <w:marTop w:val="0"/>
      <w:marBottom w:val="0"/>
      <w:divBdr>
        <w:top w:val="none" w:sz="0" w:space="0" w:color="auto"/>
        <w:left w:val="none" w:sz="0" w:space="0" w:color="auto"/>
        <w:bottom w:val="none" w:sz="0" w:space="0" w:color="auto"/>
        <w:right w:val="none" w:sz="0" w:space="0" w:color="auto"/>
      </w:divBdr>
    </w:div>
    <w:div w:id="493955372">
      <w:bodyDiv w:val="1"/>
      <w:marLeft w:val="0"/>
      <w:marRight w:val="0"/>
      <w:marTop w:val="0"/>
      <w:marBottom w:val="0"/>
      <w:divBdr>
        <w:top w:val="none" w:sz="0" w:space="0" w:color="auto"/>
        <w:left w:val="none" w:sz="0" w:space="0" w:color="auto"/>
        <w:bottom w:val="none" w:sz="0" w:space="0" w:color="auto"/>
        <w:right w:val="none" w:sz="0" w:space="0" w:color="auto"/>
      </w:divBdr>
    </w:div>
    <w:div w:id="541792116">
      <w:bodyDiv w:val="1"/>
      <w:marLeft w:val="0"/>
      <w:marRight w:val="0"/>
      <w:marTop w:val="0"/>
      <w:marBottom w:val="0"/>
      <w:divBdr>
        <w:top w:val="none" w:sz="0" w:space="0" w:color="auto"/>
        <w:left w:val="none" w:sz="0" w:space="0" w:color="auto"/>
        <w:bottom w:val="none" w:sz="0" w:space="0" w:color="auto"/>
        <w:right w:val="none" w:sz="0" w:space="0" w:color="auto"/>
      </w:divBdr>
    </w:div>
    <w:div w:id="557858731">
      <w:bodyDiv w:val="1"/>
      <w:marLeft w:val="0"/>
      <w:marRight w:val="0"/>
      <w:marTop w:val="0"/>
      <w:marBottom w:val="0"/>
      <w:divBdr>
        <w:top w:val="none" w:sz="0" w:space="0" w:color="auto"/>
        <w:left w:val="none" w:sz="0" w:space="0" w:color="auto"/>
        <w:bottom w:val="none" w:sz="0" w:space="0" w:color="auto"/>
        <w:right w:val="none" w:sz="0" w:space="0" w:color="auto"/>
      </w:divBdr>
    </w:div>
    <w:div w:id="586619558">
      <w:bodyDiv w:val="1"/>
      <w:marLeft w:val="0"/>
      <w:marRight w:val="0"/>
      <w:marTop w:val="0"/>
      <w:marBottom w:val="0"/>
      <w:divBdr>
        <w:top w:val="none" w:sz="0" w:space="0" w:color="auto"/>
        <w:left w:val="none" w:sz="0" w:space="0" w:color="auto"/>
        <w:bottom w:val="none" w:sz="0" w:space="0" w:color="auto"/>
        <w:right w:val="none" w:sz="0" w:space="0" w:color="auto"/>
      </w:divBdr>
    </w:div>
    <w:div w:id="594901571">
      <w:bodyDiv w:val="1"/>
      <w:marLeft w:val="0"/>
      <w:marRight w:val="0"/>
      <w:marTop w:val="0"/>
      <w:marBottom w:val="0"/>
      <w:divBdr>
        <w:top w:val="none" w:sz="0" w:space="0" w:color="auto"/>
        <w:left w:val="none" w:sz="0" w:space="0" w:color="auto"/>
        <w:bottom w:val="none" w:sz="0" w:space="0" w:color="auto"/>
        <w:right w:val="none" w:sz="0" w:space="0" w:color="auto"/>
      </w:divBdr>
    </w:div>
    <w:div w:id="600645871">
      <w:bodyDiv w:val="1"/>
      <w:marLeft w:val="0"/>
      <w:marRight w:val="0"/>
      <w:marTop w:val="0"/>
      <w:marBottom w:val="0"/>
      <w:divBdr>
        <w:top w:val="none" w:sz="0" w:space="0" w:color="auto"/>
        <w:left w:val="none" w:sz="0" w:space="0" w:color="auto"/>
        <w:bottom w:val="none" w:sz="0" w:space="0" w:color="auto"/>
        <w:right w:val="none" w:sz="0" w:space="0" w:color="auto"/>
      </w:divBdr>
    </w:div>
    <w:div w:id="607585907">
      <w:bodyDiv w:val="1"/>
      <w:marLeft w:val="0"/>
      <w:marRight w:val="0"/>
      <w:marTop w:val="0"/>
      <w:marBottom w:val="0"/>
      <w:divBdr>
        <w:top w:val="none" w:sz="0" w:space="0" w:color="auto"/>
        <w:left w:val="none" w:sz="0" w:space="0" w:color="auto"/>
        <w:bottom w:val="none" w:sz="0" w:space="0" w:color="auto"/>
        <w:right w:val="none" w:sz="0" w:space="0" w:color="auto"/>
      </w:divBdr>
    </w:div>
    <w:div w:id="608271069">
      <w:bodyDiv w:val="1"/>
      <w:marLeft w:val="0"/>
      <w:marRight w:val="0"/>
      <w:marTop w:val="0"/>
      <w:marBottom w:val="0"/>
      <w:divBdr>
        <w:top w:val="none" w:sz="0" w:space="0" w:color="auto"/>
        <w:left w:val="none" w:sz="0" w:space="0" w:color="auto"/>
        <w:bottom w:val="none" w:sz="0" w:space="0" w:color="auto"/>
        <w:right w:val="none" w:sz="0" w:space="0" w:color="auto"/>
      </w:divBdr>
    </w:div>
    <w:div w:id="629361946">
      <w:bodyDiv w:val="1"/>
      <w:marLeft w:val="0"/>
      <w:marRight w:val="0"/>
      <w:marTop w:val="0"/>
      <w:marBottom w:val="0"/>
      <w:divBdr>
        <w:top w:val="none" w:sz="0" w:space="0" w:color="auto"/>
        <w:left w:val="none" w:sz="0" w:space="0" w:color="auto"/>
        <w:bottom w:val="none" w:sz="0" w:space="0" w:color="auto"/>
        <w:right w:val="none" w:sz="0" w:space="0" w:color="auto"/>
      </w:divBdr>
    </w:div>
    <w:div w:id="632637898">
      <w:bodyDiv w:val="1"/>
      <w:marLeft w:val="0"/>
      <w:marRight w:val="0"/>
      <w:marTop w:val="0"/>
      <w:marBottom w:val="0"/>
      <w:divBdr>
        <w:top w:val="none" w:sz="0" w:space="0" w:color="auto"/>
        <w:left w:val="none" w:sz="0" w:space="0" w:color="auto"/>
        <w:bottom w:val="none" w:sz="0" w:space="0" w:color="auto"/>
        <w:right w:val="none" w:sz="0" w:space="0" w:color="auto"/>
      </w:divBdr>
    </w:div>
    <w:div w:id="641813741">
      <w:bodyDiv w:val="1"/>
      <w:marLeft w:val="0"/>
      <w:marRight w:val="0"/>
      <w:marTop w:val="0"/>
      <w:marBottom w:val="0"/>
      <w:divBdr>
        <w:top w:val="none" w:sz="0" w:space="0" w:color="auto"/>
        <w:left w:val="none" w:sz="0" w:space="0" w:color="auto"/>
        <w:bottom w:val="none" w:sz="0" w:space="0" w:color="auto"/>
        <w:right w:val="none" w:sz="0" w:space="0" w:color="auto"/>
      </w:divBdr>
    </w:div>
    <w:div w:id="678892530">
      <w:bodyDiv w:val="1"/>
      <w:marLeft w:val="0"/>
      <w:marRight w:val="0"/>
      <w:marTop w:val="0"/>
      <w:marBottom w:val="0"/>
      <w:divBdr>
        <w:top w:val="none" w:sz="0" w:space="0" w:color="auto"/>
        <w:left w:val="none" w:sz="0" w:space="0" w:color="auto"/>
        <w:bottom w:val="none" w:sz="0" w:space="0" w:color="auto"/>
        <w:right w:val="none" w:sz="0" w:space="0" w:color="auto"/>
      </w:divBdr>
    </w:div>
    <w:div w:id="729039462">
      <w:bodyDiv w:val="1"/>
      <w:marLeft w:val="0"/>
      <w:marRight w:val="0"/>
      <w:marTop w:val="0"/>
      <w:marBottom w:val="0"/>
      <w:divBdr>
        <w:top w:val="none" w:sz="0" w:space="0" w:color="auto"/>
        <w:left w:val="none" w:sz="0" w:space="0" w:color="auto"/>
        <w:bottom w:val="none" w:sz="0" w:space="0" w:color="auto"/>
        <w:right w:val="none" w:sz="0" w:space="0" w:color="auto"/>
      </w:divBdr>
    </w:div>
    <w:div w:id="731542936">
      <w:bodyDiv w:val="1"/>
      <w:marLeft w:val="0"/>
      <w:marRight w:val="0"/>
      <w:marTop w:val="0"/>
      <w:marBottom w:val="0"/>
      <w:divBdr>
        <w:top w:val="none" w:sz="0" w:space="0" w:color="auto"/>
        <w:left w:val="none" w:sz="0" w:space="0" w:color="auto"/>
        <w:bottom w:val="none" w:sz="0" w:space="0" w:color="auto"/>
        <w:right w:val="none" w:sz="0" w:space="0" w:color="auto"/>
      </w:divBdr>
    </w:div>
    <w:div w:id="748622766">
      <w:bodyDiv w:val="1"/>
      <w:marLeft w:val="0"/>
      <w:marRight w:val="0"/>
      <w:marTop w:val="0"/>
      <w:marBottom w:val="0"/>
      <w:divBdr>
        <w:top w:val="none" w:sz="0" w:space="0" w:color="auto"/>
        <w:left w:val="none" w:sz="0" w:space="0" w:color="auto"/>
        <w:bottom w:val="none" w:sz="0" w:space="0" w:color="auto"/>
        <w:right w:val="none" w:sz="0" w:space="0" w:color="auto"/>
      </w:divBdr>
    </w:div>
    <w:div w:id="775171904">
      <w:bodyDiv w:val="1"/>
      <w:marLeft w:val="0"/>
      <w:marRight w:val="0"/>
      <w:marTop w:val="0"/>
      <w:marBottom w:val="0"/>
      <w:divBdr>
        <w:top w:val="none" w:sz="0" w:space="0" w:color="auto"/>
        <w:left w:val="none" w:sz="0" w:space="0" w:color="auto"/>
        <w:bottom w:val="none" w:sz="0" w:space="0" w:color="auto"/>
        <w:right w:val="none" w:sz="0" w:space="0" w:color="auto"/>
      </w:divBdr>
    </w:div>
    <w:div w:id="818888756">
      <w:bodyDiv w:val="1"/>
      <w:marLeft w:val="0"/>
      <w:marRight w:val="0"/>
      <w:marTop w:val="0"/>
      <w:marBottom w:val="0"/>
      <w:divBdr>
        <w:top w:val="none" w:sz="0" w:space="0" w:color="auto"/>
        <w:left w:val="none" w:sz="0" w:space="0" w:color="auto"/>
        <w:bottom w:val="none" w:sz="0" w:space="0" w:color="auto"/>
        <w:right w:val="none" w:sz="0" w:space="0" w:color="auto"/>
      </w:divBdr>
    </w:div>
    <w:div w:id="880943605">
      <w:bodyDiv w:val="1"/>
      <w:marLeft w:val="0"/>
      <w:marRight w:val="0"/>
      <w:marTop w:val="0"/>
      <w:marBottom w:val="0"/>
      <w:divBdr>
        <w:top w:val="none" w:sz="0" w:space="0" w:color="auto"/>
        <w:left w:val="none" w:sz="0" w:space="0" w:color="auto"/>
        <w:bottom w:val="none" w:sz="0" w:space="0" w:color="auto"/>
        <w:right w:val="none" w:sz="0" w:space="0" w:color="auto"/>
      </w:divBdr>
    </w:div>
    <w:div w:id="894126079">
      <w:bodyDiv w:val="1"/>
      <w:marLeft w:val="0"/>
      <w:marRight w:val="0"/>
      <w:marTop w:val="0"/>
      <w:marBottom w:val="0"/>
      <w:divBdr>
        <w:top w:val="none" w:sz="0" w:space="0" w:color="auto"/>
        <w:left w:val="none" w:sz="0" w:space="0" w:color="auto"/>
        <w:bottom w:val="none" w:sz="0" w:space="0" w:color="auto"/>
        <w:right w:val="none" w:sz="0" w:space="0" w:color="auto"/>
      </w:divBdr>
    </w:div>
    <w:div w:id="897398697">
      <w:bodyDiv w:val="1"/>
      <w:marLeft w:val="0"/>
      <w:marRight w:val="0"/>
      <w:marTop w:val="0"/>
      <w:marBottom w:val="0"/>
      <w:divBdr>
        <w:top w:val="none" w:sz="0" w:space="0" w:color="auto"/>
        <w:left w:val="none" w:sz="0" w:space="0" w:color="auto"/>
        <w:bottom w:val="none" w:sz="0" w:space="0" w:color="auto"/>
        <w:right w:val="none" w:sz="0" w:space="0" w:color="auto"/>
      </w:divBdr>
    </w:div>
    <w:div w:id="901065847">
      <w:bodyDiv w:val="1"/>
      <w:marLeft w:val="0"/>
      <w:marRight w:val="0"/>
      <w:marTop w:val="0"/>
      <w:marBottom w:val="0"/>
      <w:divBdr>
        <w:top w:val="none" w:sz="0" w:space="0" w:color="auto"/>
        <w:left w:val="none" w:sz="0" w:space="0" w:color="auto"/>
        <w:bottom w:val="none" w:sz="0" w:space="0" w:color="auto"/>
        <w:right w:val="none" w:sz="0" w:space="0" w:color="auto"/>
      </w:divBdr>
    </w:div>
    <w:div w:id="923535966">
      <w:bodyDiv w:val="1"/>
      <w:marLeft w:val="0"/>
      <w:marRight w:val="0"/>
      <w:marTop w:val="0"/>
      <w:marBottom w:val="0"/>
      <w:divBdr>
        <w:top w:val="none" w:sz="0" w:space="0" w:color="auto"/>
        <w:left w:val="none" w:sz="0" w:space="0" w:color="auto"/>
        <w:bottom w:val="none" w:sz="0" w:space="0" w:color="auto"/>
        <w:right w:val="none" w:sz="0" w:space="0" w:color="auto"/>
      </w:divBdr>
    </w:div>
    <w:div w:id="939407922">
      <w:bodyDiv w:val="1"/>
      <w:marLeft w:val="0"/>
      <w:marRight w:val="0"/>
      <w:marTop w:val="0"/>
      <w:marBottom w:val="0"/>
      <w:divBdr>
        <w:top w:val="none" w:sz="0" w:space="0" w:color="auto"/>
        <w:left w:val="none" w:sz="0" w:space="0" w:color="auto"/>
        <w:bottom w:val="none" w:sz="0" w:space="0" w:color="auto"/>
        <w:right w:val="none" w:sz="0" w:space="0" w:color="auto"/>
      </w:divBdr>
    </w:div>
    <w:div w:id="961962069">
      <w:bodyDiv w:val="1"/>
      <w:marLeft w:val="0"/>
      <w:marRight w:val="0"/>
      <w:marTop w:val="0"/>
      <w:marBottom w:val="0"/>
      <w:divBdr>
        <w:top w:val="none" w:sz="0" w:space="0" w:color="auto"/>
        <w:left w:val="none" w:sz="0" w:space="0" w:color="auto"/>
        <w:bottom w:val="none" w:sz="0" w:space="0" w:color="auto"/>
        <w:right w:val="none" w:sz="0" w:space="0" w:color="auto"/>
      </w:divBdr>
    </w:div>
    <w:div w:id="1031148972">
      <w:bodyDiv w:val="1"/>
      <w:marLeft w:val="0"/>
      <w:marRight w:val="0"/>
      <w:marTop w:val="0"/>
      <w:marBottom w:val="0"/>
      <w:divBdr>
        <w:top w:val="none" w:sz="0" w:space="0" w:color="auto"/>
        <w:left w:val="none" w:sz="0" w:space="0" w:color="auto"/>
        <w:bottom w:val="none" w:sz="0" w:space="0" w:color="auto"/>
        <w:right w:val="none" w:sz="0" w:space="0" w:color="auto"/>
      </w:divBdr>
    </w:div>
    <w:div w:id="1036853423">
      <w:bodyDiv w:val="1"/>
      <w:marLeft w:val="0"/>
      <w:marRight w:val="0"/>
      <w:marTop w:val="0"/>
      <w:marBottom w:val="0"/>
      <w:divBdr>
        <w:top w:val="none" w:sz="0" w:space="0" w:color="auto"/>
        <w:left w:val="none" w:sz="0" w:space="0" w:color="auto"/>
        <w:bottom w:val="none" w:sz="0" w:space="0" w:color="auto"/>
        <w:right w:val="none" w:sz="0" w:space="0" w:color="auto"/>
      </w:divBdr>
    </w:div>
    <w:div w:id="1039890569">
      <w:bodyDiv w:val="1"/>
      <w:marLeft w:val="0"/>
      <w:marRight w:val="0"/>
      <w:marTop w:val="0"/>
      <w:marBottom w:val="0"/>
      <w:divBdr>
        <w:top w:val="none" w:sz="0" w:space="0" w:color="auto"/>
        <w:left w:val="none" w:sz="0" w:space="0" w:color="auto"/>
        <w:bottom w:val="none" w:sz="0" w:space="0" w:color="auto"/>
        <w:right w:val="none" w:sz="0" w:space="0" w:color="auto"/>
      </w:divBdr>
    </w:div>
    <w:div w:id="1044064558">
      <w:bodyDiv w:val="1"/>
      <w:marLeft w:val="0"/>
      <w:marRight w:val="0"/>
      <w:marTop w:val="0"/>
      <w:marBottom w:val="0"/>
      <w:divBdr>
        <w:top w:val="none" w:sz="0" w:space="0" w:color="auto"/>
        <w:left w:val="none" w:sz="0" w:space="0" w:color="auto"/>
        <w:bottom w:val="none" w:sz="0" w:space="0" w:color="auto"/>
        <w:right w:val="none" w:sz="0" w:space="0" w:color="auto"/>
      </w:divBdr>
    </w:div>
    <w:div w:id="1046834665">
      <w:bodyDiv w:val="1"/>
      <w:marLeft w:val="0"/>
      <w:marRight w:val="0"/>
      <w:marTop w:val="0"/>
      <w:marBottom w:val="0"/>
      <w:divBdr>
        <w:top w:val="none" w:sz="0" w:space="0" w:color="auto"/>
        <w:left w:val="none" w:sz="0" w:space="0" w:color="auto"/>
        <w:bottom w:val="none" w:sz="0" w:space="0" w:color="auto"/>
        <w:right w:val="none" w:sz="0" w:space="0" w:color="auto"/>
      </w:divBdr>
    </w:div>
    <w:div w:id="1060789135">
      <w:bodyDiv w:val="1"/>
      <w:marLeft w:val="0"/>
      <w:marRight w:val="0"/>
      <w:marTop w:val="0"/>
      <w:marBottom w:val="0"/>
      <w:divBdr>
        <w:top w:val="none" w:sz="0" w:space="0" w:color="auto"/>
        <w:left w:val="none" w:sz="0" w:space="0" w:color="auto"/>
        <w:bottom w:val="none" w:sz="0" w:space="0" w:color="auto"/>
        <w:right w:val="none" w:sz="0" w:space="0" w:color="auto"/>
      </w:divBdr>
    </w:div>
    <w:div w:id="1162744089">
      <w:bodyDiv w:val="1"/>
      <w:marLeft w:val="0"/>
      <w:marRight w:val="0"/>
      <w:marTop w:val="0"/>
      <w:marBottom w:val="0"/>
      <w:divBdr>
        <w:top w:val="none" w:sz="0" w:space="0" w:color="auto"/>
        <w:left w:val="none" w:sz="0" w:space="0" w:color="auto"/>
        <w:bottom w:val="none" w:sz="0" w:space="0" w:color="auto"/>
        <w:right w:val="none" w:sz="0" w:space="0" w:color="auto"/>
      </w:divBdr>
    </w:div>
    <w:div w:id="1180121058">
      <w:bodyDiv w:val="1"/>
      <w:marLeft w:val="0"/>
      <w:marRight w:val="0"/>
      <w:marTop w:val="0"/>
      <w:marBottom w:val="0"/>
      <w:divBdr>
        <w:top w:val="none" w:sz="0" w:space="0" w:color="auto"/>
        <w:left w:val="none" w:sz="0" w:space="0" w:color="auto"/>
        <w:bottom w:val="none" w:sz="0" w:space="0" w:color="auto"/>
        <w:right w:val="none" w:sz="0" w:space="0" w:color="auto"/>
      </w:divBdr>
      <w:divsChild>
        <w:div w:id="795100767">
          <w:marLeft w:val="0"/>
          <w:marRight w:val="0"/>
          <w:marTop w:val="0"/>
          <w:marBottom w:val="0"/>
          <w:divBdr>
            <w:top w:val="none" w:sz="0" w:space="0" w:color="auto"/>
            <w:left w:val="none" w:sz="0" w:space="0" w:color="auto"/>
            <w:bottom w:val="none" w:sz="0" w:space="0" w:color="auto"/>
            <w:right w:val="none" w:sz="0" w:space="0" w:color="auto"/>
          </w:divBdr>
          <w:divsChild>
            <w:div w:id="1601259363">
              <w:marLeft w:val="0"/>
              <w:marRight w:val="0"/>
              <w:marTop w:val="0"/>
              <w:marBottom w:val="0"/>
              <w:divBdr>
                <w:top w:val="none" w:sz="0" w:space="0" w:color="auto"/>
                <w:left w:val="none" w:sz="0" w:space="0" w:color="auto"/>
                <w:bottom w:val="none" w:sz="0" w:space="0" w:color="auto"/>
                <w:right w:val="none" w:sz="0" w:space="0" w:color="auto"/>
              </w:divBdr>
              <w:divsChild>
                <w:div w:id="199972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581220">
      <w:bodyDiv w:val="1"/>
      <w:marLeft w:val="0"/>
      <w:marRight w:val="0"/>
      <w:marTop w:val="0"/>
      <w:marBottom w:val="0"/>
      <w:divBdr>
        <w:top w:val="none" w:sz="0" w:space="0" w:color="auto"/>
        <w:left w:val="none" w:sz="0" w:space="0" w:color="auto"/>
        <w:bottom w:val="none" w:sz="0" w:space="0" w:color="auto"/>
        <w:right w:val="none" w:sz="0" w:space="0" w:color="auto"/>
      </w:divBdr>
    </w:div>
    <w:div w:id="1205169656">
      <w:bodyDiv w:val="1"/>
      <w:marLeft w:val="0"/>
      <w:marRight w:val="0"/>
      <w:marTop w:val="0"/>
      <w:marBottom w:val="0"/>
      <w:divBdr>
        <w:top w:val="none" w:sz="0" w:space="0" w:color="auto"/>
        <w:left w:val="none" w:sz="0" w:space="0" w:color="auto"/>
        <w:bottom w:val="none" w:sz="0" w:space="0" w:color="auto"/>
        <w:right w:val="none" w:sz="0" w:space="0" w:color="auto"/>
      </w:divBdr>
      <w:divsChild>
        <w:div w:id="2119907663">
          <w:marLeft w:val="0"/>
          <w:marRight w:val="0"/>
          <w:marTop w:val="0"/>
          <w:marBottom w:val="0"/>
          <w:divBdr>
            <w:top w:val="none" w:sz="0" w:space="0" w:color="auto"/>
            <w:left w:val="none" w:sz="0" w:space="0" w:color="auto"/>
            <w:bottom w:val="none" w:sz="0" w:space="0" w:color="auto"/>
            <w:right w:val="none" w:sz="0" w:space="0" w:color="auto"/>
          </w:divBdr>
          <w:divsChild>
            <w:div w:id="224073880">
              <w:marLeft w:val="0"/>
              <w:marRight w:val="0"/>
              <w:marTop w:val="0"/>
              <w:marBottom w:val="0"/>
              <w:divBdr>
                <w:top w:val="none" w:sz="0" w:space="0" w:color="auto"/>
                <w:left w:val="none" w:sz="0" w:space="0" w:color="auto"/>
                <w:bottom w:val="none" w:sz="0" w:space="0" w:color="auto"/>
                <w:right w:val="none" w:sz="0" w:space="0" w:color="auto"/>
              </w:divBdr>
              <w:divsChild>
                <w:div w:id="1425805674">
                  <w:marLeft w:val="0"/>
                  <w:marRight w:val="0"/>
                  <w:marTop w:val="0"/>
                  <w:marBottom w:val="0"/>
                  <w:divBdr>
                    <w:top w:val="none" w:sz="0" w:space="0" w:color="auto"/>
                    <w:left w:val="none" w:sz="0" w:space="0" w:color="auto"/>
                    <w:bottom w:val="none" w:sz="0" w:space="0" w:color="auto"/>
                    <w:right w:val="none" w:sz="0" w:space="0" w:color="auto"/>
                  </w:divBdr>
                  <w:divsChild>
                    <w:div w:id="1090810083">
                      <w:marLeft w:val="0"/>
                      <w:marRight w:val="0"/>
                      <w:marTop w:val="0"/>
                      <w:marBottom w:val="0"/>
                      <w:divBdr>
                        <w:top w:val="none" w:sz="0" w:space="0" w:color="auto"/>
                        <w:left w:val="none" w:sz="0" w:space="0" w:color="auto"/>
                        <w:bottom w:val="none" w:sz="0" w:space="0" w:color="auto"/>
                        <w:right w:val="none" w:sz="0" w:space="0" w:color="auto"/>
                      </w:divBdr>
                      <w:divsChild>
                        <w:div w:id="1218081391">
                          <w:marLeft w:val="0"/>
                          <w:marRight w:val="0"/>
                          <w:marTop w:val="0"/>
                          <w:marBottom w:val="0"/>
                          <w:divBdr>
                            <w:top w:val="none" w:sz="0" w:space="0" w:color="auto"/>
                            <w:left w:val="none" w:sz="0" w:space="0" w:color="auto"/>
                            <w:bottom w:val="none" w:sz="0" w:space="0" w:color="auto"/>
                            <w:right w:val="none" w:sz="0" w:space="0" w:color="auto"/>
                          </w:divBdr>
                          <w:divsChild>
                            <w:div w:id="208148290">
                              <w:marLeft w:val="0"/>
                              <w:marRight w:val="0"/>
                              <w:marTop w:val="0"/>
                              <w:marBottom w:val="0"/>
                              <w:divBdr>
                                <w:top w:val="none" w:sz="0" w:space="0" w:color="auto"/>
                                <w:left w:val="none" w:sz="0" w:space="0" w:color="auto"/>
                                <w:bottom w:val="none" w:sz="0" w:space="0" w:color="auto"/>
                                <w:right w:val="none" w:sz="0" w:space="0" w:color="auto"/>
                              </w:divBdr>
                              <w:divsChild>
                                <w:div w:id="1368333688">
                                  <w:marLeft w:val="0"/>
                                  <w:marRight w:val="0"/>
                                  <w:marTop w:val="0"/>
                                  <w:marBottom w:val="0"/>
                                  <w:divBdr>
                                    <w:top w:val="none" w:sz="0" w:space="0" w:color="auto"/>
                                    <w:left w:val="none" w:sz="0" w:space="0" w:color="auto"/>
                                    <w:bottom w:val="none" w:sz="0" w:space="0" w:color="auto"/>
                                    <w:right w:val="none" w:sz="0" w:space="0" w:color="auto"/>
                                  </w:divBdr>
                                  <w:divsChild>
                                    <w:div w:id="1605840771">
                                      <w:marLeft w:val="0"/>
                                      <w:marRight w:val="0"/>
                                      <w:marTop w:val="0"/>
                                      <w:marBottom w:val="0"/>
                                      <w:divBdr>
                                        <w:top w:val="none" w:sz="0" w:space="0" w:color="auto"/>
                                        <w:left w:val="none" w:sz="0" w:space="0" w:color="auto"/>
                                        <w:bottom w:val="none" w:sz="0" w:space="0" w:color="auto"/>
                                        <w:right w:val="none" w:sz="0" w:space="0" w:color="auto"/>
                                      </w:divBdr>
                                      <w:divsChild>
                                        <w:div w:id="1457068400">
                                          <w:marLeft w:val="0"/>
                                          <w:marRight w:val="165"/>
                                          <w:marTop w:val="150"/>
                                          <w:marBottom w:val="0"/>
                                          <w:divBdr>
                                            <w:top w:val="none" w:sz="0" w:space="0" w:color="auto"/>
                                            <w:left w:val="none" w:sz="0" w:space="0" w:color="auto"/>
                                            <w:bottom w:val="none" w:sz="0" w:space="0" w:color="auto"/>
                                            <w:right w:val="none" w:sz="0" w:space="0" w:color="auto"/>
                                          </w:divBdr>
                                          <w:divsChild>
                                            <w:div w:id="1634483760">
                                              <w:marLeft w:val="0"/>
                                              <w:marRight w:val="0"/>
                                              <w:marTop w:val="0"/>
                                              <w:marBottom w:val="0"/>
                                              <w:divBdr>
                                                <w:top w:val="none" w:sz="0" w:space="0" w:color="auto"/>
                                                <w:left w:val="none" w:sz="0" w:space="0" w:color="auto"/>
                                                <w:bottom w:val="none" w:sz="0" w:space="0" w:color="auto"/>
                                                <w:right w:val="none" w:sz="0" w:space="0" w:color="auto"/>
                                              </w:divBdr>
                                              <w:divsChild>
                                                <w:div w:id="179289922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65625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5677798">
      <w:bodyDiv w:val="1"/>
      <w:marLeft w:val="0"/>
      <w:marRight w:val="0"/>
      <w:marTop w:val="0"/>
      <w:marBottom w:val="0"/>
      <w:divBdr>
        <w:top w:val="none" w:sz="0" w:space="0" w:color="auto"/>
        <w:left w:val="none" w:sz="0" w:space="0" w:color="auto"/>
        <w:bottom w:val="none" w:sz="0" w:space="0" w:color="auto"/>
        <w:right w:val="none" w:sz="0" w:space="0" w:color="auto"/>
      </w:divBdr>
    </w:div>
    <w:div w:id="1209420191">
      <w:bodyDiv w:val="1"/>
      <w:marLeft w:val="0"/>
      <w:marRight w:val="0"/>
      <w:marTop w:val="0"/>
      <w:marBottom w:val="0"/>
      <w:divBdr>
        <w:top w:val="none" w:sz="0" w:space="0" w:color="auto"/>
        <w:left w:val="none" w:sz="0" w:space="0" w:color="auto"/>
        <w:bottom w:val="none" w:sz="0" w:space="0" w:color="auto"/>
        <w:right w:val="none" w:sz="0" w:space="0" w:color="auto"/>
      </w:divBdr>
    </w:div>
    <w:div w:id="1214852548">
      <w:bodyDiv w:val="1"/>
      <w:marLeft w:val="0"/>
      <w:marRight w:val="0"/>
      <w:marTop w:val="0"/>
      <w:marBottom w:val="0"/>
      <w:divBdr>
        <w:top w:val="none" w:sz="0" w:space="0" w:color="auto"/>
        <w:left w:val="none" w:sz="0" w:space="0" w:color="auto"/>
        <w:bottom w:val="none" w:sz="0" w:space="0" w:color="auto"/>
        <w:right w:val="none" w:sz="0" w:space="0" w:color="auto"/>
      </w:divBdr>
    </w:div>
    <w:div w:id="1245920740">
      <w:bodyDiv w:val="1"/>
      <w:marLeft w:val="0"/>
      <w:marRight w:val="0"/>
      <w:marTop w:val="0"/>
      <w:marBottom w:val="0"/>
      <w:divBdr>
        <w:top w:val="none" w:sz="0" w:space="0" w:color="auto"/>
        <w:left w:val="none" w:sz="0" w:space="0" w:color="auto"/>
        <w:bottom w:val="none" w:sz="0" w:space="0" w:color="auto"/>
        <w:right w:val="none" w:sz="0" w:space="0" w:color="auto"/>
      </w:divBdr>
    </w:div>
    <w:div w:id="1248416994">
      <w:bodyDiv w:val="1"/>
      <w:marLeft w:val="0"/>
      <w:marRight w:val="0"/>
      <w:marTop w:val="0"/>
      <w:marBottom w:val="0"/>
      <w:divBdr>
        <w:top w:val="none" w:sz="0" w:space="0" w:color="auto"/>
        <w:left w:val="none" w:sz="0" w:space="0" w:color="auto"/>
        <w:bottom w:val="none" w:sz="0" w:space="0" w:color="auto"/>
        <w:right w:val="none" w:sz="0" w:space="0" w:color="auto"/>
      </w:divBdr>
    </w:div>
    <w:div w:id="1261337164">
      <w:bodyDiv w:val="1"/>
      <w:marLeft w:val="0"/>
      <w:marRight w:val="0"/>
      <w:marTop w:val="0"/>
      <w:marBottom w:val="0"/>
      <w:divBdr>
        <w:top w:val="none" w:sz="0" w:space="0" w:color="auto"/>
        <w:left w:val="none" w:sz="0" w:space="0" w:color="auto"/>
        <w:bottom w:val="none" w:sz="0" w:space="0" w:color="auto"/>
        <w:right w:val="none" w:sz="0" w:space="0" w:color="auto"/>
      </w:divBdr>
      <w:divsChild>
        <w:div w:id="74865334">
          <w:marLeft w:val="0"/>
          <w:marRight w:val="0"/>
          <w:marTop w:val="0"/>
          <w:marBottom w:val="0"/>
          <w:divBdr>
            <w:top w:val="none" w:sz="0" w:space="0" w:color="auto"/>
            <w:left w:val="none" w:sz="0" w:space="0" w:color="auto"/>
            <w:bottom w:val="none" w:sz="0" w:space="0" w:color="auto"/>
            <w:right w:val="none" w:sz="0" w:space="0" w:color="auto"/>
          </w:divBdr>
        </w:div>
        <w:div w:id="421100070">
          <w:marLeft w:val="0"/>
          <w:marRight w:val="0"/>
          <w:marTop w:val="0"/>
          <w:marBottom w:val="0"/>
          <w:divBdr>
            <w:top w:val="none" w:sz="0" w:space="0" w:color="auto"/>
            <w:left w:val="none" w:sz="0" w:space="0" w:color="auto"/>
            <w:bottom w:val="none" w:sz="0" w:space="0" w:color="auto"/>
            <w:right w:val="none" w:sz="0" w:space="0" w:color="auto"/>
          </w:divBdr>
        </w:div>
        <w:div w:id="503982746">
          <w:marLeft w:val="0"/>
          <w:marRight w:val="0"/>
          <w:marTop w:val="0"/>
          <w:marBottom w:val="0"/>
          <w:divBdr>
            <w:top w:val="none" w:sz="0" w:space="0" w:color="auto"/>
            <w:left w:val="none" w:sz="0" w:space="0" w:color="auto"/>
            <w:bottom w:val="none" w:sz="0" w:space="0" w:color="auto"/>
            <w:right w:val="none" w:sz="0" w:space="0" w:color="auto"/>
          </w:divBdr>
        </w:div>
        <w:div w:id="1789473605">
          <w:marLeft w:val="0"/>
          <w:marRight w:val="0"/>
          <w:marTop w:val="0"/>
          <w:marBottom w:val="0"/>
          <w:divBdr>
            <w:top w:val="none" w:sz="0" w:space="0" w:color="auto"/>
            <w:left w:val="none" w:sz="0" w:space="0" w:color="auto"/>
            <w:bottom w:val="none" w:sz="0" w:space="0" w:color="auto"/>
            <w:right w:val="none" w:sz="0" w:space="0" w:color="auto"/>
          </w:divBdr>
        </w:div>
      </w:divsChild>
    </w:div>
    <w:div w:id="1276446669">
      <w:bodyDiv w:val="1"/>
      <w:marLeft w:val="0"/>
      <w:marRight w:val="0"/>
      <w:marTop w:val="0"/>
      <w:marBottom w:val="0"/>
      <w:divBdr>
        <w:top w:val="none" w:sz="0" w:space="0" w:color="auto"/>
        <w:left w:val="none" w:sz="0" w:space="0" w:color="auto"/>
        <w:bottom w:val="none" w:sz="0" w:space="0" w:color="auto"/>
        <w:right w:val="none" w:sz="0" w:space="0" w:color="auto"/>
      </w:divBdr>
    </w:div>
    <w:div w:id="1380131340">
      <w:bodyDiv w:val="1"/>
      <w:marLeft w:val="0"/>
      <w:marRight w:val="0"/>
      <w:marTop w:val="0"/>
      <w:marBottom w:val="0"/>
      <w:divBdr>
        <w:top w:val="none" w:sz="0" w:space="0" w:color="auto"/>
        <w:left w:val="none" w:sz="0" w:space="0" w:color="auto"/>
        <w:bottom w:val="none" w:sz="0" w:space="0" w:color="auto"/>
        <w:right w:val="none" w:sz="0" w:space="0" w:color="auto"/>
      </w:divBdr>
    </w:div>
    <w:div w:id="1403062165">
      <w:bodyDiv w:val="1"/>
      <w:marLeft w:val="0"/>
      <w:marRight w:val="0"/>
      <w:marTop w:val="0"/>
      <w:marBottom w:val="0"/>
      <w:divBdr>
        <w:top w:val="none" w:sz="0" w:space="0" w:color="auto"/>
        <w:left w:val="none" w:sz="0" w:space="0" w:color="auto"/>
        <w:bottom w:val="none" w:sz="0" w:space="0" w:color="auto"/>
        <w:right w:val="none" w:sz="0" w:space="0" w:color="auto"/>
      </w:divBdr>
    </w:div>
    <w:div w:id="1418600990">
      <w:bodyDiv w:val="1"/>
      <w:marLeft w:val="0"/>
      <w:marRight w:val="0"/>
      <w:marTop w:val="0"/>
      <w:marBottom w:val="0"/>
      <w:divBdr>
        <w:top w:val="none" w:sz="0" w:space="0" w:color="auto"/>
        <w:left w:val="none" w:sz="0" w:space="0" w:color="auto"/>
        <w:bottom w:val="none" w:sz="0" w:space="0" w:color="auto"/>
        <w:right w:val="none" w:sz="0" w:space="0" w:color="auto"/>
      </w:divBdr>
    </w:div>
    <w:div w:id="1431193430">
      <w:bodyDiv w:val="1"/>
      <w:marLeft w:val="0"/>
      <w:marRight w:val="0"/>
      <w:marTop w:val="0"/>
      <w:marBottom w:val="0"/>
      <w:divBdr>
        <w:top w:val="none" w:sz="0" w:space="0" w:color="auto"/>
        <w:left w:val="none" w:sz="0" w:space="0" w:color="auto"/>
        <w:bottom w:val="none" w:sz="0" w:space="0" w:color="auto"/>
        <w:right w:val="none" w:sz="0" w:space="0" w:color="auto"/>
      </w:divBdr>
      <w:divsChild>
        <w:div w:id="699084497">
          <w:marLeft w:val="0"/>
          <w:marRight w:val="0"/>
          <w:marTop w:val="0"/>
          <w:marBottom w:val="0"/>
          <w:divBdr>
            <w:top w:val="none" w:sz="0" w:space="0" w:color="auto"/>
            <w:left w:val="none" w:sz="0" w:space="0" w:color="auto"/>
            <w:bottom w:val="none" w:sz="0" w:space="0" w:color="auto"/>
            <w:right w:val="none" w:sz="0" w:space="0" w:color="auto"/>
          </w:divBdr>
          <w:divsChild>
            <w:div w:id="1699506281">
              <w:marLeft w:val="0"/>
              <w:marRight w:val="0"/>
              <w:marTop w:val="0"/>
              <w:marBottom w:val="0"/>
              <w:divBdr>
                <w:top w:val="none" w:sz="0" w:space="0" w:color="auto"/>
                <w:left w:val="none" w:sz="0" w:space="0" w:color="auto"/>
                <w:bottom w:val="none" w:sz="0" w:space="0" w:color="auto"/>
                <w:right w:val="none" w:sz="0" w:space="0" w:color="auto"/>
              </w:divBdr>
              <w:divsChild>
                <w:div w:id="1543207403">
                  <w:marLeft w:val="0"/>
                  <w:marRight w:val="0"/>
                  <w:marTop w:val="0"/>
                  <w:marBottom w:val="0"/>
                  <w:divBdr>
                    <w:top w:val="none" w:sz="0" w:space="0" w:color="auto"/>
                    <w:left w:val="none" w:sz="0" w:space="0" w:color="auto"/>
                    <w:bottom w:val="none" w:sz="0" w:space="0" w:color="auto"/>
                    <w:right w:val="none" w:sz="0" w:space="0" w:color="auto"/>
                  </w:divBdr>
                  <w:divsChild>
                    <w:div w:id="1784226641">
                      <w:marLeft w:val="0"/>
                      <w:marRight w:val="0"/>
                      <w:marTop w:val="0"/>
                      <w:marBottom w:val="0"/>
                      <w:divBdr>
                        <w:top w:val="none" w:sz="0" w:space="0" w:color="auto"/>
                        <w:left w:val="none" w:sz="0" w:space="0" w:color="auto"/>
                        <w:bottom w:val="none" w:sz="0" w:space="0" w:color="auto"/>
                        <w:right w:val="none" w:sz="0" w:space="0" w:color="auto"/>
                      </w:divBdr>
                      <w:divsChild>
                        <w:div w:id="767431420">
                          <w:marLeft w:val="0"/>
                          <w:marRight w:val="0"/>
                          <w:marTop w:val="0"/>
                          <w:marBottom w:val="0"/>
                          <w:divBdr>
                            <w:top w:val="none" w:sz="0" w:space="0" w:color="auto"/>
                            <w:left w:val="none" w:sz="0" w:space="0" w:color="auto"/>
                            <w:bottom w:val="none" w:sz="0" w:space="0" w:color="auto"/>
                            <w:right w:val="none" w:sz="0" w:space="0" w:color="auto"/>
                          </w:divBdr>
                          <w:divsChild>
                            <w:div w:id="1581720403">
                              <w:marLeft w:val="0"/>
                              <w:marRight w:val="0"/>
                              <w:marTop w:val="0"/>
                              <w:marBottom w:val="0"/>
                              <w:divBdr>
                                <w:top w:val="none" w:sz="0" w:space="0" w:color="auto"/>
                                <w:left w:val="none" w:sz="0" w:space="0" w:color="auto"/>
                                <w:bottom w:val="none" w:sz="0" w:space="0" w:color="auto"/>
                                <w:right w:val="none" w:sz="0" w:space="0" w:color="auto"/>
                              </w:divBdr>
                              <w:divsChild>
                                <w:div w:id="947927086">
                                  <w:marLeft w:val="0"/>
                                  <w:marRight w:val="0"/>
                                  <w:marTop w:val="0"/>
                                  <w:marBottom w:val="0"/>
                                  <w:divBdr>
                                    <w:top w:val="none" w:sz="0" w:space="0" w:color="auto"/>
                                    <w:left w:val="none" w:sz="0" w:space="0" w:color="auto"/>
                                    <w:bottom w:val="none" w:sz="0" w:space="0" w:color="auto"/>
                                    <w:right w:val="none" w:sz="0" w:space="0" w:color="auto"/>
                                  </w:divBdr>
                                  <w:divsChild>
                                    <w:div w:id="329334956">
                                      <w:marLeft w:val="0"/>
                                      <w:marRight w:val="0"/>
                                      <w:marTop w:val="0"/>
                                      <w:marBottom w:val="0"/>
                                      <w:divBdr>
                                        <w:top w:val="none" w:sz="0" w:space="0" w:color="auto"/>
                                        <w:left w:val="none" w:sz="0" w:space="0" w:color="auto"/>
                                        <w:bottom w:val="none" w:sz="0" w:space="0" w:color="auto"/>
                                        <w:right w:val="none" w:sz="0" w:space="0" w:color="auto"/>
                                      </w:divBdr>
                                    </w:div>
                                    <w:div w:id="526412836">
                                      <w:marLeft w:val="0"/>
                                      <w:marRight w:val="0"/>
                                      <w:marTop w:val="0"/>
                                      <w:marBottom w:val="0"/>
                                      <w:divBdr>
                                        <w:top w:val="none" w:sz="0" w:space="0" w:color="auto"/>
                                        <w:left w:val="none" w:sz="0" w:space="0" w:color="auto"/>
                                        <w:bottom w:val="none" w:sz="0" w:space="0" w:color="auto"/>
                                        <w:right w:val="none" w:sz="0" w:space="0" w:color="auto"/>
                                      </w:divBdr>
                                      <w:divsChild>
                                        <w:div w:id="876551184">
                                          <w:marLeft w:val="0"/>
                                          <w:marRight w:val="165"/>
                                          <w:marTop w:val="150"/>
                                          <w:marBottom w:val="0"/>
                                          <w:divBdr>
                                            <w:top w:val="none" w:sz="0" w:space="0" w:color="auto"/>
                                            <w:left w:val="none" w:sz="0" w:space="0" w:color="auto"/>
                                            <w:bottom w:val="none" w:sz="0" w:space="0" w:color="auto"/>
                                            <w:right w:val="none" w:sz="0" w:space="0" w:color="auto"/>
                                          </w:divBdr>
                                          <w:divsChild>
                                            <w:div w:id="620454023">
                                              <w:marLeft w:val="0"/>
                                              <w:marRight w:val="0"/>
                                              <w:marTop w:val="0"/>
                                              <w:marBottom w:val="0"/>
                                              <w:divBdr>
                                                <w:top w:val="none" w:sz="0" w:space="0" w:color="auto"/>
                                                <w:left w:val="none" w:sz="0" w:space="0" w:color="auto"/>
                                                <w:bottom w:val="none" w:sz="0" w:space="0" w:color="auto"/>
                                                <w:right w:val="none" w:sz="0" w:space="0" w:color="auto"/>
                                              </w:divBdr>
                                              <w:divsChild>
                                                <w:div w:id="57890691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35981405">
      <w:bodyDiv w:val="1"/>
      <w:marLeft w:val="0"/>
      <w:marRight w:val="0"/>
      <w:marTop w:val="0"/>
      <w:marBottom w:val="0"/>
      <w:divBdr>
        <w:top w:val="none" w:sz="0" w:space="0" w:color="auto"/>
        <w:left w:val="none" w:sz="0" w:space="0" w:color="auto"/>
        <w:bottom w:val="none" w:sz="0" w:space="0" w:color="auto"/>
        <w:right w:val="none" w:sz="0" w:space="0" w:color="auto"/>
      </w:divBdr>
    </w:div>
    <w:div w:id="1442645594">
      <w:bodyDiv w:val="1"/>
      <w:marLeft w:val="0"/>
      <w:marRight w:val="0"/>
      <w:marTop w:val="0"/>
      <w:marBottom w:val="0"/>
      <w:divBdr>
        <w:top w:val="none" w:sz="0" w:space="0" w:color="auto"/>
        <w:left w:val="none" w:sz="0" w:space="0" w:color="auto"/>
        <w:bottom w:val="none" w:sz="0" w:space="0" w:color="auto"/>
        <w:right w:val="none" w:sz="0" w:space="0" w:color="auto"/>
      </w:divBdr>
    </w:div>
    <w:div w:id="1472016186">
      <w:bodyDiv w:val="1"/>
      <w:marLeft w:val="0"/>
      <w:marRight w:val="0"/>
      <w:marTop w:val="0"/>
      <w:marBottom w:val="0"/>
      <w:divBdr>
        <w:top w:val="none" w:sz="0" w:space="0" w:color="auto"/>
        <w:left w:val="none" w:sz="0" w:space="0" w:color="auto"/>
        <w:bottom w:val="none" w:sz="0" w:space="0" w:color="auto"/>
        <w:right w:val="none" w:sz="0" w:space="0" w:color="auto"/>
      </w:divBdr>
    </w:div>
    <w:div w:id="1486389050">
      <w:bodyDiv w:val="1"/>
      <w:marLeft w:val="0"/>
      <w:marRight w:val="0"/>
      <w:marTop w:val="0"/>
      <w:marBottom w:val="0"/>
      <w:divBdr>
        <w:top w:val="none" w:sz="0" w:space="0" w:color="auto"/>
        <w:left w:val="none" w:sz="0" w:space="0" w:color="auto"/>
        <w:bottom w:val="none" w:sz="0" w:space="0" w:color="auto"/>
        <w:right w:val="none" w:sz="0" w:space="0" w:color="auto"/>
      </w:divBdr>
    </w:div>
    <w:div w:id="1490557685">
      <w:bodyDiv w:val="1"/>
      <w:marLeft w:val="0"/>
      <w:marRight w:val="0"/>
      <w:marTop w:val="0"/>
      <w:marBottom w:val="0"/>
      <w:divBdr>
        <w:top w:val="none" w:sz="0" w:space="0" w:color="auto"/>
        <w:left w:val="none" w:sz="0" w:space="0" w:color="auto"/>
        <w:bottom w:val="none" w:sz="0" w:space="0" w:color="auto"/>
        <w:right w:val="none" w:sz="0" w:space="0" w:color="auto"/>
      </w:divBdr>
    </w:div>
    <w:div w:id="1509557907">
      <w:bodyDiv w:val="1"/>
      <w:marLeft w:val="0"/>
      <w:marRight w:val="0"/>
      <w:marTop w:val="0"/>
      <w:marBottom w:val="0"/>
      <w:divBdr>
        <w:top w:val="none" w:sz="0" w:space="0" w:color="auto"/>
        <w:left w:val="none" w:sz="0" w:space="0" w:color="auto"/>
        <w:bottom w:val="none" w:sz="0" w:space="0" w:color="auto"/>
        <w:right w:val="none" w:sz="0" w:space="0" w:color="auto"/>
      </w:divBdr>
    </w:div>
    <w:div w:id="1521888913">
      <w:bodyDiv w:val="1"/>
      <w:marLeft w:val="0"/>
      <w:marRight w:val="0"/>
      <w:marTop w:val="0"/>
      <w:marBottom w:val="0"/>
      <w:divBdr>
        <w:top w:val="none" w:sz="0" w:space="0" w:color="auto"/>
        <w:left w:val="none" w:sz="0" w:space="0" w:color="auto"/>
        <w:bottom w:val="none" w:sz="0" w:space="0" w:color="auto"/>
        <w:right w:val="none" w:sz="0" w:space="0" w:color="auto"/>
      </w:divBdr>
      <w:divsChild>
        <w:div w:id="616260222">
          <w:marLeft w:val="0"/>
          <w:marRight w:val="0"/>
          <w:marTop w:val="0"/>
          <w:marBottom w:val="0"/>
          <w:divBdr>
            <w:top w:val="none" w:sz="0" w:space="0" w:color="auto"/>
            <w:left w:val="none" w:sz="0" w:space="0" w:color="auto"/>
            <w:bottom w:val="none" w:sz="0" w:space="0" w:color="auto"/>
            <w:right w:val="none" w:sz="0" w:space="0" w:color="auto"/>
          </w:divBdr>
          <w:divsChild>
            <w:div w:id="1446655941">
              <w:marLeft w:val="0"/>
              <w:marRight w:val="0"/>
              <w:marTop w:val="0"/>
              <w:marBottom w:val="0"/>
              <w:divBdr>
                <w:top w:val="none" w:sz="0" w:space="0" w:color="auto"/>
                <w:left w:val="none" w:sz="0" w:space="0" w:color="auto"/>
                <w:bottom w:val="none" w:sz="0" w:space="0" w:color="auto"/>
                <w:right w:val="none" w:sz="0" w:space="0" w:color="auto"/>
              </w:divBdr>
              <w:divsChild>
                <w:div w:id="1749811769">
                  <w:marLeft w:val="0"/>
                  <w:marRight w:val="0"/>
                  <w:marTop w:val="0"/>
                  <w:marBottom w:val="0"/>
                  <w:divBdr>
                    <w:top w:val="none" w:sz="0" w:space="0" w:color="auto"/>
                    <w:left w:val="none" w:sz="0" w:space="0" w:color="auto"/>
                    <w:bottom w:val="none" w:sz="0" w:space="0" w:color="auto"/>
                    <w:right w:val="none" w:sz="0" w:space="0" w:color="auto"/>
                  </w:divBdr>
                  <w:divsChild>
                    <w:div w:id="1937135822">
                      <w:marLeft w:val="0"/>
                      <w:marRight w:val="0"/>
                      <w:marTop w:val="0"/>
                      <w:marBottom w:val="0"/>
                      <w:divBdr>
                        <w:top w:val="none" w:sz="0" w:space="0" w:color="auto"/>
                        <w:left w:val="none" w:sz="0" w:space="0" w:color="auto"/>
                        <w:bottom w:val="none" w:sz="0" w:space="0" w:color="auto"/>
                        <w:right w:val="none" w:sz="0" w:space="0" w:color="auto"/>
                      </w:divBdr>
                      <w:divsChild>
                        <w:div w:id="2055765484">
                          <w:marLeft w:val="0"/>
                          <w:marRight w:val="0"/>
                          <w:marTop w:val="0"/>
                          <w:marBottom w:val="0"/>
                          <w:divBdr>
                            <w:top w:val="none" w:sz="0" w:space="0" w:color="auto"/>
                            <w:left w:val="none" w:sz="0" w:space="0" w:color="auto"/>
                            <w:bottom w:val="none" w:sz="0" w:space="0" w:color="auto"/>
                            <w:right w:val="none" w:sz="0" w:space="0" w:color="auto"/>
                          </w:divBdr>
                          <w:divsChild>
                            <w:div w:id="1788693976">
                              <w:marLeft w:val="0"/>
                              <w:marRight w:val="0"/>
                              <w:marTop w:val="0"/>
                              <w:marBottom w:val="0"/>
                              <w:divBdr>
                                <w:top w:val="none" w:sz="0" w:space="0" w:color="auto"/>
                                <w:left w:val="none" w:sz="0" w:space="0" w:color="auto"/>
                                <w:bottom w:val="none" w:sz="0" w:space="0" w:color="auto"/>
                                <w:right w:val="none" w:sz="0" w:space="0" w:color="auto"/>
                              </w:divBdr>
                              <w:divsChild>
                                <w:div w:id="759061600">
                                  <w:marLeft w:val="0"/>
                                  <w:marRight w:val="0"/>
                                  <w:marTop w:val="0"/>
                                  <w:marBottom w:val="0"/>
                                  <w:divBdr>
                                    <w:top w:val="none" w:sz="0" w:space="0" w:color="auto"/>
                                    <w:left w:val="none" w:sz="0" w:space="0" w:color="auto"/>
                                    <w:bottom w:val="none" w:sz="0" w:space="0" w:color="auto"/>
                                    <w:right w:val="none" w:sz="0" w:space="0" w:color="auto"/>
                                  </w:divBdr>
                                  <w:divsChild>
                                    <w:div w:id="683631823">
                                      <w:marLeft w:val="0"/>
                                      <w:marRight w:val="0"/>
                                      <w:marTop w:val="0"/>
                                      <w:marBottom w:val="0"/>
                                      <w:divBdr>
                                        <w:top w:val="none" w:sz="0" w:space="0" w:color="auto"/>
                                        <w:left w:val="none" w:sz="0" w:space="0" w:color="auto"/>
                                        <w:bottom w:val="none" w:sz="0" w:space="0" w:color="auto"/>
                                        <w:right w:val="none" w:sz="0" w:space="0" w:color="auto"/>
                                      </w:divBdr>
                                    </w:div>
                                    <w:div w:id="1474832438">
                                      <w:marLeft w:val="0"/>
                                      <w:marRight w:val="0"/>
                                      <w:marTop w:val="0"/>
                                      <w:marBottom w:val="0"/>
                                      <w:divBdr>
                                        <w:top w:val="none" w:sz="0" w:space="0" w:color="auto"/>
                                        <w:left w:val="none" w:sz="0" w:space="0" w:color="auto"/>
                                        <w:bottom w:val="none" w:sz="0" w:space="0" w:color="auto"/>
                                        <w:right w:val="none" w:sz="0" w:space="0" w:color="auto"/>
                                      </w:divBdr>
                                      <w:divsChild>
                                        <w:div w:id="613369893">
                                          <w:marLeft w:val="0"/>
                                          <w:marRight w:val="165"/>
                                          <w:marTop w:val="150"/>
                                          <w:marBottom w:val="0"/>
                                          <w:divBdr>
                                            <w:top w:val="none" w:sz="0" w:space="0" w:color="auto"/>
                                            <w:left w:val="none" w:sz="0" w:space="0" w:color="auto"/>
                                            <w:bottom w:val="none" w:sz="0" w:space="0" w:color="auto"/>
                                            <w:right w:val="none" w:sz="0" w:space="0" w:color="auto"/>
                                          </w:divBdr>
                                          <w:divsChild>
                                            <w:div w:id="1002853600">
                                              <w:marLeft w:val="0"/>
                                              <w:marRight w:val="0"/>
                                              <w:marTop w:val="0"/>
                                              <w:marBottom w:val="0"/>
                                              <w:divBdr>
                                                <w:top w:val="none" w:sz="0" w:space="0" w:color="auto"/>
                                                <w:left w:val="none" w:sz="0" w:space="0" w:color="auto"/>
                                                <w:bottom w:val="none" w:sz="0" w:space="0" w:color="auto"/>
                                                <w:right w:val="none" w:sz="0" w:space="0" w:color="auto"/>
                                              </w:divBdr>
                                              <w:divsChild>
                                                <w:div w:id="10245563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21966432">
      <w:bodyDiv w:val="1"/>
      <w:marLeft w:val="0"/>
      <w:marRight w:val="0"/>
      <w:marTop w:val="0"/>
      <w:marBottom w:val="0"/>
      <w:divBdr>
        <w:top w:val="none" w:sz="0" w:space="0" w:color="auto"/>
        <w:left w:val="none" w:sz="0" w:space="0" w:color="auto"/>
        <w:bottom w:val="none" w:sz="0" w:space="0" w:color="auto"/>
        <w:right w:val="none" w:sz="0" w:space="0" w:color="auto"/>
      </w:divBdr>
    </w:div>
    <w:div w:id="1543401328">
      <w:bodyDiv w:val="1"/>
      <w:marLeft w:val="0"/>
      <w:marRight w:val="0"/>
      <w:marTop w:val="0"/>
      <w:marBottom w:val="0"/>
      <w:divBdr>
        <w:top w:val="none" w:sz="0" w:space="0" w:color="auto"/>
        <w:left w:val="none" w:sz="0" w:space="0" w:color="auto"/>
        <w:bottom w:val="none" w:sz="0" w:space="0" w:color="auto"/>
        <w:right w:val="none" w:sz="0" w:space="0" w:color="auto"/>
      </w:divBdr>
    </w:div>
    <w:div w:id="1575971131">
      <w:bodyDiv w:val="1"/>
      <w:marLeft w:val="0"/>
      <w:marRight w:val="0"/>
      <w:marTop w:val="0"/>
      <w:marBottom w:val="0"/>
      <w:divBdr>
        <w:top w:val="none" w:sz="0" w:space="0" w:color="auto"/>
        <w:left w:val="none" w:sz="0" w:space="0" w:color="auto"/>
        <w:bottom w:val="none" w:sz="0" w:space="0" w:color="auto"/>
        <w:right w:val="none" w:sz="0" w:space="0" w:color="auto"/>
      </w:divBdr>
    </w:div>
    <w:div w:id="1608191700">
      <w:bodyDiv w:val="1"/>
      <w:marLeft w:val="0"/>
      <w:marRight w:val="0"/>
      <w:marTop w:val="0"/>
      <w:marBottom w:val="0"/>
      <w:divBdr>
        <w:top w:val="none" w:sz="0" w:space="0" w:color="auto"/>
        <w:left w:val="none" w:sz="0" w:space="0" w:color="auto"/>
        <w:bottom w:val="none" w:sz="0" w:space="0" w:color="auto"/>
        <w:right w:val="none" w:sz="0" w:space="0" w:color="auto"/>
      </w:divBdr>
    </w:div>
    <w:div w:id="1623921669">
      <w:bodyDiv w:val="1"/>
      <w:marLeft w:val="0"/>
      <w:marRight w:val="0"/>
      <w:marTop w:val="0"/>
      <w:marBottom w:val="0"/>
      <w:divBdr>
        <w:top w:val="none" w:sz="0" w:space="0" w:color="auto"/>
        <w:left w:val="none" w:sz="0" w:space="0" w:color="auto"/>
        <w:bottom w:val="none" w:sz="0" w:space="0" w:color="auto"/>
        <w:right w:val="none" w:sz="0" w:space="0" w:color="auto"/>
      </w:divBdr>
    </w:div>
    <w:div w:id="1634795555">
      <w:bodyDiv w:val="1"/>
      <w:marLeft w:val="0"/>
      <w:marRight w:val="0"/>
      <w:marTop w:val="0"/>
      <w:marBottom w:val="0"/>
      <w:divBdr>
        <w:top w:val="none" w:sz="0" w:space="0" w:color="auto"/>
        <w:left w:val="none" w:sz="0" w:space="0" w:color="auto"/>
        <w:bottom w:val="none" w:sz="0" w:space="0" w:color="auto"/>
        <w:right w:val="none" w:sz="0" w:space="0" w:color="auto"/>
      </w:divBdr>
    </w:div>
    <w:div w:id="1637683593">
      <w:bodyDiv w:val="1"/>
      <w:marLeft w:val="0"/>
      <w:marRight w:val="0"/>
      <w:marTop w:val="0"/>
      <w:marBottom w:val="0"/>
      <w:divBdr>
        <w:top w:val="none" w:sz="0" w:space="0" w:color="auto"/>
        <w:left w:val="none" w:sz="0" w:space="0" w:color="auto"/>
        <w:bottom w:val="none" w:sz="0" w:space="0" w:color="auto"/>
        <w:right w:val="none" w:sz="0" w:space="0" w:color="auto"/>
      </w:divBdr>
    </w:div>
    <w:div w:id="1649938338">
      <w:bodyDiv w:val="1"/>
      <w:marLeft w:val="0"/>
      <w:marRight w:val="0"/>
      <w:marTop w:val="0"/>
      <w:marBottom w:val="0"/>
      <w:divBdr>
        <w:top w:val="none" w:sz="0" w:space="0" w:color="auto"/>
        <w:left w:val="none" w:sz="0" w:space="0" w:color="auto"/>
        <w:bottom w:val="none" w:sz="0" w:space="0" w:color="auto"/>
        <w:right w:val="none" w:sz="0" w:space="0" w:color="auto"/>
      </w:divBdr>
    </w:div>
    <w:div w:id="1653485578">
      <w:bodyDiv w:val="1"/>
      <w:marLeft w:val="0"/>
      <w:marRight w:val="0"/>
      <w:marTop w:val="0"/>
      <w:marBottom w:val="0"/>
      <w:divBdr>
        <w:top w:val="none" w:sz="0" w:space="0" w:color="auto"/>
        <w:left w:val="none" w:sz="0" w:space="0" w:color="auto"/>
        <w:bottom w:val="none" w:sz="0" w:space="0" w:color="auto"/>
        <w:right w:val="none" w:sz="0" w:space="0" w:color="auto"/>
      </w:divBdr>
    </w:div>
    <w:div w:id="1733700321">
      <w:bodyDiv w:val="1"/>
      <w:marLeft w:val="0"/>
      <w:marRight w:val="0"/>
      <w:marTop w:val="0"/>
      <w:marBottom w:val="0"/>
      <w:divBdr>
        <w:top w:val="none" w:sz="0" w:space="0" w:color="auto"/>
        <w:left w:val="none" w:sz="0" w:space="0" w:color="auto"/>
        <w:bottom w:val="none" w:sz="0" w:space="0" w:color="auto"/>
        <w:right w:val="none" w:sz="0" w:space="0" w:color="auto"/>
      </w:divBdr>
    </w:div>
    <w:div w:id="1773234158">
      <w:bodyDiv w:val="1"/>
      <w:marLeft w:val="0"/>
      <w:marRight w:val="0"/>
      <w:marTop w:val="0"/>
      <w:marBottom w:val="0"/>
      <w:divBdr>
        <w:top w:val="none" w:sz="0" w:space="0" w:color="auto"/>
        <w:left w:val="none" w:sz="0" w:space="0" w:color="auto"/>
        <w:bottom w:val="none" w:sz="0" w:space="0" w:color="auto"/>
        <w:right w:val="none" w:sz="0" w:space="0" w:color="auto"/>
      </w:divBdr>
    </w:div>
    <w:div w:id="1788767004">
      <w:bodyDiv w:val="1"/>
      <w:marLeft w:val="0"/>
      <w:marRight w:val="0"/>
      <w:marTop w:val="0"/>
      <w:marBottom w:val="0"/>
      <w:divBdr>
        <w:top w:val="none" w:sz="0" w:space="0" w:color="auto"/>
        <w:left w:val="none" w:sz="0" w:space="0" w:color="auto"/>
        <w:bottom w:val="none" w:sz="0" w:space="0" w:color="auto"/>
        <w:right w:val="none" w:sz="0" w:space="0" w:color="auto"/>
      </w:divBdr>
    </w:div>
    <w:div w:id="1791242947">
      <w:bodyDiv w:val="1"/>
      <w:marLeft w:val="0"/>
      <w:marRight w:val="0"/>
      <w:marTop w:val="0"/>
      <w:marBottom w:val="0"/>
      <w:divBdr>
        <w:top w:val="none" w:sz="0" w:space="0" w:color="auto"/>
        <w:left w:val="none" w:sz="0" w:space="0" w:color="auto"/>
        <w:bottom w:val="none" w:sz="0" w:space="0" w:color="auto"/>
        <w:right w:val="none" w:sz="0" w:space="0" w:color="auto"/>
      </w:divBdr>
    </w:div>
    <w:div w:id="1820269409">
      <w:bodyDiv w:val="1"/>
      <w:marLeft w:val="0"/>
      <w:marRight w:val="0"/>
      <w:marTop w:val="0"/>
      <w:marBottom w:val="0"/>
      <w:divBdr>
        <w:top w:val="none" w:sz="0" w:space="0" w:color="auto"/>
        <w:left w:val="none" w:sz="0" w:space="0" w:color="auto"/>
        <w:bottom w:val="none" w:sz="0" w:space="0" w:color="auto"/>
        <w:right w:val="none" w:sz="0" w:space="0" w:color="auto"/>
      </w:divBdr>
    </w:div>
    <w:div w:id="1836144757">
      <w:bodyDiv w:val="1"/>
      <w:marLeft w:val="0"/>
      <w:marRight w:val="0"/>
      <w:marTop w:val="0"/>
      <w:marBottom w:val="0"/>
      <w:divBdr>
        <w:top w:val="none" w:sz="0" w:space="0" w:color="auto"/>
        <w:left w:val="none" w:sz="0" w:space="0" w:color="auto"/>
        <w:bottom w:val="none" w:sz="0" w:space="0" w:color="auto"/>
        <w:right w:val="none" w:sz="0" w:space="0" w:color="auto"/>
      </w:divBdr>
    </w:div>
    <w:div w:id="1854419860">
      <w:bodyDiv w:val="1"/>
      <w:marLeft w:val="0"/>
      <w:marRight w:val="0"/>
      <w:marTop w:val="0"/>
      <w:marBottom w:val="0"/>
      <w:divBdr>
        <w:top w:val="none" w:sz="0" w:space="0" w:color="auto"/>
        <w:left w:val="none" w:sz="0" w:space="0" w:color="auto"/>
        <w:bottom w:val="none" w:sz="0" w:space="0" w:color="auto"/>
        <w:right w:val="none" w:sz="0" w:space="0" w:color="auto"/>
      </w:divBdr>
      <w:divsChild>
        <w:div w:id="133720603">
          <w:marLeft w:val="0"/>
          <w:marRight w:val="0"/>
          <w:marTop w:val="0"/>
          <w:marBottom w:val="0"/>
          <w:divBdr>
            <w:top w:val="none" w:sz="0" w:space="0" w:color="auto"/>
            <w:left w:val="none" w:sz="0" w:space="0" w:color="auto"/>
            <w:bottom w:val="none" w:sz="0" w:space="0" w:color="auto"/>
            <w:right w:val="none" w:sz="0" w:space="0" w:color="auto"/>
          </w:divBdr>
        </w:div>
        <w:div w:id="147946548">
          <w:marLeft w:val="0"/>
          <w:marRight w:val="0"/>
          <w:marTop w:val="0"/>
          <w:marBottom w:val="0"/>
          <w:divBdr>
            <w:top w:val="none" w:sz="0" w:space="0" w:color="auto"/>
            <w:left w:val="none" w:sz="0" w:space="0" w:color="auto"/>
            <w:bottom w:val="none" w:sz="0" w:space="0" w:color="auto"/>
            <w:right w:val="none" w:sz="0" w:space="0" w:color="auto"/>
          </w:divBdr>
        </w:div>
        <w:div w:id="864831300">
          <w:marLeft w:val="0"/>
          <w:marRight w:val="0"/>
          <w:marTop w:val="0"/>
          <w:marBottom w:val="0"/>
          <w:divBdr>
            <w:top w:val="none" w:sz="0" w:space="0" w:color="auto"/>
            <w:left w:val="none" w:sz="0" w:space="0" w:color="auto"/>
            <w:bottom w:val="none" w:sz="0" w:space="0" w:color="auto"/>
            <w:right w:val="none" w:sz="0" w:space="0" w:color="auto"/>
          </w:divBdr>
        </w:div>
        <w:div w:id="1124890313">
          <w:marLeft w:val="0"/>
          <w:marRight w:val="0"/>
          <w:marTop w:val="0"/>
          <w:marBottom w:val="0"/>
          <w:divBdr>
            <w:top w:val="none" w:sz="0" w:space="0" w:color="auto"/>
            <w:left w:val="none" w:sz="0" w:space="0" w:color="auto"/>
            <w:bottom w:val="none" w:sz="0" w:space="0" w:color="auto"/>
            <w:right w:val="none" w:sz="0" w:space="0" w:color="auto"/>
          </w:divBdr>
        </w:div>
      </w:divsChild>
    </w:div>
    <w:div w:id="1859192091">
      <w:bodyDiv w:val="1"/>
      <w:marLeft w:val="0"/>
      <w:marRight w:val="0"/>
      <w:marTop w:val="0"/>
      <w:marBottom w:val="0"/>
      <w:divBdr>
        <w:top w:val="none" w:sz="0" w:space="0" w:color="auto"/>
        <w:left w:val="none" w:sz="0" w:space="0" w:color="auto"/>
        <w:bottom w:val="none" w:sz="0" w:space="0" w:color="auto"/>
        <w:right w:val="none" w:sz="0" w:space="0" w:color="auto"/>
      </w:divBdr>
    </w:div>
    <w:div w:id="1874342568">
      <w:bodyDiv w:val="1"/>
      <w:marLeft w:val="0"/>
      <w:marRight w:val="0"/>
      <w:marTop w:val="0"/>
      <w:marBottom w:val="0"/>
      <w:divBdr>
        <w:top w:val="none" w:sz="0" w:space="0" w:color="auto"/>
        <w:left w:val="none" w:sz="0" w:space="0" w:color="auto"/>
        <w:bottom w:val="none" w:sz="0" w:space="0" w:color="auto"/>
        <w:right w:val="none" w:sz="0" w:space="0" w:color="auto"/>
      </w:divBdr>
    </w:div>
    <w:div w:id="1888952173">
      <w:bodyDiv w:val="1"/>
      <w:marLeft w:val="0"/>
      <w:marRight w:val="0"/>
      <w:marTop w:val="0"/>
      <w:marBottom w:val="0"/>
      <w:divBdr>
        <w:top w:val="none" w:sz="0" w:space="0" w:color="auto"/>
        <w:left w:val="none" w:sz="0" w:space="0" w:color="auto"/>
        <w:bottom w:val="none" w:sz="0" w:space="0" w:color="auto"/>
        <w:right w:val="none" w:sz="0" w:space="0" w:color="auto"/>
      </w:divBdr>
    </w:div>
    <w:div w:id="1898667968">
      <w:bodyDiv w:val="1"/>
      <w:marLeft w:val="0"/>
      <w:marRight w:val="0"/>
      <w:marTop w:val="0"/>
      <w:marBottom w:val="0"/>
      <w:divBdr>
        <w:top w:val="none" w:sz="0" w:space="0" w:color="auto"/>
        <w:left w:val="none" w:sz="0" w:space="0" w:color="auto"/>
        <w:bottom w:val="none" w:sz="0" w:space="0" w:color="auto"/>
        <w:right w:val="none" w:sz="0" w:space="0" w:color="auto"/>
      </w:divBdr>
    </w:div>
    <w:div w:id="1898739411">
      <w:bodyDiv w:val="1"/>
      <w:marLeft w:val="0"/>
      <w:marRight w:val="0"/>
      <w:marTop w:val="0"/>
      <w:marBottom w:val="0"/>
      <w:divBdr>
        <w:top w:val="none" w:sz="0" w:space="0" w:color="auto"/>
        <w:left w:val="none" w:sz="0" w:space="0" w:color="auto"/>
        <w:bottom w:val="none" w:sz="0" w:space="0" w:color="auto"/>
        <w:right w:val="none" w:sz="0" w:space="0" w:color="auto"/>
      </w:divBdr>
    </w:div>
    <w:div w:id="1908109204">
      <w:bodyDiv w:val="1"/>
      <w:marLeft w:val="0"/>
      <w:marRight w:val="0"/>
      <w:marTop w:val="0"/>
      <w:marBottom w:val="0"/>
      <w:divBdr>
        <w:top w:val="none" w:sz="0" w:space="0" w:color="auto"/>
        <w:left w:val="none" w:sz="0" w:space="0" w:color="auto"/>
        <w:bottom w:val="none" w:sz="0" w:space="0" w:color="auto"/>
        <w:right w:val="none" w:sz="0" w:space="0" w:color="auto"/>
      </w:divBdr>
      <w:divsChild>
        <w:div w:id="331447991">
          <w:marLeft w:val="720"/>
          <w:marRight w:val="0"/>
          <w:marTop w:val="240"/>
          <w:marBottom w:val="0"/>
          <w:divBdr>
            <w:top w:val="none" w:sz="0" w:space="0" w:color="auto"/>
            <w:left w:val="none" w:sz="0" w:space="0" w:color="auto"/>
            <w:bottom w:val="none" w:sz="0" w:space="0" w:color="auto"/>
            <w:right w:val="none" w:sz="0" w:space="0" w:color="auto"/>
          </w:divBdr>
        </w:div>
        <w:div w:id="443235676">
          <w:marLeft w:val="720"/>
          <w:marRight w:val="0"/>
          <w:marTop w:val="96"/>
          <w:marBottom w:val="0"/>
          <w:divBdr>
            <w:top w:val="none" w:sz="0" w:space="0" w:color="auto"/>
            <w:left w:val="none" w:sz="0" w:space="0" w:color="auto"/>
            <w:bottom w:val="none" w:sz="0" w:space="0" w:color="auto"/>
            <w:right w:val="none" w:sz="0" w:space="0" w:color="auto"/>
          </w:divBdr>
        </w:div>
        <w:div w:id="653486270">
          <w:marLeft w:val="720"/>
          <w:marRight w:val="0"/>
          <w:marTop w:val="240"/>
          <w:marBottom w:val="0"/>
          <w:divBdr>
            <w:top w:val="none" w:sz="0" w:space="0" w:color="auto"/>
            <w:left w:val="none" w:sz="0" w:space="0" w:color="auto"/>
            <w:bottom w:val="none" w:sz="0" w:space="0" w:color="auto"/>
            <w:right w:val="none" w:sz="0" w:space="0" w:color="auto"/>
          </w:divBdr>
        </w:div>
        <w:div w:id="1156342530">
          <w:marLeft w:val="360"/>
          <w:marRight w:val="0"/>
          <w:marTop w:val="134"/>
          <w:marBottom w:val="0"/>
          <w:divBdr>
            <w:top w:val="none" w:sz="0" w:space="0" w:color="auto"/>
            <w:left w:val="none" w:sz="0" w:space="0" w:color="auto"/>
            <w:bottom w:val="none" w:sz="0" w:space="0" w:color="auto"/>
            <w:right w:val="none" w:sz="0" w:space="0" w:color="auto"/>
          </w:divBdr>
        </w:div>
        <w:div w:id="1679306805">
          <w:marLeft w:val="720"/>
          <w:marRight w:val="0"/>
          <w:marTop w:val="240"/>
          <w:marBottom w:val="0"/>
          <w:divBdr>
            <w:top w:val="none" w:sz="0" w:space="0" w:color="auto"/>
            <w:left w:val="none" w:sz="0" w:space="0" w:color="auto"/>
            <w:bottom w:val="none" w:sz="0" w:space="0" w:color="auto"/>
            <w:right w:val="none" w:sz="0" w:space="0" w:color="auto"/>
          </w:divBdr>
        </w:div>
        <w:div w:id="1713844425">
          <w:marLeft w:val="720"/>
          <w:marRight w:val="0"/>
          <w:marTop w:val="96"/>
          <w:marBottom w:val="0"/>
          <w:divBdr>
            <w:top w:val="none" w:sz="0" w:space="0" w:color="auto"/>
            <w:left w:val="none" w:sz="0" w:space="0" w:color="auto"/>
            <w:bottom w:val="none" w:sz="0" w:space="0" w:color="auto"/>
            <w:right w:val="none" w:sz="0" w:space="0" w:color="auto"/>
          </w:divBdr>
        </w:div>
        <w:div w:id="1843010881">
          <w:marLeft w:val="720"/>
          <w:marRight w:val="0"/>
          <w:marTop w:val="240"/>
          <w:marBottom w:val="0"/>
          <w:divBdr>
            <w:top w:val="none" w:sz="0" w:space="0" w:color="auto"/>
            <w:left w:val="none" w:sz="0" w:space="0" w:color="auto"/>
            <w:bottom w:val="none" w:sz="0" w:space="0" w:color="auto"/>
            <w:right w:val="none" w:sz="0" w:space="0" w:color="auto"/>
          </w:divBdr>
        </w:div>
        <w:div w:id="1927380287">
          <w:marLeft w:val="360"/>
          <w:marRight w:val="0"/>
          <w:marTop w:val="360"/>
          <w:marBottom w:val="0"/>
          <w:divBdr>
            <w:top w:val="none" w:sz="0" w:space="0" w:color="auto"/>
            <w:left w:val="none" w:sz="0" w:space="0" w:color="auto"/>
            <w:bottom w:val="none" w:sz="0" w:space="0" w:color="auto"/>
            <w:right w:val="none" w:sz="0" w:space="0" w:color="auto"/>
          </w:divBdr>
        </w:div>
      </w:divsChild>
    </w:div>
    <w:div w:id="1911772913">
      <w:bodyDiv w:val="1"/>
      <w:marLeft w:val="0"/>
      <w:marRight w:val="0"/>
      <w:marTop w:val="0"/>
      <w:marBottom w:val="0"/>
      <w:divBdr>
        <w:top w:val="none" w:sz="0" w:space="0" w:color="auto"/>
        <w:left w:val="none" w:sz="0" w:space="0" w:color="auto"/>
        <w:bottom w:val="none" w:sz="0" w:space="0" w:color="auto"/>
        <w:right w:val="none" w:sz="0" w:space="0" w:color="auto"/>
      </w:divBdr>
    </w:div>
    <w:div w:id="1912427689">
      <w:bodyDiv w:val="1"/>
      <w:marLeft w:val="0"/>
      <w:marRight w:val="0"/>
      <w:marTop w:val="0"/>
      <w:marBottom w:val="0"/>
      <w:divBdr>
        <w:top w:val="none" w:sz="0" w:space="0" w:color="auto"/>
        <w:left w:val="none" w:sz="0" w:space="0" w:color="auto"/>
        <w:bottom w:val="none" w:sz="0" w:space="0" w:color="auto"/>
        <w:right w:val="none" w:sz="0" w:space="0" w:color="auto"/>
      </w:divBdr>
      <w:divsChild>
        <w:div w:id="1369448753">
          <w:marLeft w:val="0"/>
          <w:marRight w:val="0"/>
          <w:marTop w:val="0"/>
          <w:marBottom w:val="0"/>
          <w:divBdr>
            <w:top w:val="none" w:sz="0" w:space="0" w:color="auto"/>
            <w:left w:val="none" w:sz="0" w:space="0" w:color="auto"/>
            <w:bottom w:val="none" w:sz="0" w:space="0" w:color="auto"/>
            <w:right w:val="none" w:sz="0" w:space="0" w:color="auto"/>
          </w:divBdr>
          <w:divsChild>
            <w:div w:id="64035680">
              <w:marLeft w:val="0"/>
              <w:marRight w:val="0"/>
              <w:marTop w:val="0"/>
              <w:marBottom w:val="0"/>
              <w:divBdr>
                <w:top w:val="none" w:sz="0" w:space="0" w:color="auto"/>
                <w:left w:val="none" w:sz="0" w:space="0" w:color="auto"/>
                <w:bottom w:val="none" w:sz="0" w:space="0" w:color="auto"/>
                <w:right w:val="none" w:sz="0" w:space="0" w:color="auto"/>
              </w:divBdr>
            </w:div>
            <w:div w:id="184752025">
              <w:marLeft w:val="0"/>
              <w:marRight w:val="0"/>
              <w:marTop w:val="0"/>
              <w:marBottom w:val="0"/>
              <w:divBdr>
                <w:top w:val="none" w:sz="0" w:space="0" w:color="auto"/>
                <w:left w:val="none" w:sz="0" w:space="0" w:color="auto"/>
                <w:bottom w:val="none" w:sz="0" w:space="0" w:color="auto"/>
                <w:right w:val="none" w:sz="0" w:space="0" w:color="auto"/>
              </w:divBdr>
            </w:div>
            <w:div w:id="509490233">
              <w:marLeft w:val="0"/>
              <w:marRight w:val="0"/>
              <w:marTop w:val="0"/>
              <w:marBottom w:val="0"/>
              <w:divBdr>
                <w:top w:val="none" w:sz="0" w:space="0" w:color="auto"/>
                <w:left w:val="none" w:sz="0" w:space="0" w:color="auto"/>
                <w:bottom w:val="none" w:sz="0" w:space="0" w:color="auto"/>
                <w:right w:val="none" w:sz="0" w:space="0" w:color="auto"/>
              </w:divBdr>
            </w:div>
            <w:div w:id="622267606">
              <w:marLeft w:val="0"/>
              <w:marRight w:val="0"/>
              <w:marTop w:val="0"/>
              <w:marBottom w:val="0"/>
              <w:divBdr>
                <w:top w:val="none" w:sz="0" w:space="0" w:color="auto"/>
                <w:left w:val="none" w:sz="0" w:space="0" w:color="auto"/>
                <w:bottom w:val="none" w:sz="0" w:space="0" w:color="auto"/>
                <w:right w:val="none" w:sz="0" w:space="0" w:color="auto"/>
              </w:divBdr>
            </w:div>
            <w:div w:id="710888589">
              <w:marLeft w:val="0"/>
              <w:marRight w:val="0"/>
              <w:marTop w:val="0"/>
              <w:marBottom w:val="0"/>
              <w:divBdr>
                <w:top w:val="none" w:sz="0" w:space="0" w:color="auto"/>
                <w:left w:val="none" w:sz="0" w:space="0" w:color="auto"/>
                <w:bottom w:val="none" w:sz="0" w:space="0" w:color="auto"/>
                <w:right w:val="none" w:sz="0" w:space="0" w:color="auto"/>
              </w:divBdr>
            </w:div>
            <w:div w:id="982151059">
              <w:marLeft w:val="0"/>
              <w:marRight w:val="0"/>
              <w:marTop w:val="0"/>
              <w:marBottom w:val="0"/>
              <w:divBdr>
                <w:top w:val="none" w:sz="0" w:space="0" w:color="auto"/>
                <w:left w:val="none" w:sz="0" w:space="0" w:color="auto"/>
                <w:bottom w:val="none" w:sz="0" w:space="0" w:color="auto"/>
                <w:right w:val="none" w:sz="0" w:space="0" w:color="auto"/>
              </w:divBdr>
            </w:div>
            <w:div w:id="1161235331">
              <w:marLeft w:val="0"/>
              <w:marRight w:val="0"/>
              <w:marTop w:val="0"/>
              <w:marBottom w:val="0"/>
              <w:divBdr>
                <w:top w:val="none" w:sz="0" w:space="0" w:color="auto"/>
                <w:left w:val="none" w:sz="0" w:space="0" w:color="auto"/>
                <w:bottom w:val="none" w:sz="0" w:space="0" w:color="auto"/>
                <w:right w:val="none" w:sz="0" w:space="0" w:color="auto"/>
              </w:divBdr>
            </w:div>
            <w:div w:id="1264534203">
              <w:marLeft w:val="0"/>
              <w:marRight w:val="0"/>
              <w:marTop w:val="0"/>
              <w:marBottom w:val="0"/>
              <w:divBdr>
                <w:top w:val="none" w:sz="0" w:space="0" w:color="auto"/>
                <w:left w:val="none" w:sz="0" w:space="0" w:color="auto"/>
                <w:bottom w:val="none" w:sz="0" w:space="0" w:color="auto"/>
                <w:right w:val="none" w:sz="0" w:space="0" w:color="auto"/>
              </w:divBdr>
            </w:div>
            <w:div w:id="1742213219">
              <w:marLeft w:val="0"/>
              <w:marRight w:val="0"/>
              <w:marTop w:val="0"/>
              <w:marBottom w:val="0"/>
              <w:divBdr>
                <w:top w:val="none" w:sz="0" w:space="0" w:color="auto"/>
                <w:left w:val="none" w:sz="0" w:space="0" w:color="auto"/>
                <w:bottom w:val="none" w:sz="0" w:space="0" w:color="auto"/>
                <w:right w:val="none" w:sz="0" w:space="0" w:color="auto"/>
              </w:divBdr>
            </w:div>
            <w:div w:id="192298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626014">
      <w:bodyDiv w:val="1"/>
      <w:marLeft w:val="0"/>
      <w:marRight w:val="0"/>
      <w:marTop w:val="0"/>
      <w:marBottom w:val="0"/>
      <w:divBdr>
        <w:top w:val="none" w:sz="0" w:space="0" w:color="auto"/>
        <w:left w:val="none" w:sz="0" w:space="0" w:color="auto"/>
        <w:bottom w:val="none" w:sz="0" w:space="0" w:color="auto"/>
        <w:right w:val="none" w:sz="0" w:space="0" w:color="auto"/>
      </w:divBdr>
    </w:div>
    <w:div w:id="1988123734">
      <w:bodyDiv w:val="1"/>
      <w:marLeft w:val="0"/>
      <w:marRight w:val="0"/>
      <w:marTop w:val="0"/>
      <w:marBottom w:val="0"/>
      <w:divBdr>
        <w:top w:val="none" w:sz="0" w:space="0" w:color="auto"/>
        <w:left w:val="none" w:sz="0" w:space="0" w:color="auto"/>
        <w:bottom w:val="none" w:sz="0" w:space="0" w:color="auto"/>
        <w:right w:val="none" w:sz="0" w:space="0" w:color="auto"/>
      </w:divBdr>
    </w:div>
    <w:div w:id="1990983691">
      <w:bodyDiv w:val="1"/>
      <w:marLeft w:val="0"/>
      <w:marRight w:val="0"/>
      <w:marTop w:val="0"/>
      <w:marBottom w:val="0"/>
      <w:divBdr>
        <w:top w:val="none" w:sz="0" w:space="0" w:color="auto"/>
        <w:left w:val="none" w:sz="0" w:space="0" w:color="auto"/>
        <w:bottom w:val="none" w:sz="0" w:space="0" w:color="auto"/>
        <w:right w:val="none" w:sz="0" w:space="0" w:color="auto"/>
      </w:divBdr>
    </w:div>
    <w:div w:id="2003657830">
      <w:bodyDiv w:val="1"/>
      <w:marLeft w:val="0"/>
      <w:marRight w:val="0"/>
      <w:marTop w:val="0"/>
      <w:marBottom w:val="0"/>
      <w:divBdr>
        <w:top w:val="none" w:sz="0" w:space="0" w:color="auto"/>
        <w:left w:val="none" w:sz="0" w:space="0" w:color="auto"/>
        <w:bottom w:val="none" w:sz="0" w:space="0" w:color="auto"/>
        <w:right w:val="none" w:sz="0" w:space="0" w:color="auto"/>
      </w:divBdr>
      <w:divsChild>
        <w:div w:id="19089141">
          <w:marLeft w:val="0"/>
          <w:marRight w:val="0"/>
          <w:marTop w:val="0"/>
          <w:marBottom w:val="0"/>
          <w:divBdr>
            <w:top w:val="none" w:sz="0" w:space="0" w:color="auto"/>
            <w:left w:val="none" w:sz="0" w:space="0" w:color="auto"/>
            <w:bottom w:val="none" w:sz="0" w:space="0" w:color="auto"/>
            <w:right w:val="none" w:sz="0" w:space="0" w:color="auto"/>
          </w:divBdr>
          <w:divsChild>
            <w:div w:id="1622298816">
              <w:marLeft w:val="0"/>
              <w:marRight w:val="0"/>
              <w:marTop w:val="0"/>
              <w:marBottom w:val="0"/>
              <w:divBdr>
                <w:top w:val="none" w:sz="0" w:space="0" w:color="auto"/>
                <w:left w:val="none" w:sz="0" w:space="0" w:color="auto"/>
                <w:bottom w:val="none" w:sz="0" w:space="0" w:color="auto"/>
                <w:right w:val="none" w:sz="0" w:space="0" w:color="auto"/>
              </w:divBdr>
              <w:divsChild>
                <w:div w:id="591745289">
                  <w:marLeft w:val="0"/>
                  <w:marRight w:val="0"/>
                  <w:marTop w:val="0"/>
                  <w:marBottom w:val="0"/>
                  <w:divBdr>
                    <w:top w:val="none" w:sz="0" w:space="0" w:color="auto"/>
                    <w:left w:val="none" w:sz="0" w:space="0" w:color="auto"/>
                    <w:bottom w:val="none" w:sz="0" w:space="0" w:color="auto"/>
                    <w:right w:val="none" w:sz="0" w:space="0" w:color="auto"/>
                  </w:divBdr>
                  <w:divsChild>
                    <w:div w:id="1289894049">
                      <w:marLeft w:val="0"/>
                      <w:marRight w:val="0"/>
                      <w:marTop w:val="0"/>
                      <w:marBottom w:val="0"/>
                      <w:divBdr>
                        <w:top w:val="none" w:sz="0" w:space="0" w:color="auto"/>
                        <w:left w:val="none" w:sz="0" w:space="0" w:color="auto"/>
                        <w:bottom w:val="none" w:sz="0" w:space="0" w:color="auto"/>
                        <w:right w:val="none" w:sz="0" w:space="0" w:color="auto"/>
                      </w:divBdr>
                      <w:divsChild>
                        <w:div w:id="885995819">
                          <w:marLeft w:val="0"/>
                          <w:marRight w:val="0"/>
                          <w:marTop w:val="0"/>
                          <w:marBottom w:val="0"/>
                          <w:divBdr>
                            <w:top w:val="none" w:sz="0" w:space="0" w:color="auto"/>
                            <w:left w:val="none" w:sz="0" w:space="0" w:color="auto"/>
                            <w:bottom w:val="none" w:sz="0" w:space="0" w:color="auto"/>
                            <w:right w:val="none" w:sz="0" w:space="0" w:color="auto"/>
                          </w:divBdr>
                          <w:divsChild>
                            <w:div w:id="1429034535">
                              <w:marLeft w:val="0"/>
                              <w:marRight w:val="0"/>
                              <w:marTop w:val="0"/>
                              <w:marBottom w:val="0"/>
                              <w:divBdr>
                                <w:top w:val="none" w:sz="0" w:space="0" w:color="auto"/>
                                <w:left w:val="none" w:sz="0" w:space="0" w:color="auto"/>
                                <w:bottom w:val="none" w:sz="0" w:space="0" w:color="auto"/>
                                <w:right w:val="none" w:sz="0" w:space="0" w:color="auto"/>
                              </w:divBdr>
                              <w:divsChild>
                                <w:div w:id="2127501319">
                                  <w:marLeft w:val="0"/>
                                  <w:marRight w:val="0"/>
                                  <w:marTop w:val="0"/>
                                  <w:marBottom w:val="0"/>
                                  <w:divBdr>
                                    <w:top w:val="none" w:sz="0" w:space="0" w:color="auto"/>
                                    <w:left w:val="none" w:sz="0" w:space="0" w:color="auto"/>
                                    <w:bottom w:val="none" w:sz="0" w:space="0" w:color="auto"/>
                                    <w:right w:val="none" w:sz="0" w:space="0" w:color="auto"/>
                                  </w:divBdr>
                                  <w:divsChild>
                                    <w:div w:id="1223129633">
                                      <w:marLeft w:val="0"/>
                                      <w:marRight w:val="0"/>
                                      <w:marTop w:val="0"/>
                                      <w:marBottom w:val="0"/>
                                      <w:divBdr>
                                        <w:top w:val="none" w:sz="0" w:space="0" w:color="auto"/>
                                        <w:left w:val="none" w:sz="0" w:space="0" w:color="auto"/>
                                        <w:bottom w:val="none" w:sz="0" w:space="0" w:color="auto"/>
                                        <w:right w:val="none" w:sz="0" w:space="0" w:color="auto"/>
                                      </w:divBdr>
                                      <w:divsChild>
                                        <w:div w:id="1560479960">
                                          <w:marLeft w:val="0"/>
                                          <w:marRight w:val="165"/>
                                          <w:marTop w:val="150"/>
                                          <w:marBottom w:val="0"/>
                                          <w:divBdr>
                                            <w:top w:val="none" w:sz="0" w:space="0" w:color="auto"/>
                                            <w:left w:val="none" w:sz="0" w:space="0" w:color="auto"/>
                                            <w:bottom w:val="none" w:sz="0" w:space="0" w:color="auto"/>
                                            <w:right w:val="none" w:sz="0" w:space="0" w:color="auto"/>
                                          </w:divBdr>
                                          <w:divsChild>
                                            <w:div w:id="2027781194">
                                              <w:marLeft w:val="0"/>
                                              <w:marRight w:val="0"/>
                                              <w:marTop w:val="0"/>
                                              <w:marBottom w:val="0"/>
                                              <w:divBdr>
                                                <w:top w:val="none" w:sz="0" w:space="0" w:color="auto"/>
                                                <w:left w:val="none" w:sz="0" w:space="0" w:color="auto"/>
                                                <w:bottom w:val="none" w:sz="0" w:space="0" w:color="auto"/>
                                                <w:right w:val="none" w:sz="0" w:space="0" w:color="auto"/>
                                              </w:divBdr>
                                              <w:divsChild>
                                                <w:div w:id="207481596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235356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4597505">
      <w:bodyDiv w:val="1"/>
      <w:marLeft w:val="0"/>
      <w:marRight w:val="0"/>
      <w:marTop w:val="0"/>
      <w:marBottom w:val="0"/>
      <w:divBdr>
        <w:top w:val="none" w:sz="0" w:space="0" w:color="auto"/>
        <w:left w:val="none" w:sz="0" w:space="0" w:color="auto"/>
        <w:bottom w:val="none" w:sz="0" w:space="0" w:color="auto"/>
        <w:right w:val="none" w:sz="0" w:space="0" w:color="auto"/>
      </w:divBdr>
    </w:div>
    <w:div w:id="2119328787">
      <w:bodyDiv w:val="1"/>
      <w:marLeft w:val="0"/>
      <w:marRight w:val="0"/>
      <w:marTop w:val="0"/>
      <w:marBottom w:val="0"/>
      <w:divBdr>
        <w:top w:val="none" w:sz="0" w:space="0" w:color="auto"/>
        <w:left w:val="none" w:sz="0" w:space="0" w:color="auto"/>
        <w:bottom w:val="none" w:sz="0" w:space="0" w:color="auto"/>
        <w:right w:val="none" w:sz="0" w:space="0" w:color="auto"/>
      </w:divBdr>
    </w:div>
    <w:div w:id="2135362128">
      <w:bodyDiv w:val="1"/>
      <w:marLeft w:val="0"/>
      <w:marRight w:val="0"/>
      <w:marTop w:val="0"/>
      <w:marBottom w:val="0"/>
      <w:divBdr>
        <w:top w:val="none" w:sz="0" w:space="0" w:color="auto"/>
        <w:left w:val="none" w:sz="0" w:space="0" w:color="auto"/>
        <w:bottom w:val="none" w:sz="0" w:space="0" w:color="auto"/>
        <w:right w:val="none" w:sz="0" w:space="0" w:color="auto"/>
      </w:divBdr>
    </w:div>
    <w:div w:id="2140102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blog.codeleak.pl/2017/11/junit-5-meets-assertj.html" TargetMode="External"/><Relationship Id="rId21" Type="http://schemas.openxmlformats.org/officeDocument/2006/relationships/image" Target="media/image5.png"/><Relationship Id="rId42" Type="http://schemas.openxmlformats.org/officeDocument/2006/relationships/chart" Target="charts/chart3.xml"/><Relationship Id="rId63" Type="http://schemas.openxmlformats.org/officeDocument/2006/relationships/image" Target="media/image42.png"/><Relationship Id="rId84" Type="http://schemas.openxmlformats.org/officeDocument/2006/relationships/image" Target="media/image56.png"/><Relationship Id="rId16" Type="http://schemas.openxmlformats.org/officeDocument/2006/relationships/header" Target="header2.xml"/><Relationship Id="rId107" Type="http://schemas.openxmlformats.org/officeDocument/2006/relationships/image" Target="media/image75.png"/><Relationship Id="rId11" Type="http://schemas.openxmlformats.org/officeDocument/2006/relationships/header" Target="header1.xml"/><Relationship Id="rId32" Type="http://schemas.openxmlformats.org/officeDocument/2006/relationships/image" Target="media/image15.png"/><Relationship Id="rId37" Type="http://schemas.openxmlformats.org/officeDocument/2006/relationships/image" Target="media/image19.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hyperlink" Target="https://www.cast-inc.com/security/encryption-primitives/sha-256/" TargetMode="External"/><Relationship Id="rId79" Type="http://schemas.openxmlformats.org/officeDocument/2006/relationships/hyperlink" Target="https://hyperledger-fabric.readthedocs.io/en/latest/ledger/ledger.html" TargetMode="External"/><Relationship Id="rId102" Type="http://schemas.openxmlformats.org/officeDocument/2006/relationships/image" Target="media/image72.png"/><Relationship Id="rId123" Type="http://schemas.openxmlformats.org/officeDocument/2006/relationships/hyperlink" Target="https://www.wyszkolewas.com.pl/testy-akceptacyjne/" TargetMode="External"/><Relationship Id="rId128" Type="http://schemas.openxmlformats.org/officeDocument/2006/relationships/hyperlink" Target="file:///C:\Users\jkupi\OneDrive\Dokumenty\pracainz\PRACE_WERSJE\praca_inzynierska_v5.4.docx" TargetMode="External"/><Relationship Id="rId5" Type="http://schemas.openxmlformats.org/officeDocument/2006/relationships/numbering" Target="numbering.xml"/><Relationship Id="rId90" Type="http://schemas.openxmlformats.org/officeDocument/2006/relationships/image" Target="media/image61.jpeg"/><Relationship Id="rId95" Type="http://schemas.openxmlformats.org/officeDocument/2006/relationships/image" Target="media/image65.jpeg"/><Relationship Id="rId22" Type="http://schemas.openxmlformats.org/officeDocument/2006/relationships/image" Target="media/image6.png"/><Relationship Id="rId27" Type="http://schemas.openxmlformats.org/officeDocument/2006/relationships/image" Target="media/image10.png"/><Relationship Id="rId43" Type="http://schemas.openxmlformats.org/officeDocument/2006/relationships/chart" Target="charts/chart4.xml"/><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6.png"/><Relationship Id="rId113" Type="http://schemas.openxmlformats.org/officeDocument/2006/relationships/image" Target="media/image79.jpeg"/><Relationship Id="rId118" Type="http://schemas.openxmlformats.org/officeDocument/2006/relationships/image" Target="media/image80.png"/><Relationship Id="rId134" Type="http://schemas.openxmlformats.org/officeDocument/2006/relationships/footer" Target="footer5.xml"/><Relationship Id="rId80" Type="http://schemas.openxmlformats.org/officeDocument/2006/relationships/image" Target="media/image54.png"/><Relationship Id="rId85" Type="http://schemas.openxmlformats.org/officeDocument/2006/relationships/hyperlink" Target="https://www.gov.pl/web/niezagubdzieckawsieci/szkodliwe-tresci-w-internecie-nie-akceptuje-reaguje" TargetMode="External"/><Relationship Id="rId12" Type="http://schemas.openxmlformats.org/officeDocument/2006/relationships/footer" Target="footer1.xml"/><Relationship Id="rId17" Type="http://schemas.openxmlformats.org/officeDocument/2006/relationships/footer" Target="footer3.xml"/><Relationship Id="rId33" Type="http://schemas.openxmlformats.org/officeDocument/2006/relationships/image" Target="media/image16.png"/><Relationship Id="rId38" Type="http://schemas.openxmlformats.org/officeDocument/2006/relationships/image" Target="media/image20.png"/><Relationship Id="rId59" Type="http://schemas.openxmlformats.org/officeDocument/2006/relationships/image" Target="media/image38.png"/><Relationship Id="rId103" Type="http://schemas.openxmlformats.org/officeDocument/2006/relationships/hyperlink" Target="https://github.com/IBM/blockchain-application-using-fabric-java-sdk" TargetMode="External"/><Relationship Id="rId108" Type="http://schemas.openxmlformats.org/officeDocument/2006/relationships/image" Target="media/image76.png"/><Relationship Id="rId124" Type="http://schemas.openxmlformats.org/officeDocument/2006/relationships/hyperlink" Target="https://hyperledger-fabric.readthedocs.io/en/release-2.2/" TargetMode="External"/><Relationship Id="rId129" Type="http://schemas.openxmlformats.org/officeDocument/2006/relationships/hyperlink" Target="file:///C:\Users\jkupi\OneDrive\Dokumenty\pracainz\PRACE_WERSJE\praca_inzynierska_v5.4.docx" TargetMode="External"/><Relationship Id="rId54" Type="http://schemas.openxmlformats.org/officeDocument/2006/relationships/image" Target="media/image33.png"/><Relationship Id="rId70" Type="http://schemas.openxmlformats.org/officeDocument/2006/relationships/image" Target="media/image47.png"/><Relationship Id="rId75" Type="http://schemas.openxmlformats.org/officeDocument/2006/relationships/image" Target="media/image51.png"/><Relationship Id="rId91" Type="http://schemas.openxmlformats.org/officeDocument/2006/relationships/image" Target="media/image62.png"/><Relationship Id="rId96"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7.png"/><Relationship Id="rId28" Type="http://schemas.openxmlformats.org/officeDocument/2006/relationships/image" Target="media/image11.jpeg"/><Relationship Id="rId49" Type="http://schemas.openxmlformats.org/officeDocument/2006/relationships/image" Target="media/image28.jpeg"/><Relationship Id="rId114" Type="http://schemas.openxmlformats.org/officeDocument/2006/relationships/hyperlink" Target="https://medium.com/coinmonks/how-to-create-a-java-chaincode-and-deploy-in-a-hyperledger-fabric-2-network-65199e5f645d" TargetMode="External"/><Relationship Id="rId119" Type="http://schemas.openxmlformats.org/officeDocument/2006/relationships/image" Target="media/image81.png"/><Relationship Id="rId44" Type="http://schemas.openxmlformats.org/officeDocument/2006/relationships/image" Target="media/image23.png"/><Relationship Id="rId60" Type="http://schemas.openxmlformats.org/officeDocument/2006/relationships/image" Target="media/image39.png"/><Relationship Id="rId65" Type="http://schemas.openxmlformats.org/officeDocument/2006/relationships/image" Target="media/image44.png"/><Relationship Id="rId81" Type="http://schemas.openxmlformats.org/officeDocument/2006/relationships/hyperlink" Target="https://hyperledger-fabric.readthedocs.io/en/latest/ledger/ledger.html" TargetMode="External"/><Relationship Id="rId86" Type="http://schemas.openxmlformats.org/officeDocument/2006/relationships/image" Target="media/image57.png"/><Relationship Id="rId130" Type="http://schemas.openxmlformats.org/officeDocument/2006/relationships/hyperlink" Target="file:///C:\Users\jkupi\OneDrive\Dokumenty\pracainz\PRACE_WERSJE\praca_inzynierska_v5.4.docx" TargetMode="External"/><Relationship Id="rId135" Type="http://schemas.openxmlformats.org/officeDocument/2006/relationships/fontTable" Target="fontTable.xml"/><Relationship Id="rId13" Type="http://schemas.openxmlformats.org/officeDocument/2006/relationships/footer" Target="footer2.xml"/><Relationship Id="rId18" Type="http://schemas.openxmlformats.org/officeDocument/2006/relationships/image" Target="media/image2.wmf"/><Relationship Id="rId39" Type="http://schemas.openxmlformats.org/officeDocument/2006/relationships/image" Target="media/image21.png"/><Relationship Id="rId109" Type="http://schemas.openxmlformats.org/officeDocument/2006/relationships/image" Target="media/image77.png"/><Relationship Id="rId34" Type="http://schemas.openxmlformats.org/officeDocument/2006/relationships/hyperlink" Target="https://www.bankier.pl/gospodarka/wskazniki-makroekonomiczne/inflacja-rdr-pol" TargetMode="Externa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2.png"/><Relationship Id="rId97" Type="http://schemas.openxmlformats.org/officeDocument/2006/relationships/image" Target="media/image67.png"/><Relationship Id="rId104" Type="http://schemas.openxmlformats.org/officeDocument/2006/relationships/image" Target="media/image73.png"/><Relationship Id="rId120" Type="http://schemas.openxmlformats.org/officeDocument/2006/relationships/image" Target="media/image82.png"/><Relationship Id="rId125" Type="http://schemas.openxmlformats.org/officeDocument/2006/relationships/hyperlink" Target="file:///C:\Users\jkupi\OneDrive\Dokumenty\pracainz\PRACE_WERSJE\praca_inzynierska_v5.4.docx" TargetMode="External"/><Relationship Id="rId7" Type="http://schemas.openxmlformats.org/officeDocument/2006/relationships/settings" Target="settings.xml"/><Relationship Id="rId71" Type="http://schemas.openxmlformats.org/officeDocument/2006/relationships/image" Target="media/image48.png"/><Relationship Id="rId92" Type="http://schemas.openxmlformats.org/officeDocument/2006/relationships/image" Target="media/image63.png"/><Relationship Id="rId2" Type="http://schemas.openxmlformats.org/officeDocument/2006/relationships/customXml" Target="../customXml/item2.xml"/><Relationship Id="rId29" Type="http://schemas.openxmlformats.org/officeDocument/2006/relationships/image" Target="media/image12.png"/><Relationship Id="rId24" Type="http://schemas.openxmlformats.org/officeDocument/2006/relationships/image" Target="media/image8.png"/><Relationship Id="rId40" Type="http://schemas.openxmlformats.org/officeDocument/2006/relationships/image" Target="media/image22.png"/><Relationship Id="rId45" Type="http://schemas.openxmlformats.org/officeDocument/2006/relationships/image" Target="media/image24.png"/><Relationship Id="rId66" Type="http://schemas.openxmlformats.org/officeDocument/2006/relationships/hyperlink" Target="https://openblockchain.readthedocs.io/en/latest/protocol-spec/" TargetMode="External"/><Relationship Id="rId87" Type="http://schemas.openxmlformats.org/officeDocument/2006/relationships/image" Target="media/image58.png"/><Relationship Id="rId110" Type="http://schemas.openxmlformats.org/officeDocument/2006/relationships/image" Target="media/image78.png"/><Relationship Id="rId115" Type="http://schemas.openxmlformats.org/officeDocument/2006/relationships/hyperlink" Target="https://javaguirre.me/2019/01/21/testing-chaincode-on-hyperledger-fabric" TargetMode="External"/><Relationship Id="rId131" Type="http://schemas.openxmlformats.org/officeDocument/2006/relationships/hyperlink" Target="file:///C:\Users\jkupi\OneDrive\Dokumenty\pracainz\PRACE_WERSJE\praca_inzynierska_v5.4.docx" TargetMode="External"/><Relationship Id="rId136" Type="http://schemas.openxmlformats.org/officeDocument/2006/relationships/theme" Target="theme/theme1.xml"/><Relationship Id="rId61" Type="http://schemas.openxmlformats.org/officeDocument/2006/relationships/image" Target="media/image40.png"/><Relationship Id="rId82" Type="http://schemas.openxmlformats.org/officeDocument/2006/relationships/image" Target="media/image55.png"/><Relationship Id="rId19" Type="http://schemas.openxmlformats.org/officeDocument/2006/relationships/image" Target="media/image3.png"/><Relationship Id="rId14" Type="http://schemas.openxmlformats.org/officeDocument/2006/relationships/image" Target="media/image1.emf"/><Relationship Id="rId30" Type="http://schemas.openxmlformats.org/officeDocument/2006/relationships/image" Target="media/image13.png"/><Relationship Id="rId35" Type="http://schemas.openxmlformats.org/officeDocument/2006/relationships/image" Target="media/image17.png"/><Relationship Id="rId56" Type="http://schemas.openxmlformats.org/officeDocument/2006/relationships/image" Target="media/image35.png"/><Relationship Id="rId77" Type="http://schemas.openxmlformats.org/officeDocument/2006/relationships/hyperlink" Target="https://hyperledger-fabric.readthedocs.io/en/latest/ledger/ledger.html" TargetMode="External"/><Relationship Id="rId100" Type="http://schemas.openxmlformats.org/officeDocument/2006/relationships/image" Target="media/image70.png"/><Relationship Id="rId105" Type="http://schemas.openxmlformats.org/officeDocument/2006/relationships/image" Target="media/image74.svg"/><Relationship Id="rId126" Type="http://schemas.openxmlformats.org/officeDocument/2006/relationships/hyperlink" Target="file:///C:\Users\jkupi\OneDrive\Dokumenty\pracainz\PRACE_WERSJE\praca_inzynierska_v5.4.docx" TargetMode="External"/><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49.png"/><Relationship Id="rId93" Type="http://schemas.openxmlformats.org/officeDocument/2006/relationships/image" Target="media/image64.png"/><Relationship Id="rId98" Type="http://schemas.openxmlformats.org/officeDocument/2006/relationships/image" Target="media/image68.png"/><Relationship Id="rId121" Type="http://schemas.openxmlformats.org/officeDocument/2006/relationships/image" Target="media/image83.png"/><Relationship Id="rId3" Type="http://schemas.openxmlformats.org/officeDocument/2006/relationships/customXml" Target="../customXml/item3.xml"/><Relationship Id="rId25" Type="http://schemas.openxmlformats.org/officeDocument/2006/relationships/chart" Target="charts/chart1.xml"/><Relationship Id="rId46" Type="http://schemas.openxmlformats.org/officeDocument/2006/relationships/image" Target="media/image25.png"/><Relationship Id="rId67" Type="http://schemas.openxmlformats.org/officeDocument/2006/relationships/image" Target="media/image45.png"/><Relationship Id="rId116" Type="http://schemas.openxmlformats.org/officeDocument/2006/relationships/hyperlink" Target="https://blog.qalabs.pl/junit/junit5-pierwsze-kroki/" TargetMode="External"/><Relationship Id="rId20" Type="http://schemas.openxmlformats.org/officeDocument/2006/relationships/image" Target="media/image4.png"/><Relationship Id="rId41" Type="http://schemas.openxmlformats.org/officeDocument/2006/relationships/chart" Target="charts/chart2.xml"/><Relationship Id="rId62" Type="http://schemas.openxmlformats.org/officeDocument/2006/relationships/image" Target="media/image41.png"/><Relationship Id="rId83" Type="http://schemas.openxmlformats.org/officeDocument/2006/relationships/hyperlink" Target="https://hyperledger-fabric.readthedocs.io/en/release-1.4/arch-deep-dive.html" TargetMode="External"/><Relationship Id="rId88" Type="http://schemas.openxmlformats.org/officeDocument/2006/relationships/image" Target="media/image59.png"/><Relationship Id="rId111" Type="http://schemas.openxmlformats.org/officeDocument/2006/relationships/hyperlink" Target="https://mohan-venkataraman.medium.com/using-patterns-in-coding-smart-contracts-412547051cb9" TargetMode="External"/><Relationship Id="rId132" Type="http://schemas.openxmlformats.org/officeDocument/2006/relationships/hyperlink" Target="file:///C:\Users\jkupi\OneDrive\Dokumenty\pracainz\PRACE_WERSJE\praca_inzynierska_v5.4.docx" TargetMode="External"/><Relationship Id="rId15" Type="http://schemas.openxmlformats.org/officeDocument/2006/relationships/package" Target="embeddings/Microsoft_Word_Document.docx"/><Relationship Id="rId36" Type="http://schemas.openxmlformats.org/officeDocument/2006/relationships/image" Target="media/image18.png"/><Relationship Id="rId57" Type="http://schemas.openxmlformats.org/officeDocument/2006/relationships/image" Target="media/image36.png"/><Relationship Id="rId106" Type="http://schemas.openxmlformats.org/officeDocument/2006/relationships/hyperlink" Target="https://docs.docker.com/get-started/overview/" TargetMode="External"/><Relationship Id="rId127" Type="http://schemas.openxmlformats.org/officeDocument/2006/relationships/hyperlink" Target="file:///C:\Users\jkupi\OneDrive\Dokumenty\pracainz\PRACE_WERSJE\praca_inzynierska_v5.4.docx" TargetMode="External"/><Relationship Id="rId10" Type="http://schemas.openxmlformats.org/officeDocument/2006/relationships/endnotes" Target="endnotes.xml"/><Relationship Id="rId31" Type="http://schemas.openxmlformats.org/officeDocument/2006/relationships/image" Target="media/image14.png"/><Relationship Id="rId52" Type="http://schemas.openxmlformats.org/officeDocument/2006/relationships/image" Target="media/image31.jpeg"/><Relationship Id="rId73" Type="http://schemas.openxmlformats.org/officeDocument/2006/relationships/image" Target="media/image50.png"/><Relationship Id="rId78" Type="http://schemas.openxmlformats.org/officeDocument/2006/relationships/image" Target="media/image53.png"/><Relationship Id="rId94" Type="http://schemas.openxmlformats.org/officeDocument/2006/relationships/hyperlink" Target="https://hyperledger-fabric.readthedocs.io/en/latest/write_first_app.html" TargetMode="External"/><Relationship Id="rId99" Type="http://schemas.openxmlformats.org/officeDocument/2006/relationships/image" Target="media/image69.png"/><Relationship Id="rId101" Type="http://schemas.openxmlformats.org/officeDocument/2006/relationships/image" Target="media/image71.png"/><Relationship Id="rId122" Type="http://schemas.openxmlformats.org/officeDocument/2006/relationships/hyperlink" Target="https://wiki.hyperledger.org/display/fabric/Quality+Assurance%3A+Tests%2C+Strategy%2C+Reports"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9.jpeg"/><Relationship Id="rId47" Type="http://schemas.openxmlformats.org/officeDocument/2006/relationships/image" Target="media/image26.png"/><Relationship Id="rId68" Type="http://schemas.openxmlformats.org/officeDocument/2006/relationships/hyperlink" Target="https://developpaper.com/basic-knowledge-of-hyperledger-fabric/" TargetMode="External"/><Relationship Id="rId89" Type="http://schemas.openxmlformats.org/officeDocument/2006/relationships/image" Target="media/image60.png"/><Relationship Id="rId112" Type="http://schemas.openxmlformats.org/officeDocument/2006/relationships/hyperlink" Target="https://objectcomputing.com/resources/publications/sett/april-2020-hyperledger-fabric-myths-and-reality" TargetMode="External"/><Relationship Id="rId133" Type="http://schemas.openxmlformats.org/officeDocument/2006/relationships/footer" Target="footer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kupi\OneDrive\Dokumenty\pracainz\photos\wykres%20social%20media.od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Zeszyt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kupi\OneDrive\Dokumenty\pracainz\photos\wykres%20zrodla%20dochodow.ods"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kupi\OneDrive\Dokumenty\pracainz\photos\wykres%20zrodla%20dochodow.ods"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pl-PL"/>
              <a:t>Media społecznościowe z największą ilością aktywnych użytkowników (w miliardach)</a:t>
            </a:r>
          </a:p>
        </c:rich>
      </c:tx>
      <c:layout>
        <c:manualLayout>
          <c:xMode val="edge"/>
          <c:yMode val="edge"/>
          <c:x val="0.1858705587385234"/>
          <c:y val="3.7037037037037035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Pt>
            <c:idx val="1"/>
            <c:invertIfNegative val="0"/>
            <c:bubble3D val="0"/>
            <c:spPr>
              <a:solidFill>
                <a:srgbClr val="FF000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BEF5-4AE6-9824-E353464FAC11}"/>
              </c:ext>
            </c:extLst>
          </c:dPt>
          <c:dPt>
            <c:idx val="2"/>
            <c:invertIfNegative val="0"/>
            <c:bubble3D val="0"/>
            <c:spPr>
              <a:solidFill>
                <a:srgbClr val="92D05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BEF5-4AE6-9824-E353464FAC11}"/>
              </c:ext>
            </c:extLst>
          </c:dPt>
          <c:dPt>
            <c:idx val="3"/>
            <c:invertIfNegative val="0"/>
            <c:bubble3D val="0"/>
            <c:spPr>
              <a:solidFill>
                <a:schemeClr val="accent5">
                  <a:lumMod val="40000"/>
                  <a:lumOff val="60000"/>
                </a:schemeClr>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5-BEF5-4AE6-9824-E353464FAC11}"/>
              </c:ext>
            </c:extLst>
          </c:dPt>
          <c:dPt>
            <c:idx val="4"/>
            <c:invertIfNegative val="0"/>
            <c:bubble3D val="0"/>
            <c:spPr>
              <a:solidFill>
                <a:srgbClr val="FF6699"/>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7-BEF5-4AE6-9824-E353464FAC1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A$5</c:f>
              <c:strCache>
                <c:ptCount val="5"/>
                <c:pt idx="0">
                  <c:v>Facebook</c:v>
                </c:pt>
                <c:pt idx="1">
                  <c:v>YouTube</c:v>
                </c:pt>
                <c:pt idx="2">
                  <c:v>WhatsApp</c:v>
                </c:pt>
                <c:pt idx="3">
                  <c:v>Facebook Messenger</c:v>
                </c:pt>
                <c:pt idx="4">
                  <c:v>Instagram</c:v>
                </c:pt>
              </c:strCache>
            </c:strRef>
          </c:cat>
          <c:val>
            <c:numRef>
              <c:f>Arkusz1!$B$1:$B$5</c:f>
              <c:numCache>
                <c:formatCode>0.000</c:formatCode>
                <c:ptCount val="5"/>
                <c:pt idx="0">
                  <c:v>2.74</c:v>
                </c:pt>
                <c:pt idx="1">
                  <c:v>2.2909999999999999</c:v>
                </c:pt>
                <c:pt idx="2">
                  <c:v>2</c:v>
                </c:pt>
                <c:pt idx="3">
                  <c:v>1.3</c:v>
                </c:pt>
                <c:pt idx="4">
                  <c:v>1.2210000000000001</c:v>
                </c:pt>
              </c:numCache>
            </c:numRef>
          </c:val>
          <c:extLst>
            <c:ext xmlns:c16="http://schemas.microsoft.com/office/drawing/2014/chart" uri="{C3380CC4-5D6E-409C-BE32-E72D297353CC}">
              <c16:uniqueId val="{00000008-BEF5-4AE6-9824-E353464FAC11}"/>
            </c:ext>
          </c:extLst>
        </c:ser>
        <c:dLbls>
          <c:showLegendKey val="0"/>
          <c:showVal val="0"/>
          <c:showCatName val="0"/>
          <c:showSerName val="0"/>
          <c:showPercent val="0"/>
          <c:showBubbleSize val="0"/>
        </c:dLbls>
        <c:gapWidth val="100"/>
        <c:overlap val="-24"/>
        <c:axId val="1473518864"/>
        <c:axId val="1473516368"/>
      </c:barChart>
      <c:catAx>
        <c:axId val="1473518864"/>
        <c:scaling>
          <c:orientation val="minMax"/>
        </c:scaling>
        <c:delete val="0"/>
        <c:axPos val="b"/>
        <c:numFmt formatCode="General" sourceLinked="1"/>
        <c:majorTickMark val="none"/>
        <c:minorTickMark val="none"/>
        <c:tickLblPos val="low"/>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473516368"/>
        <c:crosses val="autoZero"/>
        <c:auto val="1"/>
        <c:lblAlgn val="ctr"/>
        <c:lblOffset val="100"/>
        <c:noMultiLvlLbl val="0"/>
      </c:catAx>
      <c:valAx>
        <c:axId val="1473516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l-PL" sz="1200"/>
                  <a:t>Liczba użytkowników (dane</a:t>
                </a:r>
                <a:r>
                  <a:rPr lang="pl-PL" sz="1200" baseline="0"/>
                  <a:t> w miliardach)</a:t>
                </a:r>
                <a:endParaRPr lang="pl-PL" sz="1200"/>
              </a:p>
            </c:rich>
          </c:tx>
          <c:layout>
            <c:manualLayout>
              <c:xMode val="edge"/>
              <c:yMode val="edge"/>
              <c:x val="1.3517387633279008E-2"/>
              <c:y val="0.1941037433611938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4735188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stack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A$4</c:f>
              <c:strCache>
                <c:ptCount val="4"/>
                <c:pt idx="0">
                  <c:v>praca dorywcza</c:v>
                </c:pt>
                <c:pt idx="1">
                  <c:v>wsparcie od rodziny</c:v>
                </c:pt>
                <c:pt idx="2">
                  <c:v>praca stała</c:v>
                </c:pt>
                <c:pt idx="3">
                  <c:v>stypendium naukowe</c:v>
                </c:pt>
              </c:strCache>
            </c:strRef>
          </c:cat>
          <c:val>
            <c:numRef>
              <c:f>Arkusz1!$B$1:$B$4</c:f>
              <c:numCache>
                <c:formatCode>0%</c:formatCode>
                <c:ptCount val="4"/>
                <c:pt idx="0">
                  <c:v>0.53</c:v>
                </c:pt>
                <c:pt idx="1">
                  <c:v>0.45</c:v>
                </c:pt>
                <c:pt idx="2">
                  <c:v>0.26</c:v>
                </c:pt>
                <c:pt idx="3">
                  <c:v>0.24</c:v>
                </c:pt>
              </c:numCache>
            </c:numRef>
          </c:val>
          <c:extLst>
            <c:ext xmlns:c16="http://schemas.microsoft.com/office/drawing/2014/chart" uri="{C3380CC4-5D6E-409C-BE32-E72D297353CC}">
              <c16:uniqueId val="{00000000-4105-4D9E-B676-350CC1123B00}"/>
            </c:ext>
          </c:extLst>
        </c:ser>
        <c:dLbls>
          <c:dLblPos val="ctr"/>
          <c:showLegendKey val="0"/>
          <c:showVal val="1"/>
          <c:showCatName val="0"/>
          <c:showSerName val="0"/>
          <c:showPercent val="0"/>
          <c:showBubbleSize val="0"/>
        </c:dLbls>
        <c:gapWidth val="150"/>
        <c:overlap val="100"/>
        <c:axId val="427665855"/>
        <c:axId val="427667103"/>
      </c:barChart>
      <c:catAx>
        <c:axId val="427665855"/>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27667103"/>
        <c:crosses val="autoZero"/>
        <c:auto val="1"/>
        <c:lblAlgn val="ctr"/>
        <c:lblOffset val="100"/>
        <c:noMultiLvlLbl val="0"/>
      </c:catAx>
      <c:valAx>
        <c:axId val="4276671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l-PL"/>
                  <a:t>Procentowy</a:t>
                </a:r>
                <a:r>
                  <a:rPr lang="pl-PL" baseline="0"/>
                  <a:t> udział badanych</a:t>
                </a:r>
                <a:endParaRPr lang="pl-PL"/>
              </a:p>
            </c:rich>
          </c:tx>
          <c:layout>
            <c:manualLayout>
              <c:xMode val="edge"/>
              <c:yMode val="edge"/>
              <c:x val="1.9444444444444445E-2"/>
              <c:y val="0.2463695683872849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276658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7:$A$9</c:f>
              <c:strCache>
                <c:ptCount val="3"/>
                <c:pt idx="0">
                  <c:v>zakwaterowanie</c:v>
                </c:pt>
                <c:pt idx="1">
                  <c:v>wyżywienie</c:v>
                </c:pt>
                <c:pt idx="2">
                  <c:v>rachunki</c:v>
                </c:pt>
              </c:strCache>
            </c:strRef>
          </c:cat>
          <c:val>
            <c:numRef>
              <c:f>Arkusz1!$B$7:$B$9</c:f>
              <c:numCache>
                <c:formatCode>#\ ##0.00\ "zł"</c:formatCode>
                <c:ptCount val="3"/>
                <c:pt idx="0">
                  <c:v>804.6</c:v>
                </c:pt>
                <c:pt idx="1">
                  <c:v>544.5</c:v>
                </c:pt>
                <c:pt idx="2">
                  <c:v>492.3</c:v>
                </c:pt>
              </c:numCache>
            </c:numRef>
          </c:val>
          <c:extLst>
            <c:ext xmlns:c16="http://schemas.microsoft.com/office/drawing/2014/chart" uri="{C3380CC4-5D6E-409C-BE32-E72D297353CC}">
              <c16:uniqueId val="{00000000-AFF0-4114-9CC5-720CB7EE1E35}"/>
            </c:ext>
          </c:extLst>
        </c:ser>
        <c:dLbls>
          <c:showLegendKey val="0"/>
          <c:showVal val="0"/>
          <c:showCatName val="0"/>
          <c:showSerName val="0"/>
          <c:showPercent val="0"/>
          <c:showBubbleSize val="0"/>
        </c:dLbls>
        <c:gapWidth val="100"/>
        <c:overlap val="-24"/>
        <c:axId val="1942491600"/>
        <c:axId val="1942501168"/>
      </c:barChart>
      <c:catAx>
        <c:axId val="194249160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42501168"/>
        <c:crosses val="autoZero"/>
        <c:auto val="1"/>
        <c:lblAlgn val="ctr"/>
        <c:lblOffset val="100"/>
        <c:noMultiLvlLbl val="0"/>
      </c:catAx>
      <c:valAx>
        <c:axId val="1942501168"/>
        <c:scaling>
          <c:orientation val="minMax"/>
        </c:scaling>
        <c:delete val="0"/>
        <c:axPos val="l"/>
        <c:majorGridlines>
          <c:spPr>
            <a:ln w="9525" cap="flat" cmpd="sng" algn="ctr">
              <a:solidFill>
                <a:schemeClr val="tx1">
                  <a:lumMod val="15000"/>
                  <a:lumOff val="85000"/>
                </a:schemeClr>
              </a:solidFill>
              <a:round/>
            </a:ln>
            <a:effectLst/>
          </c:spPr>
        </c:majorGridlines>
        <c:numFmt formatCode="#\ ##0.00\ &quot;zł&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424916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1:$A$14</c:f>
              <c:strCache>
                <c:ptCount val="4"/>
                <c:pt idx="0">
                  <c:v>samochód</c:v>
                </c:pt>
                <c:pt idx="1">
                  <c:v>edukacja</c:v>
                </c:pt>
                <c:pt idx="2">
                  <c:v>rozrywka</c:v>
                </c:pt>
                <c:pt idx="3">
                  <c:v>ubrania</c:v>
                </c:pt>
              </c:strCache>
            </c:strRef>
          </c:cat>
          <c:val>
            <c:numRef>
              <c:f>Arkusz1!$B$11:$B$14</c:f>
              <c:numCache>
                <c:formatCode>#\ ##0.00\ "zł"</c:formatCode>
                <c:ptCount val="4"/>
                <c:pt idx="0">
                  <c:v>599.99</c:v>
                </c:pt>
                <c:pt idx="1">
                  <c:v>528.6</c:v>
                </c:pt>
                <c:pt idx="2">
                  <c:v>377.3</c:v>
                </c:pt>
                <c:pt idx="3">
                  <c:v>366.5</c:v>
                </c:pt>
              </c:numCache>
            </c:numRef>
          </c:val>
          <c:extLst>
            <c:ext xmlns:c16="http://schemas.microsoft.com/office/drawing/2014/chart" uri="{C3380CC4-5D6E-409C-BE32-E72D297353CC}">
              <c16:uniqueId val="{00000000-5896-46C9-83F3-95E35DF4373A}"/>
            </c:ext>
          </c:extLst>
        </c:ser>
        <c:dLbls>
          <c:showLegendKey val="0"/>
          <c:showVal val="0"/>
          <c:showCatName val="0"/>
          <c:showSerName val="0"/>
          <c:showPercent val="0"/>
          <c:showBubbleSize val="0"/>
        </c:dLbls>
        <c:gapWidth val="100"/>
        <c:overlap val="-24"/>
        <c:axId val="1957862416"/>
        <c:axId val="1957876560"/>
      </c:barChart>
      <c:catAx>
        <c:axId val="195786241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57876560"/>
        <c:crosses val="autoZero"/>
        <c:auto val="1"/>
        <c:lblAlgn val="ctr"/>
        <c:lblOffset val="100"/>
        <c:noMultiLvlLbl val="0"/>
      </c:catAx>
      <c:valAx>
        <c:axId val="1957876560"/>
        <c:scaling>
          <c:orientation val="minMax"/>
        </c:scaling>
        <c:delete val="0"/>
        <c:axPos val="l"/>
        <c:majorGridlines>
          <c:spPr>
            <a:ln w="9525" cap="flat" cmpd="sng" algn="ctr">
              <a:solidFill>
                <a:schemeClr val="tx1">
                  <a:lumMod val="15000"/>
                  <a:lumOff val="85000"/>
                </a:schemeClr>
              </a:solidFill>
              <a:round/>
            </a:ln>
            <a:effectLst/>
          </c:spPr>
        </c:majorGridlines>
        <c:numFmt formatCode="#\ ##0.00\ &quot;zł&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57862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A31B6460E504474EA5A81E39C57A4B6C" ma:contentTypeVersion="2" ma:contentTypeDescription="Utwórz nowy dokument." ma:contentTypeScope="" ma:versionID="f48ab053ef7d82042c1b9f58772286d7">
  <xsd:schema xmlns:xsd="http://www.w3.org/2001/XMLSchema" xmlns:xs="http://www.w3.org/2001/XMLSchema" xmlns:p="http://schemas.microsoft.com/office/2006/metadata/properties" xmlns:ns2="2f2ff4d7-b0ce-4db8-841e-fe9c646865e4" targetNamespace="http://schemas.microsoft.com/office/2006/metadata/properties" ma:root="true" ma:fieldsID="852219008719da0a5cd4f12d75882c0c" ns2:_="">
    <xsd:import namespace="2f2ff4d7-b0ce-4db8-841e-fe9c646865e4"/>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2ff4d7-b0ce-4db8-841e-fe9c646865e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2006">
  <b:Source>
    <b:Tag>Uch</b:Tag>
    <b:SourceType>Case</b:SourceType>
    <b:Guid>{A74B2009-6A08-478A-A7EC-30256DF11499}</b:Guid>
    <b:LCID>1045</b:LCID>
    <b:Title>Uchwała Centralnej Komisji do Spraw Stopni i Tytułów z dnia 28 stycznia 2011 r. zmieniająca uchwałę w sprawie określenia dziedzin nauki i dziedzin sztuki oraz dyscyplin naukowych i artystycznych</b:Title>
    <b:Year>(Monitor Polski z 2011r., nr 14, poz. 149)</b:Year>
    <b:RefOrder>1</b:RefOrder>
  </b:Source>
</b:Sources>
</file>

<file path=customXml/itemProps1.xml><?xml version="1.0" encoding="utf-8"?>
<ds:datastoreItem xmlns:ds="http://schemas.openxmlformats.org/officeDocument/2006/customXml" ds:itemID="{EFFF8F6E-11EC-4B97-9979-A950D3E2DA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2ff4d7-b0ce-4db8-841e-fe9c646865e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1A09B88-16AF-4A17-B461-B70A7DF151C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2F623CE-657D-4530-A83B-4DCD7792EE7B}">
  <ds:schemaRefs>
    <ds:schemaRef ds:uri="http://schemas.microsoft.com/sharepoint/v3/contenttype/forms"/>
  </ds:schemaRefs>
</ds:datastoreItem>
</file>

<file path=customXml/itemProps4.xml><?xml version="1.0" encoding="utf-8"?>
<ds:datastoreItem xmlns:ds="http://schemas.openxmlformats.org/officeDocument/2006/customXml" ds:itemID="{2A252F3D-E0E7-4975-812B-40AEA7E74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3</TotalTime>
  <Pages>134</Pages>
  <Words>24657</Words>
  <Characters>147948</Characters>
  <Application>Microsoft Office Word</Application>
  <DocSecurity>0</DocSecurity>
  <Lines>1232</Lines>
  <Paragraphs>344</Paragraphs>
  <ScaleCrop>false</ScaleCrop>
  <HeadingPairs>
    <vt:vector size="2" baseType="variant">
      <vt:variant>
        <vt:lpstr>Tytuł</vt:lpstr>
      </vt:variant>
      <vt:variant>
        <vt:i4>1</vt:i4>
      </vt:variant>
    </vt:vector>
  </HeadingPairs>
  <TitlesOfParts>
    <vt:vector size="1" baseType="lpstr">
      <vt:lpstr>Rozprawa doktorska</vt:lpstr>
    </vt:vector>
  </TitlesOfParts>
  <Company/>
  <LinksUpToDate>false</LinksUpToDate>
  <CharactersWithSpaces>172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zprawa doktorska</dc:title>
  <dc:subject/>
  <dc:creator>Tomasz Protasowicki</dc:creator>
  <cp:keywords/>
  <dc:description/>
  <cp:lastModifiedBy>Kupis Jakub</cp:lastModifiedBy>
  <cp:revision>71</cp:revision>
  <cp:lastPrinted>2017-11-30T18:37:00Z</cp:lastPrinted>
  <dcterms:created xsi:type="dcterms:W3CDTF">2022-01-03T16:29:00Z</dcterms:created>
  <dcterms:modified xsi:type="dcterms:W3CDTF">2022-01-06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9th edition - Harvard</vt:lpwstr>
  </property>
  <property fmtid="{D5CDD505-2E9C-101B-9397-08002B2CF9AE}" pid="6" name="Mendeley Recent Style Id 2_1">
    <vt:lpwstr>http://www.zotero.org/styles/elsevier-without-titles</vt:lpwstr>
  </property>
  <property fmtid="{D5CDD505-2E9C-101B-9397-08002B2CF9AE}" pid="7" name="Mendeley Recent Style Name 2_1">
    <vt:lpwstr>Elsevier (numeric, without titles)</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491976241/ieee-order-by-name</vt:lpwstr>
  </property>
  <property fmtid="{D5CDD505-2E9C-101B-9397-08002B2CF9AE}" pid="13" name="Mendeley Recent Style Name 5_1">
    <vt:lpwstr>IEEE - numbered, order by name - Tomasz Protasowicki</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csl.mendeley.com/styles/491976241/ieee-order-by-name</vt:lpwstr>
  </property>
  <property fmtid="{D5CDD505-2E9C-101B-9397-08002B2CF9AE}" pid="24" name="Mendeley Unique User Id_1">
    <vt:lpwstr>08255c23-0211-38be-a1f7-da75e1d95ecb</vt:lpwstr>
  </property>
  <property fmtid="{D5CDD505-2E9C-101B-9397-08002B2CF9AE}" pid="25" name="ContentTypeId">
    <vt:lpwstr>0x010100A31B6460E504474EA5A81E39C57A4B6C</vt:lpwstr>
  </property>
</Properties>
</file>